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Override PartName="/word/comments.xml" ContentType="application/vnd.openxmlformats-officedocument.wordprocessingml.comment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16sdtfl w16du wp14">
  <w:body>
    <w:p w:rsidRPr="00E54DD7" w:rsidR="00E54DD7" w:rsidP="00E54DD7" w:rsidRDefault="10B4CF23" w14:paraId="67B970D1" w14:textId="375CEB9C">
      <w:pPr>
        <w:pStyle w:val="Heading1"/>
      </w:pPr>
      <w:r w:rsidR="10B4CF23">
        <w:rPr/>
        <w:t>Impacts of using peer online forums</w:t>
      </w:r>
      <w:r w:rsidR="00A4569F">
        <w:rPr/>
        <w:t xml:space="preserve"> in mental health</w:t>
      </w:r>
      <w:r w:rsidR="10B4CF23">
        <w:rPr/>
        <w:t>: a realist evaluation</w:t>
      </w:r>
      <w:r w:rsidR="003E62BD">
        <w:rPr/>
        <w:t xml:space="preserve"> using </w:t>
      </w:r>
      <w:r w:rsidR="00A4569F">
        <w:rPr/>
        <w:t>mixed-methods</w:t>
      </w:r>
    </w:p>
    <w:p w:rsidRPr="000C77CF" w:rsidR="00B87CE0" w:rsidP="00BA1D5D" w:rsidRDefault="00B87CE0" w14:paraId="16B81E4D" w14:textId="77777777"/>
    <w:p w:rsidR="05C21E0F" w:rsidRDefault="05C21E0F" w14:paraId="53BCC371" w14:textId="4041488F"/>
    <w:p w:rsidR="05C21E0F" w:rsidRDefault="05C21E0F" w14:paraId="091566C6" w14:textId="0F7906D1">
      <w:commentRangeStart w:id="1659426187"/>
      <w:commentRangeEnd w:id="1659426187"/>
      <w:r>
        <w:rPr>
          <w:rStyle w:val="CommentReference"/>
        </w:rPr>
        <w:commentReference w:id="1659426187"/>
      </w:r>
    </w:p>
    <w:p w:rsidR="05C21E0F" w:rsidRDefault="05C21E0F" w14:paraId="20441372" w14:textId="57389C3D"/>
    <w:p w:rsidR="00535BEF" w:rsidP="7B56DE55" w:rsidRDefault="00535BEF" w14:paraId="6ADC9DD2" w14:textId="65C3D5D6">
      <w:pPr>
        <w:pStyle w:val="Heading2"/>
      </w:pPr>
      <w:r w:rsidRPr="00216C81">
        <w:t>Abstract</w:t>
      </w:r>
    </w:p>
    <w:p w:rsidR="00777A6C" w:rsidP="007B62A8" w:rsidRDefault="00C50FC0" w14:paraId="18749AFE" w14:textId="60CB432F">
      <w:r>
        <w:t>Background</w:t>
      </w:r>
    </w:p>
    <w:p w:rsidRPr="009B0C51" w:rsidR="00300ED3" w:rsidP="00300ED3" w:rsidRDefault="62E81A5A" w14:paraId="655714DA" w14:textId="01582D7A">
      <w:r>
        <w:t>Peer online forums offer people experiencing mental health challenges easily accessible</w:t>
      </w:r>
      <w:r w:rsidR="00F40687">
        <w:t xml:space="preserve"> a</w:t>
      </w:r>
      <w:r>
        <w:t>nd anonymous support. However, little is known about the impacts of using forums, how these impacts are generated, or wh</w:t>
      </w:r>
      <w:r w:rsidR="46743A11">
        <w:t>o might benefit from which type of forum</w:t>
      </w:r>
      <w:r>
        <w:t xml:space="preserve">. </w:t>
      </w:r>
    </w:p>
    <w:p w:rsidR="00C50FC0" w:rsidP="007B62A8" w:rsidRDefault="00C50FC0" w14:paraId="7246ED8B" w14:textId="77777777">
      <w:r>
        <w:t>Objective</w:t>
      </w:r>
    </w:p>
    <w:p w:rsidRPr="009B0C51" w:rsidR="00FD05AE" w:rsidP="00FD05AE" w:rsidRDefault="0E55AAFC" w14:paraId="2613ECA7" w14:textId="4A1152C6">
      <w:r>
        <w:t>Our aim was to develop a programme theory to understand how peer online mental health forums work</w:t>
      </w:r>
      <w:r w:rsidR="18A78CF3">
        <w:t xml:space="preserve"> to help </w:t>
      </w:r>
      <w:r>
        <w:t>potential users,</w:t>
      </w:r>
      <w:r w:rsidR="00867D12">
        <w:t xml:space="preserve"> health professionals, s</w:t>
      </w:r>
      <w:r w:rsidR="068E4E82">
        <w:t>ervice providers</w:t>
      </w:r>
      <w:r>
        <w:t xml:space="preserve"> and commissioners to decide </w:t>
      </w:r>
      <w:r w:rsidR="22668800">
        <w:t xml:space="preserve">whether to use forums and </w:t>
      </w:r>
      <w:r>
        <w:t xml:space="preserve">which to choose. </w:t>
      </w:r>
    </w:p>
    <w:p w:rsidR="00C50FC0" w:rsidP="007B62A8" w:rsidRDefault="00C50FC0" w14:paraId="656A7F95" w14:textId="77777777">
      <w:r>
        <w:t>Methods</w:t>
      </w:r>
    </w:p>
    <w:p w:rsidRPr="009B0C51" w:rsidR="00FD05AE" w:rsidP="00FD05AE" w:rsidRDefault="40FCD8C8" w14:paraId="41AD6AD2" w14:textId="0FBC90CA">
      <w:r>
        <w:t>A</w:t>
      </w:r>
      <w:r w:rsidR="0E55AAFC">
        <w:t xml:space="preserve"> realist evaluation using a mixed-methods, case series design in collaboration with seven peer online mental health forums. We triangulated analysis of a large online survey (n = 791) with in-depth realist interviews (n = 52) to test and refine previously </w:t>
      </w:r>
      <w:r w:rsidR="44287860">
        <w:t>developed</w:t>
      </w:r>
      <w:r w:rsidR="0E55AAFC">
        <w:t xml:space="preserve"> programme theor</w:t>
      </w:r>
      <w:r w:rsidR="43D3E18D">
        <w:t>ies</w:t>
      </w:r>
      <w:r w:rsidR="0E55AAFC">
        <w:t xml:space="preserve"> about </w:t>
      </w:r>
      <w:r w:rsidR="004A384D">
        <w:t xml:space="preserve">the impacts of using </w:t>
      </w:r>
      <w:r w:rsidR="00D15A17">
        <w:t>online forums</w:t>
      </w:r>
      <w:r w:rsidR="0E55AAFC">
        <w:t xml:space="preserve">. We </w:t>
      </w:r>
      <w:r w:rsidR="71EC07D9">
        <w:t xml:space="preserve">then analysed forum posts to identify </w:t>
      </w:r>
      <w:r w:rsidR="0E55AAFC">
        <w:t xml:space="preserve">in-situ evidence </w:t>
      </w:r>
      <w:r w:rsidR="004B06D6">
        <w:t>for</w:t>
      </w:r>
      <w:r w:rsidR="0023006B">
        <w:t xml:space="preserve"> </w:t>
      </w:r>
      <w:r w:rsidR="0E55AAFC">
        <w:t>our revised theories</w:t>
      </w:r>
      <w:r w:rsidR="317A5AAC">
        <w:t>. We only used</w:t>
      </w:r>
      <w:r w:rsidR="0E55AAFC">
        <w:t xml:space="preserve"> forum posts from individuals who ha</w:t>
      </w:r>
      <w:r w:rsidR="60AEA15D">
        <w:t>d</w:t>
      </w:r>
      <w:r w:rsidR="0E55AAFC">
        <w:t xml:space="preserve"> freely consented to posts being shared for research. Data collection and analysis involved extensive input from our P</w:t>
      </w:r>
      <w:r w:rsidR="00427FDA">
        <w:t xml:space="preserve">atient and </w:t>
      </w:r>
      <w:r w:rsidR="0E55AAFC">
        <w:t>P</w:t>
      </w:r>
      <w:r w:rsidR="00427FDA">
        <w:t xml:space="preserve">ublic </w:t>
      </w:r>
      <w:r w:rsidR="0E55AAFC">
        <w:t>I</w:t>
      </w:r>
      <w:r w:rsidR="00427FDA">
        <w:t>nvolvement (PPI)</w:t>
      </w:r>
      <w:r w:rsidR="0E55AAFC">
        <w:t xml:space="preserve"> Group including forum users</w:t>
      </w:r>
      <w:r w:rsidR="00F41D6B">
        <w:t xml:space="preserve">, </w:t>
      </w:r>
      <w:r w:rsidR="0E55AAFC">
        <w:t xml:space="preserve">moderators, </w:t>
      </w:r>
      <w:r w:rsidR="00F41D6B">
        <w:t xml:space="preserve">and </w:t>
      </w:r>
      <w:r w:rsidR="0E55AAFC">
        <w:t>senior forum staff</w:t>
      </w:r>
      <w:r w:rsidR="0680696F">
        <w:t xml:space="preserve"> (n = 22),</w:t>
      </w:r>
      <w:r w:rsidR="0E55AAFC">
        <w:t xml:space="preserve"> which met monthly for 22, two hour-long workshops throughout the study. </w:t>
      </w:r>
    </w:p>
    <w:p w:rsidR="00C50FC0" w:rsidP="007B62A8" w:rsidRDefault="00C50FC0" w14:paraId="34E7BF26" w14:textId="77777777">
      <w:r>
        <w:t xml:space="preserve">Results </w:t>
      </w:r>
    </w:p>
    <w:p w:rsidR="00FD05AE" w:rsidP="00FD05AE" w:rsidRDefault="0E55AAFC" w14:paraId="399CEBDF" w14:textId="6CD28E42">
      <w:r>
        <w:t>Impacts of using peer online mental health forums were largely positive. Forums that are easy to navigate, make users feel safe to post, and are supported by well-trained moderators offering timely and sensitive responses can help people find new ways to make sense of their mental health challenges, feel understood and accepted in the forum. This can lead to an increase in self-efficacy, reduction in self-stigma, and increased mental wellbeing. Writing about experiences in a forum can</w:t>
      </w:r>
      <w:r w:rsidR="7724DF44">
        <w:t xml:space="preserve"> </w:t>
      </w:r>
      <w:r w:rsidR="5A7765A8">
        <w:t>itself</w:t>
      </w:r>
      <w:r>
        <w:t xml:space="preserve"> be cathartic, but when posts have evidently been helpful to other members, </w:t>
      </w:r>
      <w:r w:rsidR="0D931499">
        <w:t xml:space="preserve">posters </w:t>
      </w:r>
      <w:r w:rsidR="46B41CEE">
        <w:t xml:space="preserve">also </w:t>
      </w:r>
      <w:r w:rsidR="0D931499">
        <w:t xml:space="preserve">benefit from </w:t>
      </w:r>
      <w:r>
        <w:t xml:space="preserve">a sense of </w:t>
      </w:r>
      <w:r w:rsidR="005E15DE">
        <w:t>greater</w:t>
      </w:r>
      <w:r w:rsidR="62196D9E">
        <w:t xml:space="preserve"> </w:t>
      </w:r>
      <w:r>
        <w:t xml:space="preserve">purpose and value. Negative impacts can occur if forums are </w:t>
      </w:r>
      <w:r w:rsidR="23C96C32">
        <w:t>difficult to navigate</w:t>
      </w:r>
      <w:r w:rsidR="008746AE">
        <w:t xml:space="preserve"> or</w:t>
      </w:r>
      <w:r>
        <w:t xml:space="preserve"> </w:t>
      </w:r>
      <w:r w:rsidR="00F414AE">
        <w:t>if</w:t>
      </w:r>
      <w:r w:rsidR="4B83E3EA">
        <w:t xml:space="preserve"> moderation is unresponsive, insensitive, or in</w:t>
      </w:r>
      <w:r w:rsidR="00E0FA78">
        <w:t>a</w:t>
      </w:r>
      <w:r w:rsidR="4B83E3EA">
        <w:t>dequate</w:t>
      </w:r>
      <w:r w:rsidR="008746AE">
        <w:t>,</w:t>
      </w:r>
      <w:r w:rsidR="4B83E3EA">
        <w:t xml:space="preserve"> as users can be left feeling unheard, misunderstood, or overly resp</w:t>
      </w:r>
      <w:r w:rsidR="13928AF5">
        <w:t xml:space="preserve">onsible for the welfare of others. </w:t>
      </w:r>
      <w:r>
        <w:t xml:space="preserve"> </w:t>
      </w:r>
    </w:p>
    <w:p w:rsidR="00FD05AE" w:rsidP="00FD05AE" w:rsidRDefault="00C50FC0" w14:paraId="5411A666" w14:textId="77777777">
      <w:r>
        <w:t xml:space="preserve">Conclusion </w:t>
      </w:r>
    </w:p>
    <w:p w:rsidRPr="009B0C51" w:rsidR="001D3F1D" w:rsidP="001D3F1D" w:rsidRDefault="0E55AAFC" w14:paraId="7C74B23F" w14:textId="64A873E2">
      <w:r>
        <w:t xml:space="preserve">Forums offer </w:t>
      </w:r>
      <w:r w:rsidR="001E2685">
        <w:t xml:space="preserve">accessible </w:t>
      </w:r>
      <w:r>
        <w:t>and inclusive ways to effectively support mental health for many people</w:t>
      </w:r>
      <w:r w:rsidR="0071262E">
        <w:t xml:space="preserve">, some of </w:t>
      </w:r>
      <w:r>
        <w:t>who</w:t>
      </w:r>
      <w:r w:rsidR="0071262E">
        <w:t>m</w:t>
      </w:r>
      <w:r>
        <w:t xml:space="preserve"> </w:t>
      </w:r>
      <w:r w:rsidR="006A0BD1">
        <w:t xml:space="preserve">may </w:t>
      </w:r>
      <w:r>
        <w:t xml:space="preserve">have limited access to other forms of help.  </w:t>
      </w:r>
      <w:r w:rsidR="00676836">
        <w:t xml:space="preserve">The impacts on users are largely positive, but </w:t>
      </w:r>
      <w:r w:rsidR="00E45AF7">
        <w:t xml:space="preserve">care is needed to ensure </w:t>
      </w:r>
      <w:r w:rsidR="00D145C0">
        <w:t>forum</w:t>
      </w:r>
      <w:r w:rsidR="0040020A">
        <w:t>s</w:t>
      </w:r>
      <w:r w:rsidR="00D145C0">
        <w:t xml:space="preserve"> </w:t>
      </w:r>
      <w:r w:rsidR="00F81AFE">
        <w:t>are</w:t>
      </w:r>
      <w:r w:rsidR="00D145C0">
        <w:t xml:space="preserve"> well designed and moderat</w:t>
      </w:r>
      <w:r w:rsidR="00E45AF7">
        <w:t xml:space="preserve">ors are well trained and supported. </w:t>
      </w:r>
      <w:r w:rsidR="001F1830">
        <w:t xml:space="preserve">These findings are </w:t>
      </w:r>
      <w:r w:rsidR="00656CC4">
        <w:t xml:space="preserve">being used to inform codesign of an Online Moderator Toolkit, and Design Guidelines </w:t>
      </w:r>
      <w:r w:rsidR="000918BD">
        <w:t xml:space="preserve">which will be </w:t>
      </w:r>
      <w:r w:rsidR="0099765E">
        <w:t xml:space="preserve">made </w:t>
      </w:r>
      <w:r w:rsidR="000918BD">
        <w:t>freely available</w:t>
      </w:r>
      <w:r w:rsidR="00E62858">
        <w:t xml:space="preserve">. </w:t>
      </w:r>
    </w:p>
    <w:p w:rsidR="004426F7" w:rsidP="007B62A8" w:rsidRDefault="004426F7" w14:paraId="548DAE59" w14:textId="77777777"/>
    <w:p w:rsidR="004426F7" w:rsidP="004426F7" w:rsidRDefault="004426F7" w14:paraId="7AFB9A2E" w14:textId="427F230A">
      <w:pPr>
        <w:rPr>
          <w:rStyle w:val="normaltextrun"/>
          <w:rFonts w:ascii="Aptos Display" w:hAnsi="Aptos Display" w:cs="Segoe UI"/>
          <w:color w:val="0F4761"/>
          <w:sz w:val="32"/>
          <w:szCs w:val="32"/>
        </w:rPr>
      </w:pPr>
      <w:r w:rsidRPr="7B56DE55">
        <w:rPr>
          <w:rStyle w:val="normaltextrun"/>
          <w:rFonts w:ascii="Aptos Display" w:hAnsi="Aptos Display" w:cs="Segoe UI"/>
          <w:color w:val="0F4761" w:themeColor="accent1" w:themeShade="BF"/>
          <w:sz w:val="32"/>
          <w:szCs w:val="32"/>
        </w:rPr>
        <w:t>Key words</w:t>
      </w:r>
    </w:p>
    <w:p w:rsidR="004426F7" w:rsidP="67FDD975" w:rsidRDefault="000D3D33" w14:paraId="6278786A" w14:textId="18E2BB2C">
      <w:pPr>
        <w:rPr>
          <w:rStyle w:val="eop"/>
          <w:rFonts w:ascii="Aptos" w:hAnsi="Aptos" w:cs="Segoe UI" w:eastAsiaTheme="majorEastAsia"/>
        </w:rPr>
      </w:pPr>
      <w:r>
        <w:rPr>
          <w:rStyle w:val="normaltextrun"/>
          <w:rFonts w:ascii="Aptos" w:hAnsi="Aptos" w:cs="Segoe UI"/>
        </w:rPr>
        <w:t>M</w:t>
      </w:r>
      <w:r w:rsidRPr="67FDD975" w:rsidR="5B71EB4C">
        <w:rPr>
          <w:rStyle w:val="normaltextrun"/>
          <w:rFonts w:ascii="Aptos" w:hAnsi="Aptos" w:cs="Segoe UI"/>
        </w:rPr>
        <w:t xml:space="preserve">ental </w:t>
      </w:r>
      <w:r w:rsidRPr="67FDD975" w:rsidR="0E6843F1">
        <w:rPr>
          <w:rStyle w:val="normaltextrun"/>
          <w:rFonts w:ascii="Aptos" w:hAnsi="Aptos" w:cs="Segoe UI"/>
        </w:rPr>
        <w:t xml:space="preserve">health; </w:t>
      </w:r>
      <w:r w:rsidR="008917FD">
        <w:rPr>
          <w:rStyle w:val="normaltextrun"/>
          <w:rFonts w:ascii="Aptos" w:hAnsi="Aptos" w:cs="Segoe UI"/>
        </w:rPr>
        <w:t xml:space="preserve">online </w:t>
      </w:r>
      <w:r w:rsidRPr="67FDD975" w:rsidR="0E6843F1">
        <w:rPr>
          <w:rStyle w:val="normaltextrun"/>
          <w:rFonts w:ascii="Aptos" w:hAnsi="Aptos" w:cs="Segoe UI"/>
        </w:rPr>
        <w:t>forums</w:t>
      </w:r>
      <w:r w:rsidRPr="67FDD975" w:rsidR="312FDBD8">
        <w:rPr>
          <w:rStyle w:val="normaltextrun"/>
          <w:rFonts w:ascii="Aptos" w:hAnsi="Aptos" w:cs="Segoe UI"/>
        </w:rPr>
        <w:t>, impact, realist evaluation</w:t>
      </w:r>
      <w:r>
        <w:rPr>
          <w:rStyle w:val="normaltextrun"/>
          <w:rFonts w:ascii="Aptos" w:hAnsi="Aptos" w:cs="Segoe UI"/>
        </w:rPr>
        <w:t>, o</w:t>
      </w:r>
      <w:r w:rsidRPr="67FDD975">
        <w:rPr>
          <w:rStyle w:val="normaltextrun"/>
          <w:rFonts w:ascii="Aptos" w:hAnsi="Aptos" w:cs="Segoe UI"/>
        </w:rPr>
        <w:t>nline data</w:t>
      </w:r>
      <w:r w:rsidRPr="67FDD975" w:rsidR="0E6843F1">
        <w:rPr>
          <w:rStyle w:val="normaltextrun"/>
          <w:rFonts w:ascii="Aptos" w:hAnsi="Aptos" w:cs="Segoe UI"/>
        </w:rPr>
        <w:t>.</w:t>
      </w:r>
      <w:r w:rsidRPr="67FDD975" w:rsidR="0E6843F1">
        <w:rPr>
          <w:rStyle w:val="eop"/>
          <w:rFonts w:ascii="Aptos" w:hAnsi="Aptos" w:cs="Segoe UI"/>
        </w:rPr>
        <w:t> </w:t>
      </w:r>
    </w:p>
    <w:p w:rsidR="004426F7" w:rsidP="004426F7" w:rsidRDefault="004426F7" w14:paraId="38C167F5" w14:textId="77777777">
      <w:pPr>
        <w:pStyle w:val="paragraph"/>
        <w:spacing w:before="0" w:beforeAutospacing="0" w:after="0" w:afterAutospacing="0"/>
        <w:textAlignment w:val="baseline"/>
        <w:rPr>
          <w:rFonts w:ascii="Segoe UI" w:hAnsi="Segoe UI" w:cs="Segoe UI"/>
          <w:sz w:val="18"/>
          <w:szCs w:val="18"/>
        </w:rPr>
      </w:pPr>
    </w:p>
    <w:p w:rsidR="004426F7" w:rsidP="004426F7" w:rsidRDefault="004426F7" w14:paraId="42B05446" w14:textId="77777777">
      <w:pPr>
        <w:pStyle w:val="Heading3"/>
        <w:rPr>
          <w:rFonts w:ascii="Segoe UI" w:hAnsi="Segoe UI"/>
          <w:sz w:val="18"/>
          <w:szCs w:val="18"/>
        </w:rPr>
      </w:pPr>
      <w:r>
        <w:rPr>
          <w:rStyle w:val="normaltextrun"/>
          <w:rFonts w:ascii="Aptos Display" w:hAnsi="Aptos Display" w:cs="Segoe UI"/>
          <w:color w:val="0F4761"/>
          <w:sz w:val="32"/>
          <w:szCs w:val="32"/>
        </w:rPr>
        <w:t>Study Registration </w:t>
      </w:r>
      <w:r>
        <w:rPr>
          <w:rStyle w:val="eop"/>
          <w:rFonts w:ascii="Aptos Display" w:hAnsi="Aptos Display" w:cs="Segoe UI"/>
          <w:color w:val="0F4761"/>
          <w:sz w:val="32"/>
          <w:szCs w:val="32"/>
        </w:rPr>
        <w:t> </w:t>
      </w:r>
    </w:p>
    <w:p w:rsidR="004426F7" w:rsidP="004426F7" w:rsidRDefault="004426F7" w14:paraId="019DCC23" w14:textId="77777777">
      <w:pPr>
        <w:pStyle w:val="paragraph"/>
        <w:spacing w:before="0" w:beforeAutospacing="0" w:after="0" w:afterAutospacing="0"/>
        <w:textAlignment w:val="baseline"/>
        <w:rPr>
          <w:rFonts w:ascii="Segoe UI" w:hAnsi="Segoe UI" w:cs="Segoe UI"/>
          <w:sz w:val="18"/>
          <w:szCs w:val="18"/>
        </w:rPr>
      </w:pPr>
      <w:r>
        <w:rPr>
          <w:rStyle w:val="normaltextrun"/>
          <w:rFonts w:ascii="Aptos" w:hAnsi="Aptos" w:cs="Segoe UI" w:eastAsiaTheme="majorEastAsia"/>
          <w:sz w:val="22"/>
          <w:szCs w:val="22"/>
        </w:rPr>
        <w:t>ISRCTN 62469166</w:t>
      </w:r>
      <w:r>
        <w:rPr>
          <w:rStyle w:val="eop"/>
          <w:rFonts w:ascii="Aptos" w:hAnsi="Aptos" w:cs="Segoe UI" w:eastAsiaTheme="majorEastAsia"/>
          <w:sz w:val="22"/>
          <w:szCs w:val="22"/>
        </w:rPr>
        <w:t> </w:t>
      </w:r>
    </w:p>
    <w:p w:rsidRPr="007B62A8" w:rsidR="00E25FF7" w:rsidP="007B62A8" w:rsidRDefault="00E25FF7" w14:paraId="5FD2EC50" w14:textId="77777777"/>
    <w:p w:rsidRPr="004426F7" w:rsidR="009E3EDC" w:rsidP="004426F7" w:rsidRDefault="009E3EDC" w14:paraId="286E800B" w14:textId="5B9304CC">
      <w:pPr>
        <w:pStyle w:val="Heading2"/>
      </w:pPr>
      <w:r>
        <w:t>Intro</w:t>
      </w:r>
      <w:r w:rsidR="004426F7">
        <w:t>duction</w:t>
      </w:r>
      <w:r>
        <w:t xml:space="preserve"> </w:t>
      </w:r>
      <w:r>
        <w:tab/>
      </w:r>
    </w:p>
    <w:p w:rsidRPr="001D2248" w:rsidR="003E008F" w:rsidP="003E008F" w:rsidRDefault="559CBC0F" w14:paraId="1E32D761" w14:textId="6535B8A3">
      <w:r>
        <w:t xml:space="preserve">As demand for mental health support increases, and availability of in person mental health services </w:t>
      </w:r>
      <w:r w:rsidR="7C312B01">
        <w:t>decreases</w:t>
      </w:r>
      <w:r w:rsidR="545D3C80">
        <w:t xml:space="preserve"> </w:t>
      </w:r>
      <w:r w:rsidR="00EB6EFD">
        <w:fldChar w:fldCharType="begin"/>
      </w:r>
      <w:r w:rsidR="00EB6EFD">
        <w:instrText xml:space="preserve"> ADDIN EN.CITE &lt;EndNote&gt;&lt;Cite&gt;&lt;Author&gt;Organization&lt;/Author&gt;&lt;Year&gt;2013&lt;/Year&gt;&lt;RecNum&gt;88&lt;/RecNum&gt;&lt;DisplayText&gt;[1]&lt;/DisplayText&gt;&lt;record&gt;&lt;rec-number&gt;88&lt;/rec-number&gt;&lt;foreign-keys&gt;&lt;key app="EN" db-id="azsapf0f7fpe29erp0b5rvxm092tze9se22s" timestamp="1748334891"&gt;88&lt;/key&gt;&lt;/foreign-keys&gt;&lt;ref-type name="Journal Article"&gt;17&lt;/ref-type&gt;&lt;contributors&gt;&lt;authors&gt;&lt;author&gt;World Health Organization&lt;/author&gt;&lt;/authors&gt;&lt;/contributors&gt;&lt;titles&gt;&lt;title&gt;Comprehensive mental health action plan 2013–2020&lt;/title&gt;&lt;secondary-title&gt;Geneva: World Health Organization&lt;/secondary-title&gt;&lt;/titles&gt;&lt;periodical&gt;&lt;full-title&gt;Geneva: World Health Organization&lt;/full-title&gt;&lt;/periodical&gt;&lt;volume&gt;48&lt;/volume&gt;&lt;dates&gt;&lt;year&gt;2013&lt;/year&gt;&lt;/dates&gt;&lt;urls&gt;&lt;/urls&gt;&lt;/record&gt;&lt;/Cite&gt;&lt;/EndNote&gt;</w:instrText>
      </w:r>
      <w:r w:rsidR="00EB6EFD">
        <w:fldChar w:fldCharType="separate"/>
      </w:r>
      <w:r w:rsidR="00EB6EFD">
        <w:rPr>
          <w:noProof/>
        </w:rPr>
        <w:t>[1]</w:t>
      </w:r>
      <w:r w:rsidR="00EB6EFD">
        <w:fldChar w:fldCharType="end"/>
      </w:r>
      <w:r>
        <w:t xml:space="preserve"> peer online forums offer an accessible </w:t>
      </w:r>
      <w:r w:rsidR="00A668FB">
        <w:t>a</w:t>
      </w:r>
      <w:r>
        <w:t>nd anonymous source of help. Forums allow users to engage in asynchronous,</w:t>
      </w:r>
      <w:r w:rsidR="46CB3E53">
        <w:t xml:space="preserve"> </w:t>
      </w:r>
      <w:r w:rsidR="06DF3178">
        <w:t>primarily</w:t>
      </w:r>
      <w:r>
        <w:t xml:space="preserve"> text-based communication</w:t>
      </w:r>
      <w:r w:rsidR="04C7AAA1">
        <w:t xml:space="preserve">, exchanging </w:t>
      </w:r>
      <w:r>
        <w:t xml:space="preserve"> information and emotional support </w:t>
      </w:r>
      <w:r w:rsidR="04C7AAA1">
        <w:t>with those with similar experiences</w:t>
      </w:r>
      <w:r w:rsidR="4E8BD5EA">
        <w:t xml:space="preserve"> </w:t>
      </w:r>
      <w:r>
        <w:fldChar w:fldCharType="begin"/>
      </w:r>
      <w:r w:rsidR="00EB6EFD">
        <w:instrText xml:space="preserve"> ADDIN EN.CITE &lt;EndNote&gt;&lt;Cite&gt;&lt;Author&gt;O&amp;apos;Grady&lt;/Author&gt;&lt;Year&gt;2010&lt;/Year&gt;&lt;RecNum&gt;69&lt;/RecNum&gt;&lt;DisplayText&gt;[2]&lt;/DisplayText&gt;&lt;record&gt;&lt;rec-number&gt;69&lt;/rec-number&gt;&lt;foreign-keys&gt;&lt;key app="EN" db-id="azsapf0f7fpe29erp0b5rvxm092tze9se22s" timestamp="1746440079"&gt;69&lt;/key&gt;&lt;/foreign-keys&gt;&lt;ref-type name="Journal Article"&gt;17&lt;/ref-type&gt;&lt;contributors&gt;&lt;authors&gt;&lt;author&gt;O&amp;apos;Grady, Laura&lt;/author&gt;&lt;author&gt;Bender, Jackie&lt;/author&gt;&lt;author&gt;Urowitz, Sara&lt;/author&gt;&lt;author&gt;Wiljer, David&lt;/author&gt;&lt;author&gt;Jadad, Alejandro R&lt;/author&gt;&lt;/authors&gt;&lt;/contributors&gt;&lt;titles&gt;&lt;title&gt;Promoting and participating in online health forums: a guide to facilitation and evaluation for health professionals&lt;/title&gt;&lt;secondary-title&gt;Journal of Communication in Healthcare&lt;/secondary-title&gt;&lt;/titles&gt;&lt;periodical&gt;&lt;full-title&gt;Journal of Communication in Healthcare&lt;/full-title&gt;&lt;/periodical&gt;&lt;pages&gt;246-257&lt;/pages&gt;&lt;volume&gt;3&lt;/volume&gt;&lt;number&gt;3-4&lt;/number&gt;&lt;dates&gt;&lt;year&gt;2010&lt;/year&gt;&lt;/dates&gt;&lt;isbn&gt;1753-8068&lt;/isbn&gt;&lt;urls&gt;&lt;/urls&gt;&lt;/record&gt;&lt;/Cite&gt;&lt;/EndNote&gt;</w:instrText>
      </w:r>
      <w:r>
        <w:fldChar w:fldCharType="separate"/>
      </w:r>
      <w:r w:rsidR="00EB6EFD">
        <w:rPr>
          <w:noProof/>
        </w:rPr>
        <w:t>[2]</w:t>
      </w:r>
      <w:r>
        <w:fldChar w:fldCharType="end"/>
      </w:r>
      <w:r w:rsidR="117C2C94">
        <w:t>.</w:t>
      </w:r>
      <w:r>
        <w:t xml:space="preserve"> However, little is known about the impact of using online forums on mental health outcomes. </w:t>
      </w:r>
      <w:r w:rsidR="5E06C9D9">
        <w:t>Some p</w:t>
      </w:r>
      <w:r>
        <w:t xml:space="preserve">ositive impacts have been </w:t>
      </w:r>
      <w:r w:rsidR="280A7BC2">
        <w:t>reported</w:t>
      </w:r>
      <w:r w:rsidR="00273020">
        <w:t>,</w:t>
      </w:r>
      <w:r>
        <w:t xml:space="preserve"> including</w:t>
      </w:r>
      <w:r w:rsidR="416772CC">
        <w:t xml:space="preserve"> reduction in depression</w:t>
      </w:r>
      <w:r w:rsidR="7EDBE62B">
        <w:t xml:space="preserve"> </w:t>
      </w:r>
      <w:r>
        <w:fldChar w:fldCharType="begin"/>
      </w:r>
      <w:r w:rsidR="00EB6EFD">
        <w:instrText xml:space="preserve"> ADDIN EN.CITE &lt;EndNote&gt;&lt;Cite&gt;&lt;Author&gt;Griffiths&lt;/Author&gt;&lt;Year&gt;2012&lt;/Year&gt;&lt;RecNum&gt;71&lt;/RecNum&gt;&lt;DisplayText&gt;[3]&lt;/DisplayText&gt;&lt;record&gt;&lt;rec-number&gt;71&lt;/rec-number&gt;&lt;foreign-keys&gt;&lt;key app="EN" db-id="azsapf0f7fpe29erp0b5rvxm092tze9se22s" timestamp="1746440602"&gt;71&lt;/key&gt;&lt;/foreign-keys&gt;&lt;ref-type name="Journal Article"&gt;17&lt;/ref-type&gt;&lt;contributors&gt;&lt;authors&gt;&lt;author&gt;Griffiths, Kathleen M&lt;/author&gt;&lt;author&gt;Mackinnon, Andrew J&lt;/author&gt;&lt;author&gt;Crisp, Dimity A&lt;/author&gt;&lt;author&gt;Christensen, Helen&lt;/author&gt;&lt;author&gt;Bennett, Kylie&lt;/author&gt;&lt;author&gt;Farrer, Louise&lt;/author&gt;&lt;/authors&gt;&lt;/contributors&gt;&lt;titles&gt;&lt;title&gt;The effectiveness of an online support group for members of the community with depression: a randomised controlled trial&lt;/title&gt;&lt;secondary-title&gt;PloS one&lt;/secondary-title&gt;&lt;/titles&gt;&lt;periodical&gt;&lt;full-title&gt;Plos one&lt;/full-title&gt;&lt;/periodical&gt;&lt;pages&gt;e53244&lt;/pages&gt;&lt;volume&gt;7&lt;/volume&gt;&lt;number&gt;12&lt;/number&gt;&lt;dates&gt;&lt;year&gt;2012&lt;/year&gt;&lt;/dates&gt;&lt;isbn&gt;1932-6203&lt;/isbn&gt;&lt;urls&gt;&lt;/urls&gt;&lt;/record&gt;&lt;/Cite&gt;&lt;/EndNote&gt;</w:instrText>
      </w:r>
      <w:r>
        <w:fldChar w:fldCharType="separate"/>
      </w:r>
      <w:r w:rsidR="00EB6EFD">
        <w:rPr>
          <w:noProof/>
        </w:rPr>
        <w:t>[3]</w:t>
      </w:r>
      <w:r>
        <w:fldChar w:fldCharType="end"/>
      </w:r>
      <w:r w:rsidR="731521AE">
        <w:t>,</w:t>
      </w:r>
      <w:r w:rsidR="416772CC">
        <w:t> suicidal thoughts</w:t>
      </w:r>
      <w:r w:rsidR="7EDBE62B">
        <w:t xml:space="preserve"> </w:t>
      </w:r>
      <w:r>
        <w:fldChar w:fldCharType="begin"/>
      </w:r>
      <w:r w:rsidR="00EB6EFD">
        <w:instrText xml:space="preserve"> ADDIN EN.CITE &lt;EndNote&gt;&lt;Cite&gt;&lt;Author&gt;Marchant&lt;/Author&gt;&lt;Year&gt;2017&lt;/Year&gt;&lt;RecNum&gt;72&lt;/RecNum&gt;&lt;DisplayText&gt;[4]&lt;/DisplayText&gt;&lt;record&gt;&lt;rec-number&gt;72&lt;/rec-number&gt;&lt;foreign-keys&gt;&lt;key app="EN" db-id="azsapf0f7fpe29erp0b5rvxm092tze9se22s" timestamp="1746440687"&gt;72&lt;/key&gt;&lt;/foreign-keys&gt;&lt;ref-type name="Journal Article"&gt;17&lt;/ref-type&gt;&lt;contributors&gt;&lt;authors&gt;&lt;author&gt;Marchant, Amanda&lt;/author&gt;&lt;author&gt;Hawton, Keith&lt;/author&gt;&lt;author&gt;Stewart, Ann&lt;/author&gt;&lt;author&gt;Montgomery, Paul&lt;/author&gt;&lt;author&gt;Singaravelu, Vinod&lt;/author&gt;&lt;author&gt;Lloyd, Keith&lt;/author&gt;&lt;author&gt;Purdy, Nicola&lt;/author&gt;&lt;author&gt;Daine, Kate&lt;/author&gt;&lt;author&gt;John, Ann&lt;/author&gt;&lt;/authors&gt;&lt;/contributors&gt;&lt;titles&gt;&lt;title&gt;A systematic review of the relationship between internet use, self-harm and suicidal behaviour in young people: The good, the bad and the unknown&lt;/title&gt;&lt;secondary-title&gt;PloS one&lt;/secondary-title&gt;&lt;/titles&gt;&lt;periodical&gt;&lt;full-title&gt;Plos one&lt;/full-title&gt;&lt;/periodical&gt;&lt;pages&gt;e0181722&lt;/pages&gt;&lt;volume&gt;12&lt;/volume&gt;&lt;number&gt;8&lt;/number&gt;&lt;dates&gt;&lt;year&gt;2017&lt;/year&gt;&lt;/dates&gt;&lt;isbn&gt;1932-6203&lt;/isbn&gt;&lt;urls&gt;&lt;/urls&gt;&lt;/record&gt;&lt;/Cite&gt;&lt;/EndNote&gt;</w:instrText>
      </w:r>
      <w:r>
        <w:fldChar w:fldCharType="separate"/>
      </w:r>
      <w:r w:rsidR="00EB6EFD">
        <w:rPr>
          <w:noProof/>
        </w:rPr>
        <w:t>[4]</w:t>
      </w:r>
      <w:r>
        <w:fldChar w:fldCharType="end"/>
      </w:r>
      <w:r w:rsidR="731521AE">
        <w:t>,</w:t>
      </w:r>
      <w:r w:rsidR="416772CC">
        <w:t> and social isolation</w:t>
      </w:r>
      <w:r w:rsidR="55517B16">
        <w:t xml:space="preserve"> </w:t>
      </w:r>
      <w:r>
        <w:fldChar w:fldCharType="begin"/>
      </w:r>
      <w:r w:rsidR="00EB6EFD">
        <w:instrText xml:space="preserve"> ADDIN EN.CITE &lt;EndNote&gt;&lt;Cite&gt;&lt;Author&gt;Smith-Merry&lt;/Author&gt;&lt;Year&gt;2019&lt;/Year&gt;&lt;RecNum&gt;73&lt;/RecNum&gt;&lt;DisplayText&gt;[5]&lt;/DisplayText&gt;&lt;record&gt;&lt;rec-number&gt;73&lt;/rec-number&gt;&lt;foreign-keys&gt;&lt;key app="EN" db-id="azsapf0f7fpe29erp0b5rvxm092tze9se22s" timestamp="1746440738"&gt;73&lt;/key&gt;&lt;/foreign-keys&gt;&lt;ref-type name="Journal Article"&gt;17&lt;/ref-type&gt;&lt;contributors&gt;&lt;authors&gt;&lt;author&gt;Smith-Merry, Jennifer&lt;/author&gt;&lt;author&gt;Goggin, Gerard&lt;/author&gt;&lt;author&gt;Campbell, Andrew&lt;/author&gt;&lt;author&gt;McKenzie, Kirsty&lt;/author&gt;&lt;author&gt;Ridout, Brad&lt;/author&gt;&lt;author&gt;Baylosis, Cherry&lt;/author&gt;&lt;/authors&gt;&lt;/contributors&gt;&lt;titles&gt;&lt;title&gt;Social connection and online engagement: insights from interviews with users of a mental health online forum&lt;/title&gt;&lt;secondary-title&gt;JMIR mental health&lt;/secondary-title&gt;&lt;/titles&gt;&lt;periodical&gt;&lt;full-title&gt;JMIR Mental Health&lt;/full-title&gt;&lt;/periodical&gt;&lt;pages&gt;e11084&lt;/pages&gt;&lt;volume&gt;6&lt;/volume&gt;&lt;number&gt;3&lt;/number&gt;&lt;dates&gt;&lt;year&gt;2019&lt;/year&gt;&lt;/dates&gt;&lt;urls&gt;&lt;/urls&gt;&lt;/record&gt;&lt;/Cite&gt;&lt;/EndNote&gt;</w:instrText>
      </w:r>
      <w:r>
        <w:fldChar w:fldCharType="separate"/>
      </w:r>
      <w:r w:rsidR="00EB6EFD">
        <w:rPr>
          <w:noProof/>
        </w:rPr>
        <w:t>[5]</w:t>
      </w:r>
      <w:r>
        <w:fldChar w:fldCharType="end"/>
      </w:r>
      <w:r>
        <w:t xml:space="preserve">. </w:t>
      </w:r>
      <w:r w:rsidR="731521AE">
        <w:t>N</w:t>
      </w:r>
      <w:r>
        <w:t xml:space="preserve">egative impacts have also been </w:t>
      </w:r>
      <w:r w:rsidR="3E3A388D">
        <w:t>reported</w:t>
      </w:r>
      <w:r w:rsidR="00273020">
        <w:t>,</w:t>
      </w:r>
      <w:r>
        <w:t xml:space="preserve"> </w:t>
      </w:r>
      <w:r w:rsidR="18C11D05">
        <w:t>i</w:t>
      </w:r>
      <w:r w:rsidR="3629A187">
        <w:t>ncluding increases in suicidal ideation</w:t>
      </w:r>
      <w:r w:rsidR="2922647D">
        <w:t xml:space="preserve"> </w:t>
      </w:r>
      <w:r>
        <w:fldChar w:fldCharType="begin"/>
      </w:r>
      <w:r w:rsidR="00EB6EFD">
        <w:instrText xml:space="preserve"> ADDIN EN.CITE &lt;EndNote&gt;&lt;Cite&gt;&lt;Author&gt;Dunlop&lt;/Author&gt;&lt;Year&gt;2011&lt;/Year&gt;&lt;RecNum&gt;75&lt;/RecNum&gt;&lt;DisplayText&gt;[6]&lt;/DisplayText&gt;&lt;record&gt;&lt;rec-number&gt;75&lt;/rec-number&gt;&lt;foreign-keys&gt;&lt;key app="EN" db-id="azsapf0f7fpe29erp0b5rvxm092tze9se22s" timestamp="1746440828"&gt;75&lt;/key&gt;&lt;/foreign-keys&gt;&lt;ref-type name="Journal Article"&gt;17&lt;/ref-type&gt;&lt;contributors&gt;&lt;authors&gt;&lt;author&gt;Dunlop, Sally M&lt;/author&gt;&lt;author&gt;More, Eian&lt;/author&gt;&lt;author&gt;Romer, Daniel&lt;/author&gt;&lt;/authors&gt;&lt;/contributors&gt;&lt;titles&gt;&lt;title&gt;Where do youth learn about suicides on the Internet, and what influence does this have on suicidal ideation?&lt;/title&gt;&lt;secondary-title&gt;Journal of child psychology and psychiatry&lt;/secondary-title&gt;&lt;/titles&gt;&lt;periodical&gt;&lt;full-title&gt;Journal of child psychology and psychiatry&lt;/full-title&gt;&lt;/periodical&gt;&lt;pages&gt;1073-1080&lt;/pages&gt;&lt;volume&gt;52&lt;/volume&gt;&lt;number&gt;10&lt;/number&gt;&lt;dates&gt;&lt;year&gt;2011&lt;/year&gt;&lt;/dates&gt;&lt;isbn&gt;0021-9630&lt;/isbn&gt;&lt;urls&gt;&lt;/urls&gt;&lt;/record&gt;&lt;/Cite&gt;&lt;/EndNote&gt;</w:instrText>
      </w:r>
      <w:r>
        <w:fldChar w:fldCharType="separate"/>
      </w:r>
      <w:r w:rsidRPr="11AF8C91" w:rsidR="0DC944EF">
        <w:rPr>
          <w:noProof/>
        </w:rPr>
        <w:t>[</w:t>
      </w:r>
      <w:r w:rsidR="00EB6EFD">
        <w:rPr>
          <w:noProof/>
        </w:rPr>
        <w:t>6]</w:t>
      </w:r>
      <w:r>
        <w:fldChar w:fldCharType="end"/>
      </w:r>
      <w:r w:rsidR="2922647D">
        <w:t>,</w:t>
      </w:r>
      <w:r w:rsidR="3629A187">
        <w:t> more negative mood</w:t>
      </w:r>
      <w:r w:rsidR="4048D394">
        <w:t xml:space="preserve"> </w:t>
      </w:r>
      <w:r>
        <w:fldChar w:fldCharType="begin"/>
      </w:r>
      <w:r w:rsidR="00EB6EFD">
        <w:instrText xml:space="preserve"> ADDIN EN.CITE &lt;EndNote&gt;&lt;Cite&gt;&lt;Author&gt;Moore&lt;/Author&gt;&lt;Year&gt;2017&lt;/Year&gt;&lt;RecNum&gt;76&lt;/RecNum&gt;&lt;DisplayText&gt;[7]&lt;/DisplayText&gt;&lt;record&gt;&lt;rec-number&gt;76&lt;/rec-number&gt;&lt;foreign-keys&gt;&lt;key app="EN" db-id="azsapf0f7fpe29erp0b5rvxm092tze9se22s" timestamp="1746440863"&gt;76&lt;/key&gt;&lt;/foreign-keys&gt;&lt;ref-type name="Journal Article"&gt;17&lt;/ref-type&gt;&lt;contributors&gt;&lt;authors&gt;&lt;author&gt;Moore, Donna&lt;/author&gt;&lt;author&gt;Ayers, Susan&lt;/author&gt;&lt;/authors&gt;&lt;/contributors&gt;&lt;titles&gt;&lt;title&gt;Virtual voices: social support and stigma in postnatal mental illness Internet forums&lt;/title&gt;&lt;secondary-title&gt;Psychology, health &amp;amp; medicine&lt;/secondary-title&gt;&lt;/titles&gt;&lt;periodical&gt;&lt;full-title&gt;Psychology, health &amp;amp; medicine&lt;/full-title&gt;&lt;/periodical&gt;&lt;pages&gt;546-551&lt;/pages&gt;&lt;volume&gt;22&lt;/volume&gt;&lt;number&gt;5&lt;/number&gt;&lt;dates&gt;&lt;year&gt;2017&lt;/year&gt;&lt;/dates&gt;&lt;isbn&gt;1354-8506&lt;/isbn&gt;&lt;urls&gt;&lt;/urls&gt;&lt;/record&gt;&lt;/Cite&gt;&lt;/EndNote&gt;</w:instrText>
      </w:r>
      <w:r>
        <w:fldChar w:fldCharType="separate"/>
      </w:r>
      <w:r w:rsidR="00EB6EFD">
        <w:rPr>
          <w:noProof/>
        </w:rPr>
        <w:t>[7]</w:t>
      </w:r>
      <w:r>
        <w:fldChar w:fldCharType="end"/>
      </w:r>
      <w:r w:rsidR="3629A187">
        <w:t> and worsening of body image and disordered eating patterns</w:t>
      </w:r>
      <w:r w:rsidR="0030478F">
        <w:t xml:space="preserve"> </w:t>
      </w:r>
      <w:r>
        <w:fldChar w:fldCharType="begin"/>
      </w:r>
      <w:r w:rsidR="00EB6EFD">
        <w:instrText xml:space="preserve"> ADDIN EN.CITE &lt;EndNote&gt;&lt;Cite&gt;&lt;Author&gt;Rodgers&lt;/Author&gt;&lt;Year&gt;2016&lt;/Year&gt;&lt;RecNum&gt;77&lt;/RecNum&gt;&lt;DisplayText&gt;[8]&lt;/DisplayText&gt;&lt;record&gt;&lt;rec-number&gt;77&lt;/rec-number&gt;&lt;foreign-keys&gt;&lt;key app="EN" db-id="azsapf0f7fpe29erp0b5rvxm092tze9se22s" timestamp="1746440901"&gt;77&lt;/key&gt;&lt;/foreign-keys&gt;&lt;ref-type name="Journal Article"&gt;17&lt;/ref-type&gt;&lt;contributors&gt;&lt;authors&gt;&lt;author&gt;Rodgers, Rachel F&lt;/author&gt;&lt;author&gt;Lowy, Alice S&lt;/author&gt;&lt;author&gt;Halperin, Daniella M&lt;/author&gt;&lt;author&gt;Franko, Debra L&lt;/author&gt;&lt;/authors&gt;&lt;/contributors&gt;&lt;titles&gt;&lt;title&gt;A meta</w:instrText>
      </w:r>
      <w:r w:rsidR="00EB6EFD">
        <w:rPr>
          <w:rFonts w:ascii="Cambria Math" w:hAnsi="Cambria Math" w:cs="Cambria Math"/>
        </w:rPr>
        <w:instrText>‐</w:instrText>
      </w:r>
      <w:r w:rsidR="00EB6EFD">
        <w:instrText>analysis examining the influence of pro</w:instrText>
      </w:r>
      <w:r w:rsidR="00EB6EFD">
        <w:rPr>
          <w:rFonts w:ascii="Cambria Math" w:hAnsi="Cambria Math" w:cs="Cambria Math"/>
        </w:rPr>
        <w:instrText>‐</w:instrText>
      </w:r>
      <w:r w:rsidR="00EB6EFD">
        <w:instrText>eating disorder websites on body image and eating pathology&lt;/title&gt;&lt;secondary-title&gt;European Eating Disorders Review&lt;/secondary-title&gt;&lt;/titles&gt;&lt;periodical&gt;&lt;full-title&gt;European Eating Disorders Review&lt;/full-title&gt;&lt;/periodical&gt;&lt;pages&gt;3-8&lt;/pages&gt;&lt;volume&gt;24&lt;/volume&gt;&lt;number&gt;1&lt;/number&gt;&lt;dates&gt;&lt;year&gt;2016&lt;/year&gt;&lt;/dates&gt;&lt;isbn&gt;1072-4133&lt;/isbn&gt;&lt;urls&gt;&lt;/urls&gt;&lt;/record&gt;&lt;/Cite&gt;&lt;/EndNote&gt;</w:instrText>
      </w:r>
      <w:r>
        <w:fldChar w:fldCharType="separate"/>
      </w:r>
      <w:r w:rsidR="00EB6EFD">
        <w:rPr>
          <w:noProof/>
        </w:rPr>
        <w:t>[8]</w:t>
      </w:r>
      <w:r>
        <w:fldChar w:fldCharType="end"/>
      </w:r>
      <w:r w:rsidR="7D96B59A">
        <w:t>.</w:t>
      </w:r>
      <w:r>
        <w:t xml:space="preserve"> Given the complex, interactive nature of forums, it is likely that impacts vary depending on </w:t>
      </w:r>
      <w:r w:rsidR="3EF0343F">
        <w:t xml:space="preserve">characteristics of users, </w:t>
      </w:r>
      <w:r>
        <w:t>design features of forum</w:t>
      </w:r>
      <w:r w:rsidR="0CF45F35">
        <w:t>s</w:t>
      </w:r>
      <w:r w:rsidR="1BF11789">
        <w:t>, and the wider context</w:t>
      </w:r>
      <w:r>
        <w:t xml:space="preserve">.  Without a better understanding of how </w:t>
      </w:r>
      <w:r w:rsidR="29F8382A">
        <w:t>forums work</w:t>
      </w:r>
      <w:r>
        <w:t xml:space="preserve">, it is difficult for people seeking help, or those signposting, to </w:t>
      </w:r>
      <w:r w:rsidR="29056447">
        <w:t xml:space="preserve">decide which </w:t>
      </w:r>
      <w:r w:rsidR="521035E2">
        <w:t>(if any)</w:t>
      </w:r>
      <w:r w:rsidR="59FE9390">
        <w:t xml:space="preserve"> </w:t>
      </w:r>
      <w:r w:rsidR="7B369B51">
        <w:t xml:space="preserve">forum </w:t>
      </w:r>
      <w:r w:rsidR="29056447">
        <w:t>to</w:t>
      </w:r>
      <w:r w:rsidR="7B369B51">
        <w:t xml:space="preserve"> use. </w:t>
      </w:r>
      <w:r>
        <w:t xml:space="preserve"> </w:t>
      </w:r>
      <w:r w:rsidR="6309F619">
        <w:t>It is also difficult for</w:t>
      </w:r>
      <w:r>
        <w:t xml:space="preserve"> services wanting to host a forum </w:t>
      </w:r>
      <w:r w:rsidR="77B0C883">
        <w:t xml:space="preserve">to know how to </w:t>
      </w:r>
      <w:r w:rsidR="1653BBB8">
        <w:t xml:space="preserve">best to </w:t>
      </w:r>
      <w:r w:rsidR="77B0C883">
        <w:t>design it</w:t>
      </w:r>
      <w:r w:rsidR="1653BBB8">
        <w:t xml:space="preserve">, or </w:t>
      </w:r>
      <w:r w:rsidR="7A4D8085">
        <w:t xml:space="preserve">for commissioners to know which </w:t>
      </w:r>
      <w:r w:rsidRPr="001D2248" w:rsidR="7A4D8085">
        <w:t xml:space="preserve">forums to </w:t>
      </w:r>
      <w:r w:rsidRPr="001D2248" w:rsidR="520E1A22">
        <w:t>invest in</w:t>
      </w:r>
      <w:r w:rsidRPr="001D2248" w:rsidR="1653BBB8">
        <w:t>.</w:t>
      </w:r>
      <w:r w:rsidRPr="001D2248" w:rsidR="7A4D8085">
        <w:t xml:space="preserve"> </w:t>
      </w:r>
    </w:p>
    <w:p w:rsidR="003E008F" w:rsidP="003E008F" w:rsidRDefault="002D1594" w14:paraId="1F7D65CE" w14:textId="6B098CAB">
      <w:r w:rsidRPr="001D2248">
        <w:t>Consistent with the realist evaluation approach</w:t>
      </w:r>
      <w:r w:rsidR="00F22023">
        <w:t xml:space="preserve">, </w:t>
      </w:r>
      <w:r w:rsidR="005F6222">
        <w:t>which is a theory-driven approach that explores how and why interventions work or not in specific contexts</w:t>
      </w:r>
      <w:r w:rsidRPr="001D2248">
        <w:t xml:space="preserve"> </w:t>
      </w:r>
      <w:r w:rsidRPr="001D2248">
        <w:fldChar w:fldCharType="begin"/>
      </w:r>
      <w:r w:rsidRPr="001D2248" w:rsidR="004029A9">
        <w:instrText xml:space="preserve"> ADDIN EN.CITE &lt;EndNote&gt;&lt;Cite&gt;&lt;Author&gt;Pawson&lt;/Author&gt;&lt;Year&gt;1997&lt;/Year&gt;&lt;RecNum&gt;80&lt;/RecNum&gt;&lt;DisplayText&gt;[9]&lt;/DisplayText&gt;&lt;record&gt;&lt;rec-number&gt;80&lt;/rec-number&gt;&lt;foreign-keys&gt;&lt;key app="EN" db-id="azsapf0f7fpe29erp0b5rvxm092tze9se22s" timestamp="1746441621"&gt;80&lt;/key&gt;&lt;/foreign-keys&gt;&lt;ref-type name="Journal Article"&gt;17&lt;/ref-type&gt;&lt;contributors&gt;&lt;authors&gt;&lt;author&gt;Pawson, Ray&lt;/author&gt;&lt;author&gt;Tilley, Nick&lt;/author&gt;&lt;/authors&gt;&lt;/contributors&gt;&lt;titles&gt;&lt;title&gt;An introduction to scientific realist evaluation&lt;/title&gt;&lt;secondary-title&gt;Evaluation for the 21st century: A handbook&lt;/secondary-title&gt;&lt;/titles&gt;&lt;periodical&gt;&lt;full-title&gt;Evaluation for the 21st century: A handbook&lt;/full-title&gt;&lt;/periodical&gt;&lt;pages&gt;405-18&lt;/pages&gt;&lt;volume&gt;1997&lt;/volume&gt;&lt;dates&gt;&lt;year&gt;1997&lt;/year&gt;&lt;/dates&gt;&lt;urls&gt;&lt;/urls&gt;&lt;/record&gt;&lt;/Cite&gt;&lt;/EndNote&gt;</w:instrText>
      </w:r>
      <w:r w:rsidRPr="001D2248">
        <w:fldChar w:fldCharType="separate"/>
      </w:r>
      <w:r w:rsidRPr="001D2248" w:rsidR="004029A9">
        <w:rPr>
          <w:noProof/>
        </w:rPr>
        <w:t>[9]</w:t>
      </w:r>
      <w:r w:rsidRPr="001D2248">
        <w:fldChar w:fldCharType="end"/>
      </w:r>
      <w:r w:rsidR="007017EC">
        <w:t xml:space="preserve">, </w:t>
      </w:r>
      <w:r w:rsidRPr="001D2248">
        <w:t xml:space="preserve">our aim was to develop explanatory theories of how peer online forums “work”, for whom, and </w:t>
      </w:r>
      <w:r w:rsidR="00FF2E6B">
        <w:t xml:space="preserve">under what circumstances. </w:t>
      </w:r>
      <w:r w:rsidR="559CBC0F">
        <w:t xml:space="preserve">Marshall et al 2024 </w:t>
      </w:r>
      <w:r w:rsidR="003E008F">
        <w:fldChar w:fldCharType="begin"/>
      </w:r>
      <w:r w:rsidR="004029A9">
        <w:instrText xml:space="preserve"> ADDIN EN.CITE &lt;EndNote&gt;&lt;Cite&gt;&lt;Author&gt;Marshall&lt;/Author&gt;&lt;Year&gt;2024&lt;/Year&gt;&lt;RecNum&gt;12&lt;/RecNum&gt;&lt;DisplayText&gt;[10]&lt;/DisplayText&gt;&lt;record&gt;&lt;rec-number&gt;12&lt;/rec-number&gt;&lt;foreign-keys&gt;&lt;key app="EN" db-id="azsapf0f7fpe29erp0b5rvxm092tze9se22s" timestamp="1746440035"&gt;12&lt;/key&gt;&lt;/foreign-keys&gt;&lt;ref-type name="Journal Article"&gt;17&lt;/ref-type&gt;&lt;contributors&gt;&lt;authors&gt;&lt;author&gt;Marshall, Paul&lt;/author&gt;&lt;author&gt;Booth, Millissa&lt;/author&gt;&lt;author&gt;Coole, Matthew&lt;/author&gt;&lt;author&gt;Fothergill, Lauren&lt;/author&gt;&lt;author&gt;Glossop, Zoe&lt;/author&gt;&lt;author&gt;Haines, Jade&lt;/author&gt;&lt;author&gt;Harding, Andrew&lt;/author&gt;&lt;author&gt;Johnston, Rose&lt;/author&gt;&lt;author&gt;Jones, Steven&lt;/author&gt;&lt;author&gt;Lodge, Christopher&lt;/author&gt;&lt;/authors&gt;&lt;/contributors&gt;&lt;titles&gt;&lt;title&gt;Understanding the Impacts of Online Mental Health Peer Support Forums: Realist Synthesis&lt;/title&gt;&lt;secondary-title&gt;JMIR Mental Health&lt;/secondary-title&gt;&lt;/titles&gt;&lt;periodical&gt;&lt;full-title&gt;JMIR Mental Health&lt;/full-title&gt;&lt;/periodical&gt;&lt;pages&gt;e55750&lt;/pages&gt;&lt;volume&gt;11&lt;/volume&gt;&lt;dates&gt;&lt;year&gt;2024&lt;/year&gt;&lt;/dates&gt;&lt;isbn&gt;2368-7959&lt;/isbn&gt;&lt;urls&gt;&lt;/urls&gt;&lt;/record&gt;&lt;/Cite&gt;&lt;/EndNote&gt;</w:instrText>
      </w:r>
      <w:r w:rsidR="003E008F">
        <w:fldChar w:fldCharType="separate"/>
      </w:r>
      <w:r w:rsidR="004029A9">
        <w:rPr>
          <w:noProof/>
        </w:rPr>
        <w:t>[10]</w:t>
      </w:r>
      <w:r w:rsidR="003E008F">
        <w:fldChar w:fldCharType="end"/>
      </w:r>
      <w:r w:rsidR="559CBC0F">
        <w:t xml:space="preserve"> conducted a realist synthesis </w:t>
      </w:r>
      <w:r w:rsidR="0B91D663">
        <w:t xml:space="preserve">of literature and </w:t>
      </w:r>
      <w:r w:rsidR="00B75602">
        <w:t xml:space="preserve">interview data to </w:t>
      </w:r>
      <w:r w:rsidR="00053F3A">
        <w:t>develop some initial programme theories about</w:t>
      </w:r>
      <w:r w:rsidR="206DC1C1">
        <w:t xml:space="preserve"> </w:t>
      </w:r>
      <w:r w:rsidR="1B5395AB">
        <w:t>how o</w:t>
      </w:r>
      <w:r w:rsidR="559CBC0F">
        <w:t xml:space="preserve">nline peer mental health forums </w:t>
      </w:r>
      <w:r w:rsidR="1B5395AB">
        <w:t xml:space="preserve">work. </w:t>
      </w:r>
      <w:r w:rsidR="00303342">
        <w:t>A programme theory is an explanation of how the program</w:t>
      </w:r>
      <w:r w:rsidR="00A536B3">
        <w:t>me</w:t>
      </w:r>
      <w:r w:rsidR="008C13BB">
        <w:t xml:space="preserve"> under investigation (in this case a peer online mental health forum) works. </w:t>
      </w:r>
      <w:r w:rsidR="1B5395AB">
        <w:t xml:space="preserve">They </w:t>
      </w:r>
      <w:r w:rsidR="559CBC0F">
        <w:t xml:space="preserve">identified five </w:t>
      </w:r>
      <w:r w:rsidR="00A21D00">
        <w:t xml:space="preserve">initial programme </w:t>
      </w:r>
      <w:proofErr w:type="gramStart"/>
      <w:r w:rsidR="00A21D00">
        <w:t xml:space="preserve">theories </w:t>
      </w:r>
      <w:r w:rsidR="559CBC0F">
        <w:t>,</w:t>
      </w:r>
      <w:proofErr w:type="gramEnd"/>
      <w:r w:rsidR="559CBC0F">
        <w:t xml:space="preserve"> two of which relate to mental health outcomes: </w:t>
      </w:r>
      <w:r w:rsidR="09E2DA7C">
        <w:t>self-efficacy</w:t>
      </w:r>
      <w:r w:rsidR="559CBC0F">
        <w:t xml:space="preserve"> and social connection. </w:t>
      </w:r>
      <w:r w:rsidR="02A8FA7D">
        <w:t>The aim of th</w:t>
      </w:r>
      <w:r w:rsidR="00837A78">
        <w:t>e present</w:t>
      </w:r>
      <w:r w:rsidR="02A8FA7D">
        <w:t xml:space="preserve"> study is to </w:t>
      </w:r>
      <w:r w:rsidR="7E60ED8D">
        <w:t>test</w:t>
      </w:r>
      <w:r w:rsidR="49C3425C">
        <w:t xml:space="preserve">, </w:t>
      </w:r>
      <w:r w:rsidR="7E60ED8D">
        <w:t>refine</w:t>
      </w:r>
      <w:r w:rsidR="477E8F75">
        <w:t>, and elaborate</w:t>
      </w:r>
      <w:r w:rsidR="7E60ED8D">
        <w:t xml:space="preserve"> t</w:t>
      </w:r>
      <w:r w:rsidR="559CBC0F">
        <w:t>he</w:t>
      </w:r>
      <w:r w:rsidR="7D8B43BE">
        <w:t xml:space="preserve">se </w:t>
      </w:r>
      <w:r w:rsidR="7C2EA988">
        <w:t xml:space="preserve">two </w:t>
      </w:r>
      <w:r w:rsidR="7D8B43BE">
        <w:t>theor</w:t>
      </w:r>
      <w:r w:rsidR="00944166">
        <w:t>ies</w:t>
      </w:r>
      <w:r w:rsidR="7D8B43BE">
        <w:t xml:space="preserve">. </w:t>
      </w:r>
      <w:r w:rsidR="559CBC0F">
        <w:t xml:space="preserve">The other three </w:t>
      </w:r>
      <w:r w:rsidR="5EDB0F03">
        <w:t xml:space="preserve">theory </w:t>
      </w:r>
      <w:r w:rsidR="559CBC0F">
        <w:t xml:space="preserve">areas relate to: psychological safety </w:t>
      </w:r>
      <w:r w:rsidR="2750D667">
        <w:t xml:space="preserve">in forums, </w:t>
      </w:r>
      <w:r w:rsidR="559CBC0F">
        <w:t>the role of moderation</w:t>
      </w:r>
      <w:r w:rsidR="7D957AF1">
        <w:t xml:space="preserve">, and the impacts of forum use on </w:t>
      </w:r>
      <w:r w:rsidR="559CBC0F">
        <w:t>other health services</w:t>
      </w:r>
      <w:r w:rsidR="7CDA4B77">
        <w:t xml:space="preserve"> and </w:t>
      </w:r>
      <w:r w:rsidR="33946D4D">
        <w:t xml:space="preserve">are </w:t>
      </w:r>
      <w:r w:rsidR="500CCA08">
        <w:t>addressed elsewhere</w:t>
      </w:r>
      <w:r w:rsidR="3F2A75F8">
        <w:t xml:space="preserve"> </w:t>
      </w:r>
      <w:r w:rsidR="00BC09E9">
        <w:fldChar w:fldCharType="begin"/>
      </w:r>
      <w:r w:rsidR="004029A9">
        <w:instrText xml:space="preserve"> ADDIN EN.CITE &lt;EndNote&gt;&lt;Cite&gt;&lt;Author&gt;Robinson&lt;/Author&gt;&lt;Year&gt;2024&lt;/Year&gt;&lt;RecNum&gt;98&lt;/RecNum&gt;&lt;DisplayText&gt;[11]&lt;/DisplayText&gt;&lt;record&gt;&lt;rec-number&gt;98&lt;/rec-number&gt;&lt;foreign-keys&gt;&lt;key app="EN" db-id="azsapf0f7fpe29erp0b5rvxm092tze9se22s" timestamp="1748533979"&gt;98&lt;/key&gt;&lt;/foreign-keys&gt;&lt;ref-type name="Journal Article"&gt;17&lt;/ref-type&gt;&lt;contributors&gt;&lt;authors&gt;&lt;author&gt;Robinson, H&lt;/author&gt;&lt;author&gt;Booth, M&lt;/author&gt;&lt;author&gt;Fothergill, L&lt;/author&gt;&lt;author&gt;Friedrich, C&lt;/author&gt;&lt;author&gt;Glossop, Z&lt;/author&gt;&lt;author&gt;Haines, J&lt;/author&gt;&lt;author&gt;Harding, A&lt;/author&gt;&lt;author&gt;Johnston, R&lt;/author&gt;&lt;author&gt;Jones, S&lt;/author&gt;&lt;author&gt;Machin, K&lt;/author&gt;&lt;/authors&gt;&lt;/contributors&gt;&lt;titles&gt;&lt;title&gt;Understanding the needs of moderators in online mental health forums: a realist synthesis and recommendations for support&lt;/title&gt;&lt;secondary-title&gt;JMIR Mental Health&lt;/secondary-title&gt;&lt;/titles&gt;&lt;periodical&gt;&lt;full-title&gt;JMIR Mental Health&lt;/full-title&gt;&lt;/periodical&gt;&lt;pages&gt;e55750&lt;/pages&gt;&lt;volume&gt;11&lt;/volume&gt;&lt;dates&gt;&lt;year&gt;2024&lt;/year&gt;&lt;/dates&gt;&lt;urls&gt;&lt;/urls&gt;&lt;/record&gt;&lt;/Cite&gt;&lt;/EndNote&gt;</w:instrText>
      </w:r>
      <w:r w:rsidR="00BC09E9">
        <w:fldChar w:fldCharType="separate"/>
      </w:r>
      <w:r w:rsidR="004029A9">
        <w:rPr>
          <w:noProof/>
        </w:rPr>
        <w:t>[11]</w:t>
      </w:r>
      <w:r w:rsidR="00BC09E9">
        <w:fldChar w:fldCharType="end"/>
      </w:r>
      <w:r w:rsidR="559CBC0F">
        <w:t xml:space="preserve"> </w:t>
      </w:r>
      <w:r w:rsidR="00B00BBA">
        <w:fldChar w:fldCharType="begin"/>
      </w:r>
      <w:r w:rsidR="00B00BBA">
        <w:instrText xml:space="preserve"> ADDIN EN.CITE &lt;EndNote&gt;&lt;Cite&gt;&lt;Author&gt;Marshall P&lt;/Author&gt;&lt;Year&gt;2025&lt;/Year&gt;&lt;RecNum&gt;100&lt;/RecNum&gt;&lt;DisplayText&gt;[12]&lt;/DisplayText&gt;&lt;record&gt;&lt;rec-number&gt;100&lt;/rec-number&gt;&lt;foreign-keys&gt;&lt;key app="EN" db-id="azsapf0f7fpe29erp0b5rvxm092tze9se22s" timestamp="1749806693"&gt;100&lt;/key&gt;&lt;/foreign-keys&gt;&lt;ref-type name="Journal Article"&gt;17&lt;/ref-type&gt;&lt;contributors&gt;&lt;authors&gt;&lt;author&gt;Marshall P, Caton N, Glossop Z, Jones S, Meacock R, Rayson P, Robinson R, &amp;amp; Lobban F. &lt;/author&gt;&lt;/authors&gt;&lt;/contributors&gt;&lt;titles&gt;&lt;title&gt;Understanding Safety in Online Mental Health Forums: Realist Evaluation&lt;/title&gt;&lt;secondary-title&gt;JMIR Mental Health&lt;/secondary-title&gt;&lt;/titles&gt;&lt;periodical&gt;&lt;full-title&gt;JMIR Mental Health&lt;/full-title&gt;&lt;/periodical&gt;&lt;dates&gt;&lt;year&gt;2025&lt;/year&gt;&lt;/dates&gt;&lt;urls&gt;&lt;/urls&gt;&lt;electronic-resource-num&gt;10.2196/75320&lt;/electronic-resource-num&gt;&lt;/record&gt;&lt;/Cite&gt;&lt;/EndNote&gt;</w:instrText>
      </w:r>
      <w:r w:rsidR="00B00BBA">
        <w:fldChar w:fldCharType="separate"/>
      </w:r>
      <w:r w:rsidR="00B00BBA">
        <w:rPr>
          <w:noProof/>
        </w:rPr>
        <w:t>[12]</w:t>
      </w:r>
      <w:r w:rsidR="00B00BBA">
        <w:fldChar w:fldCharType="end"/>
      </w:r>
      <w:r w:rsidR="00B00BBA">
        <w:t>.</w:t>
      </w:r>
      <w:r w:rsidR="559CBC0F">
        <w:t xml:space="preserve"> </w:t>
      </w:r>
    </w:p>
    <w:p w:rsidR="00921519" w:rsidRDefault="0096358D" w14:paraId="3B299605" w14:textId="3252D5A7">
      <w:r>
        <w:t xml:space="preserve">Comprehensive </w:t>
      </w:r>
      <w:r w:rsidR="00A907F5">
        <w:t xml:space="preserve">systemic reviews </w:t>
      </w:r>
      <w:r w:rsidR="007221B8">
        <w:t>show that t</w:t>
      </w:r>
      <w:r w:rsidR="07E1A6EB">
        <w:t xml:space="preserve">he reported impacts of </w:t>
      </w:r>
      <w:r w:rsidR="7F133F5C">
        <w:t xml:space="preserve">peer </w:t>
      </w:r>
      <w:r w:rsidR="00EE73F3">
        <w:t xml:space="preserve">support </w:t>
      </w:r>
      <w:r w:rsidR="00E01F1A">
        <w:t>interventions</w:t>
      </w:r>
      <w:r w:rsidR="00AE3484">
        <w:t xml:space="preserve"> </w:t>
      </w:r>
      <w:r w:rsidR="00F611C4">
        <w:t>in general</w:t>
      </w:r>
      <w:r w:rsidR="00991E04">
        <w:t xml:space="preserve"> </w:t>
      </w:r>
      <w:r w:rsidR="002E24B3">
        <w:t>ha</w:t>
      </w:r>
      <w:r w:rsidR="7C57A449">
        <w:t xml:space="preserve">ve </w:t>
      </w:r>
      <w:r w:rsidR="16C7E732">
        <w:t xml:space="preserve">primarily </w:t>
      </w:r>
      <w:r w:rsidR="679FC70D">
        <w:t>be</w:t>
      </w:r>
      <w:r w:rsidR="4C01467A">
        <w:t>en</w:t>
      </w:r>
      <w:r w:rsidR="679FC70D">
        <w:t xml:space="preserve"> on </w:t>
      </w:r>
      <w:r w:rsidR="1689ED52">
        <w:t>personal recovery outcomes</w:t>
      </w:r>
      <w:r w:rsidR="583703FF">
        <w:t xml:space="preserve"> (</w:t>
      </w:r>
      <w:r w:rsidR="00F611C4">
        <w:t xml:space="preserve">including </w:t>
      </w:r>
      <w:r w:rsidR="583703FF">
        <w:t>self-efficacy and social connection)</w:t>
      </w:r>
      <w:r w:rsidR="4987D67E">
        <w:t xml:space="preserve">, </w:t>
      </w:r>
      <w:r w:rsidR="1689ED52">
        <w:t>rather than clinical symptoms</w:t>
      </w:r>
      <w:r w:rsidR="72E9CE96">
        <w:t xml:space="preserve"> such as anxiety and depression</w:t>
      </w:r>
      <w:r w:rsidR="007221B8">
        <w:t xml:space="preserve"> (e.g.</w:t>
      </w:r>
      <w:r w:rsidR="583703FF">
        <w:t xml:space="preserve"> </w:t>
      </w:r>
      <w:r w:rsidR="07E1A6EB">
        <w:fldChar w:fldCharType="begin"/>
      </w:r>
      <w:r w:rsidR="00B00BBA">
        <w:instrText xml:space="preserve"> ADDIN EN.CITE &lt;EndNote&gt;&lt;Cite&gt;&lt;Author&gt;Cooper&lt;/Author&gt;&lt;Year&gt;2024&lt;/Year&gt;&lt;RecNum&gt;18&lt;/RecNum&gt;&lt;DisplayText&gt;[13]&lt;/DisplayText&gt;&lt;record&gt;&lt;rec-number&gt;18&lt;/rec-number&gt;&lt;foreign-keys&gt;&lt;key app="EN" db-id="azsapf0f7fpe29erp0b5rvxm092tze9se22s" timestamp="1746440036"&gt;18&lt;/key&gt;&lt;/foreign-keys&gt;&lt;ref-type name="Journal Article"&gt;17&lt;/ref-type&gt;&lt;contributors&gt;&lt;authors&gt;&lt;author&gt;Cooper, Ruth E&lt;/author&gt;&lt;author&gt;Saunders, Katherine RK&lt;/author&gt;&lt;author&gt;Greenburgh, Anna&lt;/author&gt;&lt;author&gt;Shah, Prisha&lt;/author&gt;&lt;author&gt;Appleton, Rebecca&lt;/author&gt;&lt;author&gt;Machin, Karen&lt;/author&gt;&lt;author&gt;Jeynes, Tamar&lt;/author&gt;&lt;author&gt;Barnett, Phoebe&lt;/author&gt;&lt;author&gt;Allan, Sophie M&lt;/author&gt;&lt;author&gt;Griffiths, Jessica&lt;/author&gt;&lt;/authors&gt;&lt;/contributors&gt;&lt;titles&gt;&lt;title&gt;The effectiveness, implementation, and experiences of peer support approaches for mental health: a systematic umbrella review&lt;/title&gt;&lt;secondary-title&gt;BMC medicine&lt;/secondary-title&gt;&lt;/titles&gt;&lt;periodical&gt;&lt;full-title&gt;BMC medicine&lt;/full-title&gt;&lt;/periodical&gt;&lt;pages&gt;72&lt;/pages&gt;&lt;volume&gt;22&lt;/volume&gt;&lt;number&gt;1&lt;/number&gt;&lt;dates&gt;&lt;year&gt;2024&lt;/year&gt;&lt;/dates&gt;&lt;isbn&gt;1741-7015&lt;/isbn&gt;&lt;urls&gt;&lt;/urls&gt;&lt;/record&gt;&lt;/Cite&gt;&lt;/EndNote&gt;</w:instrText>
      </w:r>
      <w:r w:rsidR="07E1A6EB">
        <w:fldChar w:fldCharType="separate"/>
      </w:r>
      <w:r w:rsidR="00B00BBA">
        <w:rPr>
          <w:noProof/>
        </w:rPr>
        <w:t>[13]</w:t>
      </w:r>
      <w:r w:rsidR="07E1A6EB">
        <w:fldChar w:fldCharType="end"/>
      </w:r>
      <w:r w:rsidR="007221B8">
        <w:t>)</w:t>
      </w:r>
      <w:r w:rsidR="10D5C981">
        <w:t>.</w:t>
      </w:r>
      <w:r w:rsidR="1689ED52">
        <w:t xml:space="preserve"> </w:t>
      </w:r>
      <w:r w:rsidR="002F3EFC">
        <w:t>This was also what Marshall e</w:t>
      </w:r>
      <w:r w:rsidR="00DB7AE0">
        <w:t>t.</w:t>
      </w:r>
      <w:r w:rsidR="002F3EFC">
        <w:t xml:space="preserve"> </w:t>
      </w:r>
      <w:r w:rsidR="00DB7AE0">
        <w:t>al.</w:t>
      </w:r>
      <w:r w:rsidR="002F3EFC">
        <w:t xml:space="preserve"> found for peer online forums </w:t>
      </w:r>
      <w:r w:rsidR="00380344">
        <w:fldChar w:fldCharType="begin"/>
      </w:r>
      <w:r w:rsidR="00380344">
        <w:instrText xml:space="preserve"> ADDIN EN.CITE &lt;EndNote&gt;&lt;Cite&gt;&lt;Author&gt;Marshall&lt;/Author&gt;&lt;Year&gt;2024&lt;/Year&gt;&lt;RecNum&gt;12&lt;/RecNum&gt;&lt;DisplayText&gt;[10]&lt;/DisplayText&gt;&lt;record&gt;&lt;rec-number&gt;12&lt;/rec-number&gt;&lt;foreign-keys&gt;&lt;key app="EN" db-id="azsapf0f7fpe29erp0b5rvxm092tze9se22s" timestamp="1746440035"&gt;12&lt;/key&gt;&lt;/foreign-keys&gt;&lt;ref-type name="Journal Article"&gt;17&lt;/ref-type&gt;&lt;contributors&gt;&lt;authors&gt;&lt;author&gt;Marshall, Paul&lt;/author&gt;&lt;author&gt;Booth, Millissa&lt;/author&gt;&lt;author&gt;Coole, Matthew&lt;/author&gt;&lt;author&gt;Fothergill, Lauren&lt;/author&gt;&lt;author&gt;Glossop, Zoe&lt;/author&gt;&lt;author&gt;Haines, Jade&lt;/author&gt;&lt;author&gt;Harding, Andrew&lt;/author&gt;&lt;author&gt;Johnston, Rose&lt;/author&gt;&lt;author&gt;Jones, Steven&lt;/author&gt;&lt;author&gt;Lodge, Christopher&lt;/author&gt;&lt;/authors&gt;&lt;/contributors&gt;&lt;titles&gt;&lt;title&gt;Understanding the Impacts of Online Mental Health Peer Support Forums: Realist Synthesis&lt;/title&gt;&lt;secondary-title&gt;JMIR Mental Health&lt;/secondary-title&gt;&lt;/titles&gt;&lt;periodical&gt;&lt;full-title&gt;JMIR Mental Health&lt;/full-title&gt;&lt;/periodical&gt;&lt;pages&gt;e55750&lt;/pages&gt;&lt;volume&gt;11&lt;/volume&gt;&lt;dates&gt;&lt;year&gt;2024&lt;/year&gt;&lt;/dates&gt;&lt;isbn&gt;2368-7959&lt;/isbn&gt;&lt;urls&gt;&lt;/urls&gt;&lt;/record&gt;&lt;/Cite&gt;&lt;/EndNote&gt;</w:instrText>
      </w:r>
      <w:r w:rsidR="00380344">
        <w:fldChar w:fldCharType="separate"/>
      </w:r>
      <w:r w:rsidR="00380344">
        <w:rPr>
          <w:noProof/>
        </w:rPr>
        <w:t>[10]</w:t>
      </w:r>
      <w:r w:rsidR="00380344">
        <w:fldChar w:fldCharType="end"/>
      </w:r>
      <w:r w:rsidR="00953F46">
        <w:t xml:space="preserve">. </w:t>
      </w:r>
      <w:r w:rsidR="00AE0458">
        <w:t xml:space="preserve">Therefore, we did not </w:t>
      </w:r>
      <w:r w:rsidR="00AE0458">
        <w:t xml:space="preserve">develop programme theories about these </w:t>
      </w:r>
      <w:r w:rsidR="0025320C">
        <w:t xml:space="preserve">clinical </w:t>
      </w:r>
      <w:r w:rsidR="00AE0458">
        <w:t xml:space="preserve">outcomes. </w:t>
      </w:r>
      <w:r w:rsidR="30758E59">
        <w:t xml:space="preserve">However, </w:t>
      </w:r>
      <w:r w:rsidR="0E4A6397">
        <w:t xml:space="preserve">guided by the Common Measures in Mental Health Science Initiative </w:t>
      </w:r>
      <w:r w:rsidR="07E1A6EB">
        <w:fldChar w:fldCharType="begin"/>
      </w:r>
      <w:r w:rsidR="00B00BBA">
        <w:instrText xml:space="preserve"> ADDIN EN.CITE &lt;EndNote&gt;&lt;Cite&gt;&lt;Author&gt;Farber&lt;/Author&gt;&lt;Year&gt;2023&lt;/Year&gt;&lt;RecNum&gt;79&lt;/RecNum&gt;&lt;DisplayText&gt;[14]&lt;/DisplayText&gt;&lt;record&gt;&lt;rec-number&gt;79&lt;/rec-number&gt;&lt;foreign-keys&gt;&lt;key app="EN" db-id="azsapf0f7fpe29erp0b5rvxm092tze9se22s" timestamp="1746441442"&gt;79&lt;/key&gt;&lt;/foreign-keys&gt;&lt;ref-type name="Journal Article"&gt;17&lt;/ref-type&gt;&lt;contributors&gt;&lt;authors&gt;&lt;author&gt;Farber, Gregory K&lt;/author&gt;&lt;author&gt;Gage, Suzanne&lt;/author&gt;&lt;author&gt;Kemmer, Danielle&lt;/author&gt;&lt;author&gt;White, Rory&lt;/author&gt;&lt;/authors&gt;&lt;/contributors&gt;&lt;titles&gt;&lt;title&gt;Common measures in mental health: a joint initiative by funders and journals&lt;/title&gt;&lt;secondary-title&gt;The Lancet Psychiatry&lt;/secondary-title&gt;&lt;/titles&gt;&lt;periodical&gt;&lt;full-title&gt;The Lancet Psychiatry&lt;/full-title&gt;&lt;/periodical&gt;&lt;pages&gt;465-470&lt;/pages&gt;&lt;volume&gt;10&lt;/volume&gt;&lt;number&gt;6&lt;/number&gt;&lt;dates&gt;&lt;year&gt;2023&lt;/year&gt;&lt;/dates&gt;&lt;isbn&gt;2215-0366&lt;/isbn&gt;&lt;urls&gt;&lt;/urls&gt;&lt;/record&gt;&lt;/Cite&gt;&lt;/EndNote&gt;</w:instrText>
      </w:r>
      <w:r w:rsidR="07E1A6EB">
        <w:fldChar w:fldCharType="separate"/>
      </w:r>
      <w:r w:rsidR="00B00BBA">
        <w:rPr>
          <w:noProof/>
        </w:rPr>
        <w:t>[14]</w:t>
      </w:r>
      <w:r w:rsidR="07E1A6EB">
        <w:fldChar w:fldCharType="end"/>
      </w:r>
      <w:r w:rsidR="0E4A6397">
        <w:t>,</w:t>
      </w:r>
      <w:r w:rsidR="737D6F2F">
        <w:t xml:space="preserve"> </w:t>
      </w:r>
      <w:r w:rsidR="6E2EE98E">
        <w:t xml:space="preserve">we </w:t>
      </w:r>
      <w:r w:rsidR="00AE0458">
        <w:t xml:space="preserve">did </w:t>
      </w:r>
      <w:r w:rsidR="00AB3DFB">
        <w:t>assess levels of</w:t>
      </w:r>
      <w:r w:rsidR="381DF3DD">
        <w:t xml:space="preserve"> </w:t>
      </w:r>
      <w:r w:rsidR="1F40A834">
        <w:t xml:space="preserve">anxiety </w:t>
      </w:r>
      <w:r w:rsidR="0E4A6397">
        <w:t>(using GAD-7</w:t>
      </w:r>
      <w:r w:rsidR="37364185">
        <w:t xml:space="preserve"> </w:t>
      </w:r>
      <w:r w:rsidR="07E1A6EB">
        <w:fldChar w:fldCharType="begin"/>
      </w:r>
      <w:r w:rsidR="00B00BBA">
        <w:instrText xml:space="preserve"> ADDIN EN.CITE &lt;EndNote&gt;&lt;Cite&gt;&lt;Author&gt;Spitzer&lt;/Author&gt;&lt;Year&gt;2006&lt;/Year&gt;&lt;RecNum&gt;24&lt;/RecNum&gt;&lt;DisplayText&gt;[15]&lt;/DisplayText&gt;&lt;record&gt;&lt;rec-number&gt;24&lt;/rec-number&gt;&lt;foreign-keys&gt;&lt;key app="EN" db-id="azsapf0f7fpe29erp0b5rvxm092tze9se22s" timestamp="1746440036"&gt;24&lt;/key&gt;&lt;/foreign-keys&gt;&lt;ref-type name="Journal Article"&gt;17&lt;/ref-type&gt;&lt;contributors&gt;&lt;authors&gt;&lt;author&gt;Spitzer, Robert L&lt;/author&gt;&lt;author&gt;Kroenke, Kurt&lt;/author&gt;&lt;author&gt;Williams, Janet BW&lt;/author&gt;&lt;author&gt;Löwe, Bernd&lt;/author&gt;&lt;/authors&gt;&lt;/contributors&gt;&lt;titles&gt;&lt;title&gt;A brief measure for assessing generalized anxiety disorder: the GAD-7&lt;/title&gt;&lt;secondary-title&gt;Archives of internal medicine&lt;/secondary-title&gt;&lt;/titles&gt;&lt;periodical&gt;&lt;full-title&gt;Archives of internal medicine&lt;/full-title&gt;&lt;/periodical&gt;&lt;pages&gt;1092-1097&lt;/pages&gt;&lt;volume&gt;166&lt;/volume&gt;&lt;number&gt;10&lt;/number&gt;&lt;dates&gt;&lt;year&gt;2006&lt;/year&gt;&lt;/dates&gt;&lt;isbn&gt;0003-9926&lt;/isbn&gt;&lt;urls&gt;&lt;/urls&gt;&lt;/record&gt;&lt;/Cite&gt;&lt;/EndNote&gt;</w:instrText>
      </w:r>
      <w:r w:rsidR="07E1A6EB">
        <w:fldChar w:fldCharType="separate"/>
      </w:r>
      <w:r w:rsidR="00B00BBA">
        <w:rPr>
          <w:noProof/>
        </w:rPr>
        <w:t>[15]</w:t>
      </w:r>
      <w:r w:rsidR="07E1A6EB">
        <w:fldChar w:fldCharType="end"/>
      </w:r>
      <w:r w:rsidR="0E4A6397">
        <w:t xml:space="preserve">) and </w:t>
      </w:r>
      <w:r w:rsidR="1F40A834">
        <w:t xml:space="preserve">depression </w:t>
      </w:r>
      <w:r w:rsidR="0E4A6397">
        <w:t>(using PHQ-8</w:t>
      </w:r>
      <w:r w:rsidR="37364185">
        <w:t xml:space="preserve"> </w:t>
      </w:r>
      <w:r w:rsidR="07E1A6EB">
        <w:fldChar w:fldCharType="begin"/>
      </w:r>
      <w:r w:rsidR="00B00BBA">
        <w:instrText xml:space="preserve"> ADDIN EN.CITE &lt;EndNote&gt;&lt;Cite&gt;&lt;Author&gt;Kroenke&lt;/Author&gt;&lt;Year&gt;2001&lt;/Year&gt;&lt;RecNum&gt;89&lt;/RecNum&gt;&lt;DisplayText&gt;[16]&lt;/DisplayText&gt;&lt;record&gt;&lt;rec-number&gt;89&lt;/rec-number&gt;&lt;foreign-keys&gt;&lt;key app="EN" db-id="azsapf0f7fpe29erp0b5rvxm092tze9se22s" timestamp="1746528299"&gt;89&lt;/key&gt;&lt;/foreign-keys&gt;&lt;ref-type name="Journal Article"&gt;17&lt;/ref-type&gt;&lt;contributors&gt;&lt;authors&gt;&lt;author&gt;Kroenke, Kurt&lt;/author&gt;&lt;author&gt;Spitzer, Robert L&lt;/author&gt;&lt;author&gt;Williams, Janet BW&lt;/author&gt;&lt;/authors&gt;&lt;/contributors&gt;&lt;titles&gt;&lt;title&gt;The PHQ</w:instrText>
      </w:r>
      <w:r w:rsidR="00B00BBA">
        <w:rPr>
          <w:rFonts w:ascii="Cambria Math" w:hAnsi="Cambria Math" w:cs="Cambria Math"/>
        </w:rPr>
        <w:instrText>‐</w:instrText>
      </w:r>
      <w:r w:rsidR="00B00BBA">
        <w:instrText>9: validity of a brief depression severity measure&lt;/title&gt;&lt;secondary-title&gt;Journal of general internal medicine&lt;/secondary-title&gt;&lt;/titles&gt;&lt;periodical&gt;&lt;full-title&gt;Journal of general internal medicine&lt;/full-title&gt;&lt;/periodical&gt;&lt;pages&gt;606-613&lt;/pages&gt;&lt;volume&gt;16&lt;/volume&gt;&lt;number&gt;9&lt;/number&gt;&lt;dates&gt;&lt;year&gt;2001&lt;/year&gt;&lt;/dates&gt;&lt;isbn&gt;0884-8734&lt;/isbn&gt;&lt;urls&gt;&lt;/urls&gt;&lt;/record&gt;&lt;/Cite&gt;&lt;/EndNote&gt;</w:instrText>
      </w:r>
      <w:r w:rsidR="07E1A6EB">
        <w:fldChar w:fldCharType="separate"/>
      </w:r>
      <w:r w:rsidR="00B00BBA">
        <w:rPr>
          <w:noProof/>
        </w:rPr>
        <w:t>[16]</w:t>
      </w:r>
      <w:r w:rsidR="07E1A6EB">
        <w:fldChar w:fldCharType="end"/>
      </w:r>
      <w:r w:rsidR="00A324A2">
        <w:t>)</w:t>
      </w:r>
      <w:r w:rsidR="003B6A88">
        <w:t xml:space="preserve"> </w:t>
      </w:r>
      <w:r w:rsidR="00B56CE8">
        <w:t>in forum users</w:t>
      </w:r>
      <w:r w:rsidR="0025320C">
        <w:t xml:space="preserve"> </w:t>
      </w:r>
      <w:r w:rsidR="48ACF36F">
        <w:t xml:space="preserve">to </w:t>
      </w:r>
      <w:r w:rsidR="0025320C">
        <w:t xml:space="preserve">understand how this population might </w:t>
      </w:r>
      <w:r w:rsidR="48ACF36F">
        <w:t>com</w:t>
      </w:r>
      <w:r w:rsidR="399E4954">
        <w:t xml:space="preserve">pare </w:t>
      </w:r>
      <w:r w:rsidR="0025320C">
        <w:t xml:space="preserve">to </w:t>
      </w:r>
      <w:r w:rsidR="00524686">
        <w:t xml:space="preserve">people </w:t>
      </w:r>
      <w:r w:rsidR="0017144A">
        <w:t>using</w:t>
      </w:r>
      <w:r w:rsidR="1537D881">
        <w:t xml:space="preserve"> </w:t>
      </w:r>
      <w:r w:rsidR="399E4954">
        <w:t>the lar</w:t>
      </w:r>
      <w:r w:rsidR="1E7C3CB8">
        <w:t>ge national NHS Talking Therapies services</w:t>
      </w:r>
      <w:r w:rsidR="6794C7C6">
        <w:t xml:space="preserve"> </w:t>
      </w:r>
      <w:r w:rsidR="07E1A6EB">
        <w:fldChar w:fldCharType="begin"/>
      </w:r>
      <w:r w:rsidR="00B00BBA">
        <w:instrText xml:space="preserve"> ADDIN EN.CITE &lt;EndNote&gt;&lt;Cite&gt;&lt;Year&gt;2024&lt;/Year&gt;&lt;RecNum&gt;83&lt;/RecNum&gt;&lt;DisplayText&gt;[17]&lt;/DisplayText&gt;&lt;record&gt;&lt;rec-number&gt;83&lt;/rec-number&gt;&lt;foreign-keys&gt;&lt;key app="EN" db-id="azsapf0f7fpe29erp0b5rvxm092tze9se22s" timestamp="1746442450"&gt;83&lt;/key&gt;&lt;/foreign-keys&gt;&lt;ref-type name="Web Page"&gt;12&lt;/ref-type&gt;&lt;contributors&gt;&lt;/contributors&gt;&lt;titles&gt;&lt;title&gt;NHS Talking Therapies for Anxiety and Depression&lt;/title&gt;&lt;/titles&gt;&lt;number&gt;23/04/2025&lt;/number&gt;&lt;dates&gt;&lt;year&gt;2024&lt;/year&gt;&lt;/dates&gt;&lt;pub-location&gt;NHS England&lt;/pub-location&gt;&lt;urls&gt;&lt;related-urls&gt;&lt;url&gt;https://app.powerbi.com/view?r=eyJrIjoiNDdmMWZkMTYtN2I5Ni00MTFkLWFkYjMtNDgwNjFhY2ZkNzJhIiwidCI6IjM3YzM1NGIyLTg1YjAtNDdmNS1iMjIyLTA3YjQ4ZDc3NGVlMyJ9 &lt;/url&gt;&lt;/related-urls&gt;&lt;/urls&gt;&lt;custom2&gt;23/4/2025&lt;/custom2&gt;&lt;/record&gt;&lt;/Cite&gt;&lt;/EndNote&gt;</w:instrText>
      </w:r>
      <w:r w:rsidR="07E1A6EB">
        <w:fldChar w:fldCharType="separate"/>
      </w:r>
      <w:r w:rsidR="00B00BBA">
        <w:rPr>
          <w:noProof/>
        </w:rPr>
        <w:t>[17]</w:t>
      </w:r>
      <w:r w:rsidR="07E1A6EB">
        <w:fldChar w:fldCharType="end"/>
      </w:r>
      <w:r w:rsidR="00D64E8C">
        <w:t xml:space="preserve">. </w:t>
      </w:r>
      <w:r w:rsidR="00E216A4">
        <w:t xml:space="preserve">NHS Talking Therapies </w:t>
      </w:r>
      <w:r w:rsidR="2AE611FF">
        <w:t>is</w:t>
      </w:r>
      <w:r w:rsidR="065935C6">
        <w:t xml:space="preserve"> </w:t>
      </w:r>
      <w:r w:rsidR="00510297">
        <w:t xml:space="preserve">the standard first-line </w:t>
      </w:r>
      <w:r w:rsidR="00D64E8C">
        <w:t>offer</w:t>
      </w:r>
      <w:r w:rsidR="00510297">
        <w:t xml:space="preserve"> for people </w:t>
      </w:r>
      <w:r w:rsidR="00937EF3">
        <w:t xml:space="preserve">seeking help </w:t>
      </w:r>
      <w:r w:rsidR="00031384">
        <w:t>mental health support</w:t>
      </w:r>
      <w:r w:rsidR="00C91E75">
        <w:t xml:space="preserve"> in England</w:t>
      </w:r>
      <w:r w:rsidR="00D53D43">
        <w:t xml:space="preserve">. </w:t>
      </w:r>
      <w:r w:rsidR="00B52033">
        <w:t xml:space="preserve">These services </w:t>
      </w:r>
      <w:r w:rsidR="00E216A4">
        <w:t xml:space="preserve">offer a range of in-person </w:t>
      </w:r>
      <w:r w:rsidR="0092650B">
        <w:t xml:space="preserve">sessions </w:t>
      </w:r>
      <w:r w:rsidR="00E216A4">
        <w:t xml:space="preserve">and online </w:t>
      </w:r>
      <w:r w:rsidR="0092650B">
        <w:t xml:space="preserve">tools, </w:t>
      </w:r>
      <w:r w:rsidR="007A09E6">
        <w:t xml:space="preserve">but no </w:t>
      </w:r>
      <w:r w:rsidR="00E73B96">
        <w:t xml:space="preserve">online </w:t>
      </w:r>
      <w:r w:rsidR="007A09E6">
        <w:t>peer forum</w:t>
      </w:r>
      <w:r w:rsidR="0092650B">
        <w:t>.</w:t>
      </w:r>
      <w:r w:rsidR="00B52033">
        <w:t xml:space="preserve"> Like forums, they are freely available and open to self-referral.</w:t>
      </w:r>
      <w:r w:rsidR="00A7744F">
        <w:t xml:space="preserve"> </w:t>
      </w:r>
    </w:p>
    <w:p w:rsidRPr="009B297D" w:rsidR="009D679D" w:rsidP="00A91474" w:rsidRDefault="009D679D" w14:paraId="26EAA616" w14:textId="77777777">
      <w:pPr>
        <w:pStyle w:val="Heading4"/>
        <w:rPr>
          <w:rStyle w:val="SubtleEmphasis"/>
          <w:b/>
          <w:bCs/>
        </w:rPr>
      </w:pPr>
      <w:r w:rsidRPr="009B297D">
        <w:rPr>
          <w:rStyle w:val="SubtleEmphasis"/>
          <w:b/>
          <w:bCs/>
        </w:rPr>
        <w:t>Objectives</w:t>
      </w:r>
    </w:p>
    <w:p w:rsidRPr="00D842B7" w:rsidR="009D679D" w:rsidP="00F809BD" w:rsidRDefault="009D679D" w14:paraId="12F26BBE" w14:textId="597B75F9">
      <w:pPr>
        <w:pStyle w:val="ListParagraph"/>
        <w:numPr>
          <w:ilvl w:val="0"/>
          <w:numId w:val="3"/>
        </w:numPr>
      </w:pPr>
      <w:r w:rsidRPr="006808EA">
        <w:t xml:space="preserve">Assess </w:t>
      </w:r>
      <w:r>
        <w:t xml:space="preserve">levels of </w:t>
      </w:r>
      <w:r w:rsidRPr="00D842B7">
        <w:t xml:space="preserve">distress and </w:t>
      </w:r>
      <w:r w:rsidRPr="00D842B7" w:rsidR="00DF3197">
        <w:t xml:space="preserve">change over time </w:t>
      </w:r>
      <w:r w:rsidRPr="00D842B7" w:rsidR="00D842B7">
        <w:t xml:space="preserve">in </w:t>
      </w:r>
      <w:r w:rsidRPr="00D842B7">
        <w:t>common clinical outcomes</w:t>
      </w:r>
    </w:p>
    <w:p w:rsidRPr="006808EA" w:rsidR="009D679D" w:rsidP="00F809BD" w:rsidRDefault="009D679D" w14:paraId="791C1204" w14:textId="6F8B5ED9">
      <w:pPr>
        <w:pStyle w:val="ListParagraph"/>
        <w:numPr>
          <w:ilvl w:val="1"/>
          <w:numId w:val="3"/>
        </w:numPr>
      </w:pPr>
      <w:r>
        <w:t>Assess levels of anx</w:t>
      </w:r>
      <w:r w:rsidR="57A4B209">
        <w:t>iety</w:t>
      </w:r>
      <w:r>
        <w:t xml:space="preserve"> and depression in users of online forums to understand the population</w:t>
      </w:r>
    </w:p>
    <w:p w:rsidRPr="006808EA" w:rsidR="009D679D" w:rsidP="00F809BD" w:rsidRDefault="0DFCC0F3" w14:paraId="44EC13EC" w14:textId="15C97211">
      <w:pPr>
        <w:pStyle w:val="ListParagraph"/>
        <w:numPr>
          <w:ilvl w:val="1"/>
          <w:numId w:val="3"/>
        </w:numPr>
      </w:pPr>
      <w:r>
        <w:t xml:space="preserve">Compare </w:t>
      </w:r>
      <w:r w:rsidR="401D3B93">
        <w:t xml:space="preserve">levels of anxiety and depression in forum users </w:t>
      </w:r>
      <w:r>
        <w:t xml:space="preserve">to </w:t>
      </w:r>
      <w:r w:rsidR="31FD60B5">
        <w:t xml:space="preserve">the </w:t>
      </w:r>
      <w:r>
        <w:t xml:space="preserve">population seeking support </w:t>
      </w:r>
      <w:r w:rsidR="4FDBD4DE">
        <w:t xml:space="preserve">from NHS Talking Therapies </w:t>
      </w:r>
      <w:r w:rsidR="009D679D">
        <w:fldChar w:fldCharType="begin"/>
      </w:r>
      <w:r w:rsidR="00B00BBA">
        <w:instrText xml:space="preserve"> ADDIN EN.CITE &lt;EndNote&gt;&lt;Cite&gt;&lt;Year&gt;2024&lt;/Year&gt;&lt;RecNum&gt;83&lt;/RecNum&gt;&lt;DisplayText&gt;[17]&lt;/DisplayText&gt;&lt;record&gt;&lt;rec-number&gt;83&lt;/rec-number&gt;&lt;foreign-keys&gt;&lt;key app="EN" db-id="azsapf0f7fpe29erp0b5rvxm092tze9se22s" timestamp="1746442450"&gt;83&lt;/key&gt;&lt;/foreign-keys&gt;&lt;ref-type name="Web Page"&gt;12&lt;/ref-type&gt;&lt;contributors&gt;&lt;/contributors&gt;&lt;titles&gt;&lt;title&gt;NHS Talking Therapies for Anxiety and Depression&lt;/title&gt;&lt;/titles&gt;&lt;number&gt;23/04/2025&lt;/number&gt;&lt;dates&gt;&lt;year&gt;2024&lt;/year&gt;&lt;/dates&gt;&lt;pub-location&gt;NHS England&lt;/pub-location&gt;&lt;urls&gt;&lt;related-urls&gt;&lt;url&gt;https://app.powerbi.com/view?r=eyJrIjoiNDdmMWZkMTYtN2I5Ni00MTFkLWFkYjMtNDgwNjFhY2ZkNzJhIiwidCI6IjM3YzM1NGIyLTg1YjAtNDdmNS1iMjIyLTA3YjQ4ZDc3NGVlMyJ9 &lt;/url&gt;&lt;/related-urls&gt;&lt;/urls&gt;&lt;custom2&gt;23/4/2025&lt;/custom2&gt;&lt;/record&gt;&lt;/Cite&gt;&lt;/EndNote&gt;</w:instrText>
      </w:r>
      <w:r w:rsidR="009D679D">
        <w:fldChar w:fldCharType="separate"/>
      </w:r>
      <w:r w:rsidR="00B00BBA">
        <w:rPr>
          <w:noProof/>
        </w:rPr>
        <w:t>[17]</w:t>
      </w:r>
      <w:r w:rsidR="009D679D">
        <w:fldChar w:fldCharType="end"/>
      </w:r>
      <w:r w:rsidR="5EB5A529">
        <w:t xml:space="preserve"> </w:t>
      </w:r>
    </w:p>
    <w:p w:rsidRPr="00D842B7" w:rsidR="009D679D" w:rsidP="00F809BD" w:rsidRDefault="11808E76" w14:paraId="2FC510F0" w14:textId="06F43462">
      <w:pPr>
        <w:pStyle w:val="ListParagraph"/>
        <w:numPr>
          <w:ilvl w:val="1"/>
          <w:numId w:val="3"/>
        </w:numPr>
      </w:pPr>
      <w:r w:rsidRPr="00D842B7">
        <w:t>Examine change over time</w:t>
      </w:r>
      <w:r w:rsidRPr="00D842B7" w:rsidR="4C82319B">
        <w:t xml:space="preserve"> for anxiety and depression outcomes</w:t>
      </w:r>
      <w:r w:rsidRPr="00D842B7" w:rsidR="2FB2FAD9">
        <w:t xml:space="preserve"> in forum users</w:t>
      </w:r>
      <w:r w:rsidRPr="00D842B7" w:rsidR="4C82319B">
        <w:t xml:space="preserve">. </w:t>
      </w:r>
      <w:r w:rsidRPr="00D842B7" w:rsidR="0DFCC0F3">
        <w:t xml:space="preserve"> </w:t>
      </w:r>
    </w:p>
    <w:p w:rsidRPr="00064258" w:rsidR="009D679D" w:rsidP="00F809BD" w:rsidRDefault="009D679D" w14:paraId="3627969D" w14:textId="51A7FADF">
      <w:pPr>
        <w:pStyle w:val="ListParagraph"/>
        <w:numPr>
          <w:ilvl w:val="0"/>
          <w:numId w:val="3"/>
        </w:numPr>
      </w:pPr>
      <w:r w:rsidRPr="006808EA">
        <w:t>Test,</w:t>
      </w:r>
      <w:r>
        <w:t xml:space="preserve"> refine, refute and </w:t>
      </w:r>
      <w:r w:rsidR="00FA031E">
        <w:t xml:space="preserve">further </w:t>
      </w:r>
      <w:r w:rsidR="00CE5B68">
        <w:t xml:space="preserve">develop initial </w:t>
      </w:r>
      <w:r w:rsidR="00F87E6F">
        <w:t>programme theories</w:t>
      </w:r>
      <w:r>
        <w:t xml:space="preserve"> generated from </w:t>
      </w:r>
      <w:r w:rsidR="00FA031E">
        <w:t xml:space="preserve">a </w:t>
      </w:r>
      <w:r>
        <w:t xml:space="preserve">previous synthesis </w:t>
      </w:r>
      <w:r w:rsidR="00F82C93">
        <w:t xml:space="preserve">of the </w:t>
      </w:r>
      <w:r>
        <w:t>literature rel</w:t>
      </w:r>
      <w:r w:rsidR="00837B25">
        <w:t xml:space="preserve">evant </w:t>
      </w:r>
      <w:r>
        <w:t xml:space="preserve">to </w:t>
      </w:r>
      <w:r w:rsidR="00EB3713">
        <w:t xml:space="preserve">how </w:t>
      </w:r>
      <w:r w:rsidR="55002094">
        <w:t xml:space="preserve">recovery focussed </w:t>
      </w:r>
      <w:r w:rsidR="00123CBD">
        <w:t xml:space="preserve">mental health impacts </w:t>
      </w:r>
      <w:r w:rsidR="00EB3713">
        <w:t>are generated</w:t>
      </w:r>
      <w:r w:rsidR="00CF40AF">
        <w:t xml:space="preserve"> in peer online forums</w:t>
      </w:r>
      <w:r w:rsidR="00C14464">
        <w:t>.</w:t>
      </w:r>
      <w:r w:rsidR="00FA031E">
        <w:t xml:space="preserve"> </w:t>
      </w:r>
    </w:p>
    <w:p w:rsidRPr="00BC7500" w:rsidR="00E317B2" w:rsidP="00BC7500" w:rsidRDefault="00E317B2" w14:paraId="17A77665" w14:textId="553F6F10">
      <w:pPr>
        <w:pStyle w:val="Heading2"/>
      </w:pPr>
      <w:r w:rsidRPr="00BC7500">
        <w:t>Method</w:t>
      </w:r>
    </w:p>
    <w:p w:rsidRPr="00BC7500" w:rsidR="00E317B2" w:rsidP="00BC7500" w:rsidRDefault="00E317B2" w14:paraId="4823FE55" w14:textId="6E048A29">
      <w:pPr>
        <w:pStyle w:val="Heading3"/>
        <w:rPr>
          <w:rStyle w:val="SubtleEmphasis"/>
          <w:i w:val="0"/>
          <w:iCs w:val="0"/>
          <w:color w:val="0F4761" w:themeColor="accent1" w:themeShade="BF"/>
        </w:rPr>
      </w:pPr>
      <w:r w:rsidRPr="00BC7500">
        <w:rPr>
          <w:rStyle w:val="SubtleEmphasis"/>
          <w:i w:val="0"/>
          <w:iCs w:val="0"/>
          <w:color w:val="0F4761" w:themeColor="accent1" w:themeShade="BF"/>
        </w:rPr>
        <w:t xml:space="preserve">Study Approach </w:t>
      </w:r>
    </w:p>
    <w:p w:rsidR="00BF0594" w:rsidP="00CD1284" w:rsidRDefault="0DA96C20" w14:paraId="27E89D01" w14:textId="1FA56FD8">
      <w:r>
        <w:t>W</w:t>
      </w:r>
      <w:r w:rsidR="1073CD9A">
        <w:t xml:space="preserve">e </w:t>
      </w:r>
      <w:r w:rsidR="30F9AD0C">
        <w:t xml:space="preserve">conducted a realist evaluation </w:t>
      </w:r>
      <w:r w:rsidR="1073CD9A">
        <w:t>us</w:t>
      </w:r>
      <w:r w:rsidR="30F9AD0C">
        <w:t>ing</w:t>
      </w:r>
      <w:r w:rsidR="1073CD9A">
        <w:t xml:space="preserve"> </w:t>
      </w:r>
      <w:r w:rsidR="410C32DA">
        <w:t xml:space="preserve">a </w:t>
      </w:r>
      <w:r w:rsidR="0218C50E">
        <w:t>mixed-method</w:t>
      </w:r>
      <w:r w:rsidR="30F9AD0C">
        <w:t>s</w:t>
      </w:r>
      <w:r w:rsidR="0218C50E">
        <w:t xml:space="preserve">, case series </w:t>
      </w:r>
      <w:r w:rsidR="410C32DA">
        <w:t xml:space="preserve">design </w:t>
      </w:r>
      <w:r w:rsidR="3EEE618E">
        <w:t xml:space="preserve">in collaboration with </w:t>
      </w:r>
      <w:r w:rsidR="18EE4B6A">
        <w:t>seven</w:t>
      </w:r>
      <w:r w:rsidR="0218C50E">
        <w:t xml:space="preserve"> </w:t>
      </w:r>
      <w:r w:rsidR="3CD6D417">
        <w:t xml:space="preserve">peer online mental health </w:t>
      </w:r>
      <w:r w:rsidR="0218C50E">
        <w:t>forums</w:t>
      </w:r>
      <w:r w:rsidR="396C8000">
        <w:t xml:space="preserve">. </w:t>
      </w:r>
      <w:r w:rsidR="0B6C3431">
        <w:t xml:space="preserve">A detailed protocol is published </w:t>
      </w:r>
      <w:r w:rsidR="00B77F52">
        <w:fldChar w:fldCharType="begin"/>
      </w:r>
      <w:r w:rsidR="00B00BBA">
        <w:instrText xml:space="preserve"> ADDIN EN.CITE &lt;EndNote&gt;&lt;Cite&gt;&lt;Author&gt;Lobban&lt;/Author&gt;&lt;Year&gt;2023&lt;/Year&gt;&lt;RecNum&gt;37&lt;/RecNum&gt;&lt;DisplayText&gt;[18]&lt;/DisplayText&gt;&lt;record&gt;&lt;rec-number&gt;37&lt;/rec-number&gt;&lt;foreign-keys&gt;&lt;key app="EN" db-id="5wa99sfr6d9fd5ep5a4vrdxgee2r2wwd5vrp" timestamp="1741886916"&gt;37&lt;/key&gt;&lt;/foreign-keys&gt;&lt;ref-type name="Journal Article"&gt;17&lt;/ref-type&gt;&lt;contributors&gt;&lt;authors&gt;&lt;author&gt;Lobban, Fiona&lt;/author&gt;&lt;author&gt;Coole, Matthew&lt;/author&gt;&lt;author&gt;Donaldson, Emma&lt;/author&gt;&lt;author&gt;Glossop, Zoe&lt;/author&gt;&lt;author&gt;Haines, Jade&lt;/author&gt;&lt;author&gt;Johnston, Rose&lt;/author&gt;&lt;author&gt;Jones, Steven H&lt;/author&gt;&lt;author&gt;Lodge, Christopher&lt;/author&gt;&lt;author&gt;Machin, Karen&lt;/author&gt;&lt;author&gt;Marshall, Paul&lt;/author&gt;&lt;/authors&gt;&lt;/contributors&gt;&lt;titles&gt;&lt;title&gt;Improving Peer Online Forums (iPOF): protocol for a realist evaluation of peer online mental health forums to inform practice and policy&lt;/title&gt;&lt;secondary-title&gt;BMJ open&lt;/secondary-title&gt;&lt;/titles&gt;&lt;periodical&gt;&lt;full-title&gt;BMJ open&lt;/full-title&gt;&lt;/periodical&gt;&lt;pages&gt;e075142&lt;/pages&gt;&lt;volume&gt;13&lt;/volume&gt;&lt;number&gt;7&lt;/number&gt;&lt;dates&gt;&lt;year&gt;2023&lt;/year&gt;&lt;/dates&gt;&lt;isbn&gt;2044-6055&lt;/isbn&gt;&lt;urls&gt;&lt;/urls&gt;&lt;/record&gt;&lt;/Cite&gt;&lt;/EndNote&gt;</w:instrText>
      </w:r>
      <w:r w:rsidR="00B77F52">
        <w:fldChar w:fldCharType="separate"/>
      </w:r>
      <w:r w:rsidR="00B00BBA">
        <w:rPr>
          <w:noProof/>
        </w:rPr>
        <w:t>[18]</w:t>
      </w:r>
      <w:r w:rsidR="00B77F52">
        <w:fldChar w:fldCharType="end"/>
      </w:r>
      <w:r w:rsidR="0B6C3431">
        <w:t xml:space="preserve">. </w:t>
      </w:r>
      <w:r w:rsidR="549347CD">
        <w:t xml:space="preserve">A realist evaluation </w:t>
      </w:r>
      <w:r w:rsidR="7A3680D5">
        <w:t xml:space="preserve">allows us to evaluate </w:t>
      </w:r>
      <w:r w:rsidR="1D86C953">
        <w:t>forums already established</w:t>
      </w:r>
      <w:r w:rsidR="3717263D">
        <w:t xml:space="preserve"> and in use</w:t>
      </w:r>
      <w:r w:rsidR="1D86C953">
        <w:t xml:space="preserve">; </w:t>
      </w:r>
      <w:r w:rsidR="064D3003">
        <w:t xml:space="preserve">examine </w:t>
      </w:r>
      <w:r w:rsidR="1D86C953">
        <w:t xml:space="preserve">a range of impacts (positive and negative); </w:t>
      </w:r>
      <w:r w:rsidR="064D3003">
        <w:t>understand how these impacts are generated</w:t>
      </w:r>
      <w:r w:rsidR="3717263D">
        <w:t>; and</w:t>
      </w:r>
      <w:r w:rsidR="7CEDF1D0">
        <w:t xml:space="preserve"> triangulate findings across a range of methods, each of which is limited, but which together can help to build an in</w:t>
      </w:r>
      <w:r w:rsidR="562358B9">
        <w:t>-</w:t>
      </w:r>
      <w:r w:rsidR="7CEDF1D0">
        <w:t xml:space="preserve">depth understanding of </w:t>
      </w:r>
      <w:r w:rsidR="5224EED1">
        <w:t>how forums work.</w:t>
      </w:r>
      <w:r w:rsidR="3717263D">
        <w:t xml:space="preserve">  </w:t>
      </w:r>
      <w:r w:rsidR="1515D771">
        <w:t xml:space="preserve">We triangulated data from </w:t>
      </w:r>
      <w:r w:rsidR="006A42A6">
        <w:t xml:space="preserve">a </w:t>
      </w:r>
      <w:r w:rsidR="098DD4D1">
        <w:t xml:space="preserve">large sample </w:t>
      </w:r>
      <w:r w:rsidR="1515D771">
        <w:t>survey</w:t>
      </w:r>
      <w:r w:rsidR="006A42A6">
        <w:t xml:space="preserve"> </w:t>
      </w:r>
      <w:r w:rsidR="52D35DAB">
        <w:t xml:space="preserve">designed to test </w:t>
      </w:r>
      <w:r w:rsidR="14465179">
        <w:t xml:space="preserve">relationships between key concepts </w:t>
      </w:r>
      <w:r w:rsidR="098DD4D1">
        <w:t xml:space="preserve">in our theories; </w:t>
      </w:r>
      <w:r w:rsidR="7410EE1F">
        <w:t>p</w:t>
      </w:r>
      <w:r w:rsidR="098DD4D1">
        <w:t xml:space="preserve">urposively sampled interviews </w:t>
      </w:r>
      <w:r w:rsidR="77DACFF1">
        <w:t>allowing us to explore in</w:t>
      </w:r>
      <w:r w:rsidR="00C364BE">
        <w:t>-</w:t>
      </w:r>
      <w:r w:rsidR="77DACFF1">
        <w:t xml:space="preserve">depth </w:t>
      </w:r>
      <w:r w:rsidR="5CE78687">
        <w:t>how forums impact on users</w:t>
      </w:r>
      <w:r w:rsidR="00CF63B5">
        <w:t>;</w:t>
      </w:r>
      <w:r w:rsidR="5CE78687">
        <w:t xml:space="preserve"> </w:t>
      </w:r>
      <w:r w:rsidR="0862751A">
        <w:t>and</w:t>
      </w:r>
      <w:r w:rsidR="3B7EECD2">
        <w:t xml:space="preserve"> </w:t>
      </w:r>
      <w:r w:rsidR="51687128">
        <w:t>qualitative analysis of forum posts to identify evidence of our identified mechanisms in</w:t>
      </w:r>
      <w:r w:rsidR="00CF63B5">
        <w:t>-</w:t>
      </w:r>
      <w:r w:rsidR="53615B94">
        <w:t>situ</w:t>
      </w:r>
      <w:r w:rsidR="51687128">
        <w:t xml:space="preserve">. </w:t>
      </w:r>
      <w:r w:rsidR="006A42A6">
        <w:t xml:space="preserve">Each method has limitations and ethical challenges, but, in combination, they can enrich our theoretical understanding of how forums work. </w:t>
      </w:r>
      <w:r w:rsidR="00CD1284">
        <w:t xml:space="preserve">Reporting follows RAMESES II reporting guidelines </w:t>
      </w:r>
      <w:r w:rsidR="00387DC1">
        <w:fldChar w:fldCharType="begin"/>
      </w:r>
      <w:r w:rsidR="00B00BBA">
        <w:instrText xml:space="preserve"> ADDIN EN.CITE &lt;EndNote&gt;&lt;Cite&gt;&lt;Author&gt;Wong&lt;/Author&gt;&lt;Year&gt;2016&lt;/Year&gt;&lt;RecNum&gt;81&lt;/RecNum&gt;&lt;DisplayText&gt;[19]&lt;/DisplayText&gt;&lt;record&gt;&lt;rec-number&gt;81&lt;/rec-number&gt;&lt;foreign-keys&gt;&lt;key app="EN" db-id="azsapf0f7fpe29erp0b5rvxm092tze9se22s" timestamp="1746441841"&gt;81&lt;/key&gt;&lt;/foreign-keys&gt;&lt;ref-type name="Journal Article"&gt;17&lt;/ref-type&gt;&lt;contributors&gt;&lt;authors&gt;&lt;author&gt;Wong, Geoff&lt;/author&gt;&lt;author&gt;Westhorp, Gill&lt;/author&gt;&lt;author&gt;Manzano, Ana&lt;/author&gt;&lt;author&gt;Greenhalgh, Joanne&lt;/author&gt;&lt;author&gt;Jagosh, Justin&lt;/author&gt;&lt;author&gt;Greenhalgh, Trish&lt;/author&gt;&lt;/authors&gt;&lt;/contributors&gt;&lt;titles&gt;&lt;title&gt;RAMESES II reporting standards for realist evaluations&lt;/title&gt;&lt;secondary-title&gt;BMC medicine&lt;/secondary-title&gt;&lt;/titles&gt;&lt;periodical&gt;&lt;full-title&gt;BMC medicine&lt;/full-title&gt;&lt;/periodical&gt;&lt;pages&gt;96&lt;/pages&gt;&lt;volume&gt;14&lt;/volume&gt;&lt;dates&gt;&lt;year&gt;2016&lt;/year&gt;&lt;/dates&gt;&lt;urls&gt;&lt;/urls&gt;&lt;/record&gt;&lt;/Cite&gt;&lt;/EndNote&gt;</w:instrText>
      </w:r>
      <w:r w:rsidR="00387DC1">
        <w:fldChar w:fldCharType="separate"/>
      </w:r>
      <w:r w:rsidR="00B00BBA">
        <w:rPr>
          <w:noProof/>
        </w:rPr>
        <w:t>[19]</w:t>
      </w:r>
      <w:r w:rsidR="00387DC1">
        <w:fldChar w:fldCharType="end"/>
      </w:r>
      <w:r w:rsidR="00CD1284">
        <w:t>.</w:t>
      </w:r>
      <w:r w:rsidR="00A053DE">
        <w:t xml:space="preserve"> </w:t>
      </w:r>
    </w:p>
    <w:p w:rsidRPr="000461A7" w:rsidR="00CD1284" w:rsidP="00A11418" w:rsidRDefault="00CD1284" w14:paraId="3288DDA4" w14:textId="22500140">
      <w:pPr>
        <w:pStyle w:val="Heading4"/>
        <w:rPr>
          <w:rStyle w:val="SubtleEmphasis"/>
          <w:i/>
          <w:iCs/>
          <w:color w:val="0F4761" w:themeColor="accent1" w:themeShade="BF"/>
        </w:rPr>
      </w:pPr>
      <w:r w:rsidRPr="000461A7">
        <w:rPr>
          <w:rStyle w:val="SubtleEmphasis"/>
          <w:i/>
          <w:iCs/>
          <w:color w:val="0F4761" w:themeColor="accent1" w:themeShade="BF"/>
        </w:rPr>
        <w:t>Role of P</w:t>
      </w:r>
      <w:r w:rsidR="00F03B3A">
        <w:rPr>
          <w:rStyle w:val="SubtleEmphasis"/>
          <w:i/>
          <w:iCs/>
          <w:color w:val="0F4761" w:themeColor="accent1" w:themeShade="BF"/>
        </w:rPr>
        <w:t xml:space="preserve">ublic and </w:t>
      </w:r>
      <w:r w:rsidRPr="000461A7">
        <w:rPr>
          <w:rStyle w:val="SubtleEmphasis"/>
          <w:i/>
          <w:iCs/>
          <w:color w:val="0F4761" w:themeColor="accent1" w:themeShade="BF"/>
        </w:rPr>
        <w:t>P</w:t>
      </w:r>
      <w:r w:rsidR="00F03B3A">
        <w:rPr>
          <w:rStyle w:val="SubtleEmphasis"/>
          <w:i/>
          <w:iCs/>
          <w:color w:val="0F4761" w:themeColor="accent1" w:themeShade="BF"/>
        </w:rPr>
        <w:t xml:space="preserve">atient </w:t>
      </w:r>
      <w:r w:rsidRPr="000461A7">
        <w:rPr>
          <w:rStyle w:val="SubtleEmphasis"/>
          <w:i/>
          <w:iCs/>
          <w:color w:val="0F4761" w:themeColor="accent1" w:themeShade="BF"/>
        </w:rPr>
        <w:t>I</w:t>
      </w:r>
      <w:r w:rsidR="00F03B3A">
        <w:rPr>
          <w:rStyle w:val="SubtleEmphasis"/>
          <w:i/>
          <w:iCs/>
          <w:color w:val="0F4761" w:themeColor="accent1" w:themeShade="BF"/>
        </w:rPr>
        <w:t>nvolvement (PPI)</w:t>
      </w:r>
      <w:r w:rsidRPr="000461A7">
        <w:rPr>
          <w:rStyle w:val="SubtleEmphasis"/>
          <w:i/>
          <w:iCs/>
          <w:color w:val="0F4761" w:themeColor="accent1" w:themeShade="BF"/>
        </w:rPr>
        <w:t xml:space="preserve"> group</w:t>
      </w:r>
    </w:p>
    <w:p w:rsidRPr="00CF34FC" w:rsidR="00CD1284" w:rsidP="00CD1284" w:rsidRDefault="5F1B4F46" w14:paraId="47AB9D04" w14:textId="4E62906E">
      <w:r>
        <w:t xml:space="preserve">Our </w:t>
      </w:r>
      <w:r w:rsidR="64636ACD">
        <w:t>PPI</w:t>
      </w:r>
      <w:r w:rsidR="29CCF788">
        <w:t xml:space="preserve"> Group </w:t>
      </w:r>
      <w:r w:rsidR="15A6A7DD">
        <w:t xml:space="preserve">of 22 </w:t>
      </w:r>
      <w:r w:rsidR="176BC12E">
        <w:t xml:space="preserve">forum users and moderators, senior forum staff, and </w:t>
      </w:r>
      <w:r w:rsidR="00765BCD">
        <w:t>people managing mental health challenges</w:t>
      </w:r>
      <w:r w:rsidR="00290375">
        <w:t xml:space="preserve"> outside of forums</w:t>
      </w:r>
      <w:r w:rsidR="176BC12E">
        <w:t xml:space="preserve"> </w:t>
      </w:r>
      <w:r w:rsidR="7BDA65FE">
        <w:t>met</w:t>
      </w:r>
      <w:r w:rsidR="571D95B7">
        <w:t xml:space="preserve"> monthly</w:t>
      </w:r>
      <w:r w:rsidR="7BDA65FE">
        <w:t xml:space="preserve"> for 22</w:t>
      </w:r>
      <w:r w:rsidR="571D95B7">
        <w:t xml:space="preserve">, </w:t>
      </w:r>
      <w:r w:rsidR="103E6BDF">
        <w:t>two</w:t>
      </w:r>
      <w:r w:rsidR="7BDA65FE">
        <w:t xml:space="preserve"> hour-long workshops</w:t>
      </w:r>
      <w:r w:rsidR="176BC12E">
        <w:t xml:space="preserve"> </w:t>
      </w:r>
      <w:r w:rsidR="29CCF788">
        <w:t xml:space="preserve">throughout the study. </w:t>
      </w:r>
      <w:r w:rsidR="005F43F9">
        <w:t>They were facilitated to</w:t>
      </w:r>
      <w:r w:rsidR="00F77D50">
        <w:rPr>
          <w:rStyle w:val="CommentReference"/>
        </w:rPr>
        <w:t>:</w:t>
      </w:r>
      <w:r w:rsidR="05A588E5">
        <w:t xml:space="preserve"> </w:t>
      </w:r>
      <w:r w:rsidR="4CB40EE0">
        <w:t>codesign the survey and topic guide</w:t>
      </w:r>
      <w:r w:rsidR="278ED772">
        <w:t>s</w:t>
      </w:r>
      <w:r w:rsidR="38295F1B">
        <w:t xml:space="preserve">; </w:t>
      </w:r>
      <w:r w:rsidR="4D21493F">
        <w:t>test</w:t>
      </w:r>
      <w:r w:rsidR="237C5BFC">
        <w:t xml:space="preserve"> </w:t>
      </w:r>
      <w:r w:rsidR="2BE2CB0C">
        <w:t xml:space="preserve">and </w:t>
      </w:r>
      <w:r w:rsidR="6A0AEA7B">
        <w:t>refin</w:t>
      </w:r>
      <w:r w:rsidR="005B58D0">
        <w:t>e</w:t>
      </w:r>
      <w:r w:rsidR="661C9258">
        <w:t xml:space="preserve"> theories</w:t>
      </w:r>
      <w:r w:rsidR="7D53B8ED">
        <w:t>;</w:t>
      </w:r>
      <w:r w:rsidR="6E7997C9">
        <w:t xml:space="preserve"> us</w:t>
      </w:r>
      <w:r w:rsidR="005B58D0">
        <w:t>e</w:t>
      </w:r>
      <w:r w:rsidR="6E7997C9">
        <w:t xml:space="preserve"> the emerging theories to codesign an online toolkit to train and</w:t>
      </w:r>
      <w:r w:rsidR="651A896E">
        <w:t xml:space="preserve"> support online forum moderators</w:t>
      </w:r>
      <w:r w:rsidR="0B460A0C">
        <w:t xml:space="preserve"> and forum design guidelines</w:t>
      </w:r>
      <w:r w:rsidR="651A896E">
        <w:t xml:space="preserve">. </w:t>
      </w:r>
    </w:p>
    <w:p w:rsidRPr="00CD1284" w:rsidR="00CD1284" w:rsidP="00A11418" w:rsidRDefault="00CD1284" w14:paraId="225B79F6" w14:textId="3BD3AB63">
      <w:pPr>
        <w:pStyle w:val="Heading4"/>
        <w:rPr>
          <w:i w:val="0"/>
        </w:rPr>
      </w:pPr>
      <w:r w:rsidRPr="00CD1284">
        <w:t>Forums</w:t>
      </w:r>
    </w:p>
    <w:p w:rsidRPr="00D61EDD" w:rsidR="559ED83D" w:rsidRDefault="79692D5F" w14:paraId="0E1C9448" w14:textId="5A43BF1C">
      <w:r>
        <w:t xml:space="preserve">Forums were recruited through direct contact with hosts and were eligible if they </w:t>
      </w:r>
      <w:r w:rsidR="45519FBB">
        <w:t xml:space="preserve">were </w:t>
      </w:r>
      <w:r w:rsidR="09E4529F">
        <w:t xml:space="preserve">set up by a UK-based healthcare provider, charity or commercial organisation with the explicit purpose of facilitating </w:t>
      </w:r>
      <w:r w:rsidR="1EBEEE3C">
        <w:t xml:space="preserve">online </w:t>
      </w:r>
      <w:r w:rsidR="09E4529F">
        <w:t xml:space="preserve">peer-to-peer support for </w:t>
      </w:r>
      <w:r w:rsidR="76CA4364">
        <w:t>young people and adults experiencing</w:t>
      </w:r>
      <w:r w:rsidR="09E4529F">
        <w:t xml:space="preserve"> mental health difficulties</w:t>
      </w:r>
      <w:r w:rsidR="6B412BA1">
        <w:t>.</w:t>
      </w:r>
      <w:r w:rsidR="4287455D">
        <w:t xml:space="preserve"> </w:t>
      </w:r>
      <w:r w:rsidR="7477BF71">
        <w:t>To further protect anonymity of participants, we have provided a brief description of forums</w:t>
      </w:r>
      <w:r w:rsidR="316BF848">
        <w:t xml:space="preserve"> in </w:t>
      </w:r>
      <w:hyperlink r:id="rId11">
        <w:r w:rsidRPr="67FDD975" w:rsidR="15D5145E">
          <w:rPr>
            <w:rStyle w:val="Hyperlink"/>
          </w:rPr>
          <w:t>Appendix</w:t>
        </w:r>
        <w:r w:rsidRPr="67FDD975" w:rsidR="316BF848">
          <w:rPr>
            <w:rStyle w:val="Hyperlink"/>
          </w:rPr>
          <w:t xml:space="preserve"> </w:t>
        </w:r>
        <w:r w:rsidRPr="67FDD975" w:rsidR="750F6115">
          <w:rPr>
            <w:rStyle w:val="Hyperlink"/>
          </w:rPr>
          <w:t>1</w:t>
        </w:r>
      </w:hyperlink>
      <w:r w:rsidR="7477BF71">
        <w:t xml:space="preserve"> but </w:t>
      </w:r>
      <w:r w:rsidR="21290DA9">
        <w:t xml:space="preserve">tried to also retain anonymity of forums by allocating each a bird name as a </w:t>
      </w:r>
      <w:r w:rsidR="057D79E9">
        <w:t>pseudonym</w:t>
      </w:r>
      <w:r w:rsidR="0037792B">
        <w:t xml:space="preserve">, e.g. ‘Robin’ </w:t>
      </w:r>
      <w:r w:rsidR="00261B48">
        <w:t>and ‘Magpie’</w:t>
      </w:r>
      <w:r w:rsidR="262822EA">
        <w:t>.</w:t>
      </w:r>
    </w:p>
    <w:p w:rsidRPr="007D3FBE" w:rsidR="007D3FBE" w:rsidP="007D3FBE" w:rsidRDefault="007D3FBE" w14:paraId="7ECA132D" w14:textId="3C8FBA3F">
      <w:pPr>
        <w:rPr>
          <w:i/>
          <w:iCs/>
        </w:rPr>
      </w:pPr>
    </w:p>
    <w:p w:rsidR="004F7F5B" w:rsidP="00716FFB" w:rsidRDefault="004F7F5B" w14:paraId="74D24973" w14:textId="77777777">
      <w:pPr>
        <w:rPr>
          <w:i/>
          <w:iCs/>
        </w:rPr>
      </w:pPr>
    </w:p>
    <w:p w:rsidRPr="005B65BD" w:rsidR="00716FFB" w:rsidP="00A11418" w:rsidRDefault="00716FFB" w14:paraId="344C93B4" w14:textId="2B9100A3">
      <w:pPr>
        <w:pStyle w:val="Heading4"/>
        <w:rPr>
          <w:i w:val="0"/>
        </w:rPr>
      </w:pPr>
      <w:r w:rsidRPr="005B65BD">
        <w:t xml:space="preserve">Initial Programme theories </w:t>
      </w:r>
    </w:p>
    <w:p w:rsidR="007B34E4" w:rsidRDefault="61280E98" w14:paraId="0D184F30" w14:textId="663668F2">
      <w:r>
        <w:t xml:space="preserve">Data collection was designed to test </w:t>
      </w:r>
      <w:r w:rsidR="650C62A1">
        <w:t xml:space="preserve">and refine </w:t>
      </w:r>
      <w:r w:rsidR="32885AEB">
        <w:t xml:space="preserve">the </w:t>
      </w:r>
      <w:r>
        <w:t xml:space="preserve">initial programme theories </w:t>
      </w:r>
      <w:r w:rsidR="33800AD2">
        <w:t xml:space="preserve">from our realist synthesis </w:t>
      </w:r>
      <w:r w:rsidR="006C0E71">
        <w:fldChar w:fldCharType="begin"/>
      </w:r>
      <w:r w:rsidR="004029A9">
        <w:instrText xml:space="preserve"> ADDIN EN.CITE &lt;EndNote&gt;&lt;Cite&gt;&lt;Author&gt;Marshall&lt;/Author&gt;&lt;Year&gt;2024&lt;/Year&gt;&lt;RecNum&gt;12&lt;/RecNum&gt;&lt;DisplayText&gt;[10]&lt;/DisplayText&gt;&lt;record&gt;&lt;rec-number&gt;12&lt;/rec-number&gt;&lt;foreign-keys&gt;&lt;key app="EN" db-id="azsapf0f7fpe29erp0b5rvxm092tze9se22s" timestamp="1746440035"&gt;12&lt;/key&gt;&lt;/foreign-keys&gt;&lt;ref-type name="Journal Article"&gt;17&lt;/ref-type&gt;&lt;contributors&gt;&lt;authors&gt;&lt;author&gt;Marshall, Paul&lt;/author&gt;&lt;author&gt;Booth, Millissa&lt;/author&gt;&lt;author&gt;Coole, Matthew&lt;/author&gt;&lt;author&gt;Fothergill, Lauren&lt;/author&gt;&lt;author&gt;Glossop, Zoe&lt;/author&gt;&lt;author&gt;Haines, Jade&lt;/author&gt;&lt;author&gt;Harding, Andrew&lt;/author&gt;&lt;author&gt;Johnston, Rose&lt;/author&gt;&lt;author&gt;Jones, Steven&lt;/author&gt;&lt;author&gt;Lodge, Christopher&lt;/author&gt;&lt;/authors&gt;&lt;/contributors&gt;&lt;titles&gt;&lt;title&gt;Understanding the Impacts of Online Mental Health Peer Support Forums: Realist Synthesis&lt;/title&gt;&lt;secondary-title&gt;JMIR Mental Health&lt;/secondary-title&gt;&lt;/titles&gt;&lt;periodical&gt;&lt;full-title&gt;JMIR Mental Health&lt;/full-title&gt;&lt;/periodical&gt;&lt;pages&gt;e55750&lt;/pages&gt;&lt;volume&gt;11&lt;/volume&gt;&lt;dates&gt;&lt;year&gt;2024&lt;/year&gt;&lt;/dates&gt;&lt;isbn&gt;2368-7959&lt;/isbn&gt;&lt;urls&gt;&lt;/urls&gt;&lt;/record&gt;&lt;/Cite&gt;&lt;/EndNote&gt;</w:instrText>
      </w:r>
      <w:r w:rsidR="006C0E71">
        <w:fldChar w:fldCharType="separate"/>
      </w:r>
      <w:r w:rsidR="004029A9">
        <w:rPr>
          <w:noProof/>
        </w:rPr>
        <w:t>[10]</w:t>
      </w:r>
      <w:r w:rsidR="006C0E71">
        <w:fldChar w:fldCharType="end"/>
      </w:r>
      <w:r w:rsidR="33800AD2">
        <w:t xml:space="preserve"> that focussed on </w:t>
      </w:r>
      <w:r w:rsidR="2B4D99FC">
        <w:t>t</w:t>
      </w:r>
      <w:r w:rsidR="49C0E29C">
        <w:t xml:space="preserve">he impacts </w:t>
      </w:r>
      <w:r w:rsidR="4E2FC532">
        <w:t xml:space="preserve">(intended and unintended) </w:t>
      </w:r>
      <w:r w:rsidR="49C0E29C">
        <w:t xml:space="preserve">of forum use on mental health related outcomes. </w:t>
      </w:r>
      <w:r w:rsidR="00924DD7">
        <w:t xml:space="preserve">These theories </w:t>
      </w:r>
      <w:r w:rsidR="006B3767">
        <w:t xml:space="preserve">broadly related to two key areas: self-efficacy, and </w:t>
      </w:r>
      <w:r w:rsidR="007B1ED4">
        <w:t xml:space="preserve">social connection. </w:t>
      </w:r>
      <w:r w:rsidR="574A4811">
        <w:t xml:space="preserve">Consistent with realist inquiry, </w:t>
      </w:r>
      <w:r w:rsidR="40A46B11">
        <w:t>w</w:t>
      </w:r>
      <w:r w:rsidR="4195D13F">
        <w:t>e</w:t>
      </w:r>
      <w:r w:rsidR="24092FD1">
        <w:t xml:space="preserve"> have </w:t>
      </w:r>
      <w:r w:rsidR="63FCE341">
        <w:t xml:space="preserve">continued to </w:t>
      </w:r>
      <w:r w:rsidR="78AD402D">
        <w:t xml:space="preserve">draw on the </w:t>
      </w:r>
      <w:r w:rsidR="3A8CEA5F">
        <w:t>c</w:t>
      </w:r>
      <w:r w:rsidR="78AD402D">
        <w:t>ontext</w:t>
      </w:r>
      <w:r w:rsidR="0059412D">
        <w:t xml:space="preserve"> (C)</w:t>
      </w:r>
      <w:r w:rsidR="78AD402D">
        <w:t>, mechanism</w:t>
      </w:r>
      <w:r w:rsidR="0059412D">
        <w:t xml:space="preserve"> (M)</w:t>
      </w:r>
      <w:r w:rsidR="78AD402D">
        <w:t>, outcome</w:t>
      </w:r>
      <w:r w:rsidR="0059412D">
        <w:t xml:space="preserve"> (O)</w:t>
      </w:r>
      <w:r w:rsidR="78AD402D">
        <w:t xml:space="preserve"> </w:t>
      </w:r>
      <w:r w:rsidR="03C65D57">
        <w:t xml:space="preserve">heuristic </w:t>
      </w:r>
      <w:r w:rsidR="74CAEFDA">
        <w:t>to structure our theories</w:t>
      </w:r>
      <w:r w:rsidR="0059412D">
        <w:t xml:space="preserve"> which are referred to as CMO configurations</w:t>
      </w:r>
      <w:r w:rsidR="005D5478">
        <w:t>. W</w:t>
      </w:r>
      <w:r w:rsidR="66B96907">
        <w:t xml:space="preserve">here useful, </w:t>
      </w:r>
      <w:r w:rsidR="005D5478">
        <w:t>we</w:t>
      </w:r>
      <w:r w:rsidR="7AA8CCAF">
        <w:t xml:space="preserve"> separat</w:t>
      </w:r>
      <w:r w:rsidR="005D5478">
        <w:t xml:space="preserve">ed </w:t>
      </w:r>
      <w:r w:rsidR="7AA8CCAF">
        <w:t>mechanism into resource and response</w:t>
      </w:r>
      <w:r w:rsidR="005D5478">
        <w:t>,</w:t>
      </w:r>
      <w:r w:rsidR="7AA8CCAF">
        <w:t xml:space="preserve"> </w:t>
      </w:r>
      <w:r w:rsidR="66B96907">
        <w:t xml:space="preserve">as </w:t>
      </w:r>
      <w:r w:rsidR="7AA8CCAF">
        <w:t>recommend</w:t>
      </w:r>
      <w:r w:rsidR="005D5478">
        <w:t>ed</w:t>
      </w:r>
      <w:r w:rsidR="7AA8CCAF">
        <w:t xml:space="preserve"> by </w:t>
      </w:r>
      <w:r w:rsidR="3A8CEA5F">
        <w:t>Dalkin et. al.</w:t>
      </w:r>
      <w:r w:rsidR="7AA8CCAF">
        <w:t xml:space="preserve"> </w:t>
      </w:r>
      <w:r w:rsidR="006C0E71">
        <w:fldChar w:fldCharType="begin"/>
      </w:r>
      <w:r w:rsidR="00B00BBA">
        <w:instrText xml:space="preserve"> ADDIN EN.CITE &lt;EndNote&gt;&lt;Cite&gt;&lt;Author&gt;Dalkin&lt;/Author&gt;&lt;Year&gt;2015&lt;/Year&gt;&lt;RecNum&gt;82&lt;/RecNum&gt;&lt;DisplayText&gt;[20]&lt;/DisplayText&gt;&lt;record&gt;&lt;rec-number&gt;82&lt;/rec-number&gt;&lt;foreign-keys&gt;&lt;key app="EN" db-id="azsapf0f7fpe29erp0b5rvxm092tze9se22s" timestamp="1746442096"&gt;82&lt;/key&gt;&lt;/foreign-keys&gt;&lt;ref-type name="Journal Article"&gt;17&lt;/ref-type&gt;&lt;contributors&gt;&lt;authors&gt;&lt;author&gt;Dalkin, Sonia Michelle&lt;/author&gt;&lt;author&gt;Greenhalgh, Joanne&lt;/author&gt;&lt;author&gt;Jones, Diana&lt;/author&gt;&lt;author&gt;Cunningham, Bill&lt;/author&gt;&lt;author&gt;Lhussier, Monique&lt;/author&gt;&lt;/authors&gt;&lt;/contributors&gt;&lt;titles&gt;&lt;title&gt;What’s in a mechanism? Development of a key concept in realist evaluation&lt;/title&gt;&lt;secondary-title&gt;Implementation science&lt;/secondary-title&gt;&lt;/titles&gt;&lt;periodical&gt;&lt;full-title&gt;Implementation science&lt;/full-title&gt;&lt;/periodical&gt;&lt;pages&gt;1-7&lt;/pages&gt;&lt;volume&gt;10&lt;/volume&gt;&lt;dates&gt;&lt;year&gt;2015&lt;/year&gt;&lt;/dates&gt;&lt;urls&gt;&lt;/urls&gt;&lt;/record&gt;&lt;/Cite&gt;&lt;/EndNote&gt;</w:instrText>
      </w:r>
      <w:r w:rsidR="006C0E71">
        <w:fldChar w:fldCharType="separate"/>
      </w:r>
      <w:r w:rsidR="00B00BBA">
        <w:rPr>
          <w:noProof/>
        </w:rPr>
        <w:t>[20]</w:t>
      </w:r>
      <w:r w:rsidR="006C0E71">
        <w:fldChar w:fldCharType="end"/>
      </w:r>
      <w:r w:rsidR="7AA8CCAF">
        <w:t xml:space="preserve">. </w:t>
      </w:r>
    </w:p>
    <w:p w:rsidR="00C3638B" w:rsidP="007E1CE6" w:rsidRDefault="00C3638B" w14:paraId="48505F92" w14:textId="3C690019">
      <w:pPr>
        <w:rPr>
          <w:b/>
          <w:bCs/>
          <w:u w:val="single"/>
        </w:rPr>
      </w:pPr>
    </w:p>
    <w:tbl>
      <w:tblPr>
        <w:tblW w:w="9405" w:type="dxa"/>
        <w:tblInd w:w="-14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000" w:firstRow="0" w:lastRow="0" w:firstColumn="0" w:lastColumn="0" w:noHBand="0" w:noVBand="0"/>
      </w:tblPr>
      <w:tblGrid>
        <w:gridCol w:w="9405"/>
      </w:tblGrid>
      <w:tr w:rsidR="00C3638B" w:rsidTr="00C3638B" w14:paraId="59FD8E62" w14:textId="77777777">
        <w:trPr>
          <w:trHeight w:val="10290"/>
        </w:trPr>
        <w:tc>
          <w:tcPr>
            <w:tcW w:w="9405" w:type="dxa"/>
          </w:tcPr>
          <w:p w:rsidRPr="007E1CE6" w:rsidR="00C3638B" w:rsidP="00C3638B" w:rsidRDefault="00C3638B" w14:paraId="6F4C2D86" w14:textId="0F219B47">
            <w:pPr>
              <w:ind w:left="135"/>
            </w:pPr>
            <w:r w:rsidRPr="007E1CE6">
              <w:rPr>
                <w:b/>
                <w:bCs/>
                <w:u w:val="single"/>
              </w:rPr>
              <w:t xml:space="preserve">Initial </w:t>
            </w:r>
            <w:r w:rsidR="00EF4B7B">
              <w:rPr>
                <w:b/>
                <w:bCs/>
                <w:u w:val="single"/>
              </w:rPr>
              <w:t>p</w:t>
            </w:r>
            <w:r w:rsidRPr="007E1CE6">
              <w:rPr>
                <w:b/>
                <w:bCs/>
                <w:u w:val="single"/>
              </w:rPr>
              <w:t xml:space="preserve">rogramme </w:t>
            </w:r>
            <w:r w:rsidR="00EF4B7B">
              <w:rPr>
                <w:b/>
                <w:bCs/>
                <w:u w:val="single"/>
              </w:rPr>
              <w:t>t</w:t>
            </w:r>
            <w:r w:rsidRPr="007E1CE6">
              <w:rPr>
                <w:b/>
                <w:bCs/>
                <w:u w:val="single"/>
              </w:rPr>
              <w:t>heories </w:t>
            </w:r>
            <w:r w:rsidR="00EF4B7B">
              <w:rPr>
                <w:b/>
                <w:bCs/>
                <w:u w:val="single"/>
              </w:rPr>
              <w:t>about</w:t>
            </w:r>
            <w:r w:rsidRPr="007E1CE6">
              <w:t> </w:t>
            </w:r>
            <w:r w:rsidR="00411FAF">
              <w:rPr>
                <w:b/>
                <w:bCs/>
                <w:u w:val="single"/>
              </w:rPr>
              <w:t>the impacts of peer online forums based on previous research</w:t>
            </w:r>
            <w:r w:rsidRPr="007E1CE6" w:rsidR="00411FAF">
              <w:t> </w:t>
            </w:r>
          </w:p>
          <w:p w:rsidR="00C3638B" w:rsidP="00C3638B" w:rsidRDefault="00C3638B" w14:paraId="587B6B69" w14:textId="77777777">
            <w:pPr>
              <w:tabs>
                <w:tab w:val="num" w:pos="720"/>
              </w:tabs>
              <w:ind w:left="135"/>
            </w:pPr>
            <w:r w:rsidRPr="007E1CE6">
              <w:t> </w:t>
            </w:r>
            <w:r w:rsidRPr="007E1CE6">
              <w:rPr>
                <w:b/>
                <w:bCs/>
              </w:rPr>
              <w:t>Theory area: mental health self-efficacy</w:t>
            </w:r>
          </w:p>
          <w:p w:rsidRPr="007E1CE6" w:rsidR="00C3638B" w:rsidP="00C3638B" w:rsidRDefault="00C3638B" w14:paraId="11D46D32" w14:textId="77777777">
            <w:pPr>
              <w:pStyle w:val="ListParagraph"/>
              <w:numPr>
                <w:ilvl w:val="0"/>
                <w:numId w:val="28"/>
              </w:numPr>
              <w:tabs>
                <w:tab w:val="num" w:pos="720"/>
              </w:tabs>
              <w:ind w:left="855"/>
            </w:pPr>
            <w:r w:rsidRPr="007E1CE6">
              <w:t>CMO 1: in well-populated and active forums that are clearly organized (context) to allow users to find posts and receive responses that are personally relevant (mechanism—resource), users will be more likely to identify credible and actionable information that they can use to better manage their mental health (mechanism—reasoning), promoting mental health self-efficacy (outcome). </w:t>
            </w:r>
          </w:p>
          <w:p w:rsidRPr="007E1CE6" w:rsidR="00C3638B" w:rsidP="00C3638B" w:rsidRDefault="00C3638B" w14:paraId="1D6DC6AC" w14:textId="77777777">
            <w:pPr>
              <w:numPr>
                <w:ilvl w:val="0"/>
                <w:numId w:val="23"/>
              </w:numPr>
              <w:ind w:left="855"/>
            </w:pPr>
            <w:r w:rsidRPr="007E1CE6">
              <w:t>CMO 2: when users feel safe to share their mental health experiences (context) with others whom they perceive to be nonjudgmental and as having relevant experiences (mechanism—resource), they will use the forum to reflect on their circumstances and integrate others’ perspectives into their own (mechanism—reasoning), resulting in novel and more hopeful ways of making sense of their mental health experiences (outcome). </w:t>
            </w:r>
          </w:p>
          <w:p w:rsidRPr="007E1CE6" w:rsidR="00C3638B" w:rsidP="00C3638B" w:rsidRDefault="00C3638B" w14:paraId="176B6E1B" w14:textId="77777777">
            <w:pPr>
              <w:ind w:left="135"/>
            </w:pPr>
            <w:r w:rsidRPr="007E1CE6">
              <w:rPr>
                <w:b/>
                <w:bCs/>
              </w:rPr>
              <w:t>Theory area: social connection</w:t>
            </w:r>
            <w:r w:rsidRPr="007E1CE6">
              <w:t> </w:t>
            </w:r>
          </w:p>
          <w:p w:rsidRPr="007E1CE6" w:rsidR="00C3638B" w:rsidP="00C3638B" w:rsidRDefault="00C3638B" w14:paraId="0F6BCF70" w14:textId="77777777">
            <w:pPr>
              <w:numPr>
                <w:ilvl w:val="0"/>
                <w:numId w:val="24"/>
              </w:numPr>
              <w:ind w:left="855"/>
            </w:pPr>
            <w:r w:rsidRPr="007E1CE6">
              <w:t>CMO 3: when forums bring together people with similar personal experiences (context), users have access to posts that resonate with their circumstances (mechanism—resource). This normalizes their mental health experiences and validates their own reactions to similar situations (mechanism—reasoning). This can reduce self-stigma (outcome) and provide a sense of belonging (outcome). </w:t>
            </w:r>
          </w:p>
          <w:p w:rsidRPr="007E1CE6" w:rsidR="00C3638B" w:rsidP="00C3638B" w:rsidRDefault="00C3638B" w14:paraId="3601B60F" w14:textId="77777777">
            <w:pPr>
              <w:numPr>
                <w:ilvl w:val="0"/>
                <w:numId w:val="25"/>
              </w:numPr>
              <w:ind w:left="855"/>
            </w:pPr>
            <w:r w:rsidRPr="007E1CE6">
              <w:t>CMO 4: users who share their personal experiences on the web (context) derive satisfaction (outcome) from the knowledge that their posts help others (mechanism—reasoning), particularly when others express gratitude (mechanism—resource). </w:t>
            </w:r>
          </w:p>
          <w:p w:rsidR="00C3638B" w:rsidP="00C3638B" w:rsidRDefault="00C3638B" w14:paraId="7AB22407" w14:textId="77777777">
            <w:pPr>
              <w:numPr>
                <w:ilvl w:val="0"/>
                <w:numId w:val="26"/>
              </w:numPr>
              <w:ind w:left="855"/>
            </w:pPr>
            <w:r w:rsidRPr="007E1CE6">
              <w:t>CMO 5: when forum users post messages (context) and receive timely, constructive, and empathetic responses from other users (mechanism—resource), they will feel recognized and understood (mechanism—reasoning). This will contribute to a sense of connection (outcome) with the online community (outcome), increasing forum engagement (outcome). </w:t>
            </w:r>
          </w:p>
          <w:p w:rsidR="00C3638B" w:rsidP="00C3638B" w:rsidRDefault="00C3638B" w14:paraId="6FE25C58" w14:textId="5A7D5825">
            <w:pPr>
              <w:ind w:left="135"/>
              <w:rPr>
                <w:b/>
                <w:bCs/>
                <w:u w:val="single"/>
              </w:rPr>
            </w:pPr>
            <w:r w:rsidRPr="007E1CE6">
              <w:rPr>
                <w:i/>
                <w:iCs/>
              </w:rPr>
              <w:t>Note: These CMOs correspond to initial programme theories reported in Marshall et al (2024) [1], though the numbering has changed. Corresponding CMOs here with previous publication are: CMO1 = CMO1; CMO2 = CMO5; CMO3 = CMO18; CMO4 = CMO20; CMO5 = CMO21</w:t>
            </w:r>
            <w:r w:rsidRPr="007E1CE6">
              <w:t> </w:t>
            </w:r>
          </w:p>
        </w:tc>
      </w:tr>
    </w:tbl>
    <w:p w:rsidRPr="007C57D3" w:rsidR="005414DB" w:rsidP="007C57D3" w:rsidRDefault="00C3638B" w14:paraId="1243D162" w14:textId="087C2207">
      <w:pPr>
        <w:pStyle w:val="Heading3"/>
        <w:rPr>
          <w:rStyle w:val="SubtleEmphasis"/>
          <w:i w:val="0"/>
          <w:iCs w:val="0"/>
          <w:color w:val="0F4761" w:themeColor="accent1" w:themeShade="BF"/>
        </w:rPr>
      </w:pPr>
      <w:r>
        <w:rPr>
          <w:rStyle w:val="SubtleEmphasis"/>
          <w:i w:val="0"/>
          <w:iCs w:val="0"/>
          <w:color w:val="0F4761" w:themeColor="accent1" w:themeShade="BF"/>
        </w:rPr>
        <w:t>D</w:t>
      </w:r>
      <w:r w:rsidRPr="007C57D3" w:rsidR="005414DB">
        <w:rPr>
          <w:rStyle w:val="SubtleEmphasis"/>
          <w:i w:val="0"/>
          <w:iCs w:val="0"/>
          <w:color w:val="0F4761" w:themeColor="accent1" w:themeShade="BF"/>
        </w:rPr>
        <w:t xml:space="preserve">ata Collection </w:t>
      </w:r>
      <w:r w:rsidRPr="007C57D3" w:rsidR="00AF21A8">
        <w:rPr>
          <w:rStyle w:val="SubtleEmphasis"/>
          <w:i w:val="0"/>
          <w:iCs w:val="0"/>
          <w:color w:val="0F4761" w:themeColor="accent1" w:themeShade="BF"/>
        </w:rPr>
        <w:t xml:space="preserve">&amp; Analysis </w:t>
      </w:r>
    </w:p>
    <w:p w:rsidR="00D27CE4" w:rsidP="00D27CE4" w:rsidRDefault="009E2A0A" w14:paraId="695FE1D6" w14:textId="23ECF91B">
      <w:r>
        <w:rPr>
          <w:rStyle w:val="Emphasis"/>
          <w:i w:val="0"/>
          <w:iCs w:val="0"/>
        </w:rPr>
        <w:t xml:space="preserve">Data </w:t>
      </w:r>
      <w:r w:rsidR="008C6926">
        <w:rPr>
          <w:rStyle w:val="Emphasis"/>
          <w:i w:val="0"/>
          <w:iCs w:val="0"/>
        </w:rPr>
        <w:t xml:space="preserve">collection </w:t>
      </w:r>
      <w:r w:rsidR="009F518B">
        <w:rPr>
          <w:rStyle w:val="Emphasis"/>
          <w:i w:val="0"/>
          <w:iCs w:val="0"/>
        </w:rPr>
        <w:t xml:space="preserve">included </w:t>
      </w:r>
      <w:r w:rsidR="0001164C">
        <w:rPr>
          <w:rStyle w:val="Emphasis"/>
          <w:i w:val="0"/>
          <w:iCs w:val="0"/>
        </w:rPr>
        <w:t>a survey</w:t>
      </w:r>
      <w:r w:rsidR="00AB1077">
        <w:rPr>
          <w:rStyle w:val="Emphasis"/>
          <w:i w:val="0"/>
          <w:iCs w:val="0"/>
        </w:rPr>
        <w:t>,</w:t>
      </w:r>
      <w:r w:rsidR="0020269D">
        <w:rPr>
          <w:rStyle w:val="Emphasis"/>
          <w:i w:val="0"/>
          <w:iCs w:val="0"/>
        </w:rPr>
        <w:t xml:space="preserve"> </w:t>
      </w:r>
      <w:r w:rsidR="0001164C">
        <w:rPr>
          <w:rStyle w:val="Emphasis"/>
          <w:i w:val="0"/>
          <w:iCs w:val="0"/>
        </w:rPr>
        <w:t>interviews with forum users, and qualitative analysis of purposive</w:t>
      </w:r>
      <w:r w:rsidR="009F518B">
        <w:rPr>
          <w:rStyle w:val="Emphasis"/>
          <w:i w:val="0"/>
          <w:iCs w:val="0"/>
        </w:rPr>
        <w:t>ly</w:t>
      </w:r>
      <w:r w:rsidR="0001164C">
        <w:rPr>
          <w:rStyle w:val="Emphasis"/>
          <w:i w:val="0"/>
          <w:iCs w:val="0"/>
        </w:rPr>
        <w:t xml:space="preserve"> sample</w:t>
      </w:r>
      <w:r w:rsidR="009F518B">
        <w:rPr>
          <w:rStyle w:val="Emphasis"/>
          <w:i w:val="0"/>
          <w:iCs w:val="0"/>
        </w:rPr>
        <w:t>d</w:t>
      </w:r>
      <w:r w:rsidR="0001164C">
        <w:rPr>
          <w:rStyle w:val="Emphasis"/>
          <w:i w:val="0"/>
          <w:iCs w:val="0"/>
        </w:rPr>
        <w:t xml:space="preserve"> forum posts</w:t>
      </w:r>
      <w:r w:rsidR="00D1596F">
        <w:rPr>
          <w:rStyle w:val="Emphasis"/>
          <w:i w:val="0"/>
          <w:iCs w:val="0"/>
        </w:rPr>
        <w:t xml:space="preserve">. Individual consent was taken for all data </w:t>
      </w:r>
      <w:r w:rsidR="00366C63">
        <w:rPr>
          <w:rStyle w:val="Emphasis"/>
          <w:i w:val="0"/>
          <w:iCs w:val="0"/>
        </w:rPr>
        <w:t xml:space="preserve">collected. </w:t>
      </w:r>
      <w:r w:rsidRPr="00D27CE4" w:rsidR="00D27CE4">
        <w:t> </w:t>
      </w:r>
    </w:p>
    <w:p w:rsidRPr="00D27CE4" w:rsidR="00D93463" w:rsidP="00A11418" w:rsidRDefault="00D93463" w14:paraId="5DD2C113" w14:textId="48789F8E">
      <w:pPr>
        <w:pStyle w:val="Heading4"/>
        <w:rPr>
          <w:i w:val="0"/>
        </w:rPr>
      </w:pPr>
      <w:r w:rsidRPr="00D93463">
        <w:t>Surveys</w:t>
      </w:r>
    </w:p>
    <w:p w:rsidR="4A07E50A" w:rsidRDefault="4A07E50A" w14:paraId="79EB9998" w14:textId="1E2D3A12">
      <w:r>
        <w:t xml:space="preserve">Consistent with </w:t>
      </w:r>
      <w:r w:rsidR="2DD6E193">
        <w:t>realist methodology</w:t>
      </w:r>
      <w:r w:rsidR="65F6FBA5">
        <w:t xml:space="preserve"> guidance</w:t>
      </w:r>
      <w:r w:rsidR="2DD6E193">
        <w:t xml:space="preserve"> </w:t>
      </w:r>
      <w:r>
        <w:fldChar w:fldCharType="begin"/>
      </w:r>
      <w:r w:rsidR="00B00BBA">
        <w:instrText xml:space="preserve"> ADDIN EN.CITE &lt;EndNote&gt;&lt;Cite&gt;&lt;Author&gt;Westhorp&lt;/Author&gt;&lt;Year&gt;2024&lt;/Year&gt;&lt;RecNum&gt;23&lt;/RecNum&gt;&lt;DisplayText&gt;[21]&lt;/DisplayText&gt;&lt;record&gt;&lt;rec-number&gt;23&lt;/rec-number&gt;&lt;foreign-keys&gt;&lt;key app="EN" db-id="azsapf0f7fpe29erp0b5rvxm092tze9se22s" timestamp="1746440036"&gt;23&lt;/key&gt;&lt;/foreign-keys&gt;&lt;ref-type name="Journal Article"&gt;17&lt;/ref-type&gt;&lt;contributors&gt;&lt;authors&gt;&lt;author&gt;Westhorp, Gill&lt;/author&gt;&lt;author&gt;Feeny, Simon&lt;/author&gt;&lt;/authors&gt;&lt;/contributors&gt;&lt;titles&gt;&lt;title&gt;Using surveys in realist evaluation&lt;/title&gt;&lt;secondary-title&gt;Evaluation Journal of Australasia&lt;/secondary-title&gt;&lt;/titles&gt;&lt;periodical&gt;&lt;full-title&gt;Evaluation Journal of Australasia&lt;/full-title&gt;&lt;/periodical&gt;&lt;pages&gt;1035719X241292083&lt;/pages&gt;&lt;dates&gt;&lt;year&gt;2024&lt;/year&gt;&lt;/dates&gt;&lt;isbn&gt;1035-719X&lt;/isbn&gt;&lt;urls&gt;&lt;/urls&gt;&lt;/record&gt;&lt;/Cite&gt;&lt;/EndNote&gt;</w:instrText>
      </w:r>
      <w:r>
        <w:fldChar w:fldCharType="separate"/>
      </w:r>
      <w:r w:rsidR="00B00BBA">
        <w:rPr>
          <w:noProof/>
        </w:rPr>
        <w:t>[21]</w:t>
      </w:r>
      <w:r>
        <w:fldChar w:fldCharType="end"/>
      </w:r>
      <w:r>
        <w:t>, t</w:t>
      </w:r>
      <w:r w:rsidR="2DF0A22D">
        <w:t>he survey was designed to directly test our program</w:t>
      </w:r>
      <w:r w:rsidR="00D6634C">
        <w:t>me</w:t>
      </w:r>
      <w:r w:rsidR="2DF0A22D">
        <w:t xml:space="preserve"> theories, and to sample participants for interview. </w:t>
      </w:r>
      <w:r w:rsidR="38CFC921">
        <w:t>T</w:t>
      </w:r>
      <w:r w:rsidR="2DF0A22D">
        <w:t>wo well validated mental health outcomes</w:t>
      </w:r>
      <w:r w:rsidR="38CFC921">
        <w:t xml:space="preserve"> were used</w:t>
      </w:r>
      <w:r w:rsidR="182886A9">
        <w:t xml:space="preserve"> to test anxiety (</w:t>
      </w:r>
      <w:r w:rsidR="2DF0A22D">
        <w:t>GAD-7</w:t>
      </w:r>
      <w:r w:rsidR="182886A9">
        <w:t>)</w:t>
      </w:r>
      <w:r w:rsidR="2DF0A22D">
        <w:t xml:space="preserve"> </w:t>
      </w:r>
      <w:r>
        <w:fldChar w:fldCharType="begin"/>
      </w:r>
      <w:r w:rsidR="00B00BBA">
        <w:instrText xml:space="preserve"> ADDIN EN.CITE &lt;EndNote&gt;&lt;Cite&gt;&lt;Author&gt;Spitzer&lt;/Author&gt;&lt;Year&gt;2006&lt;/Year&gt;&lt;RecNum&gt;24&lt;/RecNum&gt;&lt;DisplayText&gt;[15]&lt;/DisplayText&gt;&lt;record&gt;&lt;rec-number&gt;24&lt;/rec-number&gt;&lt;foreign-keys&gt;&lt;key app="EN" db-id="azsapf0f7fpe29erp0b5rvxm092tze9se22s" timestamp="1746440036"&gt;24&lt;/key&gt;&lt;/foreign-keys&gt;&lt;ref-type name="Journal Article"&gt;17&lt;/ref-type&gt;&lt;contributors&gt;&lt;authors&gt;&lt;author&gt;Spitzer, Robert L&lt;/author&gt;&lt;author&gt;Kroenke, Kurt&lt;/author&gt;&lt;author&gt;Williams, Janet BW&lt;/author&gt;&lt;author&gt;Löwe, Bernd&lt;/author&gt;&lt;/authors&gt;&lt;/contributors&gt;&lt;titles&gt;&lt;title&gt;A brief measure for assessing generalized anxiety disorder: the GAD-7&lt;/title&gt;&lt;secondary-title&gt;Archives of internal medicine&lt;/secondary-title&gt;&lt;/titles&gt;&lt;periodical&gt;&lt;full-title&gt;Archives of internal medicine&lt;/full-title&gt;&lt;/periodical&gt;&lt;pages&gt;1092-1097&lt;/pages&gt;&lt;volume&gt;166&lt;/volume&gt;&lt;number&gt;10&lt;/number&gt;&lt;dates&gt;&lt;year&gt;2006&lt;/year&gt;&lt;/dates&gt;&lt;isbn&gt;0003-9926&lt;/isbn&gt;&lt;urls&gt;&lt;/urls&gt;&lt;/record&gt;&lt;/Cite&gt;&lt;/EndNote&gt;</w:instrText>
      </w:r>
      <w:r>
        <w:fldChar w:fldCharType="separate"/>
      </w:r>
      <w:r w:rsidR="00B00BBA">
        <w:rPr>
          <w:noProof/>
        </w:rPr>
        <w:t>[15]</w:t>
      </w:r>
      <w:r>
        <w:fldChar w:fldCharType="end"/>
      </w:r>
      <w:r w:rsidR="2DF0A22D">
        <w:t xml:space="preserve">] and </w:t>
      </w:r>
      <w:r w:rsidR="182886A9">
        <w:t>depression (</w:t>
      </w:r>
      <w:r w:rsidR="2DF0A22D">
        <w:t xml:space="preserve">PHQ-8 </w:t>
      </w:r>
      <w:r>
        <w:fldChar w:fldCharType="begin"/>
      </w:r>
      <w:r w:rsidR="00B00BBA">
        <w:instrText xml:space="preserve"> ADDIN EN.CITE &lt;EndNote&gt;&lt;Cite&gt;&lt;Author&gt;Kroenke&lt;/Author&gt;&lt;Year&gt;2001&lt;/Year&gt;&lt;RecNum&gt;89&lt;/RecNum&gt;&lt;DisplayText&gt;[16]&lt;/DisplayText&gt;&lt;record&gt;&lt;rec-number&gt;89&lt;/rec-number&gt;&lt;foreign-keys&gt;&lt;key app="EN" db-id="azsapf0f7fpe29erp0b5rvxm092tze9se22s" timestamp="1746528299"&gt;89&lt;/key&gt;&lt;/foreign-keys&gt;&lt;ref-type name="Journal Article"&gt;17&lt;/ref-type&gt;&lt;contributors&gt;&lt;authors&gt;&lt;author&gt;Kroenke, Kurt&lt;/author&gt;&lt;author&gt;Spitzer, Robert L&lt;/author&gt;&lt;author&gt;Williams, Janet BW&lt;/author&gt;&lt;/authors&gt;&lt;/contributors&gt;&lt;titles&gt;&lt;title&gt;The PHQ</w:instrText>
      </w:r>
      <w:r w:rsidR="00B00BBA">
        <w:rPr>
          <w:rFonts w:ascii="Cambria Math" w:hAnsi="Cambria Math" w:cs="Cambria Math"/>
        </w:rPr>
        <w:instrText>‐</w:instrText>
      </w:r>
      <w:r w:rsidR="00B00BBA">
        <w:instrText>9: validity of a brief depression severity measure&lt;/title&gt;&lt;secondary-title&gt;Journal of general internal medicine&lt;/secondary-title&gt;&lt;/titles&gt;&lt;periodical&gt;&lt;full-title&gt;Journal of general internal medicine&lt;/full-title&gt;&lt;/periodical&gt;&lt;pages&gt;606-613&lt;/pages&gt;&lt;volume&gt;16&lt;/volume&gt;&lt;number&gt;9&lt;/number&gt;&lt;dates&gt;&lt;year&gt;2001&lt;/year&gt;&lt;/dates&gt;&lt;isbn&gt;0884-8734&lt;/isbn&gt;&lt;urls&gt;&lt;/urls&gt;&lt;/record&gt;&lt;/Cite&gt;&lt;/EndNote&gt;</w:instrText>
      </w:r>
      <w:r>
        <w:fldChar w:fldCharType="separate"/>
      </w:r>
      <w:r w:rsidR="00B00BBA">
        <w:rPr>
          <w:noProof/>
        </w:rPr>
        <w:t>[16]</w:t>
      </w:r>
      <w:r>
        <w:fldChar w:fldCharType="end"/>
      </w:r>
      <w:r w:rsidR="182886A9">
        <w:t>)</w:t>
      </w:r>
      <w:r w:rsidR="2DF0A22D">
        <w:t xml:space="preserve"> plus bespoke items </w:t>
      </w:r>
      <w:r w:rsidR="3DB3E61C">
        <w:t>co</w:t>
      </w:r>
      <w:r w:rsidR="2DF0A22D">
        <w:t xml:space="preserve">designed </w:t>
      </w:r>
      <w:r w:rsidR="3DB3E61C">
        <w:t xml:space="preserve">with the PPI group </w:t>
      </w:r>
      <w:r w:rsidR="2DF0A22D">
        <w:t>to assess specific contextual and mechanistic concepts within the initial programme theories.  </w:t>
      </w:r>
      <w:r w:rsidR="00C73D12">
        <w:t>A full list of survey items</w:t>
      </w:r>
      <w:r w:rsidR="00D4290C">
        <w:t xml:space="preserve">, including </w:t>
      </w:r>
      <w:r w:rsidR="00952D05">
        <w:t xml:space="preserve">each subscale and </w:t>
      </w:r>
      <w:r w:rsidR="00952D05">
        <w:t>how they were derived</w:t>
      </w:r>
      <w:r w:rsidR="00C73D12">
        <w:t xml:space="preserve"> is available in </w:t>
      </w:r>
      <w:hyperlink w:history="1" r:id="rId12">
        <w:r w:rsidRPr="001F140C" w:rsidR="00C73D12">
          <w:rPr>
            <w:rStyle w:val="Hyperlink"/>
          </w:rPr>
          <w:t xml:space="preserve">Appendix </w:t>
        </w:r>
        <w:r w:rsidRPr="001F140C" w:rsidR="001F140C">
          <w:rPr>
            <w:rStyle w:val="Hyperlink"/>
          </w:rPr>
          <w:t xml:space="preserve"> 2</w:t>
        </w:r>
        <w:r w:rsidRPr="001F140C" w:rsidR="00C73D12">
          <w:rPr>
            <w:rStyle w:val="Hyperlink"/>
          </w:rPr>
          <w:t>.</w:t>
        </w:r>
      </w:hyperlink>
      <w:r w:rsidR="00C73D12">
        <w:t xml:space="preserve"> </w:t>
      </w:r>
      <w:r w:rsidR="5E37140E">
        <w:t>For multi-item concepts, Cronbach’s alphas were used to check internal reliability</w:t>
      </w:r>
      <w:r w:rsidR="4CB9886E">
        <w:t xml:space="preserve">, and </w:t>
      </w:r>
      <w:r w:rsidR="4018E60F">
        <w:t>subscale means were computed</w:t>
      </w:r>
      <w:r w:rsidR="3E411160">
        <w:t xml:space="preserve"> (</w:t>
      </w:r>
      <w:hyperlink r:id="rId13">
        <w:r w:rsidRPr="67FDD975" w:rsidR="3E411160">
          <w:rPr>
            <w:rStyle w:val="Hyperlink"/>
          </w:rPr>
          <w:t xml:space="preserve">Appendix </w:t>
        </w:r>
        <w:r w:rsidR="009E3A28">
          <w:rPr>
            <w:rStyle w:val="Hyperlink"/>
          </w:rPr>
          <w:t>3</w:t>
        </w:r>
        <w:r w:rsidRPr="67FDD975" w:rsidR="3E411160">
          <w:rPr>
            <w:rStyle w:val="Hyperlink"/>
          </w:rPr>
          <w:t>.</w:t>
        </w:r>
      </w:hyperlink>
      <w:r w:rsidR="3E411160">
        <w:t xml:space="preserve">) </w:t>
      </w:r>
      <w:r w:rsidR="1BE70B40">
        <w:t>.</w:t>
      </w:r>
      <w:r w:rsidR="60963903">
        <w:t xml:space="preserve"> </w:t>
      </w:r>
    </w:p>
    <w:p w:rsidR="00D27CE4" w:rsidP="00D27CE4" w:rsidRDefault="0F07FCA1" w14:paraId="6350F571" w14:textId="79203FF7">
      <w:r>
        <w:t xml:space="preserve">Identical surveys were run in each forum </w:t>
      </w:r>
      <w:r w:rsidR="08DCD307">
        <w:t xml:space="preserve">using </w:t>
      </w:r>
      <w:proofErr w:type="spellStart"/>
      <w:r w:rsidR="2AA39A3D">
        <w:t>REDCap</w:t>
      </w:r>
      <w:proofErr w:type="spellEnd"/>
      <w:r w:rsidR="2AA39A3D">
        <w:t xml:space="preserve"> [30]</w:t>
      </w:r>
      <w:r w:rsidR="2DF0A22D">
        <w:t xml:space="preserve"> at 0, 6 and 12 weeks to allow analysis to explore changes over time.</w:t>
      </w:r>
      <w:r w:rsidR="1E8836C8">
        <w:t xml:space="preserve"> </w:t>
      </w:r>
      <w:r w:rsidR="3EB68AB8">
        <w:t>F</w:t>
      </w:r>
      <w:r w:rsidR="78963D31">
        <w:t>orum users aged 16+ were invited to take part</w:t>
      </w:r>
      <w:r w:rsidR="6E639A4A">
        <w:t xml:space="preserve">, </w:t>
      </w:r>
      <w:r w:rsidR="37069DCE">
        <w:t xml:space="preserve">gave informed consent online and </w:t>
      </w:r>
      <w:r w:rsidR="4B2B5A68">
        <w:t xml:space="preserve">received a </w:t>
      </w:r>
      <w:r w:rsidR="2DF0A22D">
        <w:t xml:space="preserve">£10 digital shopping voucher at each timepoint. </w:t>
      </w:r>
      <w:r w:rsidR="216815CD">
        <w:t xml:space="preserve">Piloting indicated that attentively completing the survey in under 5 minutes would be impossible, so participants who </w:t>
      </w:r>
      <w:r w:rsidR="79B02B20">
        <w:t>did so w</w:t>
      </w:r>
      <w:r w:rsidR="216815CD">
        <w:t xml:space="preserve">ere excluded </w:t>
      </w:r>
      <w:r w:rsidR="1BF97877">
        <w:t xml:space="preserve">from </w:t>
      </w:r>
      <w:r w:rsidR="61BFCFC1">
        <w:t xml:space="preserve">analysis and </w:t>
      </w:r>
      <w:r w:rsidR="21F5CE07">
        <w:t>further follow</w:t>
      </w:r>
      <w:r w:rsidR="4424EDC5">
        <w:t>-</w:t>
      </w:r>
      <w:r w:rsidR="21F5CE07">
        <w:t>ups</w:t>
      </w:r>
      <w:r w:rsidR="1BF97877">
        <w:t xml:space="preserve">. </w:t>
      </w:r>
    </w:p>
    <w:p w:rsidRPr="00DF222E" w:rsidR="006C68FD" w:rsidP="232E92A5" w:rsidRDefault="00B15EB8" w14:paraId="3EC71967" w14:textId="3FDA5067">
      <w:r>
        <w:t xml:space="preserve">To </w:t>
      </w:r>
      <w:r w:rsidR="00516B14">
        <w:t xml:space="preserve">compare </w:t>
      </w:r>
      <w:r w:rsidR="00CB2F8B">
        <w:t>people using forums to th</w:t>
      </w:r>
      <w:r w:rsidR="00BE496A">
        <w:t>o</w:t>
      </w:r>
      <w:r w:rsidR="00CB2F8B">
        <w:t>se seeking support from NHS Talking therapies</w:t>
      </w:r>
      <w:r w:rsidR="00B60E94">
        <w:t xml:space="preserve"> we used the </w:t>
      </w:r>
      <w:r w:rsidR="006E5BB5">
        <w:t xml:space="preserve">NHS reported </w:t>
      </w:r>
      <w:r w:rsidR="00683CB2">
        <w:t>scoring method</w:t>
      </w:r>
      <w:r w:rsidR="006E5BB5">
        <w:t xml:space="preserve"> </w:t>
      </w:r>
      <w:r w:rsidR="00DD61A2">
        <w:t xml:space="preserve">in which </w:t>
      </w:r>
      <w:r w:rsidR="006E5BB5">
        <w:t>anxiety and depression (</w:t>
      </w:r>
      <w:r w:rsidRPr="232E92A5" w:rsidR="006E5BB5">
        <w:rPr>
          <w:b/>
          <w:bCs/>
          <w:i/>
          <w:iCs/>
        </w:rPr>
        <w:t>objective 1</w:t>
      </w:r>
      <w:r w:rsidR="006E5BB5">
        <w:t>) scores for GAD-7 and PHQ-8 were summed and all participants scoring 7 or below on the GAD-7 AND 9 or below on the PHQ-8 were coded as “NotCaseness“(n=198), with the remaining coded as "</w:t>
      </w:r>
      <w:proofErr w:type="spellStart"/>
      <w:r w:rsidR="006E5BB5">
        <w:t>caseness</w:t>
      </w:r>
      <w:proofErr w:type="spellEnd"/>
      <w:r w:rsidR="006E5BB5">
        <w:t>" (n=593)</w:t>
      </w:r>
      <w:r w:rsidR="00DC0D46">
        <w:t xml:space="preserve"> </w:t>
      </w:r>
      <w:r w:rsidR="00563350">
        <w:fldChar w:fldCharType="begin"/>
      </w:r>
      <w:r w:rsidR="00B00BBA">
        <w:instrText xml:space="preserve"> ADDIN EN.CITE &lt;EndNote&gt;&lt;Cite&gt;&lt;Year&gt;2024&lt;/Year&gt;&lt;RecNum&gt;83&lt;/RecNum&gt;&lt;DisplayText&gt;[17]&lt;/DisplayText&gt;&lt;record&gt;&lt;rec-number&gt;83&lt;/rec-number&gt;&lt;foreign-keys&gt;&lt;key app="EN" db-id="azsapf0f7fpe29erp0b5rvxm092tze9se22s" timestamp="1746442450"&gt;83&lt;/key&gt;&lt;/foreign-keys&gt;&lt;ref-type name="Web Page"&gt;12&lt;/ref-type&gt;&lt;contributors&gt;&lt;/contributors&gt;&lt;titles&gt;&lt;title&gt;NHS Talking Therapies for Anxiety and Depression&lt;/title&gt;&lt;/titles&gt;&lt;number&gt;23/04/2025&lt;/number&gt;&lt;dates&gt;&lt;year&gt;2024&lt;/year&gt;&lt;/dates&gt;&lt;pub-location&gt;NHS England&lt;/pub-location&gt;&lt;urls&gt;&lt;related-urls&gt;&lt;url&gt;https://app.powerbi.com/view?r=eyJrIjoiNDdmMWZkMTYtN2I5Ni00MTFkLWFkYjMtNDgwNjFhY2ZkNzJhIiwidCI6IjM3YzM1NGIyLTg1YjAtNDdmNS1iMjIyLTA3YjQ4ZDc3NGVlMyJ9 &lt;/url&gt;&lt;/related-urls&gt;&lt;/urls&gt;&lt;custom2&gt;23/4/2025&lt;/custom2&gt;&lt;/record&gt;&lt;/Cite&gt;&lt;/EndNote&gt;</w:instrText>
      </w:r>
      <w:r w:rsidR="00563350">
        <w:fldChar w:fldCharType="separate"/>
      </w:r>
      <w:r w:rsidR="00B00BBA">
        <w:rPr>
          <w:noProof/>
        </w:rPr>
        <w:t>[17]</w:t>
      </w:r>
      <w:r w:rsidR="00563350">
        <w:fldChar w:fldCharType="end"/>
      </w:r>
      <w:r w:rsidR="002A3CB2">
        <w:t>.</w:t>
      </w:r>
      <w:r w:rsidR="4D879DC9">
        <w:t xml:space="preserve"> </w:t>
      </w:r>
      <w:r w:rsidR="00DC0D46">
        <w:t>In this context “</w:t>
      </w:r>
      <w:proofErr w:type="spellStart"/>
      <w:r w:rsidR="00DC0D46">
        <w:t>caseness</w:t>
      </w:r>
      <w:proofErr w:type="spellEnd"/>
      <w:r w:rsidR="00DC0D46">
        <w:t xml:space="preserve">” refers to </w:t>
      </w:r>
      <w:r w:rsidRPr="003E7DBA" w:rsidR="003E7DBA">
        <w:t>severe enough symptoms of anxiety or depression to be regarded as a clinical case</w:t>
      </w:r>
      <w:r w:rsidR="00A51216">
        <w:t xml:space="preserve"> needing further support</w:t>
      </w:r>
      <w:r w:rsidRPr="003E7DBA" w:rsidR="003E7DBA">
        <w:t xml:space="preserve">. </w:t>
      </w:r>
      <w:r w:rsidR="006C68FD">
        <w:t>A chi-squared test compare</w:t>
      </w:r>
      <w:r w:rsidR="00DB2199">
        <w:t>d</w:t>
      </w:r>
      <w:r w:rsidR="006C68FD">
        <w:t xml:space="preserve"> the proportion of </w:t>
      </w:r>
      <w:r w:rsidR="00343596">
        <w:t>“</w:t>
      </w:r>
      <w:r w:rsidR="006C68FD">
        <w:t>cases</w:t>
      </w:r>
      <w:r w:rsidR="00343596">
        <w:t>”</w:t>
      </w:r>
      <w:r w:rsidR="006C68FD">
        <w:t xml:space="preserve"> in the </w:t>
      </w:r>
      <w:r w:rsidR="00640F1E">
        <w:t xml:space="preserve">survey sample </w:t>
      </w:r>
      <w:r w:rsidR="006C68FD">
        <w:t xml:space="preserve">to the proportion </w:t>
      </w:r>
      <w:r w:rsidR="00FC1CA2">
        <w:t xml:space="preserve">of “cases” </w:t>
      </w:r>
      <w:r w:rsidR="00FC0794">
        <w:t xml:space="preserve">using </w:t>
      </w:r>
      <w:r w:rsidR="00FF0565">
        <w:t xml:space="preserve">NHS </w:t>
      </w:r>
      <w:r w:rsidR="008B0718">
        <w:t xml:space="preserve">Talking Therapies </w:t>
      </w:r>
      <w:r w:rsidR="00E05CE3">
        <w:t xml:space="preserve">North West region </w:t>
      </w:r>
      <w:r w:rsidR="006C68FD">
        <w:t>2022-2023</w:t>
      </w:r>
      <w:r w:rsidR="00E05CE3">
        <w:t xml:space="preserve"> database</w:t>
      </w:r>
      <w:r w:rsidR="006C68FD">
        <w:t xml:space="preserve"> </w:t>
      </w:r>
      <w:r w:rsidR="008D52DF">
        <w:fldChar w:fldCharType="begin"/>
      </w:r>
      <w:r w:rsidR="00B00BBA">
        <w:instrText xml:space="preserve"> ADDIN EN.CITE &lt;EndNote&gt;&lt;Cite ExcludeAuth="1"&gt;&lt;Year&gt;2024&lt;/Year&gt;&lt;RecNum&gt;83&lt;/RecNum&gt;&lt;DisplayText&gt;[17]&lt;/DisplayText&gt;&lt;record&gt;&lt;rec-number&gt;83&lt;/rec-number&gt;&lt;foreign-keys&gt;&lt;key app="EN" db-id="azsapf0f7fpe29erp0b5rvxm092tze9se22s" timestamp="1746442450"&gt;83&lt;/key&gt;&lt;/foreign-keys&gt;&lt;ref-type name="Web Page"&gt;12&lt;/ref-type&gt;&lt;contributors&gt;&lt;/contributors&gt;&lt;titles&gt;&lt;title&gt;NHS Talking Therapies for Anxiety and Depression&lt;/title&gt;&lt;/titles&gt;&lt;number&gt;23/04/2025&lt;/number&gt;&lt;dates&gt;&lt;year&gt;2024&lt;/year&gt;&lt;/dates&gt;&lt;pub-location&gt;NHS England&lt;/pub-location&gt;&lt;urls&gt;&lt;related-urls&gt;&lt;url&gt;https://app.powerbi.com/view?r=eyJrIjoiNDdmMWZkMTYtN2I5Ni00MTFkLWFkYjMtNDgwNjFhY2ZkNzJhIiwidCI6IjM3YzM1NGIyLTg1YjAtNDdmNS1iMjIyLTA3YjQ4ZDc3NGVlMyJ9 &lt;/url&gt;&lt;/related-urls&gt;&lt;/urls&gt;&lt;custom2&gt;23/4/2025&lt;/custom2&gt;&lt;/record&gt;&lt;/Cite&gt;&lt;/EndNote&gt;</w:instrText>
      </w:r>
      <w:r w:rsidR="008D52DF">
        <w:fldChar w:fldCharType="separate"/>
      </w:r>
      <w:r w:rsidR="00B00BBA">
        <w:rPr>
          <w:noProof/>
        </w:rPr>
        <w:t>[17]</w:t>
      </w:r>
      <w:r w:rsidR="008D52DF">
        <w:fldChar w:fldCharType="end"/>
      </w:r>
      <w:r w:rsidR="004D5ED1">
        <w:t xml:space="preserve">. </w:t>
      </w:r>
      <w:r w:rsidR="006C68FD">
        <w:t xml:space="preserve"> </w:t>
      </w:r>
      <w:r w:rsidR="00A6369C">
        <w:t xml:space="preserve">This region was chosen </w:t>
      </w:r>
      <w:r w:rsidR="00285029">
        <w:t xml:space="preserve">for convenience </w:t>
      </w:r>
      <w:r w:rsidR="00B72599">
        <w:t>as this is where the research was conducted</w:t>
      </w:r>
      <w:r w:rsidR="00285029">
        <w:t xml:space="preserve"> </w:t>
      </w:r>
      <w:r w:rsidR="00B72599">
        <w:t xml:space="preserve">and does not necessarily reflect where the </w:t>
      </w:r>
      <w:r w:rsidR="00285029">
        <w:t>sample were located as all forums were national.</w:t>
      </w:r>
      <w:r w:rsidR="006C68FD">
        <w:t xml:space="preserve"> </w:t>
      </w:r>
      <w:r w:rsidR="00F05B73">
        <w:t>D</w:t>
      </w:r>
      <w:r w:rsidR="006C3166">
        <w:t>escriptive statistics</w:t>
      </w:r>
      <w:r w:rsidR="00044BA9">
        <w:t xml:space="preserve"> </w:t>
      </w:r>
      <w:r w:rsidR="00327849">
        <w:t>describe</w:t>
      </w:r>
      <w:r w:rsidR="00044BA9">
        <w:t>d</w:t>
      </w:r>
      <w:r w:rsidR="00327849">
        <w:t xml:space="preserve"> users</w:t>
      </w:r>
      <w:r w:rsidR="00212950">
        <w:t>’</w:t>
      </w:r>
      <w:r w:rsidR="00327849">
        <w:t xml:space="preserve"> experiences of forums </w:t>
      </w:r>
      <w:r w:rsidR="006C3166">
        <w:t xml:space="preserve">and </w:t>
      </w:r>
      <w:r w:rsidR="003937DB">
        <w:t>cross</w:t>
      </w:r>
      <w:r w:rsidR="005A3AB0">
        <w:t>-</w:t>
      </w:r>
      <w:r w:rsidR="003937DB">
        <w:t xml:space="preserve">sectional </w:t>
      </w:r>
      <w:r w:rsidR="006C3166">
        <w:t>correlations</w:t>
      </w:r>
      <w:r w:rsidR="00A249DC">
        <w:t xml:space="preserve">, </w:t>
      </w:r>
      <w:r w:rsidR="00F51926">
        <w:t xml:space="preserve">and </w:t>
      </w:r>
      <w:r w:rsidR="006C3166">
        <w:t xml:space="preserve">t-tests </w:t>
      </w:r>
      <w:r w:rsidR="00327849">
        <w:t>explore</w:t>
      </w:r>
      <w:r w:rsidR="00411E97">
        <w:t>d</w:t>
      </w:r>
      <w:r w:rsidR="00327849">
        <w:t xml:space="preserve"> </w:t>
      </w:r>
      <w:r w:rsidR="00C95A17">
        <w:t>hypothesised relationships between key concepts in our programme theories</w:t>
      </w:r>
      <w:r w:rsidR="005C1058">
        <w:t xml:space="preserve"> </w:t>
      </w:r>
      <w:r w:rsidRPr="232E92A5" w:rsidR="005C1058">
        <w:rPr>
          <w:b/>
          <w:bCs/>
        </w:rPr>
        <w:t>(objective 2</w:t>
      </w:r>
      <w:r w:rsidRPr="004A4F8D" w:rsidR="005C1058">
        <w:t>)</w:t>
      </w:r>
      <w:r w:rsidRPr="004A4F8D" w:rsidR="003F64B1">
        <w:t xml:space="preserve">. </w:t>
      </w:r>
      <w:r w:rsidRPr="004A4F8D" w:rsidR="004A4F8D">
        <w:t>Due to the highly exploratory nature of the analyses, no corrections were made for multiple testing</w:t>
      </w:r>
      <w:r w:rsidR="00957283">
        <w:t>.</w:t>
      </w:r>
      <w:r w:rsidRPr="004A4F8D" w:rsidR="004A4F8D">
        <w:t xml:space="preserve"> </w:t>
      </w:r>
      <w:r w:rsidRPr="004A4F8D" w:rsidR="009A4A2C">
        <w:t>Two l</w:t>
      </w:r>
      <w:r w:rsidRPr="004A4F8D" w:rsidR="1FDD579F">
        <w:t xml:space="preserve">atent growth curve models </w:t>
      </w:r>
      <w:r w:rsidRPr="004A4F8D" w:rsidR="00C03752">
        <w:fldChar w:fldCharType="begin"/>
      </w:r>
      <w:r w:rsidR="00B00BBA">
        <w:instrText xml:space="preserve"> ADDIN EN.CITE &lt;EndNote&gt;&lt;Cite&gt;&lt;Author&gt;Duncan&lt;/Author&gt;&lt;Year&gt;2009&lt;/Year&gt;&lt;RecNum&gt;84&lt;/RecNum&gt;&lt;DisplayText&gt;[22]&lt;/DisplayText&gt;&lt;record&gt;&lt;rec-number&gt;84&lt;/rec-number&gt;&lt;foreign-keys&gt;&lt;key app="EN" db-id="azsapf0f7fpe29erp0b5rvxm092tze9se22s" timestamp="1746459996"&gt;84&lt;/key&gt;&lt;/foreign-keys&gt;&lt;ref-type name="Journal Article"&gt;17&lt;/ref-type&gt;&lt;contributors&gt;&lt;authors&gt;&lt;author&gt;Duncan, Terry E&lt;/author&gt;&lt;author&gt;Duncan, Susan C&lt;/author&gt;&lt;/authors&gt;&lt;/contributors&gt;&lt;titles&gt;&lt;title&gt;The ABC’s of LGM: An introductory guide to latent variable growth curve modeling&lt;/title&gt;&lt;secondary-title&gt;Social and personality psychology compass&lt;/secondary-title&gt;&lt;/titles&gt;&lt;periodical&gt;&lt;full-title&gt;Social and personality psychology compass&lt;/full-title&gt;&lt;/periodical&gt;&lt;pages&gt;979-991&lt;/pages&gt;&lt;volume&gt;3&lt;/volume&gt;&lt;number&gt;6&lt;/number&gt;&lt;dates&gt;&lt;year&gt;2009&lt;/year&gt;&lt;/dates&gt;&lt;isbn&gt;1751-9004&lt;/isbn&gt;&lt;urls&gt;&lt;/urls&gt;&lt;/record&gt;&lt;/Cite&gt;&lt;/EndNote&gt;</w:instrText>
      </w:r>
      <w:r w:rsidRPr="004A4F8D" w:rsidR="00C03752">
        <w:fldChar w:fldCharType="separate"/>
      </w:r>
      <w:r w:rsidR="00B00BBA">
        <w:rPr>
          <w:noProof/>
        </w:rPr>
        <w:t>[22]</w:t>
      </w:r>
      <w:r w:rsidRPr="004A4F8D" w:rsidR="00C03752">
        <w:fldChar w:fldCharType="end"/>
      </w:r>
      <w:r w:rsidRPr="004A4F8D" w:rsidR="1FDD579F">
        <w:t xml:space="preserve"> were fitted to </w:t>
      </w:r>
      <w:r w:rsidRPr="004A4F8D" w:rsidR="11B12D84">
        <w:t>examine change</w:t>
      </w:r>
      <w:r w:rsidRPr="004A4F8D" w:rsidR="008E5ECA">
        <w:t>s</w:t>
      </w:r>
      <w:r w:rsidRPr="004A4F8D" w:rsidR="11B12D84">
        <w:t xml:space="preserve"> in GAD and PHQ scores over the three timepoints</w:t>
      </w:r>
      <w:r w:rsidRPr="004A4F8D" w:rsidR="008831D7">
        <w:t>, respectively</w:t>
      </w:r>
      <w:r w:rsidRPr="004A4F8D" w:rsidR="1FDD579F">
        <w:rPr>
          <w:rFonts w:ascii="Aptos" w:hAnsi="Aptos" w:eastAsia="Aptos" w:cs="Aptos"/>
          <w:color w:val="242424"/>
          <w:sz w:val="24"/>
          <w:szCs w:val="24"/>
        </w:rPr>
        <w:t>.</w:t>
      </w:r>
      <w:r w:rsidRPr="004A4F8D" w:rsidR="003937DB">
        <w:t xml:space="preserve"> </w:t>
      </w:r>
      <w:r w:rsidRPr="00DF222E" w:rsidR="004A4F8D">
        <w:rPr>
          <w:rFonts w:ascii="Aptos" w:hAnsi="Aptos" w:eastAsia="Aptos" w:cs="Aptos"/>
          <w:color w:val="242424"/>
        </w:rPr>
        <w:t xml:space="preserve">Each model specified a latent intercept (to represent initial state) and a latent </w:t>
      </w:r>
      <w:r w:rsidR="00A404A1">
        <w:rPr>
          <w:rFonts w:ascii="Aptos" w:hAnsi="Aptos" w:eastAsia="Aptos" w:cs="Aptos"/>
          <w:color w:val="242424"/>
        </w:rPr>
        <w:t>slope</w:t>
      </w:r>
      <w:r w:rsidRPr="00DF222E" w:rsidR="004A4F8D">
        <w:rPr>
          <w:rFonts w:ascii="Aptos" w:hAnsi="Aptos" w:eastAsia="Aptos" w:cs="Aptos"/>
          <w:color w:val="242424"/>
        </w:rPr>
        <w:t xml:space="preserve"> (to represent linear change over time) of the three repeated measurement for each construct.</w:t>
      </w:r>
    </w:p>
    <w:p w:rsidR="00E746CB" w:rsidP="006F0B25" w:rsidRDefault="00E746CB" w14:paraId="138E0135" w14:textId="77777777">
      <w:pPr>
        <w:rPr>
          <w:rStyle w:val="Emphasis"/>
        </w:rPr>
      </w:pPr>
    </w:p>
    <w:p w:rsidRPr="0036006A" w:rsidR="0036006A" w:rsidP="00A11418" w:rsidRDefault="00064258" w14:paraId="3CFA27A3" w14:textId="66A99A36">
      <w:pPr>
        <w:pStyle w:val="Heading4"/>
        <w:rPr>
          <w:rStyle w:val="Emphasis"/>
        </w:rPr>
      </w:pPr>
      <w:r w:rsidRPr="0036006A">
        <w:rPr>
          <w:rStyle w:val="Emphasis"/>
        </w:rPr>
        <w:t xml:space="preserve">Interviews </w:t>
      </w:r>
    </w:p>
    <w:p w:rsidR="0025482C" w:rsidP="0025482C" w:rsidRDefault="56BA8DCC" w14:paraId="78A031D4" w14:textId="6490537C">
      <w:r>
        <w:t xml:space="preserve">Interview participants were recruited </w:t>
      </w:r>
      <w:r w:rsidR="004B3592">
        <w:t>mainly</w:t>
      </w:r>
      <w:r w:rsidR="00BA7968">
        <w:t xml:space="preserve"> </w:t>
      </w:r>
      <w:r>
        <w:t xml:space="preserve">via </w:t>
      </w:r>
      <w:r w:rsidR="66616CC6">
        <w:t xml:space="preserve">the survey, </w:t>
      </w:r>
      <w:r w:rsidR="264C1FE4">
        <w:t xml:space="preserve">although </w:t>
      </w:r>
      <w:r w:rsidR="22C74CBE">
        <w:t xml:space="preserve">some </w:t>
      </w:r>
      <w:r w:rsidR="66616CC6">
        <w:t xml:space="preserve">forums also </w:t>
      </w:r>
      <w:r w:rsidR="1FF7B2FD">
        <w:t>advertised direct</w:t>
      </w:r>
      <w:r w:rsidR="25A31A17">
        <w:t xml:space="preserve">ly </w:t>
      </w:r>
      <w:r w:rsidR="16021197">
        <w:t>in</w:t>
      </w:r>
      <w:r w:rsidR="1FF7B2FD">
        <w:t xml:space="preserve"> the </w:t>
      </w:r>
      <w:r w:rsidR="16021197">
        <w:t>forum</w:t>
      </w:r>
      <w:r w:rsidR="003147D3">
        <w:t xml:space="preserve">. Interviewing </w:t>
      </w:r>
      <w:r w:rsidR="005776F1">
        <w:t xml:space="preserve">began after the survey was launched and continued </w:t>
      </w:r>
      <w:r w:rsidR="0054697D">
        <w:t>for several months after the survey was completed</w:t>
      </w:r>
      <w:r w:rsidR="16021197">
        <w:t>.</w:t>
      </w:r>
      <w:r w:rsidR="1FF7B2FD">
        <w:t xml:space="preserve"> </w:t>
      </w:r>
      <w:r w:rsidR="00B41387">
        <w:t xml:space="preserve">Interviews lasted between approximately 35 and 65 minutes. </w:t>
      </w:r>
      <w:r w:rsidR="005510F3">
        <w:t>Interviewing stopped</w:t>
      </w:r>
      <w:r w:rsidR="008868F0">
        <w:t xml:space="preserve"> when </w:t>
      </w:r>
      <w:r w:rsidR="00E37BB3">
        <w:t>there was sufficient data to refine each programme theory</w:t>
      </w:r>
      <w:r w:rsidR="00060863">
        <w:t xml:space="preserve"> </w:t>
      </w:r>
      <w:r w:rsidR="00E37BB3">
        <w:t xml:space="preserve">and </w:t>
      </w:r>
      <w:r w:rsidR="00060863">
        <w:t xml:space="preserve">consistent with the timeframe determined by the study resources. </w:t>
      </w:r>
      <w:r w:rsidR="005510F3">
        <w:t xml:space="preserve"> </w:t>
      </w:r>
      <w:r w:rsidR="6BF081E0">
        <w:t xml:space="preserve">Invitations were </w:t>
      </w:r>
      <w:r w:rsidR="16021197">
        <w:t>emailed</w:t>
      </w:r>
      <w:r w:rsidR="56FCA6E6">
        <w:t xml:space="preserve"> to </w:t>
      </w:r>
      <w:r w:rsidR="64E9B916">
        <w:t xml:space="preserve">a purposive </w:t>
      </w:r>
      <w:r w:rsidR="56FCA6E6">
        <w:t xml:space="preserve">sample </w:t>
      </w:r>
      <w:r w:rsidR="743F4FC9">
        <w:t xml:space="preserve">of </w:t>
      </w:r>
      <w:r w:rsidR="4C8F9829">
        <w:t xml:space="preserve">those consenting to be contacted </w:t>
      </w:r>
      <w:r w:rsidR="1851FB11">
        <w:t>to ensure participation across each forum, and across different levels of reported forum use</w:t>
      </w:r>
      <w:r w:rsidR="599325EB">
        <w:t>.</w:t>
      </w:r>
      <w:r w:rsidR="1851FB11">
        <w:t xml:space="preserve"> </w:t>
      </w:r>
      <w:r w:rsidR="18662B5F">
        <w:t xml:space="preserve"> </w:t>
      </w:r>
      <w:r w:rsidR="07C86093">
        <w:t>I</w:t>
      </w:r>
      <w:r w:rsidR="208B0560">
        <w:t xml:space="preserve">nterviews were </w:t>
      </w:r>
      <w:r w:rsidR="7CCC5F9D">
        <w:t>individual,</w:t>
      </w:r>
      <w:r w:rsidR="208B0560">
        <w:t xml:space="preserve"> semi-structured, and conducted on Microsoft Teams or by telephone</w:t>
      </w:r>
      <w:r w:rsidR="0008261E">
        <w:t xml:space="preserve"> by two </w:t>
      </w:r>
      <w:r w:rsidR="0017116D">
        <w:t>R</w:t>
      </w:r>
      <w:r w:rsidR="0008261E">
        <w:t xml:space="preserve">esearch </w:t>
      </w:r>
      <w:r w:rsidR="0017116D">
        <w:t>A</w:t>
      </w:r>
      <w:r w:rsidR="0008261E">
        <w:t xml:space="preserve">ssociates </w:t>
      </w:r>
      <w:r w:rsidR="00644B78">
        <w:t>(ZG, PM)</w:t>
      </w:r>
      <w:r w:rsidR="208B0560">
        <w:t xml:space="preserve">. </w:t>
      </w:r>
      <w:r w:rsidR="6C4DB88F">
        <w:t xml:space="preserve">Participants received a £30 </w:t>
      </w:r>
      <w:r w:rsidR="44B064A5">
        <w:t>shopping</w:t>
      </w:r>
      <w:r w:rsidR="6C4DB88F">
        <w:t xml:space="preserve"> voucher.  </w:t>
      </w:r>
      <w:r w:rsidR="41F9F5DF">
        <w:t xml:space="preserve">Consistent with realist interviewing methodology </w:t>
      </w:r>
      <w:r w:rsidR="00A947E6">
        <w:fldChar w:fldCharType="begin"/>
      </w:r>
      <w:r w:rsidR="00B00BBA">
        <w:instrText xml:space="preserve"> ADDIN EN.CITE &lt;EndNote&gt;&lt;Cite&gt;&lt;Author&gt;Manzano&lt;/Author&gt;&lt;Year&gt;2016&lt;/Year&gt;&lt;RecNum&gt;28&lt;/RecNum&gt;&lt;DisplayText&gt;[23]&lt;/DisplayText&gt;&lt;record&gt;&lt;rec-number&gt;28&lt;/rec-number&gt;&lt;foreign-keys&gt;&lt;key app="EN" db-id="azsapf0f7fpe29erp0b5rvxm092tze9se22s" timestamp="1746440036"&gt;28&lt;/key&gt;&lt;/foreign-keys&gt;&lt;ref-type name="Journal Article"&gt;17&lt;/ref-type&gt;&lt;contributors&gt;&lt;authors&gt;&lt;author&gt;Manzano, Ana&lt;/author&gt;&lt;/authors&gt;&lt;/contributors&gt;&lt;titles&gt;&lt;title&gt;The craft of interviewing in realist evaluation&lt;/title&gt;&lt;secondary-title&gt;Evaluation&lt;/secondary-title&gt;&lt;/titles&gt;&lt;periodical&gt;&lt;full-title&gt;Evaluation&lt;/full-title&gt;&lt;/periodical&gt;&lt;pages&gt;342-360&lt;/pages&gt;&lt;volume&gt;22&lt;/volume&gt;&lt;number&gt;3&lt;/number&gt;&lt;dates&gt;&lt;year&gt;2016&lt;/year&gt;&lt;/dates&gt;&lt;isbn&gt;1356-3890&lt;/isbn&gt;&lt;urls&gt;&lt;/urls&gt;&lt;/record&gt;&lt;/Cite&gt;&lt;/EndNote&gt;</w:instrText>
      </w:r>
      <w:r w:rsidR="00A947E6">
        <w:fldChar w:fldCharType="separate"/>
      </w:r>
      <w:r w:rsidR="00B00BBA">
        <w:rPr>
          <w:noProof/>
        </w:rPr>
        <w:t>[23]</w:t>
      </w:r>
      <w:r w:rsidR="00A947E6">
        <w:fldChar w:fldCharType="end"/>
      </w:r>
      <w:r w:rsidR="0800B2A8">
        <w:t xml:space="preserve"> we</w:t>
      </w:r>
      <w:r w:rsidR="208B0560">
        <w:t xml:space="preserve"> used a combination of inductive questioning to explore participants’ experiences, and deductive, theory testing questions</w:t>
      </w:r>
      <w:r w:rsidR="616B7023">
        <w:t>, asking pa</w:t>
      </w:r>
      <w:r w:rsidR="208B0560">
        <w:t xml:space="preserve">rticipants to reflect on, elaborate, or refute </w:t>
      </w:r>
      <w:r w:rsidR="326AFA7A">
        <w:t xml:space="preserve">our initial </w:t>
      </w:r>
      <w:r w:rsidR="208B0560">
        <w:t xml:space="preserve">programme theories. </w:t>
      </w:r>
      <w:r w:rsidR="6C4DB88F">
        <w:t xml:space="preserve">The </w:t>
      </w:r>
      <w:r w:rsidR="3670E209">
        <w:t xml:space="preserve">interview </w:t>
      </w:r>
      <w:r w:rsidR="6C4DB88F">
        <w:t>topic guide</w:t>
      </w:r>
      <w:r w:rsidR="57889A78">
        <w:t xml:space="preserve"> </w:t>
      </w:r>
      <w:r w:rsidR="3670E209">
        <w:t>(</w:t>
      </w:r>
      <w:hyperlink r:id="rId14">
        <w:r w:rsidRPr="67FDD975" w:rsidR="3670E209">
          <w:rPr>
            <w:rStyle w:val="Hyperlink"/>
          </w:rPr>
          <w:t xml:space="preserve">Appendix </w:t>
        </w:r>
        <w:r w:rsidR="001D11CF">
          <w:rPr>
            <w:rStyle w:val="Hyperlink"/>
          </w:rPr>
          <w:t>4</w:t>
        </w:r>
        <w:r w:rsidRPr="67FDD975" w:rsidR="3670E209">
          <w:rPr>
            <w:rStyle w:val="Hyperlink"/>
          </w:rPr>
          <w:t>)</w:t>
        </w:r>
      </w:hyperlink>
      <w:r w:rsidR="57889A78">
        <w:t xml:space="preserve"> </w:t>
      </w:r>
      <w:r w:rsidR="6C4DB88F">
        <w:t xml:space="preserve">was developed in collaboration with the </w:t>
      </w:r>
      <w:r w:rsidR="457FB687">
        <w:t>PPI</w:t>
      </w:r>
      <w:r w:rsidR="37575039">
        <w:t xml:space="preserve"> </w:t>
      </w:r>
      <w:r w:rsidR="11DEA6C7">
        <w:t>Group</w:t>
      </w:r>
      <w:r w:rsidR="6C4DB88F">
        <w:t xml:space="preserve">. </w:t>
      </w:r>
    </w:p>
    <w:p w:rsidR="00BA799D" w:rsidP="00BA799D" w:rsidRDefault="745984D6" w14:paraId="554602E8" w14:textId="5422C807">
      <w:r>
        <w:t>Interviews</w:t>
      </w:r>
      <w:r w:rsidR="444912C4">
        <w:t xml:space="preserve"> were </w:t>
      </w:r>
      <w:r>
        <w:t>transcribed</w:t>
      </w:r>
      <w:r w:rsidR="444912C4">
        <w:t xml:space="preserve">, </w:t>
      </w:r>
      <w:r>
        <w:t>deidentified</w:t>
      </w:r>
      <w:r w:rsidR="444912C4">
        <w:t xml:space="preserve">, and coded </w:t>
      </w:r>
      <w:r w:rsidR="0017116D">
        <w:t xml:space="preserve">by the Research Associates (ZG, PM) </w:t>
      </w:r>
      <w:r w:rsidR="6ECEA94E">
        <w:t xml:space="preserve">into a </w:t>
      </w:r>
      <w:r>
        <w:t xml:space="preserve">framework </w:t>
      </w:r>
      <w:r w:rsidR="6ECEA94E">
        <w:t xml:space="preserve">built from the </w:t>
      </w:r>
      <w:r>
        <w:t xml:space="preserve">initial </w:t>
      </w:r>
      <w:r w:rsidR="6ECEA94E">
        <w:t>programme theories using Excel</w:t>
      </w:r>
      <w:r>
        <w:t xml:space="preserve">. </w:t>
      </w:r>
      <w:r w:rsidR="1622A4B9">
        <w:t xml:space="preserve"> </w:t>
      </w:r>
      <w:r w:rsidR="0E290464">
        <w:t xml:space="preserve">Coded extracts were quotes </w:t>
      </w:r>
      <w:r>
        <w:t xml:space="preserve">detailing causal insights relevant to the key impacts specified in the </w:t>
      </w:r>
      <w:r w:rsidR="2C83DE0A">
        <w:t>initial programme theories</w:t>
      </w:r>
      <w:r>
        <w:t xml:space="preserve"> and any new impacts not previously identified. </w:t>
      </w:r>
      <w:r w:rsidR="2C83DE0A">
        <w:t>Q</w:t>
      </w:r>
      <w:r w:rsidR="132819C2">
        <w:t xml:space="preserve">uotes within each </w:t>
      </w:r>
      <w:r w:rsidR="08F3CC06">
        <w:t xml:space="preserve">theory area were </w:t>
      </w:r>
      <w:r w:rsidR="56E7F46C">
        <w:t>analysed</w:t>
      </w:r>
      <w:r w:rsidR="08F3CC06">
        <w:t xml:space="preserve"> using </w:t>
      </w:r>
      <w:proofErr w:type="spellStart"/>
      <w:r w:rsidR="08F3CC06">
        <w:t>retroductive</w:t>
      </w:r>
      <w:proofErr w:type="spellEnd"/>
      <w:r w:rsidR="08F3CC06">
        <w:t xml:space="preserve"> reasoning </w:t>
      </w:r>
      <w:r w:rsidR="0013099F">
        <w:t>(</w:t>
      </w:r>
      <w:r w:rsidRPr="0013099F" w:rsidR="0013099F">
        <w:t>work</w:t>
      </w:r>
      <w:r w:rsidR="0013099F">
        <w:t>ing</w:t>
      </w:r>
      <w:r w:rsidRPr="0013099F" w:rsidR="0013099F">
        <w:t xml:space="preserve"> backward from an observed phenomenon to identify the underlying mechanisms or causes that could have produced it</w:t>
      </w:r>
      <w:r w:rsidR="0013099F">
        <w:t xml:space="preserve">) </w:t>
      </w:r>
      <w:r w:rsidR="08F3CC06">
        <w:t xml:space="preserve">to further </w:t>
      </w:r>
      <w:r>
        <w:t xml:space="preserve">understand how these </w:t>
      </w:r>
      <w:r>
        <w:t xml:space="preserve">impacts were generated, and identify </w:t>
      </w:r>
      <w:r w:rsidR="68791012">
        <w:t>necessary</w:t>
      </w:r>
      <w:r w:rsidR="74300B61">
        <w:t xml:space="preserve"> </w:t>
      </w:r>
      <w:r>
        <w:t xml:space="preserve">contextual factors related to the wider social context, design of the forum, </w:t>
      </w:r>
      <w:r w:rsidR="27E4D175">
        <w:t>or user characteristics</w:t>
      </w:r>
      <w:r w:rsidR="54DD21AA">
        <w:t xml:space="preserve">. </w:t>
      </w:r>
      <w:r w:rsidR="6A9A5202">
        <w:t xml:space="preserve">Each theory was rewritten, and new theories generated as needed. Negative impacts </w:t>
      </w:r>
      <w:r w:rsidR="00904567">
        <w:t>are</w:t>
      </w:r>
      <w:r w:rsidR="6A9A5202">
        <w:t xml:space="preserve"> understood using the same theories, demonstrating how changes in context can impact how mechanisms are </w:t>
      </w:r>
      <w:r w:rsidR="00DD744F">
        <w:t>activated</w:t>
      </w:r>
      <w:r w:rsidR="6A9A5202">
        <w:t xml:space="preserve"> to generate very different outcomes. </w:t>
      </w:r>
      <w:r w:rsidR="61F585FC">
        <w:t xml:space="preserve">The analysis was done individually, </w:t>
      </w:r>
      <w:r w:rsidR="27A4AE8F">
        <w:t xml:space="preserve">and </w:t>
      </w:r>
      <w:r w:rsidR="4564CEDA">
        <w:t xml:space="preserve">as part of </w:t>
      </w:r>
      <w:r w:rsidR="27B3E8B2">
        <w:t>two</w:t>
      </w:r>
      <w:r w:rsidR="4564CEDA">
        <w:t xml:space="preserve"> </w:t>
      </w:r>
      <w:r w:rsidR="24F4B0BF">
        <w:t>full</w:t>
      </w:r>
      <w:r w:rsidR="3E18BF80">
        <w:t>-</w:t>
      </w:r>
      <w:r w:rsidR="4564CEDA">
        <w:t xml:space="preserve">day </w:t>
      </w:r>
      <w:r w:rsidR="27B3E8B2">
        <w:t xml:space="preserve">group </w:t>
      </w:r>
      <w:r w:rsidR="4564CEDA">
        <w:t xml:space="preserve">workshops by </w:t>
      </w:r>
      <w:r w:rsidR="52BE4EC3">
        <w:t>core</w:t>
      </w:r>
      <w:r w:rsidR="4564CEDA">
        <w:t xml:space="preserve"> members of the analysis team (FL, ZG, HR, NC, PM)</w:t>
      </w:r>
      <w:r w:rsidR="52BE4EC3">
        <w:t xml:space="preserve">, and finally in collaboration with the whole team (including </w:t>
      </w:r>
      <w:r w:rsidR="1B6DFD81">
        <w:t xml:space="preserve">our </w:t>
      </w:r>
      <w:r w:rsidR="457FB687">
        <w:t>PPI</w:t>
      </w:r>
      <w:r w:rsidR="1B6DFD81">
        <w:t xml:space="preserve"> Group</w:t>
      </w:r>
      <w:r w:rsidR="408F3BEB">
        <w:t>)</w:t>
      </w:r>
      <w:r w:rsidR="52BE4EC3">
        <w:t xml:space="preserve"> as part of </w:t>
      </w:r>
      <w:r w:rsidR="17FA36BC">
        <w:t>a one</w:t>
      </w:r>
      <w:r w:rsidR="33226489">
        <w:t xml:space="preserve">-day </w:t>
      </w:r>
      <w:r w:rsidR="12DECB97">
        <w:t xml:space="preserve">in person event. </w:t>
      </w:r>
    </w:p>
    <w:p w:rsidRPr="009250F3" w:rsidR="009250F3" w:rsidP="00A11418" w:rsidRDefault="009250F3" w14:paraId="347200AA" w14:textId="4A40A94F">
      <w:pPr>
        <w:pStyle w:val="Heading4"/>
        <w:rPr>
          <w:i w:val="0"/>
        </w:rPr>
      </w:pPr>
      <w:r w:rsidRPr="009250F3">
        <w:t>Forum</w:t>
      </w:r>
      <w:r w:rsidR="003A37D3">
        <w:t xml:space="preserve"> Posts</w:t>
      </w:r>
    </w:p>
    <w:p w:rsidR="007E30FB" w:rsidP="00744F13" w:rsidRDefault="74E7D746" w14:paraId="0070D279" w14:textId="7D88F34B">
      <w:r>
        <w:t xml:space="preserve">Forum </w:t>
      </w:r>
      <w:r w:rsidRPr="00B86966">
        <w:t>p</w:t>
      </w:r>
      <w:r w:rsidRPr="00B86966" w:rsidR="4FC04D1A">
        <w:t xml:space="preserve">osts were used to identify evidence to support or refute our revised programme theories. </w:t>
      </w:r>
      <w:r w:rsidRPr="00B86966" w:rsidR="5118AF36">
        <w:t>E</w:t>
      </w:r>
      <w:r w:rsidRPr="00B86966" w:rsidR="27AE5D9F">
        <w:t xml:space="preserve">thical challenges in using online forum posts for research </w:t>
      </w:r>
      <w:r w:rsidRPr="00B86966" w:rsidR="76E4CFB8">
        <w:t>are</w:t>
      </w:r>
      <w:r w:rsidRPr="00B86966" w:rsidR="27AE5D9F">
        <w:t xml:space="preserve"> explored in detail elsewhere </w:t>
      </w:r>
      <w:r w:rsidR="00B86966">
        <w:fldChar w:fldCharType="begin"/>
      </w:r>
      <w:r w:rsidR="00B86966">
        <w:instrText xml:space="preserve"> ADDIN EN.CITE &lt;EndNote&gt;&lt;Cite&gt;&lt;Author&gt;Rayson;  Heather Robinson;  Elena Semino;  John Vidler&lt;/Author&gt;&lt;Year&gt;2025&lt;/Year&gt;&lt;RecNum&gt;101&lt;/RecNum&gt;&lt;DisplayText&gt;[24]&lt;/DisplayText&gt;&lt;record&gt;&lt;rec-number&gt;101&lt;/rec-number&gt;&lt;foreign-keys&gt;&lt;key app="EN" db-id="azsapf0f7fpe29erp0b5rvxm092tze9se22s" timestamp="1749807043"&gt;101&lt;/key&gt;&lt;/foreign-keys&gt;&lt;ref-type name="Journal Article"&gt;17&lt;/ref-type&gt;&lt;contributors&gt;&lt;authors&gt;&lt;author&gt;Fiona Lobban;  Neil Caton;  Zoe Glossop;  Jade Haines;  Gemma Hayward;  Connor Heapy;  Rose Johnston;  Steve Jones;  Chris Lodge;  Karen Machin;  Paul Marshall;  Tamara Rakic;  Paul Rayson;  Heather Robinson;  Elena Semino;  John Vidler&lt;/author&gt;&lt;/authors&gt;&lt;/contributors&gt;&lt;titles&gt;&lt;title&gt;Evaluating peer online forums to support health: ethical and practical challenges&lt;/title&gt;&lt;secondary-title&gt;Journal of Medical Internet Research&lt;/secondary-title&gt;&lt;/titles&gt;&lt;periodical&gt;&lt;full-title&gt;Journal of Medical Internet Research&lt;/full-title&gt;&lt;/periodical&gt;&lt;dates&gt;&lt;year&gt;2025&lt;/year&gt;&lt;/dates&gt;&lt;urls&gt;&lt;related-urls&gt;&lt;url&gt;https://preprints.jmir.org/preprint/73427&lt;/url&gt;&lt;/related-urls&gt;&lt;/urls&gt;&lt;electronic-resource-num&gt;10.2196/preprints.73427&lt;/electronic-resource-num&gt;&lt;/record&gt;&lt;/Cite&gt;&lt;/EndNote&gt;</w:instrText>
      </w:r>
      <w:r w:rsidR="00B86966">
        <w:fldChar w:fldCharType="separate"/>
      </w:r>
      <w:r w:rsidR="00B86966">
        <w:rPr>
          <w:noProof/>
        </w:rPr>
        <w:t>[24]</w:t>
      </w:r>
      <w:r w:rsidR="00B86966">
        <w:fldChar w:fldCharType="end"/>
      </w:r>
      <w:r w:rsidRPr="00B86966" w:rsidR="27AE5D9F">
        <w:t>.</w:t>
      </w:r>
      <w:r w:rsidR="27AE5D9F">
        <w:t xml:space="preserve"> Taking a very conservative pos</w:t>
      </w:r>
      <w:r w:rsidR="767C9E13">
        <w:t>ition, w</w:t>
      </w:r>
      <w:r w:rsidR="66D8F1FD">
        <w:t xml:space="preserve">e selected two forums in which users </w:t>
      </w:r>
      <w:r w:rsidR="0AAE291F">
        <w:t xml:space="preserve">can </w:t>
      </w:r>
      <w:r w:rsidR="5096195F">
        <w:t xml:space="preserve">individually </w:t>
      </w:r>
      <w:r w:rsidR="0AAE291F">
        <w:t>cho</w:t>
      </w:r>
      <w:r w:rsidR="075A6CFC">
        <w:t>o</w:t>
      </w:r>
      <w:r w:rsidR="0AAE291F">
        <w:t xml:space="preserve">se to consent for their </w:t>
      </w:r>
      <w:r w:rsidR="69FD888D">
        <w:t xml:space="preserve">posts to </w:t>
      </w:r>
      <w:r w:rsidR="6D544B4A">
        <w:t xml:space="preserve">be </w:t>
      </w:r>
      <w:r w:rsidR="66D8F1FD">
        <w:t>shared for research</w:t>
      </w:r>
      <w:r w:rsidR="06F3194E">
        <w:t xml:space="preserve"> or not</w:t>
      </w:r>
      <w:r w:rsidR="78B70360">
        <w:t xml:space="preserve">. </w:t>
      </w:r>
      <w:r w:rsidR="63BC2C03">
        <w:t xml:space="preserve">Using only freely consented posts, </w:t>
      </w:r>
      <w:r w:rsidR="56C20B8E">
        <w:t xml:space="preserve">we </w:t>
      </w:r>
      <w:r w:rsidR="320E73E6">
        <w:t>created</w:t>
      </w:r>
      <w:r w:rsidR="767C9E13">
        <w:t xml:space="preserve"> a random sample of </w:t>
      </w:r>
      <w:r w:rsidR="2A66F53F">
        <w:t>120</w:t>
      </w:r>
      <w:r w:rsidR="767C9E13">
        <w:t xml:space="preserve"> post</w:t>
      </w:r>
      <w:r w:rsidR="71C1C853">
        <w:t>s</w:t>
      </w:r>
      <w:r w:rsidR="6BA4AB0E">
        <w:t xml:space="preserve"> </w:t>
      </w:r>
      <w:r w:rsidR="238FE337">
        <w:t xml:space="preserve">from each forum </w:t>
      </w:r>
      <w:r w:rsidR="6BA4AB0E">
        <w:t xml:space="preserve">that </w:t>
      </w:r>
      <w:r w:rsidR="6DA6F468">
        <w:t>contained more</w:t>
      </w:r>
      <w:r w:rsidR="238FE337">
        <w:t xml:space="preserve"> than 30 words</w:t>
      </w:r>
      <w:r w:rsidR="684F6B01">
        <w:t xml:space="preserve"> and included the phrase </w:t>
      </w:r>
      <w:r w:rsidR="6BA4AB0E">
        <w:t>“thank you for</w:t>
      </w:r>
      <w:r w:rsidR="00B105C7">
        <w:t>…</w:t>
      </w:r>
      <w:r w:rsidR="6BA4AB0E">
        <w:t>”.</w:t>
      </w:r>
      <w:r w:rsidR="0E267B99">
        <w:t xml:space="preserve"> This provided </w:t>
      </w:r>
      <w:r w:rsidR="3C6CF53F">
        <w:t xml:space="preserve">a pragmatic way to </w:t>
      </w:r>
      <w:r w:rsidR="4613A65F">
        <w:t xml:space="preserve">collect posts likely to describe </w:t>
      </w:r>
      <w:r w:rsidR="59235B2B">
        <w:t xml:space="preserve">some impacts </w:t>
      </w:r>
      <w:r w:rsidR="4613A65F">
        <w:t>of using the forum</w:t>
      </w:r>
      <w:r w:rsidR="5A6F776A">
        <w:t xml:space="preserve">, though limited by a positive focus. </w:t>
      </w:r>
      <w:r w:rsidR="59235B2B">
        <w:t xml:space="preserve"> </w:t>
      </w:r>
      <w:r w:rsidR="14113E32">
        <w:t xml:space="preserve">Illustrative </w:t>
      </w:r>
      <w:r w:rsidR="401D1250">
        <w:t>p</w:t>
      </w:r>
      <w:r w:rsidR="73757B03">
        <w:t xml:space="preserve">osts </w:t>
      </w:r>
      <w:r w:rsidR="37DB3F55">
        <w:t>were identified and</w:t>
      </w:r>
      <w:r w:rsidR="1FA2C4EC">
        <w:t xml:space="preserve"> </w:t>
      </w:r>
      <w:r w:rsidR="5FBD398E">
        <w:t xml:space="preserve">paraphrased </w:t>
      </w:r>
      <w:r w:rsidR="67AA5D22">
        <w:t>by changes in lexis and/or grammatical structure, including word order,</w:t>
      </w:r>
      <w:r w:rsidR="5FBD398E">
        <w:t xml:space="preserve"> to </w:t>
      </w:r>
      <w:r w:rsidR="5CD0D11E">
        <w:t>prevent them being</w:t>
      </w:r>
      <w:r w:rsidR="008E62C1">
        <w:t xml:space="preserve"> </w:t>
      </w:r>
      <w:r w:rsidR="5CD0D11E">
        <w:t xml:space="preserve">traceable back to </w:t>
      </w:r>
      <w:r w:rsidR="00567EBA">
        <w:t>forums</w:t>
      </w:r>
      <w:r w:rsidR="5CD0D11E">
        <w:t xml:space="preserve">. </w:t>
      </w:r>
      <w:r w:rsidR="64FEA996">
        <w:t xml:space="preserve"> </w:t>
      </w:r>
    </w:p>
    <w:p w:rsidRPr="001C7BCB" w:rsidR="0075752D" w:rsidP="00A11418" w:rsidRDefault="00A209AC" w14:paraId="0CC92037" w14:textId="71F698C9">
      <w:pPr>
        <w:pStyle w:val="Heading4"/>
        <w:rPr>
          <w:rStyle w:val="SubtleEmphasis"/>
          <w:i/>
        </w:rPr>
      </w:pPr>
      <w:r w:rsidRPr="001C7BCB">
        <w:rPr>
          <w:rStyle w:val="SubtleEmphasis"/>
          <w:i/>
        </w:rPr>
        <w:t xml:space="preserve">Triangulation </w:t>
      </w:r>
    </w:p>
    <w:p w:rsidRPr="008C6552" w:rsidR="00A209AC" w:rsidP="67FDD975" w:rsidRDefault="3CCBD82B" w14:paraId="5145F66B" w14:textId="1A44EB4D">
      <w:pPr>
        <w:rPr>
          <w:rStyle w:val="SubtleEmphasis"/>
          <w:i w:val="0"/>
          <w:iCs w:val="0"/>
          <w:color w:val="000000" w:themeColor="text1"/>
        </w:rPr>
      </w:pPr>
      <w:r w:rsidRPr="67FDD975">
        <w:rPr>
          <w:rStyle w:val="SubtleEmphasis"/>
          <w:i w:val="0"/>
          <w:iCs w:val="0"/>
          <w:color w:val="000000" w:themeColor="text1"/>
        </w:rPr>
        <w:t xml:space="preserve">Using </w:t>
      </w:r>
      <w:proofErr w:type="spellStart"/>
      <w:r w:rsidRPr="67FDD975" w:rsidR="28B2227E">
        <w:rPr>
          <w:rStyle w:val="SubtleEmphasis"/>
          <w:i w:val="0"/>
          <w:iCs w:val="0"/>
          <w:color w:val="000000" w:themeColor="text1"/>
        </w:rPr>
        <w:t>retroductive</w:t>
      </w:r>
      <w:proofErr w:type="spellEnd"/>
      <w:r w:rsidRPr="67FDD975" w:rsidR="28B2227E">
        <w:rPr>
          <w:rStyle w:val="SubtleEmphasis"/>
          <w:i w:val="0"/>
          <w:iCs w:val="0"/>
          <w:color w:val="000000" w:themeColor="text1"/>
        </w:rPr>
        <w:t xml:space="preserve"> reasoning, </w:t>
      </w:r>
      <w:r w:rsidRPr="67FDD975">
        <w:rPr>
          <w:rStyle w:val="SubtleEmphasis"/>
          <w:i w:val="0"/>
          <w:iCs w:val="0"/>
          <w:color w:val="000000" w:themeColor="text1"/>
        </w:rPr>
        <w:t xml:space="preserve">we </w:t>
      </w:r>
      <w:r w:rsidRPr="67FDD975" w:rsidR="18475DDE">
        <w:rPr>
          <w:rStyle w:val="SubtleEmphasis"/>
          <w:i w:val="0"/>
          <w:iCs w:val="0"/>
          <w:color w:val="000000" w:themeColor="text1"/>
        </w:rPr>
        <w:t xml:space="preserve">drew on expertise of the </w:t>
      </w:r>
      <w:r w:rsidRPr="67FDD975" w:rsidR="760CE04A">
        <w:rPr>
          <w:rStyle w:val="SubtleEmphasis"/>
          <w:i w:val="0"/>
          <w:iCs w:val="0"/>
          <w:color w:val="000000" w:themeColor="text1"/>
        </w:rPr>
        <w:t>PPI</w:t>
      </w:r>
      <w:r w:rsidRPr="67FDD975" w:rsidR="3139E3ED">
        <w:rPr>
          <w:rStyle w:val="SubtleEmphasis"/>
          <w:i w:val="0"/>
          <w:iCs w:val="0"/>
          <w:color w:val="000000" w:themeColor="text1"/>
        </w:rPr>
        <w:t xml:space="preserve"> group and multidisciplinary research group to </w:t>
      </w:r>
      <w:r w:rsidRPr="67FDD975" w:rsidR="4B625C17">
        <w:rPr>
          <w:rStyle w:val="SubtleEmphasis"/>
          <w:i w:val="0"/>
          <w:iCs w:val="0"/>
          <w:color w:val="000000" w:themeColor="text1"/>
        </w:rPr>
        <w:t xml:space="preserve">triangulate learning from across the three data streams </w:t>
      </w:r>
      <w:r w:rsidRPr="67FDD975" w:rsidR="28B2227E">
        <w:rPr>
          <w:rStyle w:val="SubtleEmphasis"/>
          <w:i w:val="0"/>
          <w:iCs w:val="0"/>
          <w:color w:val="000000" w:themeColor="text1"/>
        </w:rPr>
        <w:t xml:space="preserve">to </w:t>
      </w:r>
      <w:r w:rsidRPr="67FDD975" w:rsidR="4B625C17">
        <w:rPr>
          <w:rStyle w:val="SubtleEmphasis"/>
          <w:i w:val="0"/>
          <w:iCs w:val="0"/>
          <w:color w:val="000000" w:themeColor="text1"/>
        </w:rPr>
        <w:t xml:space="preserve">refine our programme theories. </w:t>
      </w:r>
      <w:r w:rsidRPr="67FDD975" w:rsidR="30149431">
        <w:rPr>
          <w:rStyle w:val="SubtleEmphasis"/>
          <w:i w:val="0"/>
          <w:iCs w:val="0"/>
          <w:color w:val="000000" w:themeColor="text1"/>
        </w:rPr>
        <w:t xml:space="preserve">This process began in hybrid face to face and online workshops, </w:t>
      </w:r>
      <w:r w:rsidRPr="67FDD975" w:rsidR="73CD0132">
        <w:rPr>
          <w:rStyle w:val="SubtleEmphasis"/>
          <w:i w:val="0"/>
          <w:iCs w:val="0"/>
          <w:color w:val="000000" w:themeColor="text1"/>
        </w:rPr>
        <w:t xml:space="preserve">continued using opportunities for more reflective written feedback by email, </w:t>
      </w:r>
      <w:r w:rsidRPr="67FDD975" w:rsidR="30149431">
        <w:rPr>
          <w:rStyle w:val="SubtleEmphasis"/>
          <w:i w:val="0"/>
          <w:iCs w:val="0"/>
          <w:color w:val="000000" w:themeColor="text1"/>
        </w:rPr>
        <w:t xml:space="preserve">and </w:t>
      </w:r>
      <w:r w:rsidRPr="67FDD975" w:rsidR="70250F6D">
        <w:rPr>
          <w:rStyle w:val="SubtleEmphasis"/>
          <w:i w:val="0"/>
          <w:iCs w:val="0"/>
          <w:color w:val="000000" w:themeColor="text1"/>
        </w:rPr>
        <w:t>was finalised</w:t>
      </w:r>
      <w:r w:rsidRPr="67FDD975" w:rsidR="73CD0132">
        <w:rPr>
          <w:rStyle w:val="SubtleEmphasis"/>
          <w:i w:val="0"/>
          <w:iCs w:val="0"/>
          <w:color w:val="000000" w:themeColor="text1"/>
        </w:rPr>
        <w:t xml:space="preserve"> in our end of study event</w:t>
      </w:r>
      <w:r w:rsidRPr="67FDD975" w:rsidR="70250F6D">
        <w:rPr>
          <w:rStyle w:val="SubtleEmphasis"/>
          <w:i w:val="0"/>
          <w:iCs w:val="0"/>
          <w:color w:val="000000" w:themeColor="text1"/>
        </w:rPr>
        <w:t xml:space="preserve">. </w:t>
      </w:r>
      <w:r w:rsidR="009356F4">
        <w:rPr>
          <w:rStyle w:val="SubtleEmphasis"/>
          <w:i w:val="0"/>
          <w:iCs w:val="0"/>
          <w:color w:val="000000" w:themeColor="text1"/>
        </w:rPr>
        <w:t>In each of these, i</w:t>
      </w:r>
      <w:r w:rsidR="00CE081A">
        <w:rPr>
          <w:rStyle w:val="SubtleEmphasis"/>
          <w:i w:val="0"/>
          <w:iCs w:val="0"/>
          <w:color w:val="000000" w:themeColor="text1"/>
        </w:rPr>
        <w:t xml:space="preserve">terative versions of theories were presented </w:t>
      </w:r>
      <w:r w:rsidR="00286A23">
        <w:rPr>
          <w:rStyle w:val="SubtleEmphasis"/>
          <w:i w:val="0"/>
          <w:iCs w:val="0"/>
          <w:color w:val="000000" w:themeColor="text1"/>
        </w:rPr>
        <w:t>alongside summarised data sources and</w:t>
      </w:r>
      <w:r w:rsidR="001B6845">
        <w:rPr>
          <w:rStyle w:val="SubtleEmphasis"/>
          <w:i w:val="0"/>
          <w:iCs w:val="0"/>
          <w:color w:val="000000" w:themeColor="text1"/>
        </w:rPr>
        <w:t xml:space="preserve"> small group</w:t>
      </w:r>
      <w:r w:rsidR="009356F4">
        <w:rPr>
          <w:rStyle w:val="SubtleEmphasis"/>
          <w:i w:val="0"/>
          <w:iCs w:val="0"/>
          <w:color w:val="000000" w:themeColor="text1"/>
        </w:rPr>
        <w:t>s</w:t>
      </w:r>
      <w:r w:rsidR="001B6845">
        <w:rPr>
          <w:rStyle w:val="SubtleEmphasis"/>
          <w:i w:val="0"/>
          <w:iCs w:val="0"/>
          <w:color w:val="000000" w:themeColor="text1"/>
        </w:rPr>
        <w:t xml:space="preserve"> </w:t>
      </w:r>
      <w:r w:rsidR="00F80BAF">
        <w:rPr>
          <w:rStyle w:val="SubtleEmphasis"/>
          <w:i w:val="0"/>
          <w:iCs w:val="0"/>
          <w:color w:val="000000" w:themeColor="text1"/>
        </w:rPr>
        <w:t>worked to refine relevant CMO</w:t>
      </w:r>
      <w:r w:rsidR="00A529C3">
        <w:rPr>
          <w:rStyle w:val="SubtleEmphasis"/>
          <w:i w:val="0"/>
          <w:iCs w:val="0"/>
          <w:color w:val="000000" w:themeColor="text1"/>
        </w:rPr>
        <w:t xml:space="preserve"> configuration</w:t>
      </w:r>
      <w:r w:rsidR="00F80BAF">
        <w:rPr>
          <w:rStyle w:val="SubtleEmphasis"/>
          <w:i w:val="0"/>
          <w:iCs w:val="0"/>
          <w:color w:val="000000" w:themeColor="text1"/>
        </w:rPr>
        <w:t>s</w:t>
      </w:r>
      <w:r w:rsidR="002E79E2">
        <w:rPr>
          <w:rStyle w:val="SubtleEmphasis"/>
          <w:i w:val="0"/>
          <w:iCs w:val="0"/>
          <w:color w:val="000000" w:themeColor="text1"/>
        </w:rPr>
        <w:t>.</w:t>
      </w:r>
      <w:r w:rsidR="001B6845">
        <w:rPr>
          <w:rStyle w:val="SubtleEmphasis"/>
          <w:i w:val="0"/>
          <w:iCs w:val="0"/>
          <w:color w:val="000000" w:themeColor="text1"/>
        </w:rPr>
        <w:t xml:space="preserve"> </w:t>
      </w:r>
      <w:r w:rsidRPr="67FDD975" w:rsidR="70250F6D">
        <w:rPr>
          <w:rStyle w:val="SubtleEmphasis"/>
          <w:i w:val="0"/>
          <w:iCs w:val="0"/>
          <w:color w:val="000000" w:themeColor="text1"/>
        </w:rPr>
        <w:t xml:space="preserve"> </w:t>
      </w:r>
    </w:p>
    <w:p w:rsidRPr="00715B69" w:rsidR="00315966" w:rsidP="00A11418" w:rsidRDefault="00315966" w14:paraId="0E1AA207" w14:textId="354B4EB1">
      <w:pPr>
        <w:pStyle w:val="Heading4"/>
        <w:rPr>
          <w:rStyle w:val="SubtleEmphasis"/>
          <w:i/>
        </w:rPr>
      </w:pPr>
      <w:r w:rsidRPr="00715B69">
        <w:rPr>
          <w:rStyle w:val="SubtleEmphasis"/>
          <w:i/>
        </w:rPr>
        <w:t>Ethic</w:t>
      </w:r>
      <w:r w:rsidR="00914CD8">
        <w:rPr>
          <w:rStyle w:val="SubtleEmphasis"/>
          <w:i/>
        </w:rPr>
        <w:t>al Considerations</w:t>
      </w:r>
      <w:r w:rsidRPr="00715B69">
        <w:rPr>
          <w:rStyle w:val="SubtleEmphasis"/>
          <w:i/>
        </w:rPr>
        <w:t xml:space="preserve"> </w:t>
      </w:r>
    </w:p>
    <w:p w:rsidRPr="008C6552" w:rsidR="00FA2BD0" w:rsidP="006F0B25" w:rsidRDefault="53219FDC" w14:paraId="614C90B8" w14:textId="12CA0682">
      <w:pPr>
        <w:rPr>
          <w:color w:val="000000" w:themeColor="text1"/>
        </w:rPr>
      </w:pPr>
      <w:r w:rsidRPr="67FDD975">
        <w:rPr>
          <w:color w:val="000000" w:themeColor="text1"/>
        </w:rPr>
        <w:t>E</w:t>
      </w:r>
      <w:r w:rsidRPr="67FDD975" w:rsidR="3E866EE7">
        <w:rPr>
          <w:color w:val="000000" w:themeColor="text1"/>
        </w:rPr>
        <w:t xml:space="preserve">thical approval </w:t>
      </w:r>
      <w:r w:rsidRPr="67FDD975" w:rsidR="0A706C6D">
        <w:rPr>
          <w:color w:val="000000" w:themeColor="text1"/>
        </w:rPr>
        <w:t xml:space="preserve">came </w:t>
      </w:r>
      <w:r w:rsidRPr="67FDD975" w:rsidR="3E866EE7">
        <w:rPr>
          <w:color w:val="000000" w:themeColor="text1"/>
        </w:rPr>
        <w:t xml:space="preserve">from </w:t>
      </w:r>
      <w:r w:rsidRPr="67FDD975" w:rsidR="27B4D24D">
        <w:rPr>
          <w:color w:val="000000" w:themeColor="text1"/>
        </w:rPr>
        <w:t xml:space="preserve">UK </w:t>
      </w:r>
      <w:r w:rsidRPr="67FDD975" w:rsidR="3E866EE7">
        <w:rPr>
          <w:color w:val="000000" w:themeColor="text1"/>
        </w:rPr>
        <w:t xml:space="preserve">Health Research Authority </w:t>
      </w:r>
      <w:r w:rsidRPr="67FDD975" w:rsidR="410F90C4">
        <w:rPr>
          <w:color w:val="000000" w:themeColor="text1"/>
        </w:rPr>
        <w:t>(</w:t>
      </w:r>
      <w:r w:rsidRPr="67FDD975" w:rsidR="3E866EE7">
        <w:rPr>
          <w:color w:val="000000" w:themeColor="text1"/>
        </w:rPr>
        <w:t>Solihull Research Ethics Committee</w:t>
      </w:r>
      <w:r w:rsidRPr="67FDD975" w:rsidR="410F90C4">
        <w:rPr>
          <w:color w:val="000000" w:themeColor="text1"/>
        </w:rPr>
        <w:t>)</w:t>
      </w:r>
      <w:r w:rsidRPr="67FDD975" w:rsidR="3E866EE7">
        <w:rPr>
          <w:color w:val="000000" w:themeColor="text1"/>
        </w:rPr>
        <w:t xml:space="preserve"> on 20 June 2022</w:t>
      </w:r>
      <w:r w:rsidRPr="67FDD975" w:rsidR="27B4D24D">
        <w:rPr>
          <w:color w:val="000000" w:themeColor="text1"/>
        </w:rPr>
        <w:t xml:space="preserve"> (IRAS314029).</w:t>
      </w:r>
      <w:r w:rsidRPr="67FDD975" w:rsidR="3E866EE7">
        <w:rPr>
          <w:color w:val="000000" w:themeColor="text1"/>
        </w:rPr>
        <w:t xml:space="preserve"> </w:t>
      </w:r>
      <w:r w:rsidRPr="67FDD975" w:rsidR="5FD150E2">
        <w:rPr>
          <w:color w:val="000000" w:themeColor="text1"/>
        </w:rPr>
        <w:t>W</w:t>
      </w:r>
      <w:r w:rsidRPr="67FDD975" w:rsidR="17A86E3B">
        <w:rPr>
          <w:color w:val="000000" w:themeColor="text1"/>
        </w:rPr>
        <w:t xml:space="preserve">e </w:t>
      </w:r>
      <w:r w:rsidRPr="67FDD975" w:rsidR="67EE9253">
        <w:rPr>
          <w:color w:val="000000" w:themeColor="text1"/>
        </w:rPr>
        <w:t>codesigned an ethical framework for the study</w:t>
      </w:r>
      <w:r w:rsidRPr="67FDD975" w:rsidR="4D755E81">
        <w:rPr>
          <w:color w:val="000000" w:themeColor="text1"/>
        </w:rPr>
        <w:t xml:space="preserve"> published online </w:t>
      </w:r>
      <w:r w:rsidRPr="67FDD975" w:rsidR="67EE9253">
        <w:rPr>
          <w:color w:val="000000" w:themeColor="text1"/>
        </w:rPr>
        <w:t xml:space="preserve"> </w:t>
      </w:r>
      <w:r w:rsidRPr="67FDD975" w:rsidR="00616640">
        <w:rPr>
          <w:color w:val="000000" w:themeColor="text1"/>
        </w:rPr>
        <w:fldChar w:fldCharType="begin"/>
      </w:r>
      <w:r w:rsidR="00B86966">
        <w:rPr>
          <w:color w:val="000000" w:themeColor="text1"/>
        </w:rPr>
        <w:instrText xml:space="preserve"> ADDIN EN.CITE &lt;EndNote&gt;&lt;Cite&gt;&lt;Author&gt;Lobban&lt;/Author&gt;&lt;Year&gt;2023&lt;/Year&gt;&lt;RecNum&gt;66&lt;/RecNum&gt;&lt;DisplayText&gt;[25]&lt;/DisplayText&gt;&lt;record&gt;&lt;rec-number&gt;66&lt;/rec-number&gt;&lt;foreign-keys&gt;&lt;key app="EN" db-id="azsapf0f7fpe29erp0b5rvxm092tze9se22s" timestamp="1746440039"&gt;66&lt;/key&gt;&lt;/foreign-keys&gt;&lt;ref-type name="Web Page"&gt;12&lt;/ref-type&gt;&lt;contributors&gt;&lt;authors&gt;&lt;author&gt;Lobban, Fiona&lt;/author&gt;&lt;/authors&gt;&lt;/contributors&gt;&lt;titles&gt;&lt;title&gt;Ethics Framework&lt;/title&gt;&lt;/titles&gt;&lt;volume&gt;2025&lt;/volume&gt;&lt;dates&gt;&lt;year&gt;2023&lt;/year&gt;&lt;/dates&gt;&lt;publisher&gt;Lancaster University&lt;/publisher&gt;&lt;urls&gt;&lt;related-urls&gt;&lt;url&gt;https://www.lancaster.ac.uk/health-and-medicine/research/spectrum/research/ipof/ethics-framework/&lt;/url&gt;&lt;/related-urls&gt;&lt;/urls&gt;&lt;/record&gt;&lt;/Cite&gt;&lt;/EndNote&gt;</w:instrText>
      </w:r>
      <w:r w:rsidRPr="67FDD975" w:rsidR="00616640">
        <w:rPr>
          <w:color w:val="000000" w:themeColor="text1"/>
        </w:rPr>
        <w:fldChar w:fldCharType="separate"/>
      </w:r>
      <w:r w:rsidR="00B86966">
        <w:rPr>
          <w:noProof/>
          <w:color w:val="000000" w:themeColor="text1"/>
        </w:rPr>
        <w:t>[25]</w:t>
      </w:r>
      <w:r w:rsidRPr="67FDD975" w:rsidR="00616640">
        <w:rPr>
          <w:color w:val="000000" w:themeColor="text1"/>
        </w:rPr>
        <w:fldChar w:fldCharType="end"/>
      </w:r>
      <w:r w:rsidRPr="67FDD975" w:rsidR="7F25398B">
        <w:rPr>
          <w:color w:val="000000" w:themeColor="text1"/>
        </w:rPr>
        <w:t xml:space="preserve">. </w:t>
      </w:r>
      <w:r w:rsidR="00885876">
        <w:rPr>
          <w:color w:val="000000" w:themeColor="text1"/>
        </w:rPr>
        <w:t>All participants gave individual informed consent</w:t>
      </w:r>
      <w:r w:rsidR="00F12600">
        <w:rPr>
          <w:color w:val="000000" w:themeColor="text1"/>
        </w:rPr>
        <w:t xml:space="preserve">. Those taking part in the survey received </w:t>
      </w:r>
      <w:r w:rsidR="00F12600">
        <w:t xml:space="preserve">a £10 digital shopping voucher at each timepoint and those taking part in an interview received a £30 digital shopping voucher. </w:t>
      </w:r>
      <w:r w:rsidR="008F37CC">
        <w:t xml:space="preserve">All data was anonymised before being analysed. No identifiable information </w:t>
      </w:r>
      <w:r w:rsidR="007733A8">
        <w:t xml:space="preserve">is shared. </w:t>
      </w:r>
    </w:p>
    <w:p w:rsidR="0026021A" w:rsidP="006F0B25" w:rsidRDefault="0026021A" w14:paraId="01AC40EE" w14:textId="77777777">
      <w:pPr>
        <w:rPr>
          <w:b/>
          <w:bCs/>
        </w:rPr>
      </w:pPr>
    </w:p>
    <w:p w:rsidRPr="00D83961" w:rsidR="00064258" w:rsidP="00D83961" w:rsidRDefault="006F0B25" w14:paraId="3269F07E" w14:textId="07D496DD">
      <w:pPr>
        <w:pStyle w:val="Heading2"/>
      </w:pPr>
      <w:r w:rsidRPr="00D83961">
        <w:t>Results</w:t>
      </w:r>
    </w:p>
    <w:p w:rsidR="00064258" w:rsidP="006F0B25" w:rsidRDefault="00064258" w14:paraId="023E8C17" w14:textId="77777777"/>
    <w:p w:rsidRPr="008E6B23" w:rsidR="00064258" w:rsidP="00A11418" w:rsidRDefault="00064258" w14:paraId="7D2F385B" w14:textId="70DCB7E9">
      <w:pPr>
        <w:pStyle w:val="Heading3"/>
      </w:pPr>
      <w:r w:rsidRPr="008E6B23">
        <w:t xml:space="preserve">Participants </w:t>
      </w:r>
    </w:p>
    <w:p w:rsidR="00405045" w:rsidP="00405045" w:rsidRDefault="00405045" w14:paraId="2D817488" w14:textId="39DAE470">
      <w:r>
        <w:t xml:space="preserve">A brief description of each of the seven forums, along with levels of participation for each part of the study (survey, interview and forum analysis) is summarised in </w:t>
      </w:r>
      <w:hyperlink w:history="1" r:id="rId15">
        <w:r w:rsidRPr="001D11CF" w:rsidR="00B06504">
          <w:rPr>
            <w:rStyle w:val="Hyperlink"/>
          </w:rPr>
          <w:t>Appendix</w:t>
        </w:r>
        <w:r w:rsidRPr="001D11CF">
          <w:rPr>
            <w:rStyle w:val="Hyperlink"/>
          </w:rPr>
          <w:t xml:space="preserve"> </w:t>
        </w:r>
        <w:r w:rsidRPr="001D11CF" w:rsidR="383108E6">
          <w:rPr>
            <w:rStyle w:val="Hyperlink"/>
          </w:rPr>
          <w:t>1</w:t>
        </w:r>
      </w:hyperlink>
      <w:r w:rsidR="003B0638">
        <w:t>.</w:t>
      </w:r>
    </w:p>
    <w:p w:rsidRPr="005B3E6F" w:rsidR="005B3E6F" w:rsidP="00A11418" w:rsidRDefault="003D33E1" w14:paraId="1FD81C7F" w14:textId="77777777">
      <w:pPr>
        <w:pStyle w:val="Heading4"/>
        <w:rPr>
          <w:i w:val="0"/>
          <w:color w:val="0E2841" w:themeColor="text2"/>
        </w:rPr>
      </w:pPr>
      <w:r w:rsidRPr="005B3E6F">
        <w:t xml:space="preserve">Survey </w:t>
      </w:r>
    </w:p>
    <w:p w:rsidRPr="004B0E80" w:rsidR="008752E6" w:rsidP="00AB2841" w:rsidRDefault="59E1E46F" w14:paraId="75CAA593" w14:textId="661D4B11">
      <w:pPr>
        <w:rPr>
          <w:color w:val="000000" w:themeColor="text1"/>
        </w:rPr>
      </w:pPr>
      <w:r w:rsidRPr="3BECD3F1">
        <w:rPr>
          <w:color w:val="000000" w:themeColor="text1"/>
        </w:rPr>
        <w:t xml:space="preserve">At time 1, the survey was completed by </w:t>
      </w:r>
      <w:r w:rsidR="002E79E2">
        <w:rPr>
          <w:color w:val="000000" w:themeColor="text1"/>
        </w:rPr>
        <w:t xml:space="preserve">a convenience sample of </w:t>
      </w:r>
      <w:r w:rsidRPr="3BECD3F1" w:rsidR="4DE8E7F4">
        <w:rPr>
          <w:color w:val="000000" w:themeColor="text1"/>
        </w:rPr>
        <w:t xml:space="preserve">791 valid </w:t>
      </w:r>
      <w:r w:rsidR="009E048C">
        <w:rPr>
          <w:color w:val="000000" w:themeColor="text1"/>
        </w:rPr>
        <w:t>current forum users</w:t>
      </w:r>
      <w:r w:rsidRPr="3BECD3F1" w:rsidR="4B2C0E78">
        <w:rPr>
          <w:color w:val="000000" w:themeColor="text1"/>
        </w:rPr>
        <w:t xml:space="preserve">, with the most from </w:t>
      </w:r>
      <w:r w:rsidRPr="3BECD3F1" w:rsidR="579B6939">
        <w:rPr>
          <w:color w:val="000000" w:themeColor="text1"/>
        </w:rPr>
        <w:t>Dunnock (</w:t>
      </w:r>
      <w:r w:rsidRPr="3BECD3F1" w:rsidR="291697E3">
        <w:rPr>
          <w:color w:val="000000" w:themeColor="text1"/>
        </w:rPr>
        <w:t>287</w:t>
      </w:r>
      <w:r w:rsidRPr="3BECD3F1" w:rsidR="579B6939">
        <w:rPr>
          <w:color w:val="000000" w:themeColor="text1"/>
        </w:rPr>
        <w:t xml:space="preserve">) and least from </w:t>
      </w:r>
      <w:r w:rsidRPr="3BECD3F1" w:rsidR="18EB346E">
        <w:rPr>
          <w:color w:val="000000" w:themeColor="text1"/>
        </w:rPr>
        <w:t xml:space="preserve">Robin (12). </w:t>
      </w:r>
      <w:r w:rsidRPr="3BECD3F1" w:rsidR="291697E3">
        <w:rPr>
          <w:color w:val="000000" w:themeColor="text1"/>
        </w:rPr>
        <w:t xml:space="preserve"> </w:t>
      </w:r>
      <w:r w:rsidRPr="3BECD3F1" w:rsidR="5D6B1CC4">
        <w:rPr>
          <w:color w:val="000000" w:themeColor="text1"/>
        </w:rPr>
        <w:t xml:space="preserve"> </w:t>
      </w:r>
      <w:r w:rsidRPr="3BECD3F1" w:rsidR="500664AC">
        <w:rPr>
          <w:color w:val="000000" w:themeColor="text1"/>
        </w:rPr>
        <w:t>At time 2 the respond</w:t>
      </w:r>
      <w:r w:rsidRPr="3BECD3F1" w:rsidR="08D73499">
        <w:rPr>
          <w:color w:val="000000" w:themeColor="text1"/>
        </w:rPr>
        <w:t>e</w:t>
      </w:r>
      <w:r w:rsidRPr="3BECD3F1" w:rsidR="500664AC">
        <w:rPr>
          <w:color w:val="000000" w:themeColor="text1"/>
        </w:rPr>
        <w:t xml:space="preserve">nt sample </w:t>
      </w:r>
      <w:r w:rsidRPr="3BECD3F1" w:rsidR="500664AC">
        <w:rPr>
          <w:color w:val="000000" w:themeColor="text1"/>
        </w:rPr>
        <w:t>fell to</w:t>
      </w:r>
      <w:r w:rsidRPr="3BECD3F1" w:rsidR="41244D84">
        <w:rPr>
          <w:color w:val="000000" w:themeColor="text1"/>
        </w:rPr>
        <w:t xml:space="preserve"> </w:t>
      </w:r>
      <w:r w:rsidRPr="3BECD3F1" w:rsidR="646997A9">
        <w:rPr>
          <w:color w:val="000000" w:themeColor="text1"/>
        </w:rPr>
        <w:t>368</w:t>
      </w:r>
      <w:r w:rsidRPr="3BECD3F1" w:rsidR="41244D84">
        <w:rPr>
          <w:color w:val="000000" w:themeColor="text1"/>
        </w:rPr>
        <w:t xml:space="preserve"> and at time 3 to </w:t>
      </w:r>
      <w:r w:rsidRPr="3BECD3F1" w:rsidR="33DC060C">
        <w:rPr>
          <w:color w:val="000000" w:themeColor="text1"/>
        </w:rPr>
        <w:t>326</w:t>
      </w:r>
      <w:r w:rsidRPr="3BECD3F1" w:rsidR="41244D84">
        <w:rPr>
          <w:color w:val="000000" w:themeColor="text1"/>
        </w:rPr>
        <w:t xml:space="preserve">. </w:t>
      </w:r>
      <w:r w:rsidRPr="3BECD3F1" w:rsidR="500664AC">
        <w:rPr>
          <w:color w:val="000000" w:themeColor="text1"/>
        </w:rPr>
        <w:t xml:space="preserve"> </w:t>
      </w:r>
      <w:r w:rsidRPr="3BECD3F1" w:rsidR="22173164">
        <w:rPr>
          <w:color w:val="000000" w:themeColor="text1"/>
        </w:rPr>
        <w:t xml:space="preserve">Although theoretically interesting to compare </w:t>
      </w:r>
      <w:r w:rsidRPr="3BECD3F1" w:rsidR="74281BFB">
        <w:rPr>
          <w:color w:val="000000" w:themeColor="text1"/>
        </w:rPr>
        <w:t>responses between forums</w:t>
      </w:r>
      <w:r w:rsidRPr="3BECD3F1" w:rsidR="5D5CA4FE">
        <w:rPr>
          <w:color w:val="000000" w:themeColor="text1"/>
        </w:rPr>
        <w:t xml:space="preserve"> (as per case series design)</w:t>
      </w:r>
      <w:r w:rsidRPr="3BECD3F1" w:rsidR="74281BFB">
        <w:rPr>
          <w:color w:val="000000" w:themeColor="text1"/>
        </w:rPr>
        <w:t xml:space="preserve">, the highly skewed recruitment </w:t>
      </w:r>
      <w:r w:rsidRPr="3BECD3F1" w:rsidR="39B21047">
        <w:rPr>
          <w:color w:val="000000" w:themeColor="text1"/>
        </w:rPr>
        <w:t xml:space="preserve">meant </w:t>
      </w:r>
      <w:r w:rsidRPr="3BECD3F1" w:rsidR="74281BFB">
        <w:rPr>
          <w:color w:val="000000" w:themeColor="text1"/>
        </w:rPr>
        <w:t>this was not possible</w:t>
      </w:r>
      <w:r w:rsidRPr="3BECD3F1" w:rsidR="04872D44">
        <w:rPr>
          <w:color w:val="000000" w:themeColor="text1"/>
        </w:rPr>
        <w:t xml:space="preserve"> and data w</w:t>
      </w:r>
      <w:r w:rsidR="00213A5E">
        <w:rPr>
          <w:color w:val="000000" w:themeColor="text1"/>
        </w:rPr>
        <w:t>ere</w:t>
      </w:r>
      <w:r w:rsidRPr="3BECD3F1" w:rsidR="04872D44">
        <w:rPr>
          <w:color w:val="000000" w:themeColor="text1"/>
        </w:rPr>
        <w:t xml:space="preserve"> analysed as a combined sample</w:t>
      </w:r>
      <w:r w:rsidRPr="3BECD3F1" w:rsidR="74281BFB">
        <w:rPr>
          <w:color w:val="000000" w:themeColor="text1"/>
        </w:rPr>
        <w:t xml:space="preserve">. </w:t>
      </w:r>
      <w:r w:rsidRPr="3BECD3F1" w:rsidR="1CE4CE24">
        <w:rPr>
          <w:color w:val="000000" w:themeColor="text1"/>
        </w:rPr>
        <w:t>The sample w</w:t>
      </w:r>
      <w:r w:rsidR="009A5D2B">
        <w:rPr>
          <w:color w:val="000000" w:themeColor="text1"/>
        </w:rPr>
        <w:t>as</w:t>
      </w:r>
      <w:r w:rsidRPr="3BECD3F1" w:rsidR="1CE4CE24">
        <w:rPr>
          <w:color w:val="000000" w:themeColor="text1"/>
        </w:rPr>
        <w:t xml:space="preserve"> </w:t>
      </w:r>
      <w:r w:rsidRPr="3BECD3F1" w:rsidR="70BE54AF">
        <w:rPr>
          <w:color w:val="000000" w:themeColor="text1"/>
        </w:rPr>
        <w:t xml:space="preserve">predominately female </w:t>
      </w:r>
      <w:r w:rsidRPr="3BECD3F1" w:rsidR="7FB4CC97">
        <w:rPr>
          <w:color w:val="000000" w:themeColor="text1"/>
        </w:rPr>
        <w:t>(60%)</w:t>
      </w:r>
      <w:r w:rsidRPr="3BECD3F1" w:rsidR="10C85A0D">
        <w:rPr>
          <w:color w:val="000000" w:themeColor="text1"/>
        </w:rPr>
        <w:t xml:space="preserve">, </w:t>
      </w:r>
      <w:r w:rsidRPr="3BECD3F1" w:rsidR="5C18B190">
        <w:rPr>
          <w:color w:val="000000" w:themeColor="text1"/>
        </w:rPr>
        <w:t>described themselves as white (8</w:t>
      </w:r>
      <w:r w:rsidRPr="3BECD3F1" w:rsidR="02F0A3BF">
        <w:rPr>
          <w:color w:val="000000" w:themeColor="text1"/>
        </w:rPr>
        <w:t>1</w:t>
      </w:r>
      <w:r w:rsidRPr="3BECD3F1" w:rsidR="5C18B190">
        <w:rPr>
          <w:color w:val="000000" w:themeColor="text1"/>
        </w:rPr>
        <w:t>%)</w:t>
      </w:r>
      <w:r w:rsidRPr="3BECD3F1" w:rsidR="033F5AC8">
        <w:rPr>
          <w:color w:val="000000" w:themeColor="text1"/>
        </w:rPr>
        <w:t xml:space="preserve">, </w:t>
      </w:r>
      <w:r w:rsidRPr="3BECD3F1" w:rsidR="39080AC7">
        <w:rPr>
          <w:color w:val="000000" w:themeColor="text1"/>
        </w:rPr>
        <w:t>in</w:t>
      </w:r>
      <w:r w:rsidRPr="3BECD3F1" w:rsidR="01547EE1">
        <w:rPr>
          <w:color w:val="000000" w:themeColor="text1"/>
        </w:rPr>
        <w:t xml:space="preserve"> younger age categories, with the </w:t>
      </w:r>
      <w:r w:rsidRPr="3BECD3F1" w:rsidR="10C85A0D">
        <w:rPr>
          <w:color w:val="000000" w:themeColor="text1"/>
        </w:rPr>
        <w:t>h</w:t>
      </w:r>
      <w:r w:rsidRPr="3BECD3F1" w:rsidR="01547EE1">
        <w:rPr>
          <w:color w:val="000000" w:themeColor="text1"/>
        </w:rPr>
        <w:t xml:space="preserve">ighest frequency in 16-24 </w:t>
      </w:r>
      <w:r w:rsidRPr="3BECD3F1" w:rsidR="11F669C0">
        <w:rPr>
          <w:color w:val="000000" w:themeColor="text1"/>
        </w:rPr>
        <w:t>(36%)</w:t>
      </w:r>
      <w:r w:rsidRPr="3BECD3F1" w:rsidR="10C85A0D">
        <w:rPr>
          <w:color w:val="000000" w:themeColor="text1"/>
        </w:rPr>
        <w:t xml:space="preserve">. </w:t>
      </w:r>
      <w:proofErr w:type="gramStart"/>
      <w:r w:rsidRPr="3BECD3F1" w:rsidR="30F38F35">
        <w:rPr>
          <w:color w:val="000000" w:themeColor="text1"/>
        </w:rPr>
        <w:t>The majority of</w:t>
      </w:r>
      <w:proofErr w:type="gramEnd"/>
      <w:r w:rsidRPr="3BECD3F1" w:rsidR="30F38F35">
        <w:rPr>
          <w:color w:val="000000" w:themeColor="text1"/>
        </w:rPr>
        <w:t xml:space="preserve"> people came to the forum seeking help for themselves (</w:t>
      </w:r>
      <w:r w:rsidRPr="3BECD3F1" w:rsidR="5B87FD59">
        <w:rPr>
          <w:color w:val="000000" w:themeColor="text1"/>
        </w:rPr>
        <w:t>69%), h</w:t>
      </w:r>
      <w:r w:rsidRPr="3BECD3F1" w:rsidR="30F38F35">
        <w:rPr>
          <w:color w:val="000000" w:themeColor="text1"/>
        </w:rPr>
        <w:t xml:space="preserve">owever, a smaller but </w:t>
      </w:r>
      <w:r w:rsidRPr="3BECD3F1" w:rsidR="1CF94A9D">
        <w:rPr>
          <w:color w:val="000000" w:themeColor="text1"/>
        </w:rPr>
        <w:t xml:space="preserve">substantial </w:t>
      </w:r>
      <w:r w:rsidRPr="3BECD3F1" w:rsidR="30F38F35">
        <w:rPr>
          <w:color w:val="000000" w:themeColor="text1"/>
        </w:rPr>
        <w:t xml:space="preserve">number wanted help for someone else </w:t>
      </w:r>
      <w:r w:rsidRPr="3BECD3F1" w:rsidR="696ADAA6">
        <w:rPr>
          <w:color w:val="000000" w:themeColor="text1"/>
        </w:rPr>
        <w:t>(30%)</w:t>
      </w:r>
      <w:r w:rsidRPr="3BECD3F1" w:rsidR="3CEA390A">
        <w:rPr>
          <w:color w:val="000000" w:themeColor="text1"/>
        </w:rPr>
        <w:t xml:space="preserve">, and many also </w:t>
      </w:r>
      <w:r w:rsidRPr="3BECD3F1" w:rsidR="0A2B2E52">
        <w:rPr>
          <w:color w:val="000000" w:themeColor="text1"/>
        </w:rPr>
        <w:t xml:space="preserve">came with the intention to help others </w:t>
      </w:r>
      <w:r w:rsidRPr="3BECD3F1" w:rsidR="3CEA390A">
        <w:rPr>
          <w:color w:val="000000" w:themeColor="text1"/>
        </w:rPr>
        <w:t>(29%</w:t>
      </w:r>
      <w:r w:rsidRPr="3BECD3F1" w:rsidR="0A2B2E52">
        <w:rPr>
          <w:color w:val="000000" w:themeColor="text1"/>
        </w:rPr>
        <w:t xml:space="preserve">). </w:t>
      </w:r>
      <w:r w:rsidRPr="3BECD3F1" w:rsidR="11514ADD">
        <w:rPr>
          <w:color w:val="000000" w:themeColor="text1"/>
        </w:rPr>
        <w:t>The majority (</w:t>
      </w:r>
      <w:r w:rsidRPr="3BECD3F1" w:rsidR="6C3502B8">
        <w:rPr>
          <w:color w:val="000000" w:themeColor="text1"/>
        </w:rPr>
        <w:t>54%) had be</w:t>
      </w:r>
      <w:r w:rsidRPr="3BECD3F1" w:rsidR="501BE79E">
        <w:rPr>
          <w:color w:val="000000" w:themeColor="text1"/>
        </w:rPr>
        <w:t>en</w:t>
      </w:r>
      <w:r w:rsidRPr="3BECD3F1" w:rsidR="6C3502B8">
        <w:rPr>
          <w:color w:val="000000" w:themeColor="text1"/>
        </w:rPr>
        <w:t xml:space="preserve"> using the forum for more than a month</w:t>
      </w:r>
      <w:r w:rsidRPr="3BECD3F1" w:rsidR="501BE79E">
        <w:rPr>
          <w:color w:val="000000" w:themeColor="text1"/>
        </w:rPr>
        <w:t xml:space="preserve">, with </w:t>
      </w:r>
      <w:r w:rsidRPr="3BECD3F1" w:rsidR="79406E2A">
        <w:rPr>
          <w:color w:val="000000" w:themeColor="text1"/>
        </w:rPr>
        <w:t>some</w:t>
      </w:r>
      <w:r w:rsidRPr="3BECD3F1" w:rsidR="501BE79E">
        <w:rPr>
          <w:color w:val="000000" w:themeColor="text1"/>
        </w:rPr>
        <w:t xml:space="preserve"> (28%) using for a year or more</w:t>
      </w:r>
      <w:r w:rsidRPr="3BECD3F1" w:rsidR="1356ECD1">
        <w:rPr>
          <w:color w:val="000000" w:themeColor="text1"/>
        </w:rPr>
        <w:t xml:space="preserve">. </w:t>
      </w:r>
      <w:r w:rsidRPr="3BECD3F1" w:rsidR="19B762F7">
        <w:rPr>
          <w:color w:val="000000" w:themeColor="text1"/>
        </w:rPr>
        <w:t xml:space="preserve">The sample were equally split between those using the forum less than or more than once week, </w:t>
      </w:r>
      <w:r w:rsidRPr="3BECD3F1" w:rsidR="68889285">
        <w:rPr>
          <w:color w:val="000000" w:themeColor="text1"/>
        </w:rPr>
        <w:t xml:space="preserve">with a small proportion (9%) </w:t>
      </w:r>
      <w:r w:rsidRPr="00330A0A" w:rsidR="68889285">
        <w:rPr>
          <w:color w:val="000000" w:themeColor="text1"/>
        </w:rPr>
        <w:t xml:space="preserve">using the forum daily. </w:t>
      </w:r>
      <w:r w:rsidRPr="00330A0A" w:rsidR="21276ED5">
        <w:rPr>
          <w:color w:val="000000" w:themeColor="text1"/>
        </w:rPr>
        <w:t xml:space="preserve">89% </w:t>
      </w:r>
      <w:r w:rsidRPr="00330A0A" w:rsidR="333E43B5">
        <w:rPr>
          <w:color w:val="000000" w:themeColor="text1"/>
        </w:rPr>
        <w:t>had</w:t>
      </w:r>
      <w:r w:rsidRPr="00330A0A" w:rsidR="35174C20">
        <w:rPr>
          <w:color w:val="000000" w:themeColor="text1"/>
        </w:rPr>
        <w:t xml:space="preserve"> responded </w:t>
      </w:r>
      <w:r w:rsidRPr="00330A0A" w:rsidR="26A200FB">
        <w:rPr>
          <w:color w:val="000000" w:themeColor="text1"/>
        </w:rPr>
        <w:t xml:space="preserve">or liked a post in the last six weeks, and </w:t>
      </w:r>
      <w:r w:rsidRPr="00330A0A" w:rsidR="13D76B26">
        <w:rPr>
          <w:color w:val="000000" w:themeColor="text1"/>
        </w:rPr>
        <w:t xml:space="preserve">64.5% </w:t>
      </w:r>
      <w:r w:rsidRPr="00330A0A" w:rsidR="1F33C31D">
        <w:rPr>
          <w:color w:val="000000" w:themeColor="text1"/>
        </w:rPr>
        <w:t xml:space="preserve">had </w:t>
      </w:r>
      <w:r w:rsidRPr="00330A0A" w:rsidR="25A608E0">
        <w:rPr>
          <w:color w:val="000000" w:themeColor="text1"/>
        </w:rPr>
        <w:t>made an original</w:t>
      </w:r>
      <w:r w:rsidRPr="00330A0A" w:rsidR="35174C20">
        <w:rPr>
          <w:color w:val="000000" w:themeColor="text1"/>
        </w:rPr>
        <w:t xml:space="preserve"> post </w:t>
      </w:r>
      <w:r w:rsidRPr="00330A0A" w:rsidR="25A608E0">
        <w:rPr>
          <w:color w:val="000000" w:themeColor="text1"/>
        </w:rPr>
        <w:t xml:space="preserve">or </w:t>
      </w:r>
      <w:r w:rsidRPr="00330A0A" w:rsidR="1F33C31D">
        <w:rPr>
          <w:color w:val="000000" w:themeColor="text1"/>
        </w:rPr>
        <w:t xml:space="preserve">started a new </w:t>
      </w:r>
      <w:r w:rsidRPr="00330A0A" w:rsidR="25A608E0">
        <w:rPr>
          <w:color w:val="000000" w:themeColor="text1"/>
        </w:rPr>
        <w:t>thread</w:t>
      </w:r>
      <w:r w:rsidRPr="00330A0A" w:rsidR="06E24A18">
        <w:rPr>
          <w:color w:val="000000" w:themeColor="text1"/>
        </w:rPr>
        <w:t xml:space="preserve">. </w:t>
      </w:r>
      <w:r w:rsidRPr="00330A0A" w:rsidR="481DC444">
        <w:rPr>
          <w:color w:val="000000" w:themeColor="text1"/>
        </w:rPr>
        <w:t xml:space="preserve">More details about survey </w:t>
      </w:r>
      <w:r w:rsidRPr="00330A0A" w:rsidR="00F71B6A">
        <w:rPr>
          <w:color w:val="000000" w:themeColor="text1"/>
        </w:rPr>
        <w:t xml:space="preserve">methodology </w:t>
      </w:r>
      <w:r w:rsidRPr="00330A0A" w:rsidR="009625F1">
        <w:rPr>
          <w:color w:val="000000" w:themeColor="text1"/>
        </w:rPr>
        <w:fldChar w:fldCharType="begin"/>
      </w:r>
      <w:r w:rsidRPr="00330A0A" w:rsidR="009625F1">
        <w:rPr>
          <w:color w:val="000000" w:themeColor="text1"/>
        </w:rPr>
        <w:instrText xml:space="preserve"> ADDIN EN.CITE &lt;EndNote&gt;&lt;Cite&gt;&lt;Author&gt;Rayson;  Heather Robinson;  Elena Semino;  John Vidler&lt;/Author&gt;&lt;Year&gt;2025&lt;/Year&gt;&lt;RecNum&gt;101&lt;/RecNum&gt;&lt;DisplayText&gt;[24]&lt;/DisplayText&gt;&lt;record&gt;&lt;rec-number&gt;101&lt;/rec-number&gt;&lt;foreign-keys&gt;&lt;key app="EN" db-id="azsapf0f7fpe29erp0b5rvxm092tze9se22s" timestamp="1749807043"&gt;101&lt;/key&gt;&lt;/foreign-keys&gt;&lt;ref-type name="Journal Article"&gt;17&lt;/ref-type&gt;&lt;contributors&gt;&lt;authors&gt;&lt;author&gt;Fiona Lobban;  Neil Caton;  Zoe Glossop;  Jade Haines;  Gemma Hayward;  Connor Heapy;  Rose Johnston;  Steve Jones;  Chris Lodge;  Karen Machin;  Paul Marshall;  Tamara Rakic;  Paul Rayson;  Heather Robinson;  Elena Semino;  John Vidler&lt;/author&gt;&lt;/authors&gt;&lt;/contributors&gt;&lt;titles&gt;&lt;title&gt;Evaluating peer online forums to support health: ethical and practical challenges&lt;/title&gt;&lt;secondary-title&gt;Journal of Medical Internet Research&lt;/secondary-title&gt;&lt;/titles&gt;&lt;periodical&gt;&lt;full-title&gt;Journal of Medical Internet Research&lt;/full-title&gt;&lt;/periodical&gt;&lt;dates&gt;&lt;year&gt;2025&lt;/year&gt;&lt;/dates&gt;&lt;urls&gt;&lt;related-urls&gt;&lt;url&gt;https://preprints.jmir.org/preprint/73427&lt;/url&gt;&lt;/related-urls&gt;&lt;/urls&gt;&lt;electronic-resource-num&gt;10.2196/preprints.73427&lt;/electronic-resource-num&gt;&lt;/record&gt;&lt;/Cite&gt;&lt;/EndNote&gt;</w:instrText>
      </w:r>
      <w:r w:rsidRPr="00330A0A" w:rsidR="009625F1">
        <w:rPr>
          <w:color w:val="000000" w:themeColor="text1"/>
        </w:rPr>
        <w:fldChar w:fldCharType="separate"/>
      </w:r>
      <w:r w:rsidRPr="00330A0A" w:rsidR="009625F1">
        <w:rPr>
          <w:noProof/>
          <w:color w:val="000000" w:themeColor="text1"/>
        </w:rPr>
        <w:t>[24]</w:t>
      </w:r>
      <w:r w:rsidRPr="00330A0A" w:rsidR="009625F1">
        <w:rPr>
          <w:color w:val="000000" w:themeColor="text1"/>
        </w:rPr>
        <w:fldChar w:fldCharType="end"/>
      </w:r>
      <w:r w:rsidRPr="00330A0A" w:rsidR="00F71B6A">
        <w:rPr>
          <w:color w:val="000000" w:themeColor="text1"/>
        </w:rPr>
        <w:t xml:space="preserve"> and</w:t>
      </w:r>
      <w:r w:rsidRPr="00330A0A" w:rsidR="481DC444">
        <w:rPr>
          <w:color w:val="000000" w:themeColor="text1"/>
        </w:rPr>
        <w:t xml:space="preserve"> responder characteristics and forum use behaviour is given in </w:t>
      </w:r>
      <w:hyperlink r:id="rId16">
        <w:r w:rsidRPr="00330A0A" w:rsidR="7E52D11E">
          <w:rPr>
            <w:rStyle w:val="Hyperlink"/>
          </w:rPr>
          <w:t xml:space="preserve">Appendix </w:t>
        </w:r>
        <w:r w:rsidRPr="00330A0A" w:rsidR="00E477B6">
          <w:rPr>
            <w:rStyle w:val="Hyperlink"/>
          </w:rPr>
          <w:t>5</w:t>
        </w:r>
        <w:r w:rsidRPr="00330A0A" w:rsidR="7E52D11E">
          <w:rPr>
            <w:rStyle w:val="Hyperlink"/>
          </w:rPr>
          <w:t>.</w:t>
        </w:r>
      </w:hyperlink>
    </w:p>
    <w:p w:rsidR="00B85C56" w:rsidP="00E135C2" w:rsidRDefault="00B85C56" w14:paraId="2BB376F6" w14:textId="77777777"/>
    <w:p w:rsidRPr="005B3E6F" w:rsidR="005B3E6F" w:rsidP="00A11418" w:rsidRDefault="003D33E1" w14:paraId="613BDD8E" w14:textId="77777777">
      <w:pPr>
        <w:pStyle w:val="Heading4"/>
        <w:rPr>
          <w:i w:val="0"/>
        </w:rPr>
      </w:pPr>
      <w:r w:rsidRPr="005B3E6F">
        <w:t xml:space="preserve">Interviews </w:t>
      </w:r>
    </w:p>
    <w:p w:rsidRPr="00832C41" w:rsidR="00E135C2" w:rsidP="00E135C2" w:rsidRDefault="696DF2D6" w14:paraId="1E2BBE8C" w14:textId="45DCDEC4">
      <w:pPr>
        <w:rPr>
          <w:rFonts w:ascii="Aptos" w:hAnsi="Aptos" w:eastAsia="Aptos" w:cs="Aptos"/>
        </w:rPr>
      </w:pPr>
      <w:r>
        <w:t>Of the 791 survey participants in the final sample, 478 consented to being contacted for interview. 214 participants were contacted, with 52 participants responding and consent</w:t>
      </w:r>
      <w:r w:rsidR="579A0DF6">
        <w:t>ing</w:t>
      </w:r>
      <w:r>
        <w:t xml:space="preserve"> to </w:t>
      </w:r>
      <w:r w:rsidR="579A0DF6">
        <w:t xml:space="preserve">be </w:t>
      </w:r>
      <w:r>
        <w:t>interview</w:t>
      </w:r>
      <w:r w:rsidR="579A0DF6">
        <w:t>ed</w:t>
      </w:r>
      <w:r>
        <w:t xml:space="preserve">. Of these, 47 completed the interview. A further 5 forum users responded to </w:t>
      </w:r>
      <w:r w:rsidR="1EFFC51C">
        <w:t xml:space="preserve">direct </w:t>
      </w:r>
      <w:r w:rsidR="4DFB65BD">
        <w:t>adverts in the forum</w:t>
      </w:r>
      <w:r w:rsidR="6C8B1B0B">
        <w:t xml:space="preserve">, totalling </w:t>
      </w:r>
      <w:r>
        <w:t xml:space="preserve">52 </w:t>
      </w:r>
      <w:r w:rsidR="49E7D093">
        <w:t xml:space="preserve">completed interviews. </w:t>
      </w:r>
      <w:r w:rsidRPr="67FDD975">
        <w:rPr>
          <w:rFonts w:ascii="Aptos" w:hAnsi="Aptos" w:eastAsia="Aptos" w:cs="Aptos"/>
        </w:rPr>
        <w:t xml:space="preserve">Across the sample, most participants identified as White/White British (n=40, 71%), female (n=43, 77%), and were in 16-25 (n=22, 39%) or 26-35 (n=14, 25%) age groups. Full demographic details by forum are available </w:t>
      </w:r>
      <w:r w:rsidRPr="67FDD975" w:rsidR="4EE7A1C3">
        <w:rPr>
          <w:rFonts w:ascii="Aptos" w:hAnsi="Aptos" w:eastAsia="Aptos" w:cs="Aptos"/>
        </w:rPr>
        <w:t xml:space="preserve">in </w:t>
      </w:r>
      <w:hyperlink w:history="1" r:id="rId17">
        <w:r w:rsidRPr="00BA5067" w:rsidR="4BB1E6FB">
          <w:rPr>
            <w:rStyle w:val="Hyperlink"/>
            <w:rFonts w:ascii="Aptos" w:hAnsi="Aptos" w:eastAsia="Aptos" w:cs="Aptos"/>
          </w:rPr>
          <w:t xml:space="preserve">Appendix </w:t>
        </w:r>
        <w:r w:rsidRPr="00BA5067" w:rsidR="00BA5067">
          <w:rPr>
            <w:rStyle w:val="Hyperlink"/>
            <w:rFonts w:ascii="Aptos" w:hAnsi="Aptos" w:eastAsia="Aptos" w:cs="Aptos"/>
          </w:rPr>
          <w:t>6</w:t>
        </w:r>
        <w:r w:rsidRPr="00BA5067" w:rsidR="0412A2E1">
          <w:rPr>
            <w:rStyle w:val="Hyperlink"/>
            <w:rFonts w:ascii="Aptos" w:hAnsi="Aptos" w:eastAsia="Aptos" w:cs="Aptos"/>
          </w:rPr>
          <w:t>.</w:t>
        </w:r>
      </w:hyperlink>
    </w:p>
    <w:p w:rsidR="232E92A5" w:rsidP="232E92A5" w:rsidRDefault="756B9972" w14:paraId="5FE527C1" w14:textId="2218B49D">
      <w:pPr>
        <w:rPr>
          <w:i/>
          <w:iCs/>
        </w:rPr>
      </w:pPr>
      <w:r w:rsidRPr="00832C41">
        <w:rPr>
          <w:rFonts w:ascii="Aptos" w:hAnsi="Aptos" w:eastAsia="Aptos" w:cs="Aptos"/>
        </w:rPr>
        <w:t xml:space="preserve"> </w:t>
      </w:r>
    </w:p>
    <w:p w:rsidRPr="00467D4B" w:rsidR="005B3E6F" w:rsidP="00A11418" w:rsidRDefault="003D33E1" w14:paraId="70B03C33" w14:textId="4A0282EF">
      <w:pPr>
        <w:pStyle w:val="Heading4"/>
        <w:rPr>
          <w:i w:val="0"/>
        </w:rPr>
      </w:pPr>
      <w:r w:rsidRPr="00467D4B">
        <w:t xml:space="preserve">Forum posts </w:t>
      </w:r>
    </w:p>
    <w:p w:rsidRPr="008C6552" w:rsidR="00017D4F" w:rsidP="00017D4F" w:rsidRDefault="00714B53" w14:paraId="5553D2B5" w14:textId="4AFABCC5">
      <w:pPr>
        <w:rPr>
          <w:color w:val="000000" w:themeColor="text1"/>
        </w:rPr>
      </w:pPr>
      <w:r w:rsidRPr="008C6552">
        <w:rPr>
          <w:color w:val="000000" w:themeColor="text1"/>
        </w:rPr>
        <w:t xml:space="preserve">No participant information is provided </w:t>
      </w:r>
      <w:r w:rsidR="00B37877">
        <w:rPr>
          <w:color w:val="000000" w:themeColor="text1"/>
        </w:rPr>
        <w:t xml:space="preserve">in </w:t>
      </w:r>
      <w:r w:rsidRPr="008C6552" w:rsidR="005900D9">
        <w:rPr>
          <w:color w:val="000000" w:themeColor="text1"/>
        </w:rPr>
        <w:t>relat</w:t>
      </w:r>
      <w:r w:rsidR="00B37877">
        <w:rPr>
          <w:color w:val="000000" w:themeColor="text1"/>
        </w:rPr>
        <w:t>ion</w:t>
      </w:r>
      <w:r w:rsidRPr="008C6552" w:rsidR="005900D9">
        <w:rPr>
          <w:color w:val="000000" w:themeColor="text1"/>
        </w:rPr>
        <w:t xml:space="preserve"> to the </w:t>
      </w:r>
      <w:r w:rsidRPr="008C6552" w:rsidR="00024C41">
        <w:rPr>
          <w:color w:val="000000" w:themeColor="text1"/>
        </w:rPr>
        <w:t>2</w:t>
      </w:r>
      <w:r w:rsidRPr="008C6552" w:rsidR="231C2548">
        <w:rPr>
          <w:color w:val="000000" w:themeColor="text1"/>
        </w:rPr>
        <w:t>4</w:t>
      </w:r>
      <w:r w:rsidRPr="008C6552" w:rsidR="005900D9">
        <w:rPr>
          <w:color w:val="000000" w:themeColor="text1"/>
        </w:rPr>
        <w:t xml:space="preserve">0 forum posts analysed as </w:t>
      </w:r>
      <w:r w:rsidRPr="008C6552" w:rsidR="00AD1CD4">
        <w:rPr>
          <w:color w:val="000000" w:themeColor="text1"/>
        </w:rPr>
        <w:t>all forum</w:t>
      </w:r>
      <w:r w:rsidRPr="008C6552" w:rsidR="005900D9">
        <w:rPr>
          <w:color w:val="000000" w:themeColor="text1"/>
        </w:rPr>
        <w:t xml:space="preserve"> data was fully </w:t>
      </w:r>
      <w:r w:rsidRPr="008C6552" w:rsidR="005417BF">
        <w:rPr>
          <w:color w:val="000000" w:themeColor="text1"/>
        </w:rPr>
        <w:t>anonymised</w:t>
      </w:r>
      <w:r w:rsidRPr="008C6552" w:rsidR="005900D9">
        <w:rPr>
          <w:color w:val="000000" w:themeColor="text1"/>
        </w:rPr>
        <w:t xml:space="preserve"> before being </w:t>
      </w:r>
      <w:r w:rsidRPr="008C6552" w:rsidR="001E59C3">
        <w:rPr>
          <w:color w:val="000000" w:themeColor="text1"/>
        </w:rPr>
        <w:t>shared with</w:t>
      </w:r>
      <w:r w:rsidRPr="008C6552" w:rsidR="005900D9">
        <w:rPr>
          <w:color w:val="000000" w:themeColor="text1"/>
        </w:rPr>
        <w:t xml:space="preserve"> us. </w:t>
      </w:r>
    </w:p>
    <w:p w:rsidRPr="008C6552" w:rsidR="001A64C0" w:rsidP="0069748E" w:rsidRDefault="001A64C0" w14:paraId="248F4797" w14:textId="77777777">
      <w:pPr>
        <w:rPr>
          <w:b/>
          <w:bCs/>
          <w:color w:val="000000" w:themeColor="text1"/>
        </w:rPr>
      </w:pPr>
    </w:p>
    <w:p w:rsidRPr="004E6ADA" w:rsidR="00B60B4D" w:rsidP="006A516D" w:rsidRDefault="08B9CC29" w14:paraId="75F25C52" w14:textId="5C077138">
      <w:pPr>
        <w:pStyle w:val="Heading3"/>
      </w:pPr>
      <w:r w:rsidRPr="232E92A5">
        <w:t xml:space="preserve">Objective 1 </w:t>
      </w:r>
      <w:r w:rsidRPr="232E92A5" w:rsidR="00FF6C2B">
        <w:t xml:space="preserve">– </w:t>
      </w:r>
      <w:r w:rsidRPr="232E92A5" w:rsidR="009D679D">
        <w:t xml:space="preserve">Levels of distress and impacts of forums on common clinical outcomes </w:t>
      </w:r>
    </w:p>
    <w:p w:rsidR="009F2CC8" w:rsidP="0069748E" w:rsidRDefault="17130A42" w14:paraId="5B8D0659" w14:textId="0B83B28D">
      <w:r>
        <w:t>Of</w:t>
      </w:r>
      <w:r w:rsidR="4F4FCDA7">
        <w:t xml:space="preserve"> the </w:t>
      </w:r>
      <w:r w:rsidR="3F2BE61A">
        <w:t xml:space="preserve">sample of 791 </w:t>
      </w:r>
      <w:r w:rsidR="0A4282EC">
        <w:t>survey responders</w:t>
      </w:r>
      <w:r w:rsidR="3F2BE61A">
        <w:t xml:space="preserve">, 593 (75%) met criteria for </w:t>
      </w:r>
      <w:r w:rsidR="00C72688">
        <w:t>“</w:t>
      </w:r>
      <w:proofErr w:type="spellStart"/>
      <w:r w:rsidR="3F2BE61A">
        <w:t>caseness</w:t>
      </w:r>
      <w:proofErr w:type="spellEnd"/>
      <w:r w:rsidR="00C72688">
        <w:t>”</w:t>
      </w:r>
      <w:r w:rsidR="3F2BE61A">
        <w:t xml:space="preserve">.  </w:t>
      </w:r>
      <w:r w:rsidR="799FDB00">
        <w:t xml:space="preserve">Of the </w:t>
      </w:r>
      <w:r w:rsidR="7C8E18B0">
        <w:t xml:space="preserve">sample of </w:t>
      </w:r>
      <w:r w:rsidR="5563FC2B">
        <w:t>80</w:t>
      </w:r>
      <w:r w:rsidR="3857C116">
        <w:t>,</w:t>
      </w:r>
      <w:r w:rsidR="5563FC2B">
        <w:t>915</w:t>
      </w:r>
      <w:r w:rsidR="7C8E18B0">
        <w:t xml:space="preserve"> people</w:t>
      </w:r>
      <w:r w:rsidR="4CB2DB49">
        <w:t xml:space="preserve"> </w:t>
      </w:r>
      <w:r w:rsidR="7745A178">
        <w:t xml:space="preserve">completing </w:t>
      </w:r>
      <w:r w:rsidR="4CB2DB49">
        <w:t xml:space="preserve">NHS Talking Therapies in the </w:t>
      </w:r>
      <w:proofErr w:type="gramStart"/>
      <w:r w:rsidR="4CB2DB49">
        <w:t>North West</w:t>
      </w:r>
      <w:proofErr w:type="gramEnd"/>
      <w:r w:rsidR="4CB2DB49">
        <w:t xml:space="preserve"> UK region</w:t>
      </w:r>
      <w:r w:rsidR="2EE55C5E">
        <w:t xml:space="preserve"> (2022-2023)</w:t>
      </w:r>
      <w:r w:rsidR="7C8E18B0">
        <w:t xml:space="preserve">, </w:t>
      </w:r>
      <w:r w:rsidR="5563FC2B">
        <w:t>76</w:t>
      </w:r>
      <w:r w:rsidR="08C1B77F">
        <w:t>,</w:t>
      </w:r>
      <w:r w:rsidR="5563FC2B">
        <w:t>265</w:t>
      </w:r>
      <w:r w:rsidR="7C8E18B0">
        <w:t xml:space="preserve"> (94%) met criteria for </w:t>
      </w:r>
      <w:r w:rsidR="00C72688">
        <w:t>“</w:t>
      </w:r>
      <w:proofErr w:type="spellStart"/>
      <w:r w:rsidR="7C8E18B0">
        <w:t>caseness</w:t>
      </w:r>
      <w:proofErr w:type="spellEnd"/>
      <w:r w:rsidR="00C72688">
        <w:t>”</w:t>
      </w:r>
      <w:r w:rsidR="7C8E18B0">
        <w:t>.  </w:t>
      </w:r>
      <w:r w:rsidR="06364E2E">
        <w:t xml:space="preserve">Although levels of </w:t>
      </w:r>
      <w:r w:rsidR="00C72688">
        <w:t>“</w:t>
      </w:r>
      <w:proofErr w:type="spellStart"/>
      <w:r w:rsidR="06364E2E">
        <w:t>caseness</w:t>
      </w:r>
      <w:proofErr w:type="spellEnd"/>
      <w:r w:rsidR="00C72688">
        <w:t>”</w:t>
      </w:r>
      <w:r w:rsidR="06364E2E">
        <w:t xml:space="preserve"> in both were high, </w:t>
      </w:r>
      <w:r w:rsidR="2BE1A7BC">
        <w:t>p</w:t>
      </w:r>
      <w:r w:rsidR="06364E2E">
        <w:t xml:space="preserve">eople in the survey were significantly less likely to be “cases” compared to </w:t>
      </w:r>
      <w:r w:rsidR="743D49B3">
        <w:t xml:space="preserve">people </w:t>
      </w:r>
      <w:r w:rsidR="0E677987">
        <w:t xml:space="preserve">completing </w:t>
      </w:r>
      <w:r w:rsidR="743D49B3">
        <w:t>NHS Talking Therapies</w:t>
      </w:r>
      <w:r w:rsidR="30EEAB41">
        <w:t xml:space="preserve"> (χ</w:t>
      </w:r>
      <w:proofErr w:type="gramStart"/>
      <w:r w:rsidR="30EEAB41">
        <w:t>²(1)=</w:t>
      </w:r>
      <w:proofErr w:type="gramEnd"/>
      <w:r w:rsidR="30EEAB41">
        <w:t>521.96, p&lt;.01; Cramer's V = 0.08)</w:t>
      </w:r>
      <w:r w:rsidR="743D49B3">
        <w:t xml:space="preserve">. </w:t>
      </w:r>
      <w:r w:rsidR="06364E2E">
        <w:t> </w:t>
      </w:r>
    </w:p>
    <w:p w:rsidRPr="00AD1C47" w:rsidR="3C96233D" w:rsidP="27342F38" w:rsidRDefault="7CCB6ECC" w14:paraId="6B4153DF" w14:textId="2516BCE3">
      <w:pPr>
        <w:shd w:val="clear" w:color="auto" w:fill="FFFFFF" w:themeFill="background1"/>
        <w:spacing w:after="0"/>
        <w:rPr>
          <w:rFonts w:ascii="Aptos" w:hAnsi="Aptos" w:eastAsia="Aptos" w:cs="Aptos"/>
          <w:color w:val="242424"/>
        </w:rPr>
      </w:pPr>
      <w:r w:rsidRPr="00AD1C47">
        <w:rPr>
          <w:rFonts w:ascii="Aptos" w:hAnsi="Aptos" w:eastAsia="Aptos" w:cs="Aptos"/>
          <w:color w:val="242424"/>
        </w:rPr>
        <w:t>For the GAD-7, t</w:t>
      </w:r>
      <w:r w:rsidRPr="00AD1C47" w:rsidR="35486656">
        <w:rPr>
          <w:rFonts w:ascii="Aptos" w:hAnsi="Aptos" w:eastAsia="Aptos" w:cs="Aptos"/>
          <w:color w:val="242424"/>
        </w:rPr>
        <w:t xml:space="preserve">he latent curve model fit the data well (Chi-square = 3.002 (1 </w:t>
      </w:r>
      <w:proofErr w:type="spellStart"/>
      <w:r w:rsidRPr="00AD1C47" w:rsidR="35486656">
        <w:rPr>
          <w:rFonts w:ascii="Aptos" w:hAnsi="Aptos" w:eastAsia="Aptos" w:cs="Aptos"/>
          <w:color w:val="242424"/>
        </w:rPr>
        <w:t>df</w:t>
      </w:r>
      <w:proofErr w:type="spellEnd"/>
      <w:r w:rsidRPr="00AD1C47" w:rsidR="35486656">
        <w:rPr>
          <w:rFonts w:ascii="Aptos" w:hAnsi="Aptos" w:eastAsia="Aptos" w:cs="Aptos"/>
          <w:color w:val="242424"/>
        </w:rPr>
        <w:t>), p = 0.154)</w:t>
      </w:r>
      <w:r w:rsidRPr="00AD1C47" w:rsidR="6EAD5B40">
        <w:rPr>
          <w:rFonts w:ascii="Aptos" w:hAnsi="Aptos" w:eastAsia="Aptos" w:cs="Aptos"/>
          <w:color w:val="242424"/>
        </w:rPr>
        <w:t>.</w:t>
      </w:r>
      <w:r w:rsidRPr="00AD1C47" w:rsidR="35486656">
        <w:rPr>
          <w:rFonts w:ascii="Aptos" w:hAnsi="Aptos" w:eastAsia="Aptos" w:cs="Aptos"/>
          <w:color w:val="242424"/>
        </w:rPr>
        <w:t xml:space="preserve"> The model accounts for 70.6%, 65.8%, and 67.0% of the variance at t1, t2, and t3, respectively.</w:t>
      </w:r>
      <w:r w:rsidRPr="00AD1C47" w:rsidR="678DB722">
        <w:rPr>
          <w:rFonts w:ascii="Aptos" w:hAnsi="Aptos" w:eastAsia="Aptos" w:cs="Aptos"/>
          <w:color w:val="242424"/>
        </w:rPr>
        <w:t xml:space="preserve"> </w:t>
      </w:r>
      <w:r w:rsidRPr="00AD1C47" w:rsidR="35486656">
        <w:rPr>
          <w:rFonts w:ascii="Aptos" w:hAnsi="Aptos" w:eastAsia="Aptos" w:cs="Aptos"/>
          <w:color w:val="242424"/>
        </w:rPr>
        <w:t>The mean GAD7 sum score at t1 was 10.795</w:t>
      </w:r>
      <w:r w:rsidRPr="00AD1C47" w:rsidR="523E3346">
        <w:rPr>
          <w:rFonts w:ascii="Aptos" w:hAnsi="Aptos" w:eastAsia="Aptos" w:cs="Aptos"/>
          <w:color w:val="242424"/>
        </w:rPr>
        <w:t xml:space="preserve"> and the </w:t>
      </w:r>
      <w:r w:rsidRPr="00AD1C47" w:rsidR="35486656">
        <w:rPr>
          <w:rFonts w:ascii="Aptos" w:hAnsi="Aptos" w:eastAsia="Aptos" w:cs="Aptos"/>
          <w:color w:val="242424"/>
        </w:rPr>
        <w:t xml:space="preserve">slope was -0.377 </w:t>
      </w:r>
      <w:r w:rsidRPr="00AD1C47" w:rsidR="28A9D5E4">
        <w:rPr>
          <w:rFonts w:ascii="Aptos" w:hAnsi="Aptos" w:eastAsia="Aptos" w:cs="Aptos"/>
          <w:color w:val="242424"/>
        </w:rPr>
        <w:t xml:space="preserve">(95% CI –0.589, -0.166) </w:t>
      </w:r>
      <w:r w:rsidRPr="00AD1C47" w:rsidR="35486656">
        <w:rPr>
          <w:rFonts w:ascii="Aptos" w:hAnsi="Aptos" w:eastAsia="Aptos" w:cs="Aptos"/>
          <w:color w:val="242424"/>
        </w:rPr>
        <w:t xml:space="preserve">per time point, i.e.  a </w:t>
      </w:r>
      <w:r w:rsidRPr="00AD1C47" w:rsidR="2DC116F1">
        <w:rPr>
          <w:rFonts w:ascii="Aptos" w:hAnsi="Aptos" w:eastAsia="Aptos" w:cs="Aptos"/>
          <w:color w:val="242424"/>
        </w:rPr>
        <w:t xml:space="preserve">reduction </w:t>
      </w:r>
      <w:r w:rsidRPr="00AD1C47" w:rsidR="35486656">
        <w:rPr>
          <w:rFonts w:ascii="Aptos" w:hAnsi="Aptos" w:eastAsia="Aptos" w:cs="Aptos"/>
          <w:color w:val="242424"/>
        </w:rPr>
        <w:t xml:space="preserve">of </w:t>
      </w:r>
      <w:r w:rsidRPr="00AD1C47" w:rsidR="716D2347">
        <w:rPr>
          <w:rFonts w:ascii="Aptos" w:hAnsi="Aptos" w:eastAsia="Aptos" w:cs="Aptos"/>
          <w:color w:val="242424"/>
        </w:rPr>
        <w:t xml:space="preserve">about </w:t>
      </w:r>
      <w:r w:rsidRPr="00AD1C47" w:rsidR="35486656">
        <w:rPr>
          <w:rFonts w:ascii="Aptos" w:hAnsi="Aptos" w:eastAsia="Aptos" w:cs="Aptos"/>
          <w:color w:val="242424"/>
        </w:rPr>
        <w:t>a third of a GAD7 point on average between waves</w:t>
      </w:r>
      <w:r w:rsidRPr="00AD1C47" w:rsidR="716D2347">
        <w:rPr>
          <w:rFonts w:ascii="Aptos" w:hAnsi="Aptos" w:eastAsia="Aptos" w:cs="Aptos"/>
          <w:color w:val="242424"/>
        </w:rPr>
        <w:t xml:space="preserve">, a </w:t>
      </w:r>
      <w:r w:rsidRPr="00AD1C47" w:rsidR="099DA80C">
        <w:rPr>
          <w:rFonts w:ascii="Aptos" w:hAnsi="Aptos" w:eastAsia="Aptos" w:cs="Aptos"/>
          <w:color w:val="242424"/>
        </w:rPr>
        <w:t>small</w:t>
      </w:r>
      <w:r w:rsidRPr="00AD1C47" w:rsidR="716D2347">
        <w:rPr>
          <w:rFonts w:ascii="Aptos" w:hAnsi="Aptos" w:eastAsia="Aptos" w:cs="Aptos"/>
          <w:color w:val="242424"/>
        </w:rPr>
        <w:t xml:space="preserve"> net improvement</w:t>
      </w:r>
      <w:r w:rsidRPr="00AD1C47" w:rsidR="50FC95E7">
        <w:rPr>
          <w:rFonts w:ascii="Aptos" w:hAnsi="Aptos" w:eastAsia="Aptos" w:cs="Aptos"/>
          <w:color w:val="242424"/>
        </w:rPr>
        <w:t xml:space="preserve">. </w:t>
      </w:r>
      <w:r w:rsidRPr="00AD1C47" w:rsidR="35486656">
        <w:rPr>
          <w:rFonts w:ascii="Aptos" w:hAnsi="Aptos" w:eastAsia="Aptos" w:cs="Aptos"/>
          <w:color w:val="242424"/>
        </w:rPr>
        <w:t>There was no significant correlation between intercept and slope</w:t>
      </w:r>
      <w:r w:rsidRPr="00AD1C47" w:rsidR="1F40EDC1">
        <w:rPr>
          <w:rFonts w:ascii="Aptos" w:hAnsi="Aptos" w:eastAsia="Aptos" w:cs="Aptos"/>
          <w:color w:val="242424"/>
        </w:rPr>
        <w:t xml:space="preserve"> (p = 0.293) </w:t>
      </w:r>
      <w:r w:rsidRPr="00AD1C47" w:rsidR="35486656">
        <w:rPr>
          <w:rFonts w:ascii="Aptos" w:hAnsi="Aptos" w:eastAsia="Aptos" w:cs="Aptos"/>
          <w:color w:val="242424"/>
        </w:rPr>
        <w:t xml:space="preserve">i.e. how high/low </w:t>
      </w:r>
      <w:r w:rsidRPr="00AD1C47" w:rsidR="7C673916">
        <w:rPr>
          <w:rFonts w:ascii="Aptos" w:hAnsi="Aptos" w:eastAsia="Aptos" w:cs="Aptos"/>
          <w:color w:val="242424"/>
        </w:rPr>
        <w:t xml:space="preserve">participants </w:t>
      </w:r>
      <w:r w:rsidRPr="00AD1C47" w:rsidR="35486656">
        <w:rPr>
          <w:rFonts w:ascii="Aptos" w:hAnsi="Aptos" w:eastAsia="Aptos" w:cs="Aptos"/>
          <w:color w:val="242424"/>
        </w:rPr>
        <w:t>were at the start d</w:t>
      </w:r>
      <w:r w:rsidRPr="00AD1C47" w:rsidR="1F40EDC1">
        <w:rPr>
          <w:rFonts w:ascii="Aptos" w:hAnsi="Aptos" w:eastAsia="Aptos" w:cs="Aptos"/>
          <w:color w:val="242424"/>
        </w:rPr>
        <w:t>id</w:t>
      </w:r>
      <w:r w:rsidRPr="00AD1C47" w:rsidR="35486656">
        <w:rPr>
          <w:rFonts w:ascii="Aptos" w:hAnsi="Aptos" w:eastAsia="Aptos" w:cs="Aptos"/>
          <w:color w:val="242424"/>
        </w:rPr>
        <w:t xml:space="preserve"> not predict rate of improvement</w:t>
      </w:r>
      <w:r w:rsidRPr="00AD1C47" w:rsidR="13F8DCA0">
        <w:rPr>
          <w:rFonts w:ascii="Aptos" w:hAnsi="Aptos" w:eastAsia="Aptos" w:cs="Aptos"/>
          <w:color w:val="242424"/>
        </w:rPr>
        <w:t>)</w:t>
      </w:r>
      <w:r w:rsidRPr="00AD1C47" w:rsidR="35486656">
        <w:rPr>
          <w:rFonts w:ascii="Aptos" w:hAnsi="Aptos" w:eastAsia="Aptos" w:cs="Aptos"/>
          <w:color w:val="242424"/>
        </w:rPr>
        <w:t>.</w:t>
      </w:r>
    </w:p>
    <w:p w:rsidRPr="00102C67" w:rsidR="692053D6" w:rsidP="232E92A5" w:rsidRDefault="004532B9" w14:paraId="31C22074" w14:textId="1A9C7F05">
      <w:pPr>
        <w:shd w:val="clear" w:color="auto" w:fill="FFFFFF" w:themeFill="background1"/>
        <w:spacing w:after="0"/>
        <w:rPr>
          <w:rFonts w:ascii="Aptos" w:hAnsi="Aptos" w:eastAsia="Aptos" w:cs="Aptos"/>
          <w:color w:val="242424"/>
        </w:rPr>
      </w:pPr>
      <w:r w:rsidRPr="00102C67">
        <w:t xml:space="preserve">The latent curve model </w:t>
      </w:r>
      <w:r w:rsidRPr="00102C67" w:rsidR="00D75C80">
        <w:t>of</w:t>
      </w:r>
      <w:r w:rsidRPr="00102C67" w:rsidR="692053D6">
        <w:t xml:space="preserve"> the PHQ-8,</w:t>
      </w:r>
      <w:r w:rsidRPr="00102C67" w:rsidR="00D75C80">
        <w:t xml:space="preserve"> also fit the data well. (</w:t>
      </w:r>
      <w:r w:rsidRPr="00102C67" w:rsidR="3B2C0808">
        <w:rPr>
          <w:rFonts w:ascii="Aptos" w:hAnsi="Aptos" w:eastAsia="Aptos" w:cs="Aptos"/>
        </w:rPr>
        <w:t xml:space="preserve">Chi-square = 1.803 (1 </w:t>
      </w:r>
      <w:proofErr w:type="spellStart"/>
      <w:r w:rsidRPr="00102C67" w:rsidR="3B2C0808">
        <w:rPr>
          <w:rFonts w:ascii="Aptos" w:hAnsi="Aptos" w:eastAsia="Aptos" w:cs="Aptos"/>
        </w:rPr>
        <w:t>df</w:t>
      </w:r>
      <w:proofErr w:type="spellEnd"/>
      <w:r w:rsidRPr="00102C67" w:rsidR="3B2C0808">
        <w:rPr>
          <w:rFonts w:ascii="Aptos" w:hAnsi="Aptos" w:eastAsia="Aptos" w:cs="Aptos"/>
        </w:rPr>
        <w:t>), p = 0.176</w:t>
      </w:r>
      <w:r w:rsidRPr="00102C67" w:rsidR="692053D6">
        <w:rPr>
          <w:rFonts w:ascii="Aptos" w:hAnsi="Aptos" w:eastAsia="Aptos" w:cs="Aptos"/>
          <w:color w:val="242424"/>
        </w:rPr>
        <w:t xml:space="preserve">). </w:t>
      </w:r>
      <w:r w:rsidRPr="00102C67" w:rsidR="2CDD70F7">
        <w:rPr>
          <w:rFonts w:ascii="Aptos" w:hAnsi="Aptos" w:eastAsia="Aptos" w:cs="Aptos"/>
          <w:color w:val="242424"/>
        </w:rPr>
        <w:t xml:space="preserve">The model accounts for 79.5%, 66.0%, and 72.4% of the variance </w:t>
      </w:r>
      <w:r w:rsidRPr="00102C67" w:rsidR="00CF7707">
        <w:rPr>
          <w:rFonts w:ascii="Aptos" w:hAnsi="Aptos" w:eastAsia="Aptos" w:cs="Aptos"/>
          <w:color w:val="242424"/>
        </w:rPr>
        <w:t xml:space="preserve">in PhQ8 </w:t>
      </w:r>
      <w:r w:rsidRPr="00102C67" w:rsidR="00AD0E9C">
        <w:rPr>
          <w:rFonts w:ascii="Aptos" w:hAnsi="Aptos" w:eastAsia="Aptos" w:cs="Aptos"/>
          <w:color w:val="242424"/>
        </w:rPr>
        <w:t xml:space="preserve">scores </w:t>
      </w:r>
      <w:r w:rsidRPr="00102C67" w:rsidR="2CDD70F7">
        <w:rPr>
          <w:rFonts w:ascii="Aptos" w:hAnsi="Aptos" w:eastAsia="Aptos" w:cs="Aptos"/>
          <w:color w:val="242424"/>
        </w:rPr>
        <w:t xml:space="preserve">at t1, t2, and t3, respectively. The mean PHQ8 score at t1 was 11.589. The mean slope was not significantly </w:t>
      </w:r>
      <w:r w:rsidRPr="00102C67" w:rsidR="2CDD70F7">
        <w:rPr>
          <w:rFonts w:ascii="Aptos" w:hAnsi="Aptos" w:eastAsia="Aptos" w:cs="Aptos"/>
          <w:color w:val="242424"/>
        </w:rPr>
        <w:t>different from zero</w:t>
      </w:r>
      <w:r w:rsidRPr="00102C67" w:rsidR="254CB543">
        <w:rPr>
          <w:rFonts w:ascii="Aptos" w:hAnsi="Aptos" w:eastAsia="Aptos" w:cs="Aptos"/>
          <w:color w:val="242424"/>
        </w:rPr>
        <w:t xml:space="preserve"> </w:t>
      </w:r>
      <w:r w:rsidRPr="00102C67" w:rsidR="00293235">
        <w:rPr>
          <w:rFonts w:ascii="Aptos" w:hAnsi="Aptos" w:eastAsia="Aptos" w:cs="Aptos"/>
          <w:color w:val="242424"/>
        </w:rPr>
        <w:t>(</w:t>
      </w:r>
      <w:r w:rsidRPr="00102C67" w:rsidR="00271A1B">
        <w:rPr>
          <w:rFonts w:ascii="Aptos" w:hAnsi="Aptos" w:eastAsia="Aptos" w:cs="Aptos"/>
          <w:color w:val="242424"/>
        </w:rPr>
        <w:t>slope mean -0.162, 95%CI -0.287, 0.062</w:t>
      </w:r>
      <w:r w:rsidRPr="00102C67" w:rsidR="002D56DB">
        <w:rPr>
          <w:rFonts w:ascii="Aptos" w:hAnsi="Aptos" w:eastAsia="Aptos" w:cs="Aptos"/>
          <w:color w:val="242424"/>
        </w:rPr>
        <w:t xml:space="preserve"> </w:t>
      </w:r>
      <w:r w:rsidRPr="00102C67" w:rsidR="2CDD70F7">
        <w:rPr>
          <w:rFonts w:ascii="Aptos" w:hAnsi="Aptos" w:eastAsia="Aptos" w:cs="Aptos"/>
          <w:color w:val="242424"/>
        </w:rPr>
        <w:t>i.e. there was no net improvement on average.</w:t>
      </w:r>
      <w:r w:rsidRPr="00102C67" w:rsidR="0AF48517">
        <w:rPr>
          <w:rFonts w:ascii="Aptos" w:hAnsi="Aptos" w:eastAsia="Aptos" w:cs="Aptos"/>
          <w:color w:val="242424"/>
        </w:rPr>
        <w:t xml:space="preserve"> </w:t>
      </w:r>
      <w:r w:rsidRPr="00102C67" w:rsidR="2CDD70F7">
        <w:rPr>
          <w:rFonts w:ascii="Aptos" w:hAnsi="Aptos" w:eastAsia="Aptos" w:cs="Aptos"/>
          <w:color w:val="242424"/>
        </w:rPr>
        <w:t xml:space="preserve">There was no significant correlation between intercept and slope </w:t>
      </w:r>
      <w:r w:rsidRPr="00102C67" w:rsidR="002D56DB">
        <w:rPr>
          <w:rFonts w:ascii="Aptos" w:hAnsi="Aptos" w:eastAsia="Aptos" w:cs="Aptos"/>
          <w:color w:val="242424"/>
        </w:rPr>
        <w:t xml:space="preserve">(p = </w:t>
      </w:r>
      <w:r w:rsidRPr="00102C67" w:rsidR="00653556">
        <w:rPr>
          <w:rFonts w:ascii="Aptos" w:hAnsi="Aptos" w:eastAsia="Aptos" w:cs="Aptos"/>
          <w:color w:val="242424"/>
        </w:rPr>
        <w:t xml:space="preserve">0.233), </w:t>
      </w:r>
      <w:r w:rsidRPr="00102C67" w:rsidR="2CDD70F7">
        <w:rPr>
          <w:rFonts w:ascii="Aptos" w:hAnsi="Aptos" w:eastAsia="Aptos" w:cs="Aptos"/>
          <w:color w:val="242424"/>
        </w:rPr>
        <w:t xml:space="preserve">i.e. how high/low </w:t>
      </w:r>
      <w:r w:rsidRPr="00102C67" w:rsidR="00653556">
        <w:rPr>
          <w:rFonts w:ascii="Aptos" w:hAnsi="Aptos" w:eastAsia="Aptos" w:cs="Aptos"/>
          <w:color w:val="242424"/>
        </w:rPr>
        <w:t>participants</w:t>
      </w:r>
      <w:r w:rsidRPr="00102C67" w:rsidR="2CDD70F7">
        <w:rPr>
          <w:rFonts w:ascii="Aptos" w:hAnsi="Aptos" w:eastAsia="Aptos" w:cs="Aptos"/>
          <w:color w:val="242424"/>
        </w:rPr>
        <w:t xml:space="preserve"> were at the start d</w:t>
      </w:r>
      <w:r w:rsidRPr="00102C67" w:rsidR="00653556">
        <w:rPr>
          <w:rFonts w:ascii="Aptos" w:hAnsi="Aptos" w:eastAsia="Aptos" w:cs="Aptos"/>
          <w:color w:val="242424"/>
        </w:rPr>
        <w:t xml:space="preserve">id </w:t>
      </w:r>
      <w:r w:rsidRPr="00102C67" w:rsidR="2CDD70F7">
        <w:rPr>
          <w:rFonts w:ascii="Aptos" w:hAnsi="Aptos" w:eastAsia="Aptos" w:cs="Aptos"/>
          <w:color w:val="242424"/>
        </w:rPr>
        <w:t>not predict rate of improvement.</w:t>
      </w:r>
      <w:r w:rsidR="004013DD">
        <w:rPr>
          <w:rFonts w:ascii="Aptos" w:hAnsi="Aptos" w:eastAsia="Aptos" w:cs="Aptos"/>
          <w:color w:val="242424"/>
        </w:rPr>
        <w:t xml:space="preserve"> Latent growth curves are shown in Appendix </w:t>
      </w:r>
      <w:r w:rsidR="00BB4C66">
        <w:rPr>
          <w:rFonts w:ascii="Aptos" w:hAnsi="Aptos" w:eastAsia="Aptos" w:cs="Aptos"/>
          <w:color w:val="242424"/>
        </w:rPr>
        <w:t>7</w:t>
      </w:r>
      <w:r w:rsidR="004013DD">
        <w:rPr>
          <w:rFonts w:ascii="Aptos" w:hAnsi="Aptos" w:eastAsia="Aptos" w:cs="Aptos"/>
          <w:color w:val="242424"/>
        </w:rPr>
        <w:t xml:space="preserve">. </w:t>
      </w:r>
    </w:p>
    <w:p w:rsidR="232E92A5" w:rsidP="232E92A5" w:rsidRDefault="232E92A5" w14:paraId="3F47D633" w14:textId="10AD5279">
      <w:pPr>
        <w:shd w:val="clear" w:color="auto" w:fill="FFFFFF" w:themeFill="background1"/>
        <w:spacing w:after="0"/>
        <w:rPr>
          <w:rFonts w:ascii="Aptos" w:hAnsi="Aptos" w:eastAsia="Aptos" w:cs="Aptos"/>
          <w:color w:val="242424"/>
          <w:sz w:val="24"/>
          <w:szCs w:val="24"/>
        </w:rPr>
      </w:pPr>
    </w:p>
    <w:p w:rsidR="001220E6" w:rsidP="0062A4AA" w:rsidRDefault="001220E6" w14:paraId="1920484E" w14:textId="77777777">
      <w:pPr>
        <w:rPr>
          <w:b/>
          <w:bCs/>
        </w:rPr>
      </w:pPr>
    </w:p>
    <w:p w:rsidR="6AB666D5" w:rsidP="006A516D" w:rsidRDefault="6AB666D5" w14:paraId="48F6BDBC" w14:textId="1E9FC95A">
      <w:pPr>
        <w:pStyle w:val="Heading3"/>
      </w:pPr>
      <w:r w:rsidRPr="0062A4AA">
        <w:t xml:space="preserve">Objective 2 </w:t>
      </w:r>
      <w:r w:rsidR="00AB3342">
        <w:t xml:space="preserve">– Refining </w:t>
      </w:r>
      <w:r w:rsidR="00B423C7">
        <w:t xml:space="preserve">initial </w:t>
      </w:r>
      <w:r w:rsidR="00DF592A">
        <w:t>programme theories</w:t>
      </w:r>
    </w:p>
    <w:p w:rsidRPr="00A64CC3" w:rsidR="00765B2B" w:rsidP="003C6B4A" w:rsidRDefault="2CBECE3C" w14:paraId="462F030E" w14:textId="2BDD9CB6">
      <w:r>
        <w:t xml:space="preserve">To refine our programme </w:t>
      </w:r>
      <w:proofErr w:type="gramStart"/>
      <w:r>
        <w:t>theories</w:t>
      </w:r>
      <w:proofErr w:type="gramEnd"/>
      <w:r>
        <w:t xml:space="preserve"> we </w:t>
      </w:r>
      <w:r w:rsidR="6018FBCB">
        <w:t>triangulat</w:t>
      </w:r>
      <w:r w:rsidR="446711D9">
        <w:t>ed</w:t>
      </w:r>
      <w:r w:rsidR="6018FBCB">
        <w:t xml:space="preserve"> findings from </w:t>
      </w:r>
      <w:r w:rsidR="41387274">
        <w:t>across the datasets that w</w:t>
      </w:r>
      <w:r w:rsidR="00205A66">
        <w:t>ere</w:t>
      </w:r>
      <w:r w:rsidR="41387274">
        <w:t xml:space="preserve"> </w:t>
      </w:r>
      <w:r w:rsidR="1079E3DE">
        <w:t>relevant to each of the theory areas</w:t>
      </w:r>
      <w:r w:rsidR="601F1450">
        <w:t xml:space="preserve">. </w:t>
      </w:r>
      <w:r w:rsidR="1079E3DE">
        <w:t xml:space="preserve"> </w:t>
      </w:r>
      <w:r w:rsidR="601F1450">
        <w:t>T</w:t>
      </w:r>
      <w:r w:rsidR="39322A01">
        <w:t>he</w:t>
      </w:r>
      <w:r w:rsidR="13A34485">
        <w:t xml:space="preserve"> r</w:t>
      </w:r>
      <w:r w:rsidR="5E42AAF8">
        <w:t xml:space="preserve">esults </w:t>
      </w:r>
      <w:r w:rsidR="30FC7F8C">
        <w:t xml:space="preserve">are </w:t>
      </w:r>
      <w:r w:rsidR="5E42AAF8">
        <w:t>organised first by theory area</w:t>
      </w:r>
      <w:r w:rsidR="5D276613">
        <w:t xml:space="preserve">: </w:t>
      </w:r>
      <w:r w:rsidR="5E42AAF8">
        <w:t xml:space="preserve">within </w:t>
      </w:r>
      <w:r w:rsidR="6018FBCB">
        <w:t xml:space="preserve">each of </w:t>
      </w:r>
      <w:r w:rsidR="5E42AAF8">
        <w:t>these</w:t>
      </w:r>
      <w:r w:rsidR="623D24E1">
        <w:t xml:space="preserve">, illustrative findings are presented </w:t>
      </w:r>
      <w:r w:rsidR="5E42AAF8">
        <w:t>from the survey</w:t>
      </w:r>
      <w:r w:rsidR="00155B75">
        <w:t xml:space="preserve"> and </w:t>
      </w:r>
      <w:r w:rsidR="5E42AAF8">
        <w:t xml:space="preserve">interview, </w:t>
      </w:r>
      <w:r w:rsidR="00155B75">
        <w:t xml:space="preserve">leading to a refined </w:t>
      </w:r>
      <w:r w:rsidR="006D572F">
        <w:t>theory, followed by corroborating evidence from forum posts</w:t>
      </w:r>
      <w:r w:rsidR="39322A01">
        <w:t>.</w:t>
      </w:r>
      <w:r w:rsidR="623D24E1">
        <w:t xml:space="preserve"> </w:t>
      </w:r>
      <w:r w:rsidR="47DDD47A">
        <w:t>Further d</w:t>
      </w:r>
      <w:r w:rsidR="623D24E1">
        <w:t>etail</w:t>
      </w:r>
      <w:r w:rsidR="2E6570A4">
        <w:t>ed analyses</w:t>
      </w:r>
      <w:r w:rsidR="46D76B6F">
        <w:t xml:space="preserve"> are shown </w:t>
      </w:r>
      <w:r w:rsidR="3C7280F1">
        <w:t xml:space="preserve">in </w:t>
      </w:r>
      <w:r w:rsidR="5792FA7C">
        <w:t xml:space="preserve">the </w:t>
      </w:r>
      <w:r w:rsidR="3C7280F1">
        <w:t xml:space="preserve">supplementary files. </w:t>
      </w:r>
    </w:p>
    <w:p w:rsidRPr="000475B3" w:rsidR="006C34BA" w:rsidP="67FDD975" w:rsidRDefault="057834AD" w14:paraId="13DAD85A" w14:textId="7459091C">
      <w:r>
        <w:t>A</w:t>
      </w:r>
      <w:r w:rsidR="7BF4DC40">
        <w:t>nalysis of the survey data show</w:t>
      </w:r>
      <w:r w:rsidR="01764B11">
        <w:t>s</w:t>
      </w:r>
      <w:r w:rsidR="7BF4DC40">
        <w:t xml:space="preserve"> </w:t>
      </w:r>
      <w:r w:rsidR="5BDBC6B7">
        <w:t>subscales means and reliability (</w:t>
      </w:r>
      <w:hyperlink r:id="rId18">
        <w:r w:rsidRPr="1E62393F" w:rsidR="5792FA7C">
          <w:rPr>
            <w:rStyle w:val="Hyperlink"/>
          </w:rPr>
          <w:t xml:space="preserve">Appendix </w:t>
        </w:r>
        <w:r w:rsidRPr="1E62393F" w:rsidR="007B59BF">
          <w:rPr>
            <w:rStyle w:val="Hyperlink"/>
          </w:rPr>
          <w:t>3</w:t>
        </w:r>
      </w:hyperlink>
      <w:r w:rsidR="5BDBC6B7">
        <w:t xml:space="preserve">) </w:t>
      </w:r>
      <w:r w:rsidR="7BF4DC40">
        <w:t xml:space="preserve">correlations between key items and subscales in the survey </w:t>
      </w:r>
      <w:r w:rsidR="5BDBC6B7">
        <w:t>(</w:t>
      </w:r>
      <w:hyperlink r:id="rId19">
        <w:r w:rsidRPr="67FDD975" w:rsidR="5792FA7C">
          <w:rPr>
            <w:rStyle w:val="Hyperlink"/>
          </w:rPr>
          <w:t xml:space="preserve">Appendix </w:t>
        </w:r>
        <w:r w:rsidR="00B445A3">
          <w:rPr>
            <w:rStyle w:val="Hyperlink"/>
          </w:rPr>
          <w:t>8</w:t>
        </w:r>
        <w:r w:rsidRPr="67FDD975" w:rsidR="5BDBC6B7">
          <w:rPr>
            <w:rStyle w:val="Hyperlink"/>
          </w:rPr>
          <w:t>)</w:t>
        </w:r>
      </w:hyperlink>
      <w:r w:rsidR="59326A5D">
        <w:t xml:space="preserve"> and t-tests comparing respondents who never posted with those who had </w:t>
      </w:r>
      <w:r w:rsidR="5BDBC6B7">
        <w:t>(</w:t>
      </w:r>
      <w:hyperlink r:id="rId20">
        <w:r w:rsidRPr="67FDD975" w:rsidR="5792FA7C">
          <w:rPr>
            <w:rStyle w:val="Hyperlink"/>
          </w:rPr>
          <w:t xml:space="preserve">Appendix </w:t>
        </w:r>
        <w:r w:rsidR="00120C08">
          <w:rPr>
            <w:rStyle w:val="Hyperlink"/>
          </w:rPr>
          <w:t>9</w:t>
        </w:r>
        <w:r w:rsidRPr="67FDD975" w:rsidR="288AB2D2">
          <w:rPr>
            <w:rStyle w:val="Hyperlink"/>
          </w:rPr>
          <w:t>)</w:t>
        </w:r>
      </w:hyperlink>
      <w:r w:rsidR="75AA2968">
        <w:t xml:space="preserve">. </w:t>
      </w:r>
      <w:r w:rsidR="00303EA5">
        <w:t>Q</w:t>
      </w:r>
      <w:r w:rsidR="75AA2968">
        <w:t>uotes</w:t>
      </w:r>
      <w:r w:rsidR="59B2184B">
        <w:t xml:space="preserve"> from </w:t>
      </w:r>
      <w:r w:rsidR="03199EC0">
        <w:t>interviews</w:t>
      </w:r>
      <w:r w:rsidR="00343C43">
        <w:t xml:space="preserve"> </w:t>
      </w:r>
      <w:r w:rsidR="26059795">
        <w:t xml:space="preserve">are </w:t>
      </w:r>
      <w:r w:rsidR="75AA2968">
        <w:t xml:space="preserve">linked to each </w:t>
      </w:r>
      <w:r w:rsidR="21A770C2">
        <w:t>programme theory</w:t>
      </w:r>
      <w:r w:rsidR="4AA1E023">
        <w:t xml:space="preserve"> in </w:t>
      </w:r>
      <w:r w:rsidR="00120C08">
        <w:t xml:space="preserve">Appendix </w:t>
      </w:r>
      <w:hyperlink r:id="rId21">
        <w:r w:rsidR="00120C08">
          <w:rPr>
            <w:rStyle w:val="Hyperlink"/>
          </w:rPr>
          <w:t>10</w:t>
        </w:r>
      </w:hyperlink>
      <w:r w:rsidR="30BC3DCB">
        <w:t>.</w:t>
      </w:r>
      <w:r w:rsidR="1691921E">
        <w:t xml:space="preserve"> </w:t>
      </w:r>
      <w:r w:rsidR="00FA21BC">
        <w:t>No a</w:t>
      </w:r>
      <w:r w:rsidR="7C7DCB0A">
        <w:t xml:space="preserve">dditional </w:t>
      </w:r>
      <w:r w:rsidR="1691921E">
        <w:t xml:space="preserve">forum posts </w:t>
      </w:r>
      <w:r w:rsidR="7C7DCB0A">
        <w:t xml:space="preserve">are shared as </w:t>
      </w:r>
      <w:r w:rsidR="0CFCFB55">
        <w:t xml:space="preserve">without extensive paraphrasing </w:t>
      </w:r>
      <w:r w:rsidR="0662B5D0">
        <w:t xml:space="preserve">they </w:t>
      </w:r>
      <w:r w:rsidR="1537EC81">
        <w:t>carry greater</w:t>
      </w:r>
      <w:r w:rsidR="0A4D6C3F">
        <w:t xml:space="preserve"> risk </w:t>
      </w:r>
      <w:r w:rsidR="1537EC81">
        <w:t>of individual identification</w:t>
      </w:r>
      <w:r w:rsidR="14DD19A5">
        <w:t xml:space="preserve">. </w:t>
      </w:r>
      <w:r w:rsidR="7C8B5147">
        <w:t xml:space="preserve">Design recommendations </w:t>
      </w:r>
      <w:r w:rsidR="47B161EF">
        <w:t>based on revised</w:t>
      </w:r>
      <w:r w:rsidR="08A96859">
        <w:t xml:space="preserve"> programme theories are shown in</w:t>
      </w:r>
      <w:r w:rsidR="00330A0A">
        <w:t xml:space="preserve"> </w:t>
      </w:r>
      <w:r w:rsidR="002203F6">
        <w:t>Textbox</w:t>
      </w:r>
      <w:r w:rsidR="00610C4A">
        <w:t xml:space="preserve"> </w:t>
      </w:r>
      <w:r w:rsidR="00643BC1">
        <w:t>1</w:t>
      </w:r>
      <w:r w:rsidR="08A96859">
        <w:t xml:space="preserve">. </w:t>
      </w:r>
    </w:p>
    <w:p w:rsidR="006C0632" w:rsidP="00590EEB" w:rsidRDefault="006C0632" w14:paraId="2A952CC5" w14:textId="77777777">
      <w:pPr>
        <w:pStyle w:val="Heading3"/>
      </w:pPr>
    </w:p>
    <w:p w:rsidRPr="00462761" w:rsidR="00462761" w:rsidP="00590EEB" w:rsidRDefault="00C82961" w14:paraId="444C94BD" w14:textId="05445C4A">
      <w:pPr>
        <w:pStyle w:val="Heading3"/>
        <w:rPr>
          <w:b/>
          <w:bCs/>
        </w:rPr>
      </w:pPr>
      <w:r>
        <w:t xml:space="preserve">Theory Area 1- </w:t>
      </w:r>
      <w:r w:rsidRPr="00462761" w:rsidR="12BB7BC8">
        <w:t>Self efficacy</w:t>
      </w:r>
    </w:p>
    <w:p w:rsidR="00783737" w:rsidP="00590EEB" w:rsidRDefault="00783737" w14:paraId="6613C140" w14:textId="01251839">
      <w:pPr>
        <w:pStyle w:val="Heading4"/>
      </w:pPr>
      <w:r>
        <w:t>Survey</w:t>
      </w:r>
    </w:p>
    <w:p w:rsidR="001F009D" w:rsidP="001F009D" w:rsidRDefault="003C002B" w14:paraId="736A690D" w14:textId="3ECCD1AD">
      <w:r>
        <w:t>Consistent</w:t>
      </w:r>
      <w:r w:rsidR="00E16814">
        <w:t xml:space="preserve"> with </w:t>
      </w:r>
      <w:r w:rsidR="00645F19">
        <w:t>CMO1</w:t>
      </w:r>
      <w:r w:rsidR="00931EDA">
        <w:t xml:space="preserve">, </w:t>
      </w:r>
      <w:r w:rsidR="000C4BB4">
        <w:t>in the cross</w:t>
      </w:r>
      <w:r w:rsidR="001924B1">
        <w:t>-</w:t>
      </w:r>
      <w:r w:rsidR="000C4BB4">
        <w:t xml:space="preserve">sectional analysis at time 1, </w:t>
      </w:r>
      <w:r w:rsidR="00DF384F">
        <w:t>self-efficacy</w:t>
      </w:r>
      <w:r w:rsidR="00A2030E">
        <w:t xml:space="preserve"> </w:t>
      </w:r>
      <w:r w:rsidR="00F03B13">
        <w:t>(</w:t>
      </w:r>
      <w:proofErr w:type="spellStart"/>
      <w:r w:rsidR="00F03B13">
        <w:t>s</w:t>
      </w:r>
      <w:r w:rsidR="00481329">
        <w:t>e</w:t>
      </w:r>
      <w:r w:rsidR="00F03B13">
        <w:t>lfeff</w:t>
      </w:r>
      <w:r w:rsidR="00481329">
        <w:t>_total</w:t>
      </w:r>
      <w:proofErr w:type="spellEnd"/>
      <w:r w:rsidR="00481329">
        <w:t xml:space="preserve">) </w:t>
      </w:r>
      <w:r w:rsidR="00A2030E">
        <w:t xml:space="preserve">was </w:t>
      </w:r>
      <w:r w:rsidR="0068373D">
        <w:t>statistically significant</w:t>
      </w:r>
      <w:r w:rsidR="00A2030E">
        <w:t>ly</w:t>
      </w:r>
      <w:r w:rsidR="0068373D">
        <w:t xml:space="preserve"> </w:t>
      </w:r>
      <w:r w:rsidR="003E284C">
        <w:t>(</w:t>
      </w:r>
      <w:r w:rsidR="0068373D">
        <w:t xml:space="preserve">p&lt;.001) </w:t>
      </w:r>
      <w:r w:rsidR="003E284C">
        <w:t>positive</w:t>
      </w:r>
      <w:r w:rsidR="00A2030E">
        <w:t xml:space="preserve">ly </w:t>
      </w:r>
      <w:r w:rsidR="003E284C">
        <w:t>associat</w:t>
      </w:r>
      <w:r w:rsidR="00A2030E">
        <w:t>ed with how helpful people found the forum (T1_help_total</w:t>
      </w:r>
      <w:r w:rsidR="00431133">
        <w:t xml:space="preserve">; R </w:t>
      </w:r>
      <w:r w:rsidR="00900FE8">
        <w:t>=</w:t>
      </w:r>
      <w:r w:rsidR="00431133">
        <w:t xml:space="preserve"> .414) and how supportive they found the moderators (</w:t>
      </w:r>
      <w:r w:rsidR="00900FE8">
        <w:t>T1_mod_total; R= .328)</w:t>
      </w:r>
      <w:r w:rsidR="00CB77AA">
        <w:t>.</w:t>
      </w:r>
      <w:r w:rsidR="00574495">
        <w:t xml:space="preserve"> </w:t>
      </w:r>
      <w:r w:rsidR="006F4AF9">
        <w:t xml:space="preserve">Consistent with CMO2, </w:t>
      </w:r>
      <w:r w:rsidR="00E73BBF">
        <w:t>users who felt more psychological</w:t>
      </w:r>
      <w:r w:rsidR="0036169B">
        <w:t>ly</w:t>
      </w:r>
      <w:r w:rsidR="00E73BBF">
        <w:t xml:space="preserve"> safe in the forum</w:t>
      </w:r>
      <w:r w:rsidR="00A22DC3">
        <w:t xml:space="preserve"> (</w:t>
      </w:r>
      <w:proofErr w:type="spellStart"/>
      <w:r w:rsidR="00A22DC3">
        <w:t>safe_total</w:t>
      </w:r>
      <w:proofErr w:type="spellEnd"/>
      <w:r w:rsidR="00A22DC3">
        <w:t>)</w:t>
      </w:r>
      <w:r w:rsidR="00E73BBF">
        <w:t xml:space="preserve">, were more likely to </w:t>
      </w:r>
      <w:r w:rsidR="00B02234">
        <w:t xml:space="preserve">have </w:t>
      </w:r>
      <w:r w:rsidR="00E73BBF">
        <w:t>post</w:t>
      </w:r>
      <w:r w:rsidR="00B02234">
        <w:t>ed at least once</w:t>
      </w:r>
      <w:r w:rsidR="00E73BBF">
        <w:t xml:space="preserve"> onto the forum </w:t>
      </w:r>
      <w:r w:rsidR="0028045A">
        <w:t>(</w:t>
      </w:r>
      <w:proofErr w:type="gramStart"/>
      <w:r w:rsidRPr="0028045A" w:rsidR="0028045A">
        <w:rPr>
          <w:i/>
          <w:iCs/>
        </w:rPr>
        <w:t>t</w:t>
      </w:r>
      <w:r w:rsidRPr="0028045A" w:rsidR="0028045A">
        <w:t>(789)=</w:t>
      </w:r>
      <w:proofErr w:type="gramEnd"/>
      <w:r w:rsidRPr="0028045A" w:rsidR="0028045A">
        <w:t xml:space="preserve">2.638, </w:t>
      </w:r>
      <w:r w:rsidRPr="0028045A" w:rsidR="0028045A">
        <w:rPr>
          <w:i/>
          <w:iCs/>
        </w:rPr>
        <w:t>p</w:t>
      </w:r>
      <w:r w:rsidRPr="0028045A" w:rsidR="0028045A">
        <w:t>=.009</w:t>
      </w:r>
      <w:r w:rsidR="0057303E">
        <w:t>; d = 0.199)</w:t>
      </w:r>
      <w:r w:rsidR="004A4711">
        <w:t xml:space="preserve">. </w:t>
      </w:r>
      <w:r w:rsidR="001F009D">
        <w:t>Posting was also associated with higher self</w:t>
      </w:r>
      <w:r w:rsidR="0031699F">
        <w:t>-</w:t>
      </w:r>
      <w:r w:rsidR="001F009D">
        <w:t>efficacy</w:t>
      </w:r>
      <w:r w:rsidRPr="00610AF7" w:rsidR="001F009D">
        <w:rPr>
          <w:rFonts w:ascii="Aptos" w:hAnsi="Aptos"/>
          <w:i/>
          <w:iCs/>
          <w:color w:val="000000"/>
          <w:shd w:val="clear" w:color="auto" w:fill="FFFFFF"/>
        </w:rPr>
        <w:t xml:space="preserve"> </w:t>
      </w:r>
      <w:proofErr w:type="gramStart"/>
      <w:r w:rsidRPr="00610AF7" w:rsidR="001F009D">
        <w:rPr>
          <w:i/>
          <w:iCs/>
        </w:rPr>
        <w:t>T</w:t>
      </w:r>
      <w:r w:rsidRPr="00610AF7" w:rsidR="001F009D">
        <w:t>(419)=</w:t>
      </w:r>
      <w:proofErr w:type="gramEnd"/>
      <w:r w:rsidRPr="00610AF7" w:rsidR="001F009D">
        <w:t xml:space="preserve">4.931, </w:t>
      </w:r>
      <w:r w:rsidRPr="00610AF7" w:rsidR="001F009D">
        <w:rPr>
          <w:i/>
          <w:iCs/>
        </w:rPr>
        <w:t>p</w:t>
      </w:r>
      <w:r w:rsidRPr="00610AF7" w:rsidR="001F009D">
        <w:t>&lt;.001</w:t>
      </w:r>
      <w:r w:rsidR="001F009D">
        <w:t xml:space="preserve">, d= </w:t>
      </w:r>
      <w:r w:rsidR="001F009D">
        <w:rPr>
          <w:i/>
          <w:iCs/>
        </w:rPr>
        <w:t>0.407)</w:t>
      </w:r>
      <w:r w:rsidR="00910172">
        <w:rPr>
          <w:i/>
          <w:iCs/>
        </w:rPr>
        <w:t>.</w:t>
      </w:r>
    </w:p>
    <w:p w:rsidR="3B4CCC6F" w:rsidP="3B4CCC6F" w:rsidRDefault="3B4CCC6F" w14:paraId="5855897C" w14:textId="650561F3">
      <w:pPr>
        <w:pStyle w:val="ListParagraph"/>
        <w:shd w:val="clear" w:color="auto" w:fill="FFFFFF" w:themeFill="background1"/>
        <w:spacing w:after="0"/>
        <w:rPr>
          <w:rFonts w:ascii="Roboto" w:hAnsi="Roboto" w:eastAsia="Roboto" w:cs="Roboto"/>
          <w:i/>
          <w:iCs/>
          <w:sz w:val="21"/>
          <w:szCs w:val="21"/>
        </w:rPr>
      </w:pPr>
    </w:p>
    <w:p w:rsidR="00B81B68" w:rsidP="00A25918" w:rsidRDefault="00B81B68" w14:paraId="54625330" w14:textId="1E4EECED">
      <w:pPr>
        <w:pStyle w:val="Heading4"/>
      </w:pPr>
      <w:r>
        <w:t xml:space="preserve">Interviews </w:t>
      </w:r>
    </w:p>
    <w:p w:rsidRPr="00A277DD" w:rsidR="00975393" w:rsidP="0097523E" w:rsidRDefault="003438B5" w14:paraId="3347E44C" w14:textId="189BB1B7">
      <w:pPr>
        <w:shd w:val="clear" w:color="auto" w:fill="FFFFFF" w:themeFill="background1"/>
        <w:spacing w:after="0"/>
        <w:rPr>
          <w:rFonts w:eastAsia="Arial" w:cs="Arial"/>
          <w:color w:val="000000" w:themeColor="text1"/>
          <w:lang w:val="en-US"/>
        </w:rPr>
      </w:pPr>
      <w:r w:rsidRPr="00A277DD">
        <w:rPr>
          <w:rFonts w:eastAsia="Roboto" w:cs="Roboto"/>
        </w:rPr>
        <w:t>Consistent with CMO1, t</w:t>
      </w:r>
      <w:r w:rsidRPr="00A277DD" w:rsidR="7C1139E5">
        <w:rPr>
          <w:rFonts w:eastAsia="Roboto" w:cs="Roboto"/>
        </w:rPr>
        <w:t xml:space="preserve">here was clear evidence of people </w:t>
      </w:r>
      <w:r w:rsidRPr="00A277DD" w:rsidR="000049CC">
        <w:rPr>
          <w:rFonts w:eastAsia="Roboto" w:cs="Roboto"/>
        </w:rPr>
        <w:t xml:space="preserve">finding useful </w:t>
      </w:r>
      <w:r w:rsidRPr="00A277DD" w:rsidR="7C1139E5">
        <w:rPr>
          <w:rFonts w:eastAsia="Roboto" w:cs="Roboto"/>
        </w:rPr>
        <w:t xml:space="preserve">information </w:t>
      </w:r>
      <w:r w:rsidRPr="00A277DD" w:rsidR="000049CC">
        <w:rPr>
          <w:rFonts w:eastAsia="Roboto" w:cs="Roboto"/>
        </w:rPr>
        <w:t xml:space="preserve">and using this </w:t>
      </w:r>
      <w:r w:rsidRPr="00A277DD" w:rsidR="7C1139E5">
        <w:rPr>
          <w:rFonts w:eastAsia="Roboto" w:cs="Roboto"/>
        </w:rPr>
        <w:t>to better manage their mental health, making them feel more con</w:t>
      </w:r>
      <w:r w:rsidRPr="00A277DD" w:rsidR="3E90AC8C">
        <w:rPr>
          <w:rFonts w:eastAsia="Roboto" w:cs="Roboto"/>
        </w:rPr>
        <w:t>fident and in control</w:t>
      </w:r>
      <w:r w:rsidRPr="00A277DD" w:rsidR="7ACBA91D">
        <w:rPr>
          <w:rFonts w:eastAsia="Roboto" w:cs="Roboto"/>
        </w:rPr>
        <w:t>.</w:t>
      </w:r>
      <w:r w:rsidRPr="00A277DD" w:rsidR="3E90AC8C">
        <w:rPr>
          <w:rFonts w:eastAsia="Roboto" w:cs="Roboto"/>
        </w:rPr>
        <w:t xml:space="preserve"> </w:t>
      </w:r>
      <w:r w:rsidRPr="00A277DD" w:rsidR="0094489C">
        <w:rPr>
          <w:rFonts w:eastAsia="Roboto" w:cs="Roboto"/>
        </w:rPr>
        <w:t xml:space="preserve">Users </w:t>
      </w:r>
      <w:r w:rsidRPr="00A277DD" w:rsidR="00CB3EC3">
        <w:rPr>
          <w:rFonts w:eastAsia="Roboto" w:cs="Roboto"/>
        </w:rPr>
        <w:t xml:space="preserve">talked about </w:t>
      </w:r>
      <w:r w:rsidRPr="00A277DD" w:rsidR="49EB5809">
        <w:rPr>
          <w:rFonts w:eastAsia="Roboto" w:cs="Roboto"/>
        </w:rPr>
        <w:t xml:space="preserve">being </w:t>
      </w:r>
      <w:r w:rsidRPr="00A277DD" w:rsidR="49EB5809">
        <w:rPr>
          <w:rFonts w:eastAsia="Roboto" w:cs="Roboto"/>
          <w:i/>
        </w:rPr>
        <w:t xml:space="preserve">“taught how to take control of my mental health” </w:t>
      </w:r>
      <w:r w:rsidRPr="00A277DD" w:rsidR="49EB5809">
        <w:rPr>
          <w:rFonts w:eastAsia="Roboto" w:cs="Roboto"/>
        </w:rPr>
        <w:t>result</w:t>
      </w:r>
      <w:r w:rsidRPr="00A277DD" w:rsidR="2E6E5FF2">
        <w:rPr>
          <w:rFonts w:eastAsia="Roboto" w:cs="Roboto"/>
        </w:rPr>
        <w:t>ing in feeling</w:t>
      </w:r>
      <w:r w:rsidRPr="00A277DD" w:rsidR="2E6E5FF2">
        <w:rPr>
          <w:rFonts w:eastAsia="Roboto" w:cs="Roboto"/>
          <w:i/>
        </w:rPr>
        <w:t xml:space="preserve"> “more confident and I had the ability to manage my mental health challenges”. </w:t>
      </w:r>
      <w:r w:rsidRPr="00A277DD" w:rsidR="2E6E5FF2">
        <w:rPr>
          <w:rFonts w:eastAsia="Roboto" w:cs="Roboto"/>
        </w:rPr>
        <w:t xml:space="preserve">One person </w:t>
      </w:r>
      <w:r w:rsidR="004A700D">
        <w:rPr>
          <w:rFonts w:eastAsia="Roboto" w:cs="Roboto"/>
        </w:rPr>
        <w:t>commented that</w:t>
      </w:r>
      <w:r w:rsidRPr="00A277DD" w:rsidR="1000773C">
        <w:rPr>
          <w:rFonts w:eastAsia="Roboto" w:cs="Roboto"/>
          <w:i/>
        </w:rPr>
        <w:t xml:space="preserve"> “</w:t>
      </w:r>
      <w:r w:rsidRPr="00A277DD" w:rsidR="1000773C">
        <w:rPr>
          <w:rFonts w:eastAsia="Roboto" w:cs="Roboto"/>
          <w:i/>
          <w:iCs/>
        </w:rPr>
        <w:t>I</w:t>
      </w:r>
      <w:r w:rsidRPr="00A277DD" w:rsidR="00AD68DF">
        <w:rPr>
          <w:rFonts w:eastAsia="Roboto" w:cs="Roboto"/>
          <w:i/>
          <w:iCs/>
        </w:rPr>
        <w:t>’</w:t>
      </w:r>
      <w:r w:rsidRPr="00A277DD" w:rsidR="1000773C">
        <w:rPr>
          <w:rFonts w:eastAsia="Roboto" w:cs="Roboto"/>
          <w:i/>
          <w:iCs/>
        </w:rPr>
        <w:t>ve</w:t>
      </w:r>
      <w:r w:rsidRPr="00A277DD" w:rsidR="1000773C">
        <w:rPr>
          <w:rFonts w:eastAsia="Roboto" w:cs="Roboto"/>
          <w:i/>
        </w:rPr>
        <w:t xml:space="preserve"> a lot of skills that </w:t>
      </w:r>
      <w:r w:rsidRPr="00A277DD" w:rsidR="1000773C">
        <w:rPr>
          <w:rFonts w:eastAsia="Roboto" w:cs="Roboto"/>
          <w:i/>
          <w:iCs/>
        </w:rPr>
        <w:t>I</w:t>
      </w:r>
      <w:r w:rsidRPr="00A277DD" w:rsidR="00AD68DF">
        <w:rPr>
          <w:rFonts w:eastAsia="Roboto" w:cs="Roboto"/>
          <w:i/>
          <w:iCs/>
        </w:rPr>
        <w:t>’</w:t>
      </w:r>
      <w:r w:rsidRPr="00A277DD" w:rsidR="1000773C">
        <w:rPr>
          <w:rFonts w:eastAsia="Roboto" w:cs="Roboto"/>
          <w:i/>
          <w:iCs/>
        </w:rPr>
        <w:t>ve</w:t>
      </w:r>
      <w:r w:rsidRPr="00A277DD" w:rsidR="1000773C">
        <w:rPr>
          <w:rFonts w:eastAsia="Roboto" w:cs="Roboto"/>
          <w:i/>
        </w:rPr>
        <w:t xml:space="preserve"> collected beca</w:t>
      </w:r>
      <w:r w:rsidRPr="00A277DD" w:rsidR="520E8DFB">
        <w:rPr>
          <w:rFonts w:eastAsia="Roboto" w:cs="Roboto"/>
          <w:i/>
        </w:rPr>
        <w:t>us</w:t>
      </w:r>
      <w:r w:rsidRPr="00A277DD" w:rsidR="1000773C">
        <w:rPr>
          <w:rFonts w:eastAsia="Roboto" w:cs="Roboto"/>
          <w:i/>
        </w:rPr>
        <w:t xml:space="preserve">e of the forums” </w:t>
      </w:r>
      <w:r w:rsidRPr="00A277DD" w:rsidR="1000773C">
        <w:rPr>
          <w:rFonts w:eastAsia="Roboto" w:cs="Roboto"/>
        </w:rPr>
        <w:t>and that this was</w:t>
      </w:r>
      <w:r w:rsidRPr="00A277DD" w:rsidR="1000773C">
        <w:rPr>
          <w:rFonts w:eastAsia="Roboto" w:cs="Roboto"/>
          <w:i/>
        </w:rPr>
        <w:t xml:space="preserve"> “collecting like a little kit to take everywhere”. </w:t>
      </w:r>
      <w:r w:rsidRPr="00A277DD" w:rsidR="3E90AC8C">
        <w:rPr>
          <w:rFonts w:eastAsia="Arial" w:cs="Arial"/>
          <w:color w:val="000000" w:themeColor="text1"/>
          <w:lang w:val="en-US"/>
        </w:rPr>
        <w:t> </w:t>
      </w:r>
    </w:p>
    <w:p w:rsidR="004A700D" w:rsidP="0097523E" w:rsidRDefault="004A700D" w14:paraId="45A7A6B4" w14:textId="77777777">
      <w:pPr>
        <w:shd w:val="clear" w:color="auto" w:fill="FFFFFF" w:themeFill="background1"/>
        <w:spacing w:after="0"/>
        <w:rPr>
          <w:rFonts w:eastAsia="Arial" w:cs="Arial"/>
          <w:color w:val="000000" w:themeColor="text1"/>
          <w:lang w:val="en-US"/>
        </w:rPr>
      </w:pPr>
    </w:p>
    <w:p w:rsidRPr="00A277DD" w:rsidR="2AF38824" w:rsidP="0097523E" w:rsidRDefault="18547477" w14:paraId="2E78C3FB" w14:textId="185D12D1">
      <w:pPr>
        <w:shd w:val="clear" w:color="auto" w:fill="FFFFFF" w:themeFill="background1"/>
        <w:spacing w:after="0"/>
        <w:rPr>
          <w:rFonts w:eastAsia="Arial" w:cs="Arial"/>
          <w:color w:val="000000" w:themeColor="text1"/>
          <w:lang w:val="en-US"/>
        </w:rPr>
      </w:pPr>
      <w:r w:rsidRPr="1A538D56" w:rsidR="18547477">
        <w:rPr>
          <w:rFonts w:eastAsia="Arial" w:cs="Arial"/>
          <w:color w:val="000000" w:themeColor="text1" w:themeTint="FF" w:themeShade="FF"/>
          <w:lang w:val="en-US"/>
        </w:rPr>
        <w:t>Finding personally relevant information</w:t>
      </w:r>
      <w:r w:rsidRPr="1A538D56" w:rsidR="3680D003">
        <w:rPr>
          <w:rFonts w:eastAsia="Arial" w:cs="Arial"/>
          <w:color w:val="000000" w:themeColor="text1" w:themeTint="FF" w:themeShade="FF"/>
          <w:lang w:val="en-US"/>
        </w:rPr>
        <w:t xml:space="preserve"> was made easier when forum</w:t>
      </w:r>
      <w:r w:rsidRPr="1A538D56" w:rsidR="5177AEA3">
        <w:rPr>
          <w:rFonts w:eastAsia="Arial" w:cs="Arial"/>
          <w:color w:val="000000" w:themeColor="text1" w:themeTint="FF" w:themeShade="FF"/>
          <w:lang w:val="en-US"/>
        </w:rPr>
        <w:t xml:space="preserve"> threads</w:t>
      </w:r>
      <w:r w:rsidRPr="1A538D56" w:rsidR="3680D003">
        <w:rPr>
          <w:rFonts w:eastAsia="Arial" w:cs="Arial"/>
          <w:color w:val="000000" w:themeColor="text1" w:themeTint="FF" w:themeShade="FF"/>
          <w:lang w:val="en-US"/>
        </w:rPr>
        <w:t xml:space="preserve"> were </w:t>
      </w:r>
      <w:r w:rsidRPr="1A538D56" w:rsidR="71BA29E4">
        <w:rPr>
          <w:rFonts w:eastAsia="Arial" w:cs="Arial"/>
          <w:color w:val="000000" w:themeColor="text1" w:themeTint="FF" w:themeShade="FF"/>
          <w:lang w:val="en-US"/>
        </w:rPr>
        <w:t xml:space="preserve">clearly </w:t>
      </w:r>
      <w:r w:rsidRPr="1A538D56" w:rsidR="05F3C0BD">
        <w:rPr>
          <w:rFonts w:eastAsia="Arial" w:cs="Arial"/>
          <w:color w:val="000000" w:themeColor="text1" w:themeTint="FF" w:themeShade="FF"/>
          <w:lang w:val="en-US"/>
        </w:rPr>
        <w:t>organized</w:t>
      </w:r>
      <w:r w:rsidRPr="1A538D56" w:rsidR="09FDE1BF">
        <w:rPr>
          <w:rFonts w:eastAsia="Arial" w:cs="Arial"/>
          <w:color w:val="000000" w:themeColor="text1" w:themeTint="FF" w:themeShade="FF"/>
          <w:lang w:val="en-US"/>
        </w:rPr>
        <w:t xml:space="preserve"> or </w:t>
      </w:r>
      <w:r w:rsidRPr="1A538D56" w:rsidR="3545FFDE">
        <w:rPr>
          <w:rFonts w:eastAsia="Arial" w:cs="Arial"/>
          <w:color w:val="000000" w:themeColor="text1" w:themeTint="FF" w:themeShade="FF"/>
          <w:lang w:val="en-US"/>
        </w:rPr>
        <w:t>allowed</w:t>
      </w:r>
      <w:r w:rsidRPr="1A538D56" w:rsidR="09FDE1BF">
        <w:rPr>
          <w:rFonts w:eastAsia="Arial" w:cs="Arial"/>
          <w:color w:val="000000" w:themeColor="text1" w:themeTint="FF" w:themeShade="FF"/>
          <w:lang w:val="en-US"/>
        </w:rPr>
        <w:t xml:space="preserve"> searching</w:t>
      </w:r>
      <w:r w:rsidRPr="1A538D56" w:rsidR="3680D003">
        <w:rPr>
          <w:rFonts w:eastAsia="Arial" w:cs="Arial"/>
          <w:color w:val="000000" w:themeColor="text1" w:themeTint="FF" w:themeShade="FF"/>
          <w:lang w:val="en-US"/>
        </w:rPr>
        <w:t>: “</w:t>
      </w:r>
      <w:r w:rsidRPr="1A538D56" w:rsidR="3DE48884">
        <w:rPr>
          <w:rFonts w:eastAsia="Aptos" w:cs="Aptos"/>
          <w:i w:val="1"/>
          <w:iCs w:val="1"/>
          <w:color w:val="000000" w:themeColor="text1" w:themeTint="FF" w:themeShade="FF"/>
          <w:lang w:val="en-US"/>
        </w:rPr>
        <w:t xml:space="preserve">the only thing with forums is </w:t>
      </w:r>
      <w:r w:rsidRPr="1A538D56" w:rsidR="3DE48884">
        <w:rPr>
          <w:rFonts w:eastAsia="Aptos" w:cs="Aptos"/>
          <w:b w:val="1"/>
          <w:bCs w:val="1"/>
          <w:i w:val="1"/>
          <w:iCs w:val="1"/>
          <w:color w:val="000000" w:themeColor="text1" w:themeTint="FF" w:themeShade="FF"/>
          <w:lang w:val="en-US"/>
        </w:rPr>
        <w:t>sometimes you can’t find the right stuff</w:t>
      </w:r>
      <w:r w:rsidRPr="1A538D56" w:rsidR="3DE48884">
        <w:rPr>
          <w:rFonts w:eastAsia="Aptos" w:cs="Aptos"/>
          <w:i w:val="1"/>
          <w:iCs w:val="1"/>
          <w:color w:val="000000" w:themeColor="text1" w:themeTint="FF" w:themeShade="FF"/>
          <w:lang w:val="en-US"/>
        </w:rPr>
        <w:t xml:space="preserve"> that you need”</w:t>
      </w:r>
      <w:r w:rsidRPr="1A538D56" w:rsidR="3D17B678">
        <w:rPr>
          <w:rFonts w:eastAsia="Aptos" w:cs="Aptos"/>
          <w:i w:val="1"/>
          <w:iCs w:val="1"/>
          <w:color w:val="000000" w:themeColor="text1" w:themeTint="FF" w:themeShade="FF"/>
          <w:lang w:val="en-US"/>
        </w:rPr>
        <w:t xml:space="preserve">, </w:t>
      </w:r>
      <w:r w:rsidRPr="1A538D56" w:rsidR="3D17B678">
        <w:rPr>
          <w:rFonts w:eastAsia="Aptos" w:cs="Aptos"/>
          <w:color w:val="000000" w:themeColor="text1" w:themeTint="FF" w:themeShade="FF"/>
          <w:lang w:val="en-US"/>
        </w:rPr>
        <w:t xml:space="preserve">and the work </w:t>
      </w:r>
      <w:r w:rsidRPr="1A538D56" w:rsidR="3D17B678">
        <w:rPr>
          <w:rFonts w:eastAsia="Aptos" w:cs="Aptos"/>
          <w:color w:val="000000" w:themeColor="text1" w:themeTint="FF" w:themeShade="FF"/>
          <w:lang w:val="en-US"/>
        </w:rPr>
        <w:t>necessitated</w:t>
      </w:r>
      <w:r w:rsidRPr="1A538D56" w:rsidR="3D17B678">
        <w:rPr>
          <w:rFonts w:eastAsia="Aptos" w:cs="Aptos"/>
          <w:color w:val="000000" w:themeColor="text1" w:themeTint="FF" w:themeShade="FF"/>
          <w:lang w:val="en-US"/>
        </w:rPr>
        <w:t xml:space="preserve"> to overcome this may be too much for people in distress</w:t>
      </w:r>
      <w:r w:rsidRPr="1A538D56" w:rsidR="645C7741">
        <w:rPr>
          <w:rFonts w:eastAsia="Aptos" w:cs="Aptos"/>
          <w:color w:val="000000" w:themeColor="text1" w:themeTint="FF" w:themeShade="FF"/>
          <w:lang w:val="en-US"/>
        </w:rPr>
        <w:t xml:space="preserve">. One person who was using the forum to support </w:t>
      </w:r>
      <w:r w:rsidRPr="1A538D56" w:rsidR="5EAC1BC8">
        <w:rPr>
          <w:rFonts w:eastAsia="Aptos" w:cs="Aptos"/>
          <w:color w:val="000000" w:themeColor="text1" w:themeTint="FF" w:themeShade="FF"/>
          <w:lang w:val="en-US"/>
        </w:rPr>
        <w:t>a family member</w:t>
      </w:r>
      <w:r w:rsidRPr="1A538D56" w:rsidR="7DCB6C8C">
        <w:rPr>
          <w:rFonts w:eastAsia="Aptos" w:cs="Aptos"/>
          <w:color w:val="000000" w:themeColor="text1" w:themeTint="FF" w:themeShade="FF"/>
          <w:lang w:val="en-US"/>
        </w:rPr>
        <w:t xml:space="preserve"> </w:t>
      </w:r>
      <w:r w:rsidRPr="1A538D56" w:rsidR="02F9C7C6">
        <w:rPr>
          <w:rFonts w:eastAsia="Aptos" w:cs="Aptos"/>
          <w:color w:val="000000" w:themeColor="text1" w:themeTint="FF" w:themeShade="FF"/>
          <w:lang w:val="en-US"/>
        </w:rPr>
        <w:t>explained</w:t>
      </w:r>
      <w:r w:rsidRPr="1A538D56" w:rsidR="3D17B678">
        <w:rPr>
          <w:rFonts w:eastAsia="Aptos" w:cs="Aptos"/>
          <w:i w:val="1"/>
          <w:iCs w:val="1"/>
          <w:color w:val="000000" w:themeColor="text1" w:themeTint="FF" w:themeShade="FF"/>
          <w:lang w:val="en-US"/>
        </w:rPr>
        <w:t xml:space="preserve">: </w:t>
      </w:r>
      <w:r w:rsidRPr="1A538D56" w:rsidR="12DECF26">
        <w:rPr>
          <w:rFonts w:eastAsia="Aptos" w:cs="Aptos"/>
          <w:color w:val="000000" w:themeColor="text1" w:themeTint="FF" w:themeShade="FF"/>
          <w:lang w:val="en-US"/>
        </w:rPr>
        <w:t xml:space="preserve"> </w:t>
      </w:r>
      <w:r w:rsidRPr="1A538D56" w:rsidR="12DECF26">
        <w:rPr>
          <w:rFonts w:eastAsia="Aptos" w:cs="Aptos"/>
          <w:i w:val="1"/>
          <w:iCs w:val="1"/>
          <w:color w:val="000000" w:themeColor="text1" w:themeTint="FF" w:themeShade="FF"/>
          <w:lang w:val="en-US"/>
        </w:rPr>
        <w:t>“</w:t>
      </w:r>
      <w:r w:rsidRPr="1A538D56" w:rsidR="12DECF26">
        <w:rPr>
          <w:rFonts w:eastAsia="Aptos" w:cs="Aptos"/>
          <w:i w:val="1"/>
          <w:iCs w:val="1"/>
          <w:color w:val="000000" w:themeColor="text1" w:themeTint="FF" w:themeShade="FF"/>
          <w:lang w:val="en-US"/>
        </w:rPr>
        <w:t xml:space="preserve">I did have a lot of things that </w:t>
      </w:r>
      <w:r w:rsidRPr="1A538D56" w:rsidR="12DECF26">
        <w:rPr>
          <w:rFonts w:eastAsia="Aptos" w:cs="Aptos"/>
          <w:i w:val="1"/>
          <w:iCs w:val="1"/>
          <w:color w:val="000000" w:themeColor="text1" w:themeTint="FF" w:themeShade="FF"/>
          <w:lang w:val="en-US"/>
        </w:rPr>
        <w:t>weren’t</w:t>
      </w:r>
      <w:r w:rsidRPr="1A538D56" w:rsidR="12DECF26">
        <w:rPr>
          <w:rFonts w:eastAsia="Aptos" w:cs="Aptos"/>
          <w:i w:val="1"/>
          <w:iCs w:val="1"/>
          <w:color w:val="000000" w:themeColor="text1" w:themeTint="FF" w:themeShade="FF"/>
          <w:lang w:val="en-US"/>
        </w:rPr>
        <w:t xml:space="preserve"> relevant to </w:t>
      </w:r>
      <w:r w:rsidRPr="1A538D56" w:rsidR="12DECF26">
        <w:rPr>
          <w:rFonts w:eastAsia="Aptos" w:cs="Aptos"/>
          <w:i w:val="1"/>
          <w:iCs w:val="1"/>
          <w:color w:val="000000" w:themeColor="text1" w:themeTint="FF" w:themeShade="FF"/>
          <w:lang w:val="en-US"/>
        </w:rPr>
        <w:t>kind of sift</w:t>
      </w:r>
      <w:r w:rsidRPr="1A538D56" w:rsidR="12DECF26">
        <w:rPr>
          <w:rFonts w:eastAsia="Aptos" w:cs="Aptos"/>
          <w:i w:val="1"/>
          <w:iCs w:val="1"/>
          <w:color w:val="000000" w:themeColor="text1" w:themeTint="FF" w:themeShade="FF"/>
          <w:lang w:val="en-US"/>
        </w:rPr>
        <w:t xml:space="preserve"> </w:t>
      </w:r>
      <w:r w:rsidRPr="1A538D56" w:rsidR="12DECF26">
        <w:rPr>
          <w:rFonts w:eastAsia="Aptos" w:cs="Aptos"/>
          <w:i w:val="1"/>
          <w:iCs w:val="1"/>
          <w:color w:val="000000" w:themeColor="text1" w:themeTint="FF" w:themeShade="FF"/>
          <w:lang w:val="en-US"/>
        </w:rPr>
        <w:t>through</w:t>
      </w:r>
      <w:r w:rsidRPr="1A538D56" w:rsidR="12DECF26">
        <w:rPr>
          <w:rFonts w:eastAsia="Aptos" w:cs="Aptos"/>
          <w:i w:val="1"/>
          <w:iCs w:val="1"/>
          <w:color w:val="000000" w:themeColor="text1" w:themeTint="FF" w:themeShade="FF"/>
          <w:lang w:val="en-US"/>
        </w:rPr>
        <w:t xml:space="preserve"> so I </w:t>
      </w:r>
      <w:r w:rsidRPr="1A538D56" w:rsidR="12DECF26">
        <w:rPr>
          <w:rFonts w:eastAsia="Aptos" w:cs="Aptos"/>
          <w:i w:val="1"/>
          <w:iCs w:val="1"/>
          <w:color w:val="000000" w:themeColor="text1" w:themeTint="FF" w:themeShade="FF"/>
          <w:lang w:val="en-US"/>
        </w:rPr>
        <w:t>don’t</w:t>
      </w:r>
      <w:r w:rsidRPr="1A538D56" w:rsidR="12DECF26">
        <w:rPr>
          <w:rFonts w:eastAsia="Aptos" w:cs="Aptos"/>
          <w:i w:val="1"/>
          <w:iCs w:val="1"/>
          <w:color w:val="000000" w:themeColor="text1" w:themeTint="FF" w:themeShade="FF"/>
          <w:lang w:val="en-US"/>
        </w:rPr>
        <w:t xml:space="preserve"> know. I think perhaps if I was </w:t>
      </w:r>
      <w:r w:rsidRPr="1A538D56" w:rsidR="12DECF26">
        <w:rPr>
          <w:rFonts w:eastAsia="Aptos" w:cs="Aptos"/>
          <w:i w:val="1"/>
          <w:iCs w:val="1"/>
          <w:color w:val="000000" w:themeColor="text1" w:themeTint="FF" w:themeShade="FF"/>
          <w:lang w:val="en-US"/>
        </w:rPr>
        <w:t>looking</w:t>
      </w:r>
      <w:r w:rsidRPr="1A538D56" w:rsidR="12DECF26">
        <w:rPr>
          <w:rFonts w:eastAsia="Aptos" w:cs="Aptos"/>
          <w:i w:val="1"/>
          <w:iCs w:val="1"/>
          <w:color w:val="000000" w:themeColor="text1" w:themeTint="FF" w:themeShade="FF"/>
          <w:lang w:val="en-US"/>
        </w:rPr>
        <w:t xml:space="preserve"> myself and </w:t>
      </w:r>
      <w:r w:rsidRPr="1A538D56" w:rsidR="12DECF26">
        <w:rPr>
          <w:rFonts w:eastAsia="Aptos" w:cs="Aptos"/>
          <w:b w:val="1"/>
          <w:bCs w:val="1"/>
          <w:i w:val="1"/>
          <w:iCs w:val="1"/>
          <w:color w:val="000000" w:themeColor="text1" w:themeTint="FF" w:themeShade="FF"/>
          <w:lang w:val="en-US"/>
        </w:rPr>
        <w:t>if I was dealing with anxiety that might have been a bit overwhelming</w:t>
      </w:r>
      <w:r w:rsidRPr="1A538D56" w:rsidR="12DECF26">
        <w:rPr>
          <w:rFonts w:eastAsia="Aptos" w:cs="Aptos"/>
          <w:color w:val="000000" w:themeColor="text1" w:themeTint="FF" w:themeShade="FF"/>
          <w:lang w:val="en-US"/>
        </w:rPr>
        <w:t>,</w:t>
      </w:r>
      <w:r w:rsidRPr="1A538D56" w:rsidR="12DECF26">
        <w:rPr>
          <w:rFonts w:eastAsia="Arial" w:cs="Arial"/>
          <w:color w:val="000000" w:themeColor="text1" w:themeTint="FF" w:themeShade="FF"/>
          <w:lang w:val="en-US"/>
        </w:rPr>
        <w:t> “</w:t>
      </w:r>
    </w:p>
    <w:p w:rsidRPr="00A277DD" w:rsidR="006C0507" w:rsidP="0097523E" w:rsidRDefault="006C0507" w14:paraId="52E1A7D5" w14:textId="77777777">
      <w:pPr>
        <w:shd w:val="clear" w:color="auto" w:fill="FFFFFF" w:themeFill="background1"/>
        <w:spacing w:after="0"/>
        <w:rPr>
          <w:rFonts w:eastAsia="Arial" w:cs="Arial"/>
          <w:color w:val="000000" w:themeColor="text1"/>
          <w:lang w:val="en-US"/>
        </w:rPr>
      </w:pPr>
    </w:p>
    <w:p w:rsidR="2AF38824" w:rsidP="001B5581" w:rsidRDefault="001B5581" w14:paraId="4847F7FE" w14:textId="3D715984">
      <w:pPr>
        <w:shd w:val="clear" w:color="auto" w:fill="FFFFFF" w:themeFill="background1"/>
        <w:spacing w:after="0"/>
        <w:rPr>
          <w:rFonts w:eastAsia="Roboto" w:cs="Roboto"/>
        </w:rPr>
      </w:pPr>
      <w:r w:rsidRPr="00A277DD">
        <w:rPr>
          <w:rFonts w:eastAsia="Arial" w:cs="Arial"/>
          <w:color w:val="000000" w:themeColor="text1"/>
          <w:lang w:val="en-US"/>
        </w:rPr>
        <w:t>Forum us</w:t>
      </w:r>
      <w:r w:rsidRPr="00A277DD" w:rsidR="006C0507">
        <w:rPr>
          <w:rFonts w:eastAsia="Arial" w:cs="Arial"/>
          <w:color w:val="000000" w:themeColor="text1"/>
          <w:lang w:val="en-US"/>
        </w:rPr>
        <w:t xml:space="preserve">ers </w:t>
      </w:r>
      <w:r w:rsidR="00784B95">
        <w:rPr>
          <w:rFonts w:eastAsia="Arial" w:cs="Arial"/>
          <w:color w:val="000000" w:themeColor="text1"/>
          <w:lang w:val="en-US"/>
        </w:rPr>
        <w:t xml:space="preserve">reported </w:t>
      </w:r>
      <w:r w:rsidRPr="00A277DD" w:rsidR="006C0507">
        <w:rPr>
          <w:rFonts w:eastAsia="Arial" w:cs="Arial"/>
          <w:color w:val="000000" w:themeColor="text1"/>
          <w:lang w:val="en-US"/>
        </w:rPr>
        <w:t xml:space="preserve">not </w:t>
      </w:r>
      <w:r w:rsidRPr="00A277DD" w:rsidR="3B1B33ED">
        <w:rPr>
          <w:rFonts w:eastAsia="Roboto" w:cs="Roboto"/>
        </w:rPr>
        <w:t xml:space="preserve">just picking up </w:t>
      </w:r>
      <w:r w:rsidRPr="00A277DD" w:rsidR="00F512FB">
        <w:rPr>
          <w:rFonts w:eastAsia="Roboto" w:cs="Roboto"/>
        </w:rPr>
        <w:t>actionable information</w:t>
      </w:r>
      <w:r w:rsidRPr="00A277DD" w:rsidR="3B1B33ED">
        <w:rPr>
          <w:rFonts w:eastAsia="Roboto" w:cs="Roboto"/>
        </w:rPr>
        <w:t xml:space="preserve"> but </w:t>
      </w:r>
      <w:r w:rsidRPr="00A277DD" w:rsidR="00F512FB">
        <w:rPr>
          <w:rFonts w:eastAsia="Roboto" w:cs="Roboto"/>
        </w:rPr>
        <w:t>also</w:t>
      </w:r>
      <w:r w:rsidRPr="00A277DD" w:rsidR="0005650E">
        <w:rPr>
          <w:rFonts w:eastAsia="Roboto" w:cs="Roboto"/>
        </w:rPr>
        <w:t xml:space="preserve"> being challenge</w:t>
      </w:r>
      <w:r w:rsidRPr="00A277DD" w:rsidR="00333113">
        <w:rPr>
          <w:rFonts w:eastAsia="Roboto" w:cs="Roboto"/>
        </w:rPr>
        <w:t xml:space="preserve">d to </w:t>
      </w:r>
      <w:r w:rsidRPr="00A277DD" w:rsidR="00B87922">
        <w:rPr>
          <w:rFonts w:eastAsia="Roboto" w:cs="Roboto"/>
        </w:rPr>
        <w:t xml:space="preserve">consider different </w:t>
      </w:r>
      <w:r w:rsidRPr="00A277DD" w:rsidR="3B1B33ED">
        <w:rPr>
          <w:rFonts w:eastAsia="Roboto" w:cs="Roboto"/>
        </w:rPr>
        <w:t xml:space="preserve">perspectives </w:t>
      </w:r>
      <w:r w:rsidRPr="00A277DD" w:rsidR="41A23415">
        <w:rPr>
          <w:rFonts w:eastAsia="Roboto" w:cs="Roboto"/>
        </w:rPr>
        <w:t xml:space="preserve">on their </w:t>
      </w:r>
      <w:r w:rsidRPr="00A277DD" w:rsidR="00D30206">
        <w:rPr>
          <w:rFonts w:eastAsia="Roboto" w:cs="Roboto"/>
        </w:rPr>
        <w:t>experiences</w:t>
      </w:r>
      <w:r w:rsidRPr="00A277DD" w:rsidR="41A23415">
        <w:rPr>
          <w:rFonts w:eastAsia="Roboto" w:cs="Roboto"/>
        </w:rPr>
        <w:t xml:space="preserve">, </w:t>
      </w:r>
      <w:r w:rsidRPr="00A277DD" w:rsidR="00D30206">
        <w:rPr>
          <w:rFonts w:eastAsia="Roboto" w:cs="Roboto"/>
        </w:rPr>
        <w:t xml:space="preserve">some of </w:t>
      </w:r>
      <w:r w:rsidRPr="00A277DD" w:rsidR="41A23415">
        <w:rPr>
          <w:rFonts w:eastAsia="Roboto" w:cs="Roboto"/>
        </w:rPr>
        <w:t xml:space="preserve">which were also very useful: </w:t>
      </w:r>
    </w:p>
    <w:p w:rsidRPr="001B5581" w:rsidR="00F041AF" w:rsidP="001B5581" w:rsidRDefault="00F041AF" w14:paraId="2DD9A957" w14:textId="77777777">
      <w:pPr>
        <w:shd w:val="clear" w:color="auto" w:fill="FFFFFF" w:themeFill="background1"/>
        <w:spacing w:after="0"/>
      </w:pPr>
    </w:p>
    <w:p w:rsidRPr="006B799E" w:rsidR="16834012" w:rsidP="468AD652" w:rsidRDefault="00156E04" w14:paraId="39DFAEEC" w14:textId="07637F69">
      <w:pPr>
        <w:shd w:val="clear" w:color="auto" w:fill="FFFFFF" w:themeFill="background1"/>
        <w:spacing w:after="0"/>
        <w:rPr>
          <w:i/>
          <w:color w:val="4C94D8" w:themeColor="text2" w:themeTint="80"/>
        </w:rPr>
      </w:pPr>
      <w:r w:rsidRPr="00F041AF">
        <w:rPr>
          <w:rFonts w:ascii="Aptos" w:hAnsi="Aptos" w:eastAsia="Aptos" w:cs="Aptos"/>
          <w:i/>
          <w:iCs/>
          <w:color w:val="000000" w:themeColor="text1"/>
        </w:rPr>
        <w:t>“</w:t>
      </w:r>
      <w:r w:rsidRPr="00F041AF" w:rsidR="50DBA098">
        <w:rPr>
          <w:rFonts w:ascii="Aptos" w:hAnsi="Aptos" w:eastAsia="Aptos" w:cs="Aptos"/>
          <w:i/>
          <w:iCs/>
          <w:color w:val="000000" w:themeColor="text1"/>
          <w:lang w:val="en-US"/>
        </w:rPr>
        <w:t xml:space="preserve">It was just me coming to that </w:t>
      </w:r>
      <w:proofErr w:type="spellStart"/>
      <w:r w:rsidRPr="00F041AF" w:rsidR="50DBA098">
        <w:rPr>
          <w:rFonts w:ascii="Aptos" w:hAnsi="Aptos" w:eastAsia="Aptos" w:cs="Aptos"/>
          <w:i/>
          <w:iCs/>
          <w:color w:val="000000" w:themeColor="text1"/>
          <w:lang w:val="en-US"/>
        </w:rPr>
        <w:t>realisation</w:t>
      </w:r>
      <w:proofErr w:type="spellEnd"/>
      <w:r w:rsidRPr="00F041AF" w:rsidR="50DBA098">
        <w:rPr>
          <w:rFonts w:ascii="Aptos" w:hAnsi="Aptos" w:eastAsia="Aptos" w:cs="Aptos"/>
          <w:i/>
          <w:iCs/>
          <w:color w:val="000000" w:themeColor="text1"/>
          <w:lang w:val="en-US"/>
        </w:rPr>
        <w:t xml:space="preserve"> that the way I was carrying myself, the way that I was interacting with people and the way that I was handling my mental health was not healthy at all. I wanted to emulate that – I wanted to emulate what the community was bringing to me as a person. I wanted to emulate that open-minded attitude that they had. </w:t>
      </w:r>
      <w:r w:rsidRPr="00F041AF" w:rsidR="50DBA098">
        <w:rPr>
          <w:rFonts w:ascii="Aptos" w:hAnsi="Aptos" w:eastAsia="Aptos" w:cs="Aptos"/>
          <w:b/>
          <w:i/>
          <w:iCs/>
          <w:color w:val="000000" w:themeColor="text1"/>
          <w:lang w:val="en-US"/>
        </w:rPr>
        <w:t>I wanted to emulate the optimistic attitude that they had</w:t>
      </w:r>
      <w:r w:rsidRPr="00F041AF">
        <w:rPr>
          <w:rFonts w:ascii="Aptos" w:hAnsi="Aptos" w:eastAsia="Aptos" w:cs="Aptos"/>
          <w:b/>
          <w:i/>
          <w:iCs/>
          <w:color w:val="000000" w:themeColor="text1"/>
          <w:lang w:val="en-US"/>
        </w:rPr>
        <w:t>”</w:t>
      </w:r>
      <w:r w:rsidRPr="00F041AF" w:rsidR="50DBA098">
        <w:rPr>
          <w:rFonts w:ascii="Aptos" w:hAnsi="Aptos" w:eastAsia="Aptos" w:cs="Aptos"/>
          <w:i/>
          <w:iCs/>
          <w:color w:val="000000" w:themeColor="text1"/>
          <w:lang w:val="en-US"/>
        </w:rPr>
        <w:t>.</w:t>
      </w:r>
      <w:r w:rsidRPr="00F041AF" w:rsidR="006B799E">
        <w:rPr>
          <w:rFonts w:ascii="Aptos" w:hAnsi="Aptos" w:eastAsia="Aptos" w:cs="Aptos"/>
          <w:i/>
          <w:iCs/>
          <w:color w:val="000000" w:themeColor="text1"/>
          <w:lang w:val="en-US"/>
        </w:rPr>
        <w:t xml:space="preserve"> </w:t>
      </w:r>
      <w:r w:rsidRPr="00F041AF" w:rsidR="006B799E">
        <w:rPr>
          <w:rFonts w:ascii="Aptos" w:hAnsi="Aptos" w:eastAsia="Aptos" w:cs="Aptos"/>
          <w:color w:val="000000" w:themeColor="text1"/>
          <w:u w:val="single"/>
        </w:rPr>
        <w:t>Chaffinch_001</w:t>
      </w:r>
    </w:p>
    <w:p w:rsidRPr="006B799E" w:rsidR="5E5B0345" w:rsidP="5E5B0345" w:rsidRDefault="5E5B0345" w14:paraId="7FE2FB2F" w14:textId="58D77071">
      <w:pPr>
        <w:pStyle w:val="ListParagraph"/>
        <w:shd w:val="clear" w:color="auto" w:fill="FFFFFF" w:themeFill="background1"/>
        <w:spacing w:after="0"/>
        <w:rPr>
          <w:rFonts w:ascii="Roboto" w:hAnsi="Roboto" w:eastAsia="Roboto" w:cs="Roboto"/>
          <w:i/>
          <w:color w:val="4C94D8" w:themeColor="text2" w:themeTint="80"/>
          <w:sz w:val="21"/>
          <w:szCs w:val="21"/>
        </w:rPr>
      </w:pPr>
    </w:p>
    <w:p w:rsidRPr="00E359D8" w:rsidR="5E5B0345" w:rsidP="00001F64" w:rsidRDefault="009E0096" w14:paraId="6BAFF4D2" w14:textId="3A60D9BE">
      <w:pPr>
        <w:shd w:val="clear" w:color="auto" w:fill="FFFFFF" w:themeFill="background1"/>
        <w:spacing w:after="0"/>
        <w:rPr>
          <w:rFonts w:eastAsia="Roboto" w:cs="Roboto"/>
        </w:rPr>
      </w:pPr>
      <w:r w:rsidRPr="00E359D8">
        <w:rPr>
          <w:rFonts w:eastAsia="Roboto" w:cs="Roboto"/>
        </w:rPr>
        <w:t>Information a</w:t>
      </w:r>
      <w:r w:rsidRPr="00E359D8" w:rsidR="00F70826">
        <w:rPr>
          <w:rFonts w:eastAsia="Roboto" w:cs="Roboto"/>
        </w:rPr>
        <w:t xml:space="preserve">nd new perspectives </w:t>
      </w:r>
      <w:r w:rsidRPr="00E359D8" w:rsidR="3A2A9166">
        <w:rPr>
          <w:rFonts w:eastAsia="Roboto" w:cs="Roboto"/>
        </w:rPr>
        <w:t>sometime</w:t>
      </w:r>
      <w:r w:rsidRPr="00E359D8" w:rsidR="00F70826">
        <w:rPr>
          <w:rFonts w:eastAsia="Roboto" w:cs="Roboto"/>
        </w:rPr>
        <w:t>s</w:t>
      </w:r>
      <w:r w:rsidRPr="00E359D8" w:rsidR="3A2A9166">
        <w:rPr>
          <w:rFonts w:eastAsia="Roboto" w:cs="Roboto"/>
        </w:rPr>
        <w:t xml:space="preserve"> came from moderators, and sometimes from other users. </w:t>
      </w:r>
      <w:r w:rsidRPr="00E359D8" w:rsidR="008371B8">
        <w:rPr>
          <w:rFonts w:eastAsia="Roboto" w:cs="Roboto"/>
        </w:rPr>
        <w:t xml:space="preserve">Both were valued, </w:t>
      </w:r>
      <w:r w:rsidRPr="00E359D8" w:rsidR="009E4575">
        <w:rPr>
          <w:rFonts w:eastAsia="Roboto" w:cs="Roboto"/>
        </w:rPr>
        <w:t>but m</w:t>
      </w:r>
      <w:r w:rsidRPr="00E359D8" w:rsidR="3A2A9166">
        <w:rPr>
          <w:rFonts w:eastAsia="Roboto" w:cs="Roboto"/>
        </w:rPr>
        <w:t xml:space="preserve">any users talked about the increased credibility of strategies suggested by people </w:t>
      </w:r>
      <w:r w:rsidRPr="00E359D8" w:rsidR="002A007E">
        <w:rPr>
          <w:rFonts w:eastAsia="Roboto" w:cs="Roboto"/>
        </w:rPr>
        <w:t>they perceived as having their own l</w:t>
      </w:r>
      <w:r w:rsidRPr="00E359D8" w:rsidR="3A2A9166">
        <w:rPr>
          <w:rFonts w:eastAsia="Roboto" w:cs="Roboto"/>
        </w:rPr>
        <w:t>ived exper</w:t>
      </w:r>
      <w:r w:rsidRPr="00E359D8" w:rsidR="00633F20">
        <w:rPr>
          <w:rFonts w:eastAsia="Roboto" w:cs="Roboto"/>
        </w:rPr>
        <w:t>ie</w:t>
      </w:r>
      <w:r w:rsidRPr="00E359D8" w:rsidR="3A2A9166">
        <w:rPr>
          <w:rFonts w:eastAsia="Roboto" w:cs="Roboto"/>
        </w:rPr>
        <w:t xml:space="preserve">nce: </w:t>
      </w:r>
    </w:p>
    <w:p w:rsidR="7B082A23" w:rsidP="7B082A23" w:rsidRDefault="7B082A23" w14:paraId="240A6CF1" w14:textId="313A3E29">
      <w:pPr>
        <w:pStyle w:val="ListParagraph"/>
        <w:shd w:val="clear" w:color="auto" w:fill="FFFFFF" w:themeFill="background1"/>
        <w:spacing w:after="0"/>
        <w:rPr>
          <w:rFonts w:ascii="Roboto" w:hAnsi="Roboto" w:eastAsia="Roboto" w:cs="Roboto"/>
          <w:i/>
          <w:iCs/>
          <w:sz w:val="21"/>
          <w:szCs w:val="21"/>
        </w:rPr>
      </w:pPr>
    </w:p>
    <w:p w:rsidRPr="00F041AF" w:rsidR="37621CFC" w:rsidP="1D9C5B53" w:rsidRDefault="0026591B" w14:paraId="230CEF6C" w14:textId="09B72DD6">
      <w:pPr>
        <w:spacing w:line="257" w:lineRule="auto"/>
        <w:rPr>
          <w:color w:val="000000" w:themeColor="text1"/>
        </w:rPr>
      </w:pPr>
      <w:r w:rsidRPr="00F041AF">
        <w:rPr>
          <w:rFonts w:ascii="Aptos" w:hAnsi="Aptos" w:eastAsia="Aptos" w:cs="Aptos"/>
          <w:i/>
          <w:iCs/>
          <w:color w:val="000000" w:themeColor="text1"/>
          <w:lang w:val="en-US"/>
        </w:rPr>
        <w:t>“</w:t>
      </w:r>
      <w:r w:rsidRPr="00F041AF" w:rsidR="37621CFC">
        <w:rPr>
          <w:rFonts w:ascii="Aptos" w:hAnsi="Aptos" w:eastAsia="Aptos" w:cs="Aptos"/>
          <w:i/>
          <w:color w:val="000000" w:themeColor="text1"/>
          <w:lang w:val="en-US"/>
        </w:rPr>
        <w:t xml:space="preserve"> I mean with the ((Name)) workers I know that’s their job so they know what they’re talking about but I feel like they give you more professional advice whereas </w:t>
      </w:r>
      <w:r w:rsidRPr="00F041AF" w:rsidR="37621CFC">
        <w:rPr>
          <w:rFonts w:ascii="Aptos" w:hAnsi="Aptos" w:eastAsia="Aptos" w:cs="Aptos"/>
          <w:b/>
          <w:bCs/>
          <w:i/>
          <w:iCs/>
          <w:color w:val="000000" w:themeColor="text1"/>
          <w:lang w:val="en-US"/>
        </w:rPr>
        <w:t xml:space="preserve">if it’s with someone else who’s gone through it the they might know what works better or have tried it themselves </w:t>
      </w:r>
      <w:r w:rsidRPr="00F041AF" w:rsidR="37621CFC">
        <w:rPr>
          <w:rFonts w:ascii="Aptos" w:hAnsi="Aptos" w:eastAsia="Aptos" w:cs="Aptos"/>
          <w:i/>
          <w:color w:val="000000" w:themeColor="text1"/>
          <w:lang w:val="en-US"/>
        </w:rPr>
        <w:t>and it’s just more of an intimate sense if you get what I’m saying</w:t>
      </w:r>
      <w:r w:rsidRPr="00F041AF" w:rsidR="37621CFC">
        <w:rPr>
          <w:rFonts w:ascii="Aptos" w:hAnsi="Aptos" w:eastAsia="Aptos" w:cs="Aptos"/>
          <w:i/>
          <w:iCs/>
          <w:color w:val="000000" w:themeColor="text1"/>
          <w:lang w:val="en-US"/>
        </w:rPr>
        <w:t>?</w:t>
      </w:r>
      <w:r w:rsidRPr="00F041AF" w:rsidR="007E4055">
        <w:rPr>
          <w:rFonts w:ascii="Aptos" w:hAnsi="Aptos" w:eastAsia="Aptos" w:cs="Aptos"/>
          <w:i/>
          <w:iCs/>
          <w:color w:val="000000" w:themeColor="text1"/>
          <w:lang w:val="en-US"/>
        </w:rPr>
        <w:t>”</w:t>
      </w:r>
      <w:r w:rsidR="00A4735E">
        <w:rPr>
          <w:rFonts w:ascii="Aptos" w:hAnsi="Aptos" w:eastAsia="Aptos" w:cs="Aptos"/>
          <w:i/>
          <w:iCs/>
          <w:color w:val="000000" w:themeColor="text1"/>
          <w:lang w:val="en-US"/>
        </w:rPr>
        <w:t xml:space="preserve"> </w:t>
      </w:r>
      <w:r w:rsidRPr="00F041AF" w:rsidR="37621CFC">
        <w:rPr>
          <w:rFonts w:ascii="Aptos" w:hAnsi="Aptos" w:eastAsia="Aptos" w:cs="Aptos"/>
          <w:color w:val="000000" w:themeColor="text1"/>
          <w:u w:val="single"/>
          <w:lang w:val="en-US"/>
        </w:rPr>
        <w:t>Dunnock_003</w:t>
      </w:r>
      <w:r w:rsidRPr="00F041AF" w:rsidR="37621CFC">
        <w:rPr>
          <w:rFonts w:ascii="Aptos" w:hAnsi="Aptos" w:eastAsia="Aptos" w:cs="Aptos"/>
          <w:color w:val="000000" w:themeColor="text1"/>
          <w:lang w:val="en-US"/>
        </w:rPr>
        <w:t xml:space="preserve"> </w:t>
      </w:r>
      <w:r w:rsidRPr="00F041AF" w:rsidR="37621CFC">
        <w:rPr>
          <w:color w:val="000000" w:themeColor="text1"/>
        </w:rPr>
        <w:t xml:space="preserve"> </w:t>
      </w:r>
    </w:p>
    <w:p w:rsidR="1D9C5B53" w:rsidP="1D9C5B53" w:rsidRDefault="1D9C5B53" w14:paraId="730D2BAA" w14:textId="0D606B20">
      <w:pPr>
        <w:pStyle w:val="ListParagraph"/>
        <w:shd w:val="clear" w:color="auto" w:fill="FFFFFF" w:themeFill="background1"/>
        <w:spacing w:after="0"/>
        <w:rPr>
          <w:rFonts w:ascii="Roboto" w:hAnsi="Roboto" w:eastAsia="Roboto" w:cs="Roboto"/>
          <w:sz w:val="21"/>
          <w:szCs w:val="21"/>
        </w:rPr>
      </w:pPr>
    </w:p>
    <w:p w:rsidR="00F041AF" w:rsidP="6391AAFB" w:rsidRDefault="2ED7EBAC" w14:paraId="59FAD722" w14:textId="724E0562">
      <w:pPr>
        <w:spacing w:line="257" w:lineRule="auto"/>
        <w:rPr>
          <w:rFonts w:ascii="Aptos" w:hAnsi="Aptos" w:eastAsia="Aptos" w:cs="Aptos"/>
          <w:color w:val="000000" w:themeColor="text1"/>
          <w:lang w:val="en-US"/>
        </w:rPr>
      </w:pPr>
      <w:r w:rsidRPr="67FDD975">
        <w:rPr>
          <w:rFonts w:ascii="Aptos" w:hAnsi="Aptos" w:eastAsia="Aptos" w:cs="Aptos"/>
          <w:color w:val="000000" w:themeColor="text1"/>
          <w:lang w:val="en-US"/>
        </w:rPr>
        <w:t>C</w:t>
      </w:r>
      <w:r w:rsidRPr="67FDD975" w:rsidR="459FAF4E">
        <w:rPr>
          <w:rFonts w:ascii="Aptos" w:hAnsi="Aptos" w:eastAsia="Aptos" w:cs="Aptos"/>
          <w:color w:val="000000" w:themeColor="text1"/>
          <w:lang w:val="en-US"/>
        </w:rPr>
        <w:t xml:space="preserve">redibility </w:t>
      </w:r>
      <w:r w:rsidRPr="67FDD975" w:rsidR="43F4F2B7">
        <w:rPr>
          <w:rFonts w:ascii="Aptos" w:hAnsi="Aptos" w:eastAsia="Aptos" w:cs="Aptos"/>
          <w:color w:val="000000" w:themeColor="text1"/>
          <w:lang w:val="en-US"/>
        </w:rPr>
        <w:t xml:space="preserve">and personal applicability </w:t>
      </w:r>
      <w:r w:rsidRPr="67FDD975" w:rsidR="459FAF4E">
        <w:rPr>
          <w:rFonts w:ascii="Aptos" w:hAnsi="Aptos" w:eastAsia="Aptos" w:cs="Aptos"/>
          <w:color w:val="000000" w:themeColor="text1"/>
          <w:lang w:val="en-US"/>
        </w:rPr>
        <w:t>w</w:t>
      </w:r>
      <w:r w:rsidR="00915E5A">
        <w:rPr>
          <w:rFonts w:ascii="Aptos" w:hAnsi="Aptos" w:eastAsia="Aptos" w:cs="Aptos"/>
          <w:color w:val="000000" w:themeColor="text1"/>
          <w:lang w:val="en-US"/>
        </w:rPr>
        <w:t>ere</w:t>
      </w:r>
      <w:r w:rsidRPr="67FDD975" w:rsidR="459FAF4E">
        <w:rPr>
          <w:rFonts w:ascii="Aptos" w:hAnsi="Aptos" w:eastAsia="Aptos" w:cs="Aptos"/>
          <w:color w:val="000000" w:themeColor="text1"/>
          <w:lang w:val="en-US"/>
        </w:rPr>
        <w:t xml:space="preserve"> further </w:t>
      </w:r>
      <w:r w:rsidRPr="67FDD975" w:rsidR="456FBDAD">
        <w:rPr>
          <w:rFonts w:ascii="Aptos" w:hAnsi="Aptos" w:eastAsia="Aptos" w:cs="Aptos"/>
          <w:color w:val="000000" w:themeColor="text1"/>
          <w:lang w:val="en-US"/>
        </w:rPr>
        <w:t>enhanced</w:t>
      </w:r>
      <w:r w:rsidRPr="67FDD975" w:rsidR="459FAF4E">
        <w:rPr>
          <w:rFonts w:ascii="Aptos" w:hAnsi="Aptos" w:eastAsia="Aptos" w:cs="Aptos"/>
          <w:color w:val="000000" w:themeColor="text1"/>
          <w:lang w:val="en-US"/>
        </w:rPr>
        <w:t xml:space="preserve"> when the poster was perceived as </w:t>
      </w:r>
      <w:proofErr w:type="gramStart"/>
      <w:r w:rsidRPr="67FDD975" w:rsidR="459FAF4E">
        <w:rPr>
          <w:rFonts w:ascii="Aptos" w:hAnsi="Aptos" w:eastAsia="Aptos" w:cs="Aptos"/>
          <w:color w:val="000000" w:themeColor="text1"/>
          <w:lang w:val="en-US"/>
        </w:rPr>
        <w:t>similar to</w:t>
      </w:r>
      <w:proofErr w:type="gramEnd"/>
      <w:r w:rsidRPr="67FDD975" w:rsidR="459FAF4E">
        <w:rPr>
          <w:rFonts w:ascii="Aptos" w:hAnsi="Aptos" w:eastAsia="Aptos" w:cs="Aptos"/>
          <w:color w:val="000000" w:themeColor="text1"/>
          <w:lang w:val="en-US"/>
        </w:rPr>
        <w:t xml:space="preserve"> the r</w:t>
      </w:r>
      <w:r w:rsidRPr="67FDD975" w:rsidR="0D4E4232">
        <w:rPr>
          <w:rFonts w:ascii="Aptos" w:hAnsi="Aptos" w:eastAsia="Aptos" w:cs="Aptos"/>
          <w:color w:val="000000" w:themeColor="text1"/>
          <w:lang w:val="en-US"/>
        </w:rPr>
        <w:t xml:space="preserve">eader, with respect to </w:t>
      </w:r>
      <w:r w:rsidRPr="67FDD975" w:rsidR="77FA9758">
        <w:rPr>
          <w:rFonts w:ascii="Aptos" w:hAnsi="Aptos" w:eastAsia="Aptos" w:cs="Aptos"/>
          <w:color w:val="000000" w:themeColor="text1"/>
          <w:lang w:val="en-US"/>
        </w:rPr>
        <w:t>individual character</w:t>
      </w:r>
      <w:r w:rsidRPr="67FDD975" w:rsidR="4BB50F3F">
        <w:rPr>
          <w:rFonts w:ascii="Aptos" w:hAnsi="Aptos" w:eastAsia="Aptos" w:cs="Aptos"/>
          <w:color w:val="000000" w:themeColor="text1"/>
          <w:lang w:val="en-US"/>
        </w:rPr>
        <w:t>is</w:t>
      </w:r>
      <w:r w:rsidRPr="67FDD975" w:rsidR="77FA9758">
        <w:rPr>
          <w:rFonts w:ascii="Aptos" w:hAnsi="Aptos" w:eastAsia="Aptos" w:cs="Aptos"/>
          <w:color w:val="000000" w:themeColor="text1"/>
          <w:lang w:val="en-US"/>
        </w:rPr>
        <w:t>tics such as age</w:t>
      </w:r>
      <w:r w:rsidRPr="67FDD975" w:rsidR="3E5AE9DE">
        <w:rPr>
          <w:rFonts w:ascii="Aptos" w:hAnsi="Aptos" w:eastAsia="Aptos" w:cs="Aptos"/>
          <w:color w:val="000000" w:themeColor="text1"/>
          <w:lang w:val="en-US"/>
        </w:rPr>
        <w:t xml:space="preserve"> or life circumstances</w:t>
      </w:r>
      <w:r w:rsidRPr="67FDD975" w:rsidR="77FA9758">
        <w:rPr>
          <w:rFonts w:ascii="Aptos" w:hAnsi="Aptos" w:eastAsia="Aptos" w:cs="Aptos"/>
          <w:color w:val="000000" w:themeColor="text1"/>
          <w:lang w:val="en-US"/>
        </w:rPr>
        <w:t>:</w:t>
      </w:r>
    </w:p>
    <w:p w:rsidRPr="0061537E" w:rsidR="52401374" w:rsidP="6391AAFB" w:rsidRDefault="2E19B82B" w14:paraId="7336AC42" w14:textId="2295701D">
      <w:pPr>
        <w:spacing w:line="257" w:lineRule="auto"/>
        <w:rPr>
          <w:rFonts w:ascii="Aptos" w:hAnsi="Aptos" w:eastAsia="Aptos" w:cs="Aptos"/>
          <w:color w:val="000000" w:themeColor="text1"/>
        </w:rPr>
      </w:pPr>
      <w:r w:rsidRPr="0061537E">
        <w:rPr>
          <w:rFonts w:ascii="Aptos" w:hAnsi="Aptos" w:eastAsia="Aptos" w:cs="Aptos"/>
          <w:i/>
          <w:color w:val="000000" w:themeColor="text1"/>
          <w:lang w:val="en-US"/>
        </w:rPr>
        <w:t xml:space="preserve"> “</w:t>
      </w:r>
      <w:r w:rsidRPr="0061537E" w:rsidR="52401374">
        <w:rPr>
          <w:rFonts w:ascii="Aptos" w:hAnsi="Aptos" w:eastAsia="Aptos" w:cs="Aptos"/>
          <w:i/>
          <w:color w:val="000000" w:themeColor="text1"/>
          <w:lang w:val="en-US"/>
        </w:rPr>
        <w:t xml:space="preserve">Well, I wouldn’t want it to </w:t>
      </w:r>
      <w:proofErr w:type="gramStart"/>
      <w:r w:rsidRPr="0061537E" w:rsidR="52401374">
        <w:rPr>
          <w:rFonts w:ascii="Aptos" w:hAnsi="Aptos" w:eastAsia="Aptos" w:cs="Aptos"/>
          <w:i/>
          <w:color w:val="000000" w:themeColor="text1"/>
          <w:lang w:val="en-US"/>
        </w:rPr>
        <w:t>sounds</w:t>
      </w:r>
      <w:proofErr w:type="gramEnd"/>
      <w:r w:rsidRPr="0061537E" w:rsidR="52401374">
        <w:rPr>
          <w:rFonts w:ascii="Aptos" w:hAnsi="Aptos" w:eastAsia="Aptos" w:cs="Aptos"/>
          <w:i/>
          <w:color w:val="000000" w:themeColor="text1"/>
          <w:lang w:val="en-US"/>
        </w:rPr>
        <w:t xml:space="preserve"> sort of age prejudiced but I think </w:t>
      </w:r>
      <w:r w:rsidRPr="0061537E" w:rsidR="52401374">
        <w:rPr>
          <w:rFonts w:ascii="Aptos" w:hAnsi="Aptos" w:eastAsia="Aptos" w:cs="Aptos"/>
          <w:b/>
          <w:i/>
          <w:color w:val="000000" w:themeColor="text1"/>
          <w:lang w:val="en-US"/>
        </w:rPr>
        <w:t>you can relate more to people of your age</w:t>
      </w:r>
      <w:r w:rsidRPr="0061537E" w:rsidR="52401374">
        <w:rPr>
          <w:rFonts w:ascii="Aptos" w:hAnsi="Aptos" w:eastAsia="Aptos" w:cs="Aptos"/>
          <w:i/>
          <w:color w:val="000000" w:themeColor="text1"/>
          <w:lang w:val="en-US"/>
        </w:rPr>
        <w:t xml:space="preserve"> </w:t>
      </w:r>
      <w:r w:rsidRPr="0061537E" w:rsidR="52401374">
        <w:rPr>
          <w:rFonts w:ascii="Aptos" w:hAnsi="Aptos" w:eastAsia="Aptos" w:cs="Aptos"/>
          <w:b/>
          <w:i/>
          <w:color w:val="000000" w:themeColor="text1"/>
          <w:lang w:val="en-US"/>
        </w:rPr>
        <w:t>type and people</w:t>
      </w:r>
      <w:r w:rsidRPr="0061537E" w:rsidR="52401374">
        <w:rPr>
          <w:rFonts w:ascii="Aptos" w:hAnsi="Aptos" w:eastAsia="Aptos" w:cs="Aptos"/>
          <w:i/>
          <w:color w:val="000000" w:themeColor="text1"/>
          <w:lang w:val="en-US"/>
        </w:rPr>
        <w:t xml:space="preserve"> who are at university understand the problems they go through</w:t>
      </w:r>
      <w:proofErr w:type="gramStart"/>
      <w:r w:rsidRPr="0061537E" w:rsidR="00137077">
        <w:rPr>
          <w:rFonts w:ascii="Aptos" w:hAnsi="Aptos" w:eastAsia="Aptos" w:cs="Aptos"/>
          <w:i/>
          <w:iCs/>
          <w:color w:val="000000" w:themeColor="text1"/>
          <w:lang w:val="en-US"/>
        </w:rPr>
        <w:t>…..</w:t>
      </w:r>
      <w:proofErr w:type="gramEnd"/>
      <w:r w:rsidRPr="0061537E" w:rsidR="5A15BD87">
        <w:rPr>
          <w:rFonts w:ascii="Aptos" w:hAnsi="Aptos" w:eastAsia="Aptos" w:cs="Aptos"/>
          <w:i/>
          <w:iCs/>
          <w:color w:val="000000" w:themeColor="text1"/>
          <w:lang w:val="en-US"/>
        </w:rPr>
        <w:t>”</w:t>
      </w:r>
      <w:r w:rsidRPr="0061537E" w:rsidR="52401374">
        <w:rPr>
          <w:rFonts w:ascii="Arial" w:hAnsi="Arial" w:eastAsia="Arial" w:cs="Arial"/>
          <w:color w:val="000000" w:themeColor="text1"/>
          <w:lang w:val="en-US"/>
        </w:rPr>
        <w:t> </w:t>
      </w:r>
      <w:r w:rsidRPr="0061537E" w:rsidR="52401374">
        <w:rPr>
          <w:rFonts w:ascii="Aptos" w:hAnsi="Aptos" w:eastAsia="Aptos" w:cs="Aptos"/>
          <w:color w:val="000000" w:themeColor="text1"/>
          <w:u w:val="single"/>
          <w:lang w:val="en-US"/>
        </w:rPr>
        <w:t xml:space="preserve"> Sparrow2_003</w:t>
      </w:r>
      <w:r w:rsidRPr="0061537E" w:rsidR="52401374">
        <w:rPr>
          <w:rFonts w:ascii="Aptos" w:hAnsi="Aptos" w:eastAsia="Aptos" w:cs="Aptos"/>
          <w:color w:val="000000" w:themeColor="text1"/>
          <w:lang w:val="en-US"/>
        </w:rPr>
        <w:t xml:space="preserve"> </w:t>
      </w:r>
      <w:r w:rsidRPr="0061537E" w:rsidR="52401374">
        <w:rPr>
          <w:rFonts w:ascii="Aptos" w:hAnsi="Aptos" w:eastAsia="Aptos" w:cs="Aptos"/>
          <w:color w:val="000000" w:themeColor="text1"/>
        </w:rPr>
        <w:t xml:space="preserve"> </w:t>
      </w:r>
    </w:p>
    <w:p w:rsidR="3CDB7A29" w:rsidP="3CDB7A29" w:rsidRDefault="00784B95" w14:paraId="507B5044" w14:textId="1D2B870E">
      <w:pPr>
        <w:spacing w:line="257" w:lineRule="auto"/>
      </w:pPr>
      <w:r>
        <w:t xml:space="preserve">This similarly </w:t>
      </w:r>
      <w:r w:rsidR="00D766E8">
        <w:t xml:space="preserve">also </w:t>
      </w:r>
      <w:r>
        <w:t>applied to</w:t>
      </w:r>
      <w:r w:rsidRPr="4EF03E77" w:rsidR="3D9363E0">
        <w:t xml:space="preserve"> gender and sexuality: </w:t>
      </w:r>
    </w:p>
    <w:p w:rsidRPr="0061537E" w:rsidR="52401374" w:rsidP="28C42808" w:rsidRDefault="002E4425" w14:paraId="5F5A3747" w14:textId="4A1D0965">
      <w:pPr>
        <w:spacing w:line="257" w:lineRule="auto"/>
        <w:rPr>
          <w:rFonts w:ascii="Aptos" w:hAnsi="Aptos" w:eastAsia="Aptos" w:cs="Aptos"/>
          <w:color w:val="000000" w:themeColor="text1"/>
        </w:rPr>
      </w:pPr>
      <w:proofErr w:type="gramStart"/>
      <w:r w:rsidRPr="0061537E">
        <w:rPr>
          <w:rFonts w:ascii="Aptos" w:hAnsi="Aptos" w:eastAsia="Aptos" w:cs="Aptos"/>
          <w:i/>
          <w:iCs/>
          <w:color w:val="000000" w:themeColor="text1"/>
        </w:rPr>
        <w:t>“..</w:t>
      </w:r>
      <w:proofErr w:type="gramEnd"/>
      <w:r w:rsidRPr="0061537E" w:rsidR="52401374">
        <w:rPr>
          <w:rFonts w:ascii="Aptos" w:hAnsi="Aptos" w:eastAsia="Aptos" w:cs="Aptos"/>
          <w:i/>
          <w:color w:val="000000" w:themeColor="text1"/>
          <w:lang w:val="en-US"/>
        </w:rPr>
        <w:t xml:space="preserve">I’m a nonbinary I think I kind of appreciate the trans nonbinary people’s responses sometimes </w:t>
      </w:r>
      <w:r w:rsidRPr="0061537E" w:rsidR="52401374">
        <w:rPr>
          <w:rFonts w:ascii="Aptos" w:hAnsi="Aptos" w:eastAsia="Aptos" w:cs="Aptos"/>
          <w:b/>
          <w:i/>
          <w:color w:val="000000" w:themeColor="text1"/>
          <w:lang w:val="en-US"/>
        </w:rPr>
        <w:t>because if it’s a situation to do with how I experience dysphoria then I think sometimes that’s something that only other trans nonbinary people actually do experience in the same way</w:t>
      </w:r>
      <w:r w:rsidRPr="0061537E" w:rsidR="52401374">
        <w:rPr>
          <w:rFonts w:ascii="Aptos" w:hAnsi="Aptos" w:eastAsia="Aptos" w:cs="Aptos"/>
          <w:color w:val="000000" w:themeColor="text1"/>
          <w:lang w:val="en-US"/>
        </w:rPr>
        <w:t>.</w:t>
      </w:r>
      <w:r w:rsidRPr="0061537E" w:rsidR="00770E80">
        <w:rPr>
          <w:rFonts w:ascii="Aptos" w:hAnsi="Aptos" w:eastAsia="Aptos" w:cs="Aptos"/>
          <w:color w:val="000000" w:themeColor="text1"/>
          <w:lang w:val="en-US"/>
        </w:rPr>
        <w:t>”</w:t>
      </w:r>
      <w:r w:rsidRPr="0061537E" w:rsidR="52401374">
        <w:rPr>
          <w:rFonts w:ascii="Arial" w:hAnsi="Arial" w:eastAsia="Arial" w:cs="Arial"/>
          <w:color w:val="000000" w:themeColor="text1"/>
          <w:lang w:val="en-US"/>
        </w:rPr>
        <w:t>  </w:t>
      </w:r>
      <w:r w:rsidRPr="0061537E" w:rsidR="52401374">
        <w:rPr>
          <w:rFonts w:ascii="Aptos" w:hAnsi="Aptos" w:eastAsia="Aptos" w:cs="Aptos"/>
          <w:color w:val="000000" w:themeColor="text1"/>
          <w:u w:val="single"/>
          <w:lang w:val="en-US"/>
        </w:rPr>
        <w:t>Jay_009</w:t>
      </w:r>
      <w:r w:rsidRPr="0061537E" w:rsidR="52401374">
        <w:rPr>
          <w:rFonts w:ascii="Aptos" w:hAnsi="Aptos" w:eastAsia="Aptos" w:cs="Aptos"/>
          <w:color w:val="000000" w:themeColor="text1"/>
          <w:lang w:val="en-US"/>
        </w:rPr>
        <w:t xml:space="preserve"> </w:t>
      </w:r>
      <w:r w:rsidRPr="0061537E" w:rsidR="52401374">
        <w:rPr>
          <w:rFonts w:ascii="Aptos" w:hAnsi="Aptos" w:eastAsia="Aptos" w:cs="Aptos"/>
          <w:color w:val="000000" w:themeColor="text1"/>
        </w:rPr>
        <w:t xml:space="preserve"> </w:t>
      </w:r>
    </w:p>
    <w:p w:rsidRPr="002C1A32" w:rsidR="171A64B7" w:rsidP="002C1A32" w:rsidRDefault="171A64B7" w14:paraId="1E61BCC7" w14:textId="6EE6AA35">
      <w:pPr>
        <w:shd w:val="clear" w:color="auto" w:fill="FFFFFF" w:themeFill="background1"/>
        <w:spacing w:after="0"/>
        <w:rPr>
          <w:rFonts w:ascii="Roboto" w:hAnsi="Roboto" w:eastAsia="Roboto" w:cs="Roboto"/>
          <w:sz w:val="21"/>
          <w:szCs w:val="21"/>
        </w:rPr>
      </w:pPr>
    </w:p>
    <w:p w:rsidR="009703A6" w:rsidP="00AD7627" w:rsidRDefault="002C1A32" w14:paraId="3ACE8783" w14:textId="5A4B88BA">
      <w:pPr>
        <w:shd w:val="clear" w:color="auto" w:fill="FFFFFF" w:themeFill="background1"/>
        <w:spacing w:after="0"/>
        <w:rPr>
          <w:rFonts w:ascii="Aptos" w:hAnsi="Aptos" w:eastAsia="Aptos" w:cs="Aptos"/>
        </w:rPr>
      </w:pPr>
      <w:r>
        <w:rPr>
          <w:rFonts w:ascii="Aptos" w:hAnsi="Aptos" w:eastAsia="Aptos" w:cs="Aptos"/>
        </w:rPr>
        <w:t>In addition to reading posts</w:t>
      </w:r>
      <w:r w:rsidR="0022528D">
        <w:rPr>
          <w:rFonts w:ascii="Aptos" w:hAnsi="Aptos" w:eastAsia="Aptos" w:cs="Aptos"/>
        </w:rPr>
        <w:t>,</w:t>
      </w:r>
      <w:r>
        <w:rPr>
          <w:rFonts w:ascii="Aptos" w:hAnsi="Aptos" w:eastAsia="Aptos" w:cs="Aptos"/>
        </w:rPr>
        <w:t xml:space="preserve"> self</w:t>
      </w:r>
      <w:r w:rsidR="00701D57">
        <w:rPr>
          <w:rFonts w:ascii="Aptos" w:hAnsi="Aptos" w:eastAsia="Aptos" w:cs="Aptos"/>
        </w:rPr>
        <w:t>-</w:t>
      </w:r>
      <w:r>
        <w:rPr>
          <w:rFonts w:ascii="Aptos" w:hAnsi="Aptos" w:eastAsia="Aptos" w:cs="Aptos"/>
        </w:rPr>
        <w:t xml:space="preserve">efficacy could be further enhanced for forum users who felt safe enough to post about their own </w:t>
      </w:r>
      <w:proofErr w:type="gramStart"/>
      <w:r w:rsidR="0013178A">
        <w:rPr>
          <w:rFonts w:ascii="Aptos" w:hAnsi="Aptos" w:eastAsia="Aptos" w:cs="Aptos"/>
        </w:rPr>
        <w:t xml:space="preserve">particular </w:t>
      </w:r>
      <w:r>
        <w:rPr>
          <w:rFonts w:ascii="Aptos" w:hAnsi="Aptos" w:eastAsia="Aptos" w:cs="Aptos"/>
        </w:rPr>
        <w:t>experiences</w:t>
      </w:r>
      <w:proofErr w:type="gramEnd"/>
      <w:r w:rsidR="00327BEB">
        <w:rPr>
          <w:rFonts w:ascii="Aptos" w:hAnsi="Aptos" w:eastAsia="Aptos" w:cs="Aptos"/>
        </w:rPr>
        <w:t xml:space="preserve"> (CMO2)</w:t>
      </w:r>
      <w:r>
        <w:rPr>
          <w:rFonts w:ascii="Aptos" w:hAnsi="Aptos" w:eastAsia="Aptos" w:cs="Aptos"/>
        </w:rPr>
        <w:t xml:space="preserve">. </w:t>
      </w:r>
      <w:r w:rsidR="00A76025">
        <w:rPr>
          <w:rFonts w:ascii="Aptos" w:hAnsi="Aptos" w:eastAsia="Aptos" w:cs="Aptos"/>
        </w:rPr>
        <w:t xml:space="preserve">This </w:t>
      </w:r>
      <w:r w:rsidR="00FE6C48">
        <w:rPr>
          <w:rFonts w:ascii="Aptos" w:hAnsi="Aptos" w:eastAsia="Aptos" w:cs="Aptos"/>
        </w:rPr>
        <w:t xml:space="preserve">offered </w:t>
      </w:r>
      <w:r w:rsidR="0065653A">
        <w:rPr>
          <w:rFonts w:ascii="Aptos" w:hAnsi="Aptos" w:eastAsia="Aptos" w:cs="Aptos"/>
        </w:rPr>
        <w:t xml:space="preserve">more specific, </w:t>
      </w:r>
      <w:r w:rsidR="00853FE7">
        <w:rPr>
          <w:rFonts w:ascii="Aptos" w:hAnsi="Aptos" w:eastAsia="Aptos" w:cs="Aptos"/>
        </w:rPr>
        <w:t xml:space="preserve">actionable information directly relevant to the issue </w:t>
      </w:r>
      <w:r w:rsidR="002569A9">
        <w:rPr>
          <w:rFonts w:ascii="Aptos" w:hAnsi="Aptos" w:eastAsia="Aptos" w:cs="Aptos"/>
        </w:rPr>
        <w:t>being faced</w:t>
      </w:r>
      <w:r w:rsidRPr="00096EF9" w:rsidR="00AD4923">
        <w:rPr>
          <w:rFonts w:ascii="Aptos" w:hAnsi="Aptos" w:eastAsia="Aptos" w:cs="Aptos"/>
        </w:rPr>
        <w:t xml:space="preserve">. </w:t>
      </w:r>
    </w:p>
    <w:p w:rsidR="00940CAD" w:rsidP="00AD7627" w:rsidRDefault="00940CAD" w14:paraId="25122301" w14:textId="77777777">
      <w:pPr>
        <w:shd w:val="clear" w:color="auto" w:fill="FFFFFF" w:themeFill="background1"/>
        <w:spacing w:after="0"/>
        <w:rPr>
          <w:rFonts w:ascii="Aptos" w:hAnsi="Aptos" w:eastAsia="Aptos" w:cs="Aptos"/>
          <w:i/>
          <w:iCs/>
          <w:color w:val="156082" w:themeColor="accent1"/>
          <w:lang w:val="en-US"/>
        </w:rPr>
      </w:pPr>
    </w:p>
    <w:p w:rsidRPr="0061537E" w:rsidR="009703A6" w:rsidP="00AD7627" w:rsidRDefault="00CF2539" w14:paraId="28664B78" w14:textId="22D02F41">
      <w:pPr>
        <w:shd w:val="clear" w:color="auto" w:fill="FFFFFF" w:themeFill="background1"/>
        <w:spacing w:after="0"/>
        <w:rPr>
          <w:rFonts w:ascii="Aptos" w:hAnsi="Aptos" w:eastAsia="Aptos" w:cs="Aptos"/>
          <w:i/>
          <w:iCs/>
          <w:color w:val="000000" w:themeColor="text1"/>
        </w:rPr>
      </w:pPr>
      <w:r w:rsidRPr="0061537E">
        <w:rPr>
          <w:rFonts w:ascii="Aptos" w:hAnsi="Aptos" w:eastAsia="Aptos" w:cs="Aptos"/>
          <w:i/>
          <w:iCs/>
          <w:color w:val="000000" w:themeColor="text1"/>
          <w:lang w:val="en-US"/>
        </w:rPr>
        <w:t>“</w:t>
      </w:r>
      <w:proofErr w:type="gramStart"/>
      <w:r w:rsidRPr="0061537E" w:rsidR="00924C47">
        <w:rPr>
          <w:rFonts w:ascii="Aptos" w:hAnsi="Aptos" w:eastAsia="Aptos" w:cs="Aptos"/>
          <w:i/>
          <w:iCs/>
          <w:color w:val="000000" w:themeColor="text1"/>
          <w:lang w:val="en-US"/>
        </w:rPr>
        <w:t>if</w:t>
      </w:r>
      <w:proofErr w:type="gramEnd"/>
      <w:r w:rsidRPr="0061537E" w:rsidR="00924C47">
        <w:rPr>
          <w:rFonts w:ascii="Aptos" w:hAnsi="Aptos" w:eastAsia="Aptos" w:cs="Aptos"/>
          <w:i/>
          <w:iCs/>
          <w:color w:val="000000" w:themeColor="text1"/>
          <w:lang w:val="en-US"/>
        </w:rPr>
        <w:t xml:space="preserve"> I’ve got an </w:t>
      </w:r>
      <w:proofErr w:type="gramStart"/>
      <w:r w:rsidRPr="0061537E" w:rsidR="00924C47">
        <w:rPr>
          <w:rFonts w:ascii="Aptos" w:hAnsi="Aptos" w:eastAsia="Aptos" w:cs="Aptos"/>
          <w:i/>
          <w:iCs/>
          <w:color w:val="000000" w:themeColor="text1"/>
          <w:lang w:val="en-US"/>
        </w:rPr>
        <w:t>issue</w:t>
      </w:r>
      <w:proofErr w:type="gramEnd"/>
      <w:r w:rsidRPr="0061537E" w:rsidR="00924C47">
        <w:rPr>
          <w:rFonts w:ascii="Aptos" w:hAnsi="Aptos" w:eastAsia="Aptos" w:cs="Aptos"/>
          <w:i/>
          <w:iCs/>
          <w:color w:val="000000" w:themeColor="text1"/>
          <w:lang w:val="en-US"/>
        </w:rPr>
        <w:t xml:space="preserve"> and I </w:t>
      </w:r>
      <w:proofErr w:type="spellStart"/>
      <w:r w:rsidRPr="0061537E" w:rsidR="00924C47">
        <w:rPr>
          <w:rFonts w:ascii="Aptos" w:hAnsi="Aptos" w:eastAsia="Aptos" w:cs="Aptos"/>
          <w:i/>
          <w:iCs/>
          <w:color w:val="000000" w:themeColor="text1"/>
          <w:lang w:val="en-US"/>
        </w:rPr>
        <w:t>post</w:t>
      </w:r>
      <w:proofErr w:type="spellEnd"/>
      <w:r w:rsidRPr="0061537E" w:rsidR="00924C47">
        <w:rPr>
          <w:rFonts w:ascii="Aptos" w:hAnsi="Aptos" w:eastAsia="Aptos" w:cs="Aptos"/>
          <w:i/>
          <w:iCs/>
          <w:color w:val="000000" w:themeColor="text1"/>
          <w:lang w:val="en-US"/>
        </w:rPr>
        <w:t xml:space="preserve"> my issue on, someone else can say, ‘Hey I went through that nine months ago and I did this, that and the other.’ </w:t>
      </w:r>
      <w:r w:rsidRPr="0061537E" w:rsidR="00924C47">
        <w:rPr>
          <w:rFonts w:ascii="Aptos" w:hAnsi="Aptos" w:eastAsia="Aptos" w:cs="Aptos"/>
          <w:b/>
          <w:bCs/>
          <w:i/>
          <w:iCs/>
          <w:color w:val="000000" w:themeColor="text1"/>
          <w:lang w:val="en-US"/>
        </w:rPr>
        <w:t>You think, ‘My God, why didn’t I think about that?’ You might try and do those things yourself.</w:t>
      </w:r>
      <w:r w:rsidRPr="0061537E" w:rsidR="00924C47">
        <w:rPr>
          <w:rFonts w:ascii="Aptos" w:hAnsi="Aptos" w:eastAsia="Aptos" w:cs="Aptos"/>
          <w:i/>
          <w:iCs/>
          <w:color w:val="000000" w:themeColor="text1"/>
          <w:lang w:val="en-US"/>
        </w:rPr>
        <w:t xml:space="preserve"> Some things work for someone </w:t>
      </w:r>
      <w:proofErr w:type="gramStart"/>
      <w:r w:rsidRPr="0061537E" w:rsidR="00924C47">
        <w:rPr>
          <w:rFonts w:ascii="Aptos" w:hAnsi="Aptos" w:eastAsia="Aptos" w:cs="Aptos"/>
          <w:i/>
          <w:iCs/>
          <w:color w:val="000000" w:themeColor="text1"/>
          <w:lang w:val="en-US"/>
        </w:rPr>
        <w:t>else,</w:t>
      </w:r>
      <w:proofErr w:type="gramEnd"/>
      <w:r w:rsidRPr="0061537E" w:rsidR="00924C47">
        <w:rPr>
          <w:rFonts w:ascii="Aptos" w:hAnsi="Aptos" w:eastAsia="Aptos" w:cs="Aptos"/>
          <w:i/>
          <w:iCs/>
          <w:color w:val="000000" w:themeColor="text1"/>
          <w:lang w:val="en-US"/>
        </w:rPr>
        <w:t xml:space="preserve"> you’re more encouraged to try it for yourself if it’s relevant.</w:t>
      </w:r>
      <w:r w:rsidRPr="0061537E">
        <w:rPr>
          <w:rFonts w:ascii="Aptos" w:hAnsi="Aptos" w:eastAsia="Aptos" w:cs="Aptos"/>
          <w:i/>
          <w:iCs/>
          <w:color w:val="000000" w:themeColor="text1"/>
          <w:lang w:val="en-US"/>
        </w:rPr>
        <w:t>”</w:t>
      </w:r>
      <w:r w:rsidRPr="0061537E" w:rsidR="00580D20">
        <w:rPr>
          <w:rFonts w:ascii="Aptos" w:hAnsi="Aptos" w:eastAsia="Aptos" w:cs="Aptos"/>
          <w:i/>
          <w:iCs/>
          <w:color w:val="000000" w:themeColor="text1"/>
          <w:lang w:val="en-US"/>
        </w:rPr>
        <w:t xml:space="preserve"> </w:t>
      </w:r>
      <w:r w:rsidRPr="0061537E" w:rsidR="00580D20">
        <w:rPr>
          <w:rFonts w:ascii="Aptos" w:hAnsi="Aptos" w:eastAsia="Aptos" w:cs="Aptos"/>
          <w:color w:val="000000" w:themeColor="text1"/>
          <w:u w:val="single"/>
          <w:lang w:val="en-US"/>
        </w:rPr>
        <w:t>Magp</w:t>
      </w:r>
      <w:r w:rsidRPr="0061537E" w:rsidR="007E7027">
        <w:rPr>
          <w:rFonts w:ascii="Aptos" w:hAnsi="Aptos" w:eastAsia="Aptos" w:cs="Aptos"/>
          <w:color w:val="000000" w:themeColor="text1"/>
          <w:u w:val="single"/>
          <w:lang w:val="en-US"/>
        </w:rPr>
        <w:t>ie_100</w:t>
      </w:r>
    </w:p>
    <w:p w:rsidR="009703A6" w:rsidP="00AD7627" w:rsidRDefault="009703A6" w14:paraId="3917F518" w14:textId="77777777">
      <w:pPr>
        <w:shd w:val="clear" w:color="auto" w:fill="FFFFFF" w:themeFill="background1"/>
        <w:spacing w:after="0"/>
        <w:rPr>
          <w:rFonts w:ascii="Aptos" w:hAnsi="Aptos" w:eastAsia="Aptos" w:cs="Aptos"/>
        </w:rPr>
      </w:pPr>
    </w:p>
    <w:p w:rsidR="00AD4923" w:rsidP="00AD7627" w:rsidRDefault="00AF410A" w14:paraId="30DB3666" w14:textId="01D229D8">
      <w:pPr>
        <w:shd w:val="clear" w:color="auto" w:fill="FFFFFF" w:themeFill="background1"/>
        <w:spacing w:after="0"/>
        <w:rPr>
          <w:rFonts w:ascii="Aptos" w:hAnsi="Aptos" w:eastAsia="Aptos" w:cs="Aptos"/>
        </w:rPr>
      </w:pPr>
      <w:r>
        <w:rPr>
          <w:rFonts w:ascii="Aptos" w:hAnsi="Aptos" w:eastAsia="Aptos" w:cs="Aptos"/>
        </w:rPr>
        <w:t xml:space="preserve">However, to benefit from </w:t>
      </w:r>
      <w:r w:rsidRPr="1898218E" w:rsidR="0655A36B">
        <w:rPr>
          <w:rFonts w:ascii="Aptos" w:hAnsi="Aptos" w:eastAsia="Aptos" w:cs="Aptos"/>
        </w:rPr>
        <w:t>this</w:t>
      </w:r>
      <w:r>
        <w:rPr>
          <w:rFonts w:ascii="Aptos" w:hAnsi="Aptos" w:eastAsia="Aptos" w:cs="Aptos"/>
        </w:rPr>
        <w:t xml:space="preserve">, </w:t>
      </w:r>
      <w:r w:rsidRPr="00096EF9" w:rsidR="00096EF9">
        <w:rPr>
          <w:rFonts w:ascii="Aptos" w:hAnsi="Aptos" w:eastAsia="Aptos" w:cs="Aptos"/>
        </w:rPr>
        <w:t>people need to feel safe enough to share</w:t>
      </w:r>
      <w:r w:rsidR="001C5CF5">
        <w:rPr>
          <w:rFonts w:ascii="Aptos" w:hAnsi="Aptos" w:eastAsia="Aptos" w:cs="Aptos"/>
        </w:rPr>
        <w:t xml:space="preserve"> </w:t>
      </w:r>
      <w:r w:rsidR="00FE36FA">
        <w:rPr>
          <w:rFonts w:ascii="Aptos" w:hAnsi="Aptos" w:eastAsia="Aptos" w:cs="Aptos"/>
        </w:rPr>
        <w:t xml:space="preserve">of </w:t>
      </w:r>
      <w:r w:rsidR="001C5CF5">
        <w:rPr>
          <w:rFonts w:ascii="Aptos" w:hAnsi="Aptos" w:eastAsia="Aptos" w:cs="Aptos"/>
        </w:rPr>
        <w:t>the</w:t>
      </w:r>
      <w:r w:rsidR="009E4521">
        <w:rPr>
          <w:rFonts w:ascii="Aptos" w:hAnsi="Aptos" w:eastAsia="Aptos" w:cs="Aptos"/>
        </w:rPr>
        <w:t>mselves</w:t>
      </w:r>
      <w:r w:rsidR="0013178A">
        <w:rPr>
          <w:rFonts w:ascii="Aptos" w:hAnsi="Aptos" w:eastAsia="Aptos" w:cs="Aptos"/>
        </w:rPr>
        <w:t>. G</w:t>
      </w:r>
      <w:r w:rsidR="00FE36FA">
        <w:rPr>
          <w:rFonts w:ascii="Aptos" w:hAnsi="Aptos" w:eastAsia="Aptos" w:cs="Aptos"/>
        </w:rPr>
        <w:t>iven the stigma associate</w:t>
      </w:r>
      <w:r w:rsidR="00427D54">
        <w:rPr>
          <w:rFonts w:ascii="Aptos" w:hAnsi="Aptos" w:eastAsia="Aptos" w:cs="Aptos"/>
        </w:rPr>
        <w:t>d</w:t>
      </w:r>
      <w:r w:rsidR="00FE36FA">
        <w:rPr>
          <w:rFonts w:ascii="Aptos" w:hAnsi="Aptos" w:eastAsia="Aptos" w:cs="Aptos"/>
        </w:rPr>
        <w:t xml:space="preserve"> with mental health challenges, for many </w:t>
      </w:r>
      <w:r w:rsidR="00427D54">
        <w:rPr>
          <w:rFonts w:ascii="Aptos" w:hAnsi="Aptos" w:eastAsia="Aptos" w:cs="Aptos"/>
        </w:rPr>
        <w:t xml:space="preserve">users </w:t>
      </w:r>
      <w:r w:rsidR="00FE36FA">
        <w:rPr>
          <w:rFonts w:ascii="Aptos" w:hAnsi="Aptos" w:eastAsia="Aptos" w:cs="Aptos"/>
        </w:rPr>
        <w:t xml:space="preserve">this was </w:t>
      </w:r>
      <w:r w:rsidR="00427D54">
        <w:rPr>
          <w:rFonts w:ascii="Aptos" w:hAnsi="Aptos" w:eastAsia="Aptos" w:cs="Aptos"/>
        </w:rPr>
        <w:t xml:space="preserve">difficult. Perceived lived experience in others was again a facilitator. </w:t>
      </w:r>
      <w:r w:rsidR="00E454B1">
        <w:rPr>
          <w:rFonts w:ascii="Aptos" w:hAnsi="Aptos" w:eastAsia="Aptos" w:cs="Aptos"/>
        </w:rPr>
        <w:t>Many u</w:t>
      </w:r>
      <w:r w:rsidR="007E175C">
        <w:rPr>
          <w:rFonts w:ascii="Aptos" w:hAnsi="Aptos" w:eastAsia="Aptos" w:cs="Aptos"/>
        </w:rPr>
        <w:t xml:space="preserve">sers felt </w:t>
      </w:r>
      <w:r w:rsidR="0012507C">
        <w:rPr>
          <w:rFonts w:ascii="Aptos" w:hAnsi="Aptos" w:eastAsia="Aptos" w:cs="Aptos"/>
        </w:rPr>
        <w:t xml:space="preserve">they would be </w:t>
      </w:r>
      <w:r w:rsidR="00827064">
        <w:rPr>
          <w:rFonts w:ascii="Aptos" w:hAnsi="Aptos" w:eastAsia="Aptos" w:cs="Aptos"/>
        </w:rPr>
        <w:t>better understood</w:t>
      </w:r>
      <w:r w:rsidR="00C31996">
        <w:rPr>
          <w:rFonts w:ascii="Aptos" w:hAnsi="Aptos" w:eastAsia="Aptos" w:cs="Aptos"/>
        </w:rPr>
        <w:t xml:space="preserve"> by other</w:t>
      </w:r>
      <w:r w:rsidR="0012507C">
        <w:rPr>
          <w:rFonts w:ascii="Aptos" w:hAnsi="Aptos" w:eastAsia="Aptos" w:cs="Aptos"/>
        </w:rPr>
        <w:t xml:space="preserve"> users in the forum who had similar lived experiences</w:t>
      </w:r>
      <w:r w:rsidR="001B0008">
        <w:rPr>
          <w:rFonts w:ascii="Aptos" w:hAnsi="Aptos" w:eastAsia="Aptos" w:cs="Aptos"/>
        </w:rPr>
        <w:t>, as opposed to</w:t>
      </w:r>
      <w:r w:rsidR="004F52DC">
        <w:rPr>
          <w:rFonts w:ascii="Aptos" w:hAnsi="Aptos" w:eastAsia="Aptos" w:cs="Aptos"/>
        </w:rPr>
        <w:t xml:space="preserve"> </w:t>
      </w:r>
      <w:r w:rsidR="00C83463">
        <w:rPr>
          <w:rFonts w:ascii="Aptos" w:hAnsi="Aptos" w:eastAsia="Aptos" w:cs="Aptos"/>
        </w:rPr>
        <w:t xml:space="preserve">those bringing </w:t>
      </w:r>
      <w:r w:rsidR="004F52DC">
        <w:rPr>
          <w:rFonts w:ascii="Aptos" w:hAnsi="Aptos" w:eastAsia="Aptos" w:cs="Aptos"/>
        </w:rPr>
        <w:t xml:space="preserve">more professional </w:t>
      </w:r>
      <w:r w:rsidR="00C83463">
        <w:rPr>
          <w:rFonts w:ascii="Aptos" w:hAnsi="Aptos" w:eastAsia="Aptos" w:cs="Aptos"/>
        </w:rPr>
        <w:t>expertise</w:t>
      </w:r>
      <w:r w:rsidR="006F3156">
        <w:rPr>
          <w:rFonts w:ascii="Aptos" w:hAnsi="Aptos" w:eastAsia="Aptos" w:cs="Aptos"/>
        </w:rPr>
        <w:t>:</w:t>
      </w:r>
    </w:p>
    <w:p w:rsidR="00A000BC" w:rsidP="00AD7627" w:rsidRDefault="00A000BC" w14:paraId="52CD14B8" w14:textId="77777777">
      <w:pPr>
        <w:shd w:val="clear" w:color="auto" w:fill="FFFFFF" w:themeFill="background1"/>
        <w:spacing w:after="0"/>
        <w:rPr>
          <w:rFonts w:ascii="Aptos" w:hAnsi="Aptos" w:eastAsia="Aptos" w:cs="Aptos"/>
        </w:rPr>
      </w:pPr>
    </w:p>
    <w:p w:rsidRPr="0061537E" w:rsidR="00A000BC" w:rsidP="00A000BC" w:rsidRDefault="00410397" w14:paraId="795B898E" w14:textId="619F7B93">
      <w:pPr>
        <w:spacing w:line="257" w:lineRule="auto"/>
        <w:rPr>
          <w:rFonts w:ascii="Aptos" w:hAnsi="Aptos" w:eastAsia="Aptos" w:cs="Aptos"/>
          <w:color w:val="000000" w:themeColor="text1"/>
          <w:lang w:val="en-US"/>
        </w:rPr>
      </w:pPr>
      <w:r>
        <w:rPr>
          <w:rFonts w:ascii="Aptos" w:hAnsi="Aptos" w:eastAsia="Aptos" w:cs="Aptos"/>
          <w:i/>
          <w:iCs/>
          <w:color w:val="000000" w:themeColor="text1"/>
          <w:lang w:val="en-US"/>
        </w:rPr>
        <w:t>“</w:t>
      </w:r>
      <w:proofErr w:type="gramStart"/>
      <w:r w:rsidRPr="0061537E" w:rsidR="00A000BC">
        <w:rPr>
          <w:rFonts w:ascii="Aptos" w:hAnsi="Aptos" w:eastAsia="Aptos" w:cs="Aptos"/>
          <w:i/>
          <w:iCs/>
          <w:color w:val="000000" w:themeColor="text1"/>
          <w:lang w:val="en-US"/>
        </w:rPr>
        <w:t>Yeah</w:t>
      </w:r>
      <w:proofErr w:type="gramEnd"/>
      <w:r w:rsidRPr="0061537E" w:rsidR="00A000BC">
        <w:rPr>
          <w:rFonts w:ascii="Aptos" w:hAnsi="Aptos" w:eastAsia="Aptos" w:cs="Aptos"/>
          <w:i/>
          <w:iCs/>
          <w:color w:val="000000" w:themeColor="text1"/>
          <w:lang w:val="en-US"/>
        </w:rPr>
        <w:t xml:space="preserve"> you do need that safety and the feeling that people understand because a lot of psychiatrists struggle really. I struggle to get them to understand where I’m coming from sometimes... </w:t>
      </w:r>
      <w:r w:rsidRPr="0061537E" w:rsidR="00A000BC">
        <w:rPr>
          <w:rFonts w:ascii="Aptos" w:hAnsi="Aptos" w:eastAsia="Aptos" w:cs="Aptos"/>
          <w:b/>
          <w:bCs/>
          <w:i/>
          <w:iCs/>
          <w:color w:val="000000" w:themeColor="text1"/>
          <w:lang w:val="en-US"/>
        </w:rPr>
        <w:t>they are people that understand you.</w:t>
      </w:r>
      <w:r w:rsidRPr="0061537E" w:rsidR="00A000BC">
        <w:rPr>
          <w:rFonts w:ascii="Aptos" w:hAnsi="Aptos" w:eastAsia="Aptos" w:cs="Aptos"/>
          <w:i/>
          <w:iCs/>
          <w:color w:val="000000" w:themeColor="text1"/>
          <w:lang w:val="en-US"/>
        </w:rPr>
        <w:t xml:space="preserve"> They’re not medical people going, ‘Oh yes you…’ and </w:t>
      </w:r>
      <w:r w:rsidRPr="0061537E" w:rsidR="00A000BC">
        <w:rPr>
          <w:rFonts w:ascii="Aptos" w:hAnsi="Aptos" w:eastAsia="Aptos" w:cs="Aptos"/>
          <w:b/>
          <w:bCs/>
          <w:i/>
          <w:iCs/>
          <w:color w:val="000000" w:themeColor="text1"/>
          <w:lang w:val="en-US"/>
        </w:rPr>
        <w:t>they’re not trying to put labels on you because I’ve had enough labels</w:t>
      </w:r>
      <w:r w:rsidRPr="0061537E" w:rsidR="00A000BC">
        <w:rPr>
          <w:rFonts w:ascii="Aptos" w:hAnsi="Aptos" w:eastAsia="Aptos" w:cs="Aptos"/>
          <w:i/>
          <w:iCs/>
          <w:color w:val="000000" w:themeColor="text1"/>
          <w:lang w:val="en-US"/>
        </w:rPr>
        <w:t>.</w:t>
      </w:r>
      <w:r w:rsidR="00B14BCF">
        <w:rPr>
          <w:rFonts w:ascii="Aptos" w:hAnsi="Aptos" w:eastAsia="Aptos" w:cs="Aptos"/>
          <w:i/>
          <w:iCs/>
          <w:color w:val="000000" w:themeColor="text1"/>
          <w:lang w:val="en-US"/>
        </w:rPr>
        <w:t>”</w:t>
      </w:r>
      <w:r w:rsidRPr="0061537E" w:rsidR="00A000BC">
        <w:rPr>
          <w:rFonts w:ascii="Aptos" w:hAnsi="Aptos" w:eastAsia="Aptos" w:cs="Aptos"/>
          <w:i/>
          <w:iCs/>
          <w:color w:val="000000" w:themeColor="text1"/>
          <w:u w:val="single"/>
          <w:lang w:val="en-US"/>
        </w:rPr>
        <w:t xml:space="preserve"> </w:t>
      </w:r>
      <w:r w:rsidRPr="0061537E" w:rsidR="00A000BC">
        <w:rPr>
          <w:rFonts w:ascii="Aptos" w:hAnsi="Aptos" w:eastAsia="Aptos" w:cs="Aptos"/>
          <w:color w:val="000000" w:themeColor="text1"/>
          <w:u w:val="single"/>
          <w:lang w:val="en-US"/>
        </w:rPr>
        <w:t xml:space="preserve">Magpie_077 </w:t>
      </w:r>
    </w:p>
    <w:p w:rsidRPr="0028603A" w:rsidR="00AD4923" w:rsidP="00AD4923" w:rsidRDefault="00E454B1" w14:paraId="7661DF34" w14:textId="2BF61F9C">
      <w:pPr>
        <w:spacing w:line="257" w:lineRule="auto"/>
        <w:rPr>
          <w:rFonts w:eastAsia="Arial" w:cs="Arial"/>
        </w:rPr>
      </w:pPr>
      <w:r w:rsidRPr="0028603A">
        <w:rPr>
          <w:rFonts w:eastAsia="Aptos" w:cs="Aptos"/>
          <w:color w:val="000000" w:themeColor="text1"/>
        </w:rPr>
        <w:t xml:space="preserve">Although </w:t>
      </w:r>
      <w:r w:rsidRPr="0028603A" w:rsidR="00886AEB">
        <w:rPr>
          <w:rFonts w:eastAsia="Aptos" w:cs="Aptos"/>
          <w:color w:val="000000" w:themeColor="text1"/>
        </w:rPr>
        <w:t xml:space="preserve">the majority view, </w:t>
      </w:r>
      <w:r w:rsidRPr="0028603A">
        <w:rPr>
          <w:rFonts w:eastAsia="Aptos" w:cs="Aptos"/>
          <w:color w:val="000000" w:themeColor="text1"/>
        </w:rPr>
        <w:t xml:space="preserve">it is important to note this </w:t>
      </w:r>
      <w:r w:rsidR="0013178A">
        <w:rPr>
          <w:rFonts w:eastAsia="Aptos" w:cs="Aptos"/>
          <w:color w:val="000000" w:themeColor="text1"/>
        </w:rPr>
        <w:t>attitude</w:t>
      </w:r>
      <w:r w:rsidRPr="0028603A">
        <w:rPr>
          <w:rFonts w:eastAsia="Aptos" w:cs="Aptos"/>
          <w:color w:val="000000" w:themeColor="text1"/>
        </w:rPr>
        <w:t xml:space="preserve"> was not universal, </w:t>
      </w:r>
      <w:r w:rsidRPr="0028603A" w:rsidR="00886AEB">
        <w:rPr>
          <w:rFonts w:eastAsia="Aptos" w:cs="Aptos"/>
          <w:color w:val="000000" w:themeColor="text1"/>
        </w:rPr>
        <w:t>with</w:t>
      </w:r>
      <w:r w:rsidRPr="0028603A">
        <w:rPr>
          <w:rFonts w:eastAsia="Aptos" w:cs="Aptos"/>
          <w:color w:val="000000" w:themeColor="text1"/>
        </w:rPr>
        <w:t xml:space="preserve"> one notable exception </w:t>
      </w:r>
      <w:r w:rsidRPr="0028603A" w:rsidR="00886AEB">
        <w:rPr>
          <w:rFonts w:eastAsia="Aptos" w:cs="Aptos"/>
          <w:color w:val="000000" w:themeColor="text1"/>
        </w:rPr>
        <w:t xml:space="preserve">wondering </w:t>
      </w:r>
      <w:r w:rsidRPr="0028603A" w:rsidR="00AD4923">
        <w:rPr>
          <w:rFonts w:eastAsia="Arial" w:cs="Arial"/>
        </w:rPr>
        <w:t xml:space="preserve">if </w:t>
      </w:r>
      <w:r w:rsidRPr="0028603A" w:rsidR="00CB5D3F">
        <w:rPr>
          <w:rFonts w:eastAsia="Arial" w:cs="Arial"/>
        </w:rPr>
        <w:t xml:space="preserve">forums </w:t>
      </w:r>
      <w:r w:rsidRPr="0028603A" w:rsidR="00260C96">
        <w:rPr>
          <w:rFonts w:eastAsia="Arial" w:cs="Arial"/>
        </w:rPr>
        <w:t>might be better with</w:t>
      </w:r>
      <w:r w:rsidRPr="0028603A" w:rsidR="00260C96">
        <w:rPr>
          <w:rFonts w:eastAsia="Arial" w:cs="Arial"/>
          <w:color w:val="000000" w:themeColor="text1"/>
        </w:rPr>
        <w:t xml:space="preserve"> </w:t>
      </w:r>
      <w:r w:rsidRPr="0028603A" w:rsidR="009539EA">
        <w:rPr>
          <w:rFonts w:eastAsia="Arial" w:cs="Arial"/>
          <w:color w:val="000000" w:themeColor="text1"/>
        </w:rPr>
        <w:t>“</w:t>
      </w:r>
      <w:r w:rsidRPr="0028603A" w:rsidR="009539EA">
        <w:rPr>
          <w:rFonts w:eastAsia="Arial" w:cs="Arial"/>
          <w:i/>
          <w:iCs/>
          <w:color w:val="000000" w:themeColor="text1"/>
          <w:lang w:val="en-US"/>
        </w:rPr>
        <w:t xml:space="preserve">some level of </w:t>
      </w:r>
      <w:r w:rsidRPr="0028603A" w:rsidR="009539EA">
        <w:rPr>
          <w:rFonts w:eastAsia="Arial" w:cs="Arial"/>
          <w:b/>
          <w:bCs/>
          <w:i/>
          <w:iCs/>
          <w:color w:val="000000" w:themeColor="text1"/>
          <w:lang w:val="en-US"/>
        </w:rPr>
        <w:t>actual psychiatry help</w:t>
      </w:r>
      <w:r w:rsidRPr="0028603A" w:rsidR="009539EA">
        <w:rPr>
          <w:rFonts w:eastAsia="Arial" w:cs="Arial"/>
          <w:i/>
          <w:iCs/>
          <w:color w:val="000000" w:themeColor="text1"/>
          <w:lang w:val="en-US"/>
        </w:rPr>
        <w:t xml:space="preserve"> through them</w:t>
      </w:r>
      <w:r w:rsidRPr="0028603A" w:rsidR="00C2521D">
        <w:rPr>
          <w:rFonts w:eastAsia="Arial" w:cs="Arial"/>
          <w:i/>
          <w:iCs/>
          <w:color w:val="000000" w:themeColor="text1"/>
          <w:lang w:val="en-US"/>
        </w:rPr>
        <w:t>…..</w:t>
      </w:r>
      <w:r w:rsidRPr="0028603A" w:rsidR="009539EA">
        <w:rPr>
          <w:rFonts w:eastAsia="Arial" w:cs="Arial"/>
          <w:i/>
          <w:iCs/>
          <w:color w:val="000000" w:themeColor="text1"/>
          <w:lang w:val="en-US"/>
        </w:rPr>
        <w:t xml:space="preserve">, Somewhere that </w:t>
      </w:r>
      <w:r w:rsidRPr="0028603A" w:rsidR="009539EA">
        <w:rPr>
          <w:rFonts w:eastAsia="Arial" w:cs="Arial"/>
          <w:b/>
          <w:bCs/>
          <w:i/>
          <w:iCs/>
          <w:color w:val="000000" w:themeColor="text1"/>
          <w:lang w:val="en-US"/>
        </w:rPr>
        <w:t>you can place a bit of trust into what you’ve been told rather than just having Steve down the street telling you</w:t>
      </w:r>
      <w:r w:rsidRPr="0028603A" w:rsidR="009539EA">
        <w:rPr>
          <w:rFonts w:eastAsia="Arial" w:cs="Arial"/>
          <w:i/>
          <w:iCs/>
          <w:color w:val="000000" w:themeColor="text1"/>
          <w:lang w:val="en-US"/>
        </w:rPr>
        <w:t>, ‘Oh, you should try magic mushrooms. It can make your depression better.</w:t>
      </w:r>
      <w:r w:rsidRPr="11AF8C91" w:rsidR="009539EA">
        <w:rPr>
          <w:rFonts w:eastAsia="Arial" w:cs="Arial"/>
          <w:i/>
          <w:iCs/>
          <w:color w:val="000000" w:themeColor="text1"/>
          <w:lang w:val="en-US"/>
        </w:rPr>
        <w:t>’</w:t>
      </w:r>
      <w:r w:rsidRPr="11AF8C91" w:rsidR="009539EA">
        <w:rPr>
          <w:rFonts w:ascii="Arial" w:hAnsi="Arial" w:eastAsia="Arial" w:cs="Arial"/>
          <w:i/>
          <w:iCs/>
          <w:color w:val="000000" w:themeColor="text1"/>
          <w:lang w:val="en-US"/>
        </w:rPr>
        <w:t> </w:t>
      </w:r>
      <w:r w:rsidRPr="0028603A" w:rsidR="00282560">
        <w:rPr>
          <w:rFonts w:eastAsia="Arial" w:cs="Arial"/>
          <w:color w:val="000000" w:themeColor="text1"/>
          <w:lang w:val="en-US"/>
        </w:rPr>
        <w:t xml:space="preserve"> </w:t>
      </w:r>
      <w:r w:rsidR="0013178A">
        <w:rPr>
          <w:rFonts w:eastAsia="Arial" w:cs="Arial"/>
          <w:color w:val="000000" w:themeColor="text1"/>
        </w:rPr>
        <w:t>A</w:t>
      </w:r>
      <w:r w:rsidRPr="0028603A" w:rsidR="00327C92">
        <w:rPr>
          <w:rFonts w:eastAsia="Arial" w:cs="Arial"/>
          <w:color w:val="000000" w:themeColor="text1"/>
        </w:rPr>
        <w:t xml:space="preserve">nother </w:t>
      </w:r>
      <w:r w:rsidR="0013178A">
        <w:rPr>
          <w:rFonts w:eastAsia="Arial" w:cs="Arial"/>
          <w:color w:val="000000" w:themeColor="text1"/>
        </w:rPr>
        <w:t xml:space="preserve">contributor </w:t>
      </w:r>
      <w:r w:rsidRPr="0028603A" w:rsidR="00327C92">
        <w:rPr>
          <w:rFonts w:eastAsia="Arial" w:cs="Arial"/>
          <w:color w:val="000000" w:themeColor="text1"/>
        </w:rPr>
        <w:t>suggest</w:t>
      </w:r>
      <w:r w:rsidR="0013178A">
        <w:rPr>
          <w:rFonts w:eastAsia="Arial" w:cs="Arial"/>
          <w:color w:val="000000" w:themeColor="text1"/>
        </w:rPr>
        <w:t>ed that</w:t>
      </w:r>
      <w:r w:rsidRPr="0028603A" w:rsidR="00327C92">
        <w:rPr>
          <w:rFonts w:eastAsia="Arial" w:cs="Arial"/>
          <w:color w:val="000000" w:themeColor="text1"/>
        </w:rPr>
        <w:t xml:space="preserve"> they would feel reassured if</w:t>
      </w:r>
      <w:r w:rsidRPr="0028603A" w:rsidR="00B91157">
        <w:rPr>
          <w:rFonts w:eastAsia="Arial" w:cs="Arial"/>
          <w:color w:val="000000" w:themeColor="text1"/>
        </w:rPr>
        <w:t xml:space="preserve"> the moderators </w:t>
      </w:r>
      <w:r w:rsidRPr="0028603A" w:rsidR="00327C92">
        <w:rPr>
          <w:rFonts w:eastAsia="Arial" w:cs="Arial"/>
          <w:color w:val="000000" w:themeColor="text1"/>
        </w:rPr>
        <w:t xml:space="preserve">  </w:t>
      </w:r>
      <w:r w:rsidRPr="0028603A" w:rsidR="00327C92">
        <w:rPr>
          <w:rFonts w:eastAsia="Arial" w:cs="Arial"/>
          <w:b/>
          <w:bCs/>
          <w:i/>
          <w:iCs/>
          <w:color w:val="000000" w:themeColor="text1"/>
          <w:lang w:val="en-US"/>
        </w:rPr>
        <w:t>had some form of training so they are prepared for the kind of content that some people might have to put on.</w:t>
      </w:r>
      <w:r w:rsidRPr="0028603A" w:rsidR="00B91157">
        <w:rPr>
          <w:rFonts w:eastAsia="Arial" w:cs="Arial"/>
          <w:b/>
          <w:bCs/>
          <w:i/>
          <w:iCs/>
          <w:color w:val="000000" w:themeColor="text1"/>
          <w:lang w:val="en-US"/>
        </w:rPr>
        <w:t>”</w:t>
      </w:r>
      <w:r w:rsidRPr="0028603A" w:rsidR="00327C92">
        <w:rPr>
          <w:rFonts w:eastAsia="Arial" w:cs="Arial"/>
          <w:color w:val="000000" w:themeColor="text1"/>
          <w:lang w:val="en-US"/>
        </w:rPr>
        <w:t xml:space="preserve"> </w:t>
      </w:r>
    </w:p>
    <w:p w:rsidR="00355FED" w:rsidRDefault="00633337" w14:paraId="373918E8" w14:textId="6CD2EAF4">
      <w:r>
        <w:t xml:space="preserve">This </w:t>
      </w:r>
      <w:r w:rsidR="00E60BC2">
        <w:t xml:space="preserve">view </w:t>
      </w:r>
      <w:r>
        <w:t xml:space="preserve">is understandable when we delve further into </w:t>
      </w:r>
      <w:r w:rsidR="002C34DB">
        <w:t>negative impacts of</w:t>
      </w:r>
      <w:r w:rsidR="007957EB">
        <w:t xml:space="preserve"> </w:t>
      </w:r>
      <w:r w:rsidR="49F615B2">
        <w:t>forums</w:t>
      </w:r>
      <w:r w:rsidR="005558CB">
        <w:t>.</w:t>
      </w:r>
      <w:r w:rsidR="4DF48278">
        <w:t xml:space="preserve"> </w:t>
      </w:r>
      <w:r w:rsidR="007957EB">
        <w:t xml:space="preserve">Some people reported that reading about very relatable experiences, especially when they were traumatic, could trigger memories </w:t>
      </w:r>
      <w:r w:rsidR="0004012B">
        <w:t>and even reexperiencing o</w:t>
      </w:r>
      <w:r w:rsidR="00540CBF">
        <w:t xml:space="preserve">f their own </w:t>
      </w:r>
      <w:r w:rsidR="0004012B">
        <w:t xml:space="preserve">past </w:t>
      </w:r>
      <w:r w:rsidR="00A143F1">
        <w:t>difficulties</w:t>
      </w:r>
      <w:r w:rsidR="0098051B">
        <w:t>, causing a lot of distress</w:t>
      </w:r>
      <w:r w:rsidR="00CF7DE1">
        <w:t xml:space="preserve">: </w:t>
      </w:r>
    </w:p>
    <w:p w:rsidRPr="0061537E" w:rsidR="0098051B" w:rsidRDefault="00CF7DE1" w14:paraId="4446C8DC" w14:textId="176545B9">
      <w:pPr>
        <w:rPr>
          <w:color w:val="000000" w:themeColor="text1"/>
        </w:rPr>
      </w:pPr>
      <w:r w:rsidRPr="0061537E">
        <w:rPr>
          <w:color w:val="000000" w:themeColor="text1"/>
        </w:rPr>
        <w:t>“</w:t>
      </w:r>
      <w:r w:rsidRPr="0061537E">
        <w:rPr>
          <w:i/>
          <w:iCs/>
          <w:color w:val="000000" w:themeColor="text1"/>
          <w:lang w:val="en-US"/>
        </w:rPr>
        <w:t xml:space="preserve">It makes me reflect on my own and by </w:t>
      </w:r>
      <w:r w:rsidRPr="0061537E">
        <w:rPr>
          <w:b/>
          <w:bCs/>
          <w:i/>
          <w:iCs/>
          <w:color w:val="000000" w:themeColor="text1"/>
          <w:lang w:val="en-US"/>
        </w:rPr>
        <w:t>putting myself back in that headspace I think that’s what increases the anxiety</w:t>
      </w:r>
      <w:r w:rsidRPr="0061537E">
        <w:rPr>
          <w:i/>
          <w:iCs/>
          <w:color w:val="000000" w:themeColor="text1"/>
          <w:lang w:val="en-US"/>
        </w:rPr>
        <w:t>...  I think it’s like going back to what sort of kicked off I would say my social anxiety by reading other people’s experiences. It’s just not as pleasant as having a solution to feel better</w:t>
      </w:r>
      <w:r w:rsidRPr="0061537E">
        <w:rPr>
          <w:color w:val="000000" w:themeColor="text1"/>
          <w:lang w:val="en-US"/>
        </w:rPr>
        <w:t>.”</w:t>
      </w:r>
      <w:r w:rsidRPr="0061537E" w:rsidR="00AF2F5C">
        <w:rPr>
          <w:color w:val="000000" w:themeColor="text1"/>
          <w:lang w:val="en-US"/>
        </w:rPr>
        <w:t xml:space="preserve"> </w:t>
      </w:r>
      <w:r w:rsidRPr="0061537E" w:rsidR="00AF2F5C">
        <w:rPr>
          <w:color w:val="000000" w:themeColor="text1"/>
          <w:u w:val="single"/>
          <w:lang w:val="en-US"/>
        </w:rPr>
        <w:t>Magpie_32</w:t>
      </w:r>
      <w:r w:rsidRPr="0061537E" w:rsidR="00355FED">
        <w:rPr>
          <w:color w:val="000000" w:themeColor="text1"/>
          <w:lang w:val="en-US"/>
        </w:rPr>
        <w:t xml:space="preserve"> </w:t>
      </w:r>
    </w:p>
    <w:p w:rsidR="00081FC3" w:rsidRDefault="0098051B" w14:paraId="30AE1D27" w14:textId="62B0E67D">
      <w:r>
        <w:t xml:space="preserve">This was most likely to happen </w:t>
      </w:r>
      <w:r w:rsidR="00664AD6">
        <w:t xml:space="preserve">when people are feeling vulnerable </w:t>
      </w:r>
      <w:r w:rsidR="00081FC3">
        <w:t xml:space="preserve">and </w:t>
      </w:r>
      <w:r w:rsidR="00925874">
        <w:t xml:space="preserve">when the </w:t>
      </w:r>
      <w:r w:rsidR="00081FC3">
        <w:t xml:space="preserve">forums were not designed with clearly labelled threads, </w:t>
      </w:r>
      <w:r w:rsidR="00424057">
        <w:t xml:space="preserve">content </w:t>
      </w:r>
      <w:r w:rsidR="00081FC3">
        <w:t>warnings, or pre-moderation</w:t>
      </w:r>
      <w:r w:rsidR="00925874">
        <w:t>,</w:t>
      </w:r>
      <w:r w:rsidR="00081FC3">
        <w:t xml:space="preserve"> leaving users unable to manage their exposure to challenging topics:</w:t>
      </w:r>
    </w:p>
    <w:p w:rsidRPr="0061537E" w:rsidR="00355FED" w:rsidP="00355FED" w:rsidRDefault="004235D7" w14:paraId="40E91F8E" w14:textId="0C2AB374">
      <w:pPr>
        <w:rPr>
          <w:color w:val="000000" w:themeColor="text1"/>
        </w:rPr>
      </w:pPr>
      <w:r w:rsidRPr="0061537E">
        <w:rPr>
          <w:i/>
          <w:iCs/>
          <w:color w:val="000000" w:themeColor="text1"/>
          <w:lang w:val="en-US"/>
        </w:rPr>
        <w:t>“</w:t>
      </w:r>
      <w:proofErr w:type="gramStart"/>
      <w:r w:rsidRPr="0061537E">
        <w:rPr>
          <w:i/>
          <w:iCs/>
          <w:color w:val="000000" w:themeColor="text1"/>
          <w:lang w:val="en-US"/>
        </w:rPr>
        <w:t>so</w:t>
      </w:r>
      <w:proofErr w:type="gramEnd"/>
      <w:r w:rsidRPr="0061537E">
        <w:rPr>
          <w:i/>
          <w:iCs/>
          <w:color w:val="000000" w:themeColor="text1"/>
          <w:lang w:val="en-US"/>
        </w:rPr>
        <w:t xml:space="preserve"> (</w:t>
      </w:r>
      <w:proofErr w:type="gramStart"/>
      <w:r w:rsidRPr="0061537E">
        <w:rPr>
          <w:i/>
          <w:iCs/>
          <w:color w:val="000000" w:themeColor="text1"/>
          <w:lang w:val="en-US"/>
        </w:rPr>
        <w:t>Starling)  has</w:t>
      </w:r>
      <w:proofErr w:type="gramEnd"/>
      <w:r w:rsidRPr="0061537E">
        <w:rPr>
          <w:i/>
          <w:iCs/>
          <w:color w:val="000000" w:themeColor="text1"/>
          <w:lang w:val="en-US"/>
        </w:rPr>
        <w:t xml:space="preserve"> a sort of thing where you can tag it as not for - something but </w:t>
      </w:r>
      <w:r w:rsidRPr="0061537E">
        <w:rPr>
          <w:b/>
          <w:bCs/>
          <w:i/>
          <w:iCs/>
          <w:color w:val="000000" w:themeColor="text1"/>
          <w:lang w:val="en-US"/>
        </w:rPr>
        <w:t xml:space="preserve">you can tag </w:t>
      </w:r>
      <w:proofErr w:type="gramStart"/>
      <w:r w:rsidRPr="0061537E">
        <w:rPr>
          <w:b/>
          <w:bCs/>
          <w:i/>
          <w:iCs/>
          <w:color w:val="000000" w:themeColor="text1"/>
          <w:lang w:val="en-US"/>
        </w:rPr>
        <w:t>them</w:t>
      </w:r>
      <w:proofErr w:type="gramEnd"/>
      <w:r w:rsidRPr="0061537E">
        <w:rPr>
          <w:b/>
          <w:bCs/>
          <w:i/>
          <w:iCs/>
          <w:color w:val="000000" w:themeColor="text1"/>
          <w:lang w:val="en-US"/>
        </w:rPr>
        <w:t xml:space="preserve"> and you know there’s a trigger</w:t>
      </w:r>
      <w:r w:rsidRPr="0061537E">
        <w:rPr>
          <w:i/>
          <w:iCs/>
          <w:color w:val="000000" w:themeColor="text1"/>
          <w:lang w:val="en-US"/>
        </w:rPr>
        <w:t xml:space="preserve"> </w:t>
      </w:r>
      <w:r w:rsidRPr="0061537E">
        <w:rPr>
          <w:b/>
          <w:bCs/>
          <w:i/>
          <w:iCs/>
          <w:color w:val="000000" w:themeColor="text1"/>
          <w:lang w:val="en-US"/>
        </w:rPr>
        <w:t>in there</w:t>
      </w:r>
      <w:r w:rsidRPr="0061537E">
        <w:rPr>
          <w:i/>
          <w:iCs/>
          <w:color w:val="000000" w:themeColor="text1"/>
          <w:lang w:val="en-US"/>
        </w:rPr>
        <w:t xml:space="preserve"> if you don’t want to read it. </w:t>
      </w:r>
      <w:proofErr w:type="gramStart"/>
      <w:r w:rsidRPr="0061537E">
        <w:rPr>
          <w:i/>
          <w:iCs/>
          <w:color w:val="000000" w:themeColor="text1"/>
          <w:lang w:val="en-US"/>
        </w:rPr>
        <w:t>Yeah</w:t>
      </w:r>
      <w:proofErr w:type="gramEnd"/>
      <w:r w:rsidRPr="0061537E">
        <w:rPr>
          <w:i/>
          <w:iCs/>
          <w:color w:val="000000" w:themeColor="text1"/>
          <w:lang w:val="en-US"/>
        </w:rPr>
        <w:t xml:space="preserve"> like a trigger warning or something along </w:t>
      </w:r>
      <w:proofErr w:type="spellStart"/>
      <w:r w:rsidRPr="0061537E">
        <w:rPr>
          <w:i/>
          <w:iCs/>
          <w:color w:val="000000" w:themeColor="text1"/>
          <w:lang w:val="en-US"/>
        </w:rPr>
        <w:t>them</w:t>
      </w:r>
      <w:proofErr w:type="spellEnd"/>
      <w:r w:rsidRPr="0061537E">
        <w:rPr>
          <w:i/>
          <w:iCs/>
          <w:color w:val="000000" w:themeColor="text1"/>
          <w:lang w:val="en-US"/>
        </w:rPr>
        <w:t xml:space="preserve"> lines might </w:t>
      </w:r>
      <w:r w:rsidRPr="0061537E">
        <w:rPr>
          <w:b/>
          <w:bCs/>
          <w:i/>
          <w:iCs/>
          <w:color w:val="000000" w:themeColor="text1"/>
          <w:lang w:val="en-US"/>
        </w:rPr>
        <w:t>make it a bit safer for people”</w:t>
      </w:r>
      <w:r w:rsidRPr="0061537E" w:rsidR="00A033D9">
        <w:rPr>
          <w:b/>
          <w:bCs/>
          <w:i/>
          <w:iCs/>
          <w:color w:val="000000" w:themeColor="text1"/>
          <w:lang w:val="en-US"/>
        </w:rPr>
        <w:t xml:space="preserve"> </w:t>
      </w:r>
      <w:r w:rsidRPr="0061537E" w:rsidR="00A033D9">
        <w:rPr>
          <w:color w:val="000000" w:themeColor="text1"/>
          <w:u w:val="single"/>
          <w:lang w:val="en-US"/>
        </w:rPr>
        <w:t>Magpie_32</w:t>
      </w:r>
      <w:r w:rsidRPr="0061537E" w:rsidR="00355FED">
        <w:rPr>
          <w:b/>
          <w:bCs/>
          <w:i/>
          <w:iCs/>
          <w:color w:val="000000" w:themeColor="text1"/>
          <w:lang w:val="en-US"/>
        </w:rPr>
        <w:t xml:space="preserve"> </w:t>
      </w:r>
    </w:p>
    <w:p w:rsidRPr="00355FED" w:rsidR="00060ADA" w:rsidRDefault="00060ADA" w14:paraId="43A9A2B9" w14:textId="4A6C67A6">
      <w:pPr>
        <w:rPr>
          <w:color w:val="156082" w:themeColor="accent1"/>
          <w:lang w:val="en-US"/>
        </w:rPr>
      </w:pPr>
    </w:p>
    <w:p w:rsidRPr="006A0A3D" w:rsidR="006A0A3D" w:rsidP="05C21E0F" w:rsidRDefault="006A0A3D" w14:paraId="0D6CFEFB" w14:textId="40405998">
      <w:pPr>
        <w:pBdr>
          <w:top w:val="single" w:color="000000" w:sz="4" w:space="1"/>
          <w:left w:val="single" w:color="000000" w:sz="4" w:space="4"/>
          <w:bottom w:val="single" w:color="000000" w:sz="4" w:space="1"/>
          <w:right w:val="single" w:color="000000" w:sz="4" w:space="4"/>
        </w:pBdr>
      </w:pPr>
      <w:r w:rsidRPr="05C21E0F" w:rsidR="00937197">
        <w:rPr>
          <w:b w:val="1"/>
          <w:bCs w:val="1"/>
        </w:rPr>
        <w:t>Refined theory about how peer online forums impact self-</w:t>
      </w:r>
      <w:r w:rsidRPr="05C21E0F" w:rsidR="00937197">
        <w:rPr>
          <w:b w:val="1"/>
          <w:bCs w:val="1"/>
        </w:rPr>
        <w:t>efficacy</w:t>
      </w:r>
      <w:r w:rsidRPr="05C21E0F" w:rsidR="3073F7AC">
        <w:rPr>
          <w:b w:val="1"/>
          <w:bCs w:val="1"/>
        </w:rPr>
        <w:t xml:space="preserve"> </w:t>
      </w:r>
      <w:proofErr w:type="gramStart"/>
      <w:proofErr w:type="gramEnd"/>
    </w:p>
    <w:p w:rsidRPr="006A0A3D" w:rsidR="006A0A3D" w:rsidP="05C21E0F" w:rsidRDefault="006A0A3D" w14:paraId="5324E554" w14:textId="6F163D90">
      <w:pPr>
        <w:pBdr>
          <w:top w:val="single" w:color="000000" w:sz="4" w:space="1"/>
          <w:left w:val="single" w:color="000000" w:sz="4" w:space="4"/>
          <w:bottom w:val="single" w:color="000000" w:sz="4" w:space="1"/>
          <w:right w:val="single" w:color="000000" w:sz="4" w:space="4"/>
        </w:pBdr>
      </w:pPr>
      <w:r w:rsidR="006A0A3D">
        <w:rPr/>
        <w:t>Where</w:t>
      </w:r>
      <w:r w:rsidR="006A0A3D">
        <w:rPr/>
        <w:t xml:space="preserve"> forums are well-populated, active, and clearly organised, with labelled threads and </w:t>
      </w:r>
      <w:r w:rsidR="00A21F03">
        <w:rPr/>
        <w:t>content</w:t>
      </w:r>
      <w:r w:rsidR="006A0A3D">
        <w:rPr/>
        <w:t xml:space="preserve"> warnings (contexts), users will be more likely to find relevant and relatable posts detailing new perspectives and actionable information, (mechanism resource). When posts are from people perceived as having personal experience, and therefore high credibility, users will value and try to emulate their peers’ actions and attitudes (mechanism reasoning). This leads to the development of strategies to better manage their mental health and more positive perspectives on their circumstances (outcome), promoting mental health self-efficacy (outcome). </w:t>
      </w:r>
    </w:p>
    <w:p w:rsidRPr="006A0A3D" w:rsidR="006A0A3D" w:rsidP="05C21E0F" w:rsidRDefault="006A0A3D" w14:paraId="17D25E27" w14:textId="7470CF39">
      <w:pPr>
        <w:pBdr>
          <w:top w:val="single" w:color="000000" w:sz="4" w:space="1"/>
          <w:left w:val="single" w:color="000000" w:sz="4" w:space="4"/>
          <w:bottom w:val="single" w:color="000000" w:sz="4" w:space="1"/>
          <w:right w:val="single" w:color="000000" w:sz="4" w:space="4"/>
        </w:pBdr>
      </w:pPr>
      <w:r w:rsidR="006A0A3D">
        <w:rPr/>
        <w:t xml:space="preserve">When users feel safe to post (context), they receive more specific advice, relatable experiences, and encouragement, which is personalised to their </w:t>
      </w:r>
      <w:r w:rsidR="006A0A3D">
        <w:rPr/>
        <w:t>particular situation</w:t>
      </w:r>
      <w:r w:rsidR="006A0A3D">
        <w:rPr/>
        <w:t xml:space="preserve"> (mechanism resources). By reflecting on their own experience and integrating the perspectives of others (mechanism – reasoning), users develop novel and more hopeful ways of living (outcome). </w:t>
      </w:r>
    </w:p>
    <w:p w:rsidRPr="00FE4ACF" w:rsidR="00BD691D" w:rsidRDefault="00BD691D" w14:paraId="1B02C0F1" w14:textId="77777777">
      <w:pPr>
        <w:rPr>
          <w:highlight w:val="yellow"/>
        </w:rPr>
      </w:pPr>
    </w:p>
    <w:p w:rsidRPr="001D2BAB" w:rsidR="001E0951" w:rsidP="00A25918" w:rsidRDefault="001E0951" w14:paraId="17571025" w14:textId="252F822A">
      <w:pPr>
        <w:pStyle w:val="Heading4"/>
      </w:pPr>
      <w:r w:rsidRPr="001D2BAB">
        <w:t>Forum</w:t>
      </w:r>
      <w:r w:rsidR="003A37D3">
        <w:t xml:space="preserve"> Posts</w:t>
      </w:r>
    </w:p>
    <w:p w:rsidRPr="009158C4" w:rsidR="009158C4" w:rsidP="1C90EF55" w:rsidRDefault="005C25BB" w14:paraId="1FF79736" w14:textId="60C4FD44">
      <w:r w:rsidRPr="001301BE">
        <w:t>W</w:t>
      </w:r>
      <w:r w:rsidRPr="001301BE" w:rsidR="009158C4">
        <w:t xml:space="preserve">e </w:t>
      </w:r>
      <w:r w:rsidRPr="001301BE" w:rsidR="001F13AD">
        <w:t>analysed forum posts to see if there was in</w:t>
      </w:r>
      <w:r w:rsidRPr="001301BE" w:rsidR="008015AC">
        <w:t>-</w:t>
      </w:r>
      <w:r w:rsidRPr="001301BE" w:rsidR="001F13AD">
        <w:t>situ evidence for the</w:t>
      </w:r>
      <w:r w:rsidRPr="001301BE" w:rsidR="000D61AF">
        <w:t xml:space="preserve"> </w:t>
      </w:r>
      <w:r w:rsidRPr="001301BE" w:rsidR="00A425C9">
        <w:t xml:space="preserve">refined </w:t>
      </w:r>
      <w:r w:rsidRPr="001301BE" w:rsidR="00AB13D9">
        <w:t xml:space="preserve">CMO </w:t>
      </w:r>
      <w:r w:rsidRPr="001301BE" w:rsidR="000D61AF">
        <w:t>self</w:t>
      </w:r>
      <w:r w:rsidRPr="001301BE" w:rsidR="003D7793">
        <w:t>-</w:t>
      </w:r>
      <w:r w:rsidRPr="001301BE" w:rsidR="000D61AF">
        <w:t>efficacy</w:t>
      </w:r>
      <w:r w:rsidRPr="001301BE" w:rsidR="009A621C">
        <w:t xml:space="preserve">. </w:t>
      </w:r>
      <w:r w:rsidR="00597C86">
        <w:t>Amongst those expressing gratitude</w:t>
      </w:r>
      <w:r w:rsidR="00203BD3">
        <w:t>, w</w:t>
      </w:r>
      <w:r w:rsidRPr="001301BE" w:rsidR="009A621C">
        <w:t>e found</w:t>
      </w:r>
      <w:r w:rsidRPr="001301BE" w:rsidR="007F051D">
        <w:t xml:space="preserve"> substantial </w:t>
      </w:r>
      <w:r w:rsidRPr="001301BE" w:rsidR="009A621C">
        <w:t xml:space="preserve">evidence </w:t>
      </w:r>
      <w:r w:rsidR="00AB69C9">
        <w:t xml:space="preserve">that this </w:t>
      </w:r>
      <w:r w:rsidR="002C5010">
        <w:t xml:space="preserve">gratuity </w:t>
      </w:r>
      <w:r w:rsidR="00AB69C9">
        <w:t>was</w:t>
      </w:r>
      <w:r w:rsidRPr="001301BE" w:rsidR="009A621C">
        <w:t xml:space="preserve"> for receiving straightforward actionable</w:t>
      </w:r>
      <w:r w:rsidR="009A621C">
        <w:t xml:space="preserve"> information</w:t>
      </w:r>
      <w:r w:rsidR="00B6114D">
        <w:t>, mainly in response to specific posts</w:t>
      </w:r>
      <w:r w:rsidR="001F02EE">
        <w:t xml:space="preserve">: </w:t>
      </w:r>
      <w:r w:rsidR="00B6114D">
        <w:t xml:space="preserve"> </w:t>
      </w:r>
      <w:r w:rsidR="001F13AD">
        <w:t xml:space="preserve"> </w:t>
      </w:r>
    </w:p>
    <w:p w:rsidRPr="00E903A5" w:rsidR="00891ECB" w:rsidP="00891ECB" w:rsidRDefault="006727AA" w14:paraId="6AF28342" w14:textId="4D71B052">
      <w:pPr>
        <w:spacing w:after="0" w:line="240" w:lineRule="auto"/>
        <w:rPr>
          <w:rFonts w:eastAsia="Times New Roman" w:cs="Times New Roman"/>
          <w:color w:val="000000" w:themeColor="text1"/>
          <w:kern w:val="0"/>
          <w:lang w:eastAsia="en-GB"/>
          <w14:ligatures w14:val="none"/>
        </w:rPr>
      </w:pPr>
      <w:r>
        <w:rPr>
          <w:rFonts w:eastAsia="Times New Roman" w:cs="Times New Roman"/>
          <w:i/>
          <w:iCs/>
          <w:color w:val="000000" w:themeColor="text1"/>
          <w:lang w:eastAsia="en-GB"/>
        </w:rPr>
        <w:t>“</w:t>
      </w:r>
      <w:r w:rsidRPr="00E903A5" w:rsidR="71778859">
        <w:rPr>
          <w:rFonts w:eastAsia="Times New Roman" w:cs="Times New Roman"/>
          <w:i/>
          <w:iCs/>
          <w:color w:val="000000" w:themeColor="text1"/>
          <w:lang w:eastAsia="en-GB"/>
        </w:rPr>
        <w:t>Thank</w:t>
      </w:r>
      <w:r w:rsidRPr="00E903A5" w:rsidR="504DFAA0">
        <w:rPr>
          <w:rFonts w:eastAsia="Times New Roman" w:cs="Times New Roman"/>
          <w:i/>
          <w:iCs/>
          <w:color w:val="000000" w:themeColor="text1"/>
          <w:lang w:eastAsia="en-GB"/>
        </w:rPr>
        <w:t xml:space="preserve"> you</w:t>
      </w:r>
      <w:r w:rsidRPr="00E903A5" w:rsidR="71778859">
        <w:rPr>
          <w:rFonts w:eastAsia="Times New Roman" w:cs="Times New Roman"/>
          <w:i/>
          <w:iCs/>
          <w:color w:val="000000" w:themeColor="text1"/>
          <w:lang w:eastAsia="en-GB"/>
        </w:rPr>
        <w:t xml:space="preserve"> for getting back to me, have never heard of this disorder before</w:t>
      </w:r>
      <w:r w:rsidRPr="00E903A5" w:rsidR="738BD7CB">
        <w:rPr>
          <w:rFonts w:eastAsia="Times New Roman" w:cs="Times New Roman"/>
          <w:i/>
          <w:iCs/>
          <w:color w:val="000000" w:themeColor="text1"/>
          <w:lang w:eastAsia="en-GB"/>
        </w:rPr>
        <w:t xml:space="preserve"> but will look i</w:t>
      </w:r>
      <w:r w:rsidRPr="00E903A5" w:rsidR="56C14AFA">
        <w:rPr>
          <w:rFonts w:eastAsia="Times New Roman" w:cs="Times New Roman"/>
          <w:i/>
          <w:iCs/>
          <w:color w:val="000000" w:themeColor="text1"/>
          <w:lang w:eastAsia="en-GB"/>
        </w:rPr>
        <w:t>nto it</w:t>
      </w:r>
      <w:r w:rsidRPr="00E903A5" w:rsidR="0A351E80">
        <w:rPr>
          <w:rFonts w:eastAsia="Times New Roman" w:cs="Times New Roman"/>
          <w:i/>
          <w:iCs/>
          <w:color w:val="000000" w:themeColor="text1"/>
          <w:lang w:eastAsia="en-GB"/>
        </w:rPr>
        <w:t xml:space="preserve"> </w:t>
      </w:r>
      <w:r>
        <w:rPr>
          <w:rFonts w:eastAsia="Times New Roman" w:cs="Times New Roman"/>
          <w:i/>
          <w:iCs/>
          <w:color w:val="000000" w:themeColor="text1"/>
          <w:lang w:eastAsia="en-GB"/>
        </w:rPr>
        <w:t>:)”</w:t>
      </w:r>
      <w:r w:rsidR="00891ECB">
        <w:rPr>
          <w:rFonts w:eastAsia="Times New Roman" w:cs="Times New Roman"/>
          <w:i/>
          <w:color w:val="000000" w:themeColor="text1"/>
          <w:lang w:eastAsia="en-GB"/>
        </w:rPr>
        <w:t xml:space="preserve"> </w:t>
      </w:r>
      <w:r w:rsidRPr="00E903A5" w:rsidR="00891ECB">
        <w:rPr>
          <w:rFonts w:eastAsia="Times New Roman" w:cs="Times New Roman"/>
          <w:color w:val="000000" w:themeColor="text1"/>
          <w:kern w:val="0"/>
          <w:lang w:eastAsia="en-GB"/>
          <w14:ligatures w14:val="none"/>
        </w:rPr>
        <w:t>(Magpie)</w:t>
      </w:r>
    </w:p>
    <w:p w:rsidR="7B56DE55" w:rsidP="7B56DE55" w:rsidRDefault="7B56DE55" w14:paraId="30D79ABD" w14:textId="60E16DA4">
      <w:pPr>
        <w:spacing w:after="0" w:line="240" w:lineRule="auto"/>
        <w:rPr>
          <w:rFonts w:ascii="Aptos Narrow" w:hAnsi="Aptos Narrow" w:eastAsia="Times New Roman" w:cs="Times New Roman"/>
          <w:color w:val="0070C0"/>
          <w:sz w:val="24"/>
          <w:szCs w:val="24"/>
          <w:lang w:eastAsia="en-GB"/>
        </w:rPr>
      </w:pPr>
    </w:p>
    <w:p w:rsidRPr="0040229A" w:rsidR="0040229A" w:rsidP="1C90EF55" w:rsidRDefault="0020293F" w14:paraId="59EFB08A" w14:textId="4DC03E16">
      <w:r>
        <w:t xml:space="preserve">Gratitude was also expressed </w:t>
      </w:r>
      <w:r w:rsidRPr="0040229A" w:rsidR="0040229A">
        <w:t xml:space="preserve">for </w:t>
      </w:r>
      <w:r w:rsidR="00B30E6D">
        <w:t xml:space="preserve">being invited </w:t>
      </w:r>
      <w:r w:rsidR="004D2389">
        <w:t>or reminded t</w:t>
      </w:r>
      <w:r w:rsidR="00B30E6D">
        <w:t xml:space="preserve">o see things from </w:t>
      </w:r>
      <w:r w:rsidR="004D2389">
        <w:t xml:space="preserve">different </w:t>
      </w:r>
      <w:r w:rsidR="00B30E6D">
        <w:t>perspectives</w:t>
      </w:r>
      <w:r>
        <w:t>:</w:t>
      </w:r>
      <w:r w:rsidR="00B30E6D">
        <w:t xml:space="preserve">  </w:t>
      </w:r>
    </w:p>
    <w:p w:rsidRPr="00E903A5" w:rsidR="57BC3016" w:rsidP="7B56DE55" w:rsidRDefault="00E10FAB" w14:paraId="26FA1D54" w14:textId="17C67D76">
      <w:pPr>
        <w:spacing w:after="0" w:line="240" w:lineRule="auto"/>
        <w:rPr>
          <w:rFonts w:eastAsia="Times New Roman" w:cs="Times New Roman"/>
          <w:color w:val="000000" w:themeColor="text1"/>
          <w:lang w:eastAsia="en-GB"/>
        </w:rPr>
      </w:pPr>
      <w:r>
        <w:rPr>
          <w:rFonts w:eastAsia="Times New Roman" w:cs="Times New Roman"/>
          <w:i/>
          <w:iCs/>
          <w:color w:val="000000" w:themeColor="text1"/>
          <w:lang w:eastAsia="en-GB"/>
        </w:rPr>
        <w:t>“</w:t>
      </w:r>
      <w:r w:rsidRPr="00E903A5" w:rsidR="57BC3016">
        <w:rPr>
          <w:rFonts w:eastAsia="Times New Roman" w:cs="Times New Roman"/>
          <w:i/>
          <w:iCs/>
          <w:color w:val="000000" w:themeColor="text1"/>
          <w:lang w:eastAsia="en-GB"/>
        </w:rPr>
        <w:t>Thank</w:t>
      </w:r>
      <w:r w:rsidRPr="00E903A5" w:rsidR="67A7C06C">
        <w:rPr>
          <w:rFonts w:eastAsia="Times New Roman" w:cs="Times New Roman"/>
          <w:i/>
          <w:iCs/>
          <w:color w:val="000000" w:themeColor="text1"/>
          <w:lang w:eastAsia="en-GB"/>
        </w:rPr>
        <w:t xml:space="preserve"> you for your reply. Speaking for myself only</w:t>
      </w:r>
      <w:r w:rsidRPr="00E903A5" w:rsidR="116902D0">
        <w:rPr>
          <w:rFonts w:eastAsia="Times New Roman" w:cs="Times New Roman"/>
          <w:i/>
          <w:iCs/>
          <w:color w:val="000000" w:themeColor="text1"/>
          <w:lang w:eastAsia="en-GB"/>
        </w:rPr>
        <w:t xml:space="preserve"> – I have become so </w:t>
      </w:r>
      <w:r w:rsidRPr="00E903A5" w:rsidR="405994BB">
        <w:rPr>
          <w:rFonts w:eastAsia="Times New Roman" w:cs="Times New Roman"/>
          <w:i/>
          <w:iCs/>
          <w:color w:val="000000" w:themeColor="text1"/>
          <w:lang w:eastAsia="en-GB"/>
        </w:rPr>
        <w:t xml:space="preserve">accustomed to down-playing myself that I don’t really see myself as a worthy person. </w:t>
      </w:r>
      <w:r w:rsidRPr="00106B00" w:rsidR="405994BB">
        <w:rPr>
          <w:rFonts w:eastAsia="Times New Roman" w:cs="Times New Roman"/>
          <w:b/>
          <w:i/>
          <w:color w:val="000000" w:themeColor="text1"/>
          <w:lang w:eastAsia="en-GB"/>
        </w:rPr>
        <w:t xml:space="preserve">Thank you for </w:t>
      </w:r>
      <w:r w:rsidRPr="00106B00" w:rsidR="10F7E34C">
        <w:rPr>
          <w:rFonts w:eastAsia="Times New Roman" w:cs="Times New Roman"/>
          <w:b/>
          <w:i/>
          <w:color w:val="000000" w:themeColor="text1"/>
          <w:lang w:eastAsia="en-GB"/>
        </w:rPr>
        <w:t>reminding me that I am a good person despite my mental illness</w:t>
      </w:r>
      <w:r w:rsidR="00106B00">
        <w:rPr>
          <w:rFonts w:eastAsia="Times New Roman" w:cs="Times New Roman"/>
          <w:b/>
          <w:bCs/>
          <w:i/>
          <w:iCs/>
          <w:color w:val="000000" w:themeColor="text1"/>
          <w:lang w:eastAsia="en-GB"/>
        </w:rPr>
        <w:t>”</w:t>
      </w:r>
      <w:r w:rsidRPr="00E903A5" w:rsidR="002E0A65">
        <w:rPr>
          <w:rFonts w:eastAsia="Times New Roman" w:cs="Times New Roman"/>
          <w:color w:val="000000" w:themeColor="text1"/>
          <w:lang w:eastAsia="en-GB"/>
        </w:rPr>
        <w:t xml:space="preserve"> </w:t>
      </w:r>
      <w:r w:rsidRPr="00E903A5" w:rsidR="002E0A65">
        <w:rPr>
          <w:rFonts w:eastAsia="Times New Roman" w:cs="Times New Roman"/>
          <w:color w:val="000000" w:themeColor="text1"/>
          <w:kern w:val="0"/>
          <w:lang w:eastAsia="en-GB"/>
          <w14:ligatures w14:val="none"/>
        </w:rPr>
        <w:t>(Magpie)</w:t>
      </w:r>
    </w:p>
    <w:p w:rsidR="00C05378" w:rsidP="0062A4AA" w:rsidRDefault="00C05378" w14:paraId="285FCE8D" w14:textId="77777777"/>
    <w:p w:rsidRPr="00824B7B" w:rsidR="00BD2BA3" w:rsidP="00BD2BA3" w:rsidRDefault="00551206" w14:paraId="1F0234A1" w14:textId="00829D31">
      <w:pPr>
        <w:rPr>
          <w:b/>
          <w:bCs/>
          <w:i/>
          <w:iCs/>
          <w:color w:val="0070C0"/>
        </w:rPr>
      </w:pPr>
      <w:r w:rsidRPr="00551206">
        <w:t>The</w:t>
      </w:r>
      <w:r w:rsidR="00747DD6">
        <w:t xml:space="preserve"> fact that people ask for help within a forum is evidence that they value the lived expertise </w:t>
      </w:r>
      <w:r w:rsidR="00451984">
        <w:t>perspective</w:t>
      </w:r>
      <w:r w:rsidR="00BD2BA3">
        <w:t>, and at times this can feel more accessible and useful tha</w:t>
      </w:r>
      <w:r w:rsidR="00FE0C6A">
        <w:t xml:space="preserve">n </w:t>
      </w:r>
      <w:r w:rsidR="00BD2BA3">
        <w:t xml:space="preserve">seeking help from a professional:  </w:t>
      </w:r>
    </w:p>
    <w:p w:rsidRPr="005D1B35" w:rsidR="002B78A2" w:rsidP="002A31D1" w:rsidRDefault="00106B00" w14:paraId="340642D8" w14:textId="1EFACD84">
      <w:pPr>
        <w:rPr>
          <w:color w:val="000000" w:themeColor="text1"/>
        </w:rPr>
      </w:pPr>
      <w:r>
        <w:rPr>
          <w:i/>
          <w:iCs/>
          <w:color w:val="000000" w:themeColor="text1"/>
        </w:rPr>
        <w:t>“</w:t>
      </w:r>
      <w:r w:rsidRPr="00C23E7D" w:rsidR="00C23E7D">
        <w:rPr>
          <w:i/>
          <w:iCs/>
          <w:color w:val="000000" w:themeColor="text1"/>
        </w:rPr>
        <w:t xml:space="preserve">Thank you for reading about my problem. </w:t>
      </w:r>
      <w:r w:rsidR="00D40A9A">
        <w:rPr>
          <w:i/>
          <w:iCs/>
          <w:color w:val="000000" w:themeColor="text1"/>
        </w:rPr>
        <w:t>…</w:t>
      </w:r>
      <w:r w:rsidRPr="00D40A9A" w:rsidR="00D40A9A">
        <w:rPr>
          <w:rFonts w:ascii="Aptos Narrow" w:hAnsi="Aptos Narrow"/>
          <w:color w:val="242424"/>
          <w:shd w:val="clear" w:color="auto" w:fill="FFFFFF"/>
        </w:rPr>
        <w:t xml:space="preserve"> </w:t>
      </w:r>
      <w:r w:rsidR="00D40A9A">
        <w:rPr>
          <w:rFonts w:ascii="Aptos Narrow" w:hAnsi="Aptos Narrow"/>
          <w:color w:val="242424"/>
          <w:shd w:val="clear" w:color="auto" w:fill="FFFFFF"/>
        </w:rPr>
        <w:t>T</w:t>
      </w:r>
      <w:r w:rsidRPr="00D40A9A" w:rsidR="00D40A9A">
        <w:rPr>
          <w:i/>
          <w:iCs/>
          <w:color w:val="000000" w:themeColor="text1"/>
        </w:rPr>
        <w:t xml:space="preserve">oday </w:t>
      </w:r>
      <w:r>
        <w:rPr>
          <w:i/>
          <w:iCs/>
          <w:color w:val="000000" w:themeColor="text1"/>
        </w:rPr>
        <w:t>I</w:t>
      </w:r>
      <w:r w:rsidRPr="00D40A9A" w:rsidR="00D40A9A">
        <w:rPr>
          <w:i/>
          <w:iCs/>
          <w:color w:val="000000" w:themeColor="text1"/>
        </w:rPr>
        <w:t xml:space="preserve"> come here to ask for help so please if you have any solutions please HELP. </w:t>
      </w:r>
      <w:r w:rsidRPr="005D1B35" w:rsidR="002B78A2">
        <w:rPr>
          <w:i/>
          <w:iCs/>
          <w:color w:val="000000" w:themeColor="text1"/>
        </w:rPr>
        <w:t>R</w:t>
      </w:r>
      <w:r w:rsidRPr="005D1B35" w:rsidR="2F67EE75">
        <w:rPr>
          <w:i/>
          <w:iCs/>
          <w:color w:val="000000" w:themeColor="text1"/>
        </w:rPr>
        <w:t xml:space="preserve">ecently she felt she has depersonalisation. I am not sure how I can help. She has depression and anxiety and </w:t>
      </w:r>
      <w:r w:rsidRPr="005D1B35" w:rsidR="06F557DA">
        <w:rPr>
          <w:i/>
          <w:iCs/>
          <w:color w:val="000000" w:themeColor="text1"/>
        </w:rPr>
        <w:t xml:space="preserve">frequently </w:t>
      </w:r>
      <w:r w:rsidRPr="005D1B35" w:rsidR="2F67EE75">
        <w:rPr>
          <w:i/>
          <w:iCs/>
          <w:color w:val="000000" w:themeColor="text1"/>
        </w:rPr>
        <w:t>goes through panic attacks</w:t>
      </w:r>
      <w:r w:rsidRPr="00C16967" w:rsidR="4F149EB6">
        <w:rPr>
          <w:b/>
          <w:i/>
          <w:color w:val="000000" w:themeColor="text1"/>
        </w:rPr>
        <w:t xml:space="preserve">. But no doctor confirmed that, we just know. I told her to see a </w:t>
      </w:r>
      <w:proofErr w:type="gramStart"/>
      <w:r w:rsidRPr="00C16967" w:rsidR="4F149EB6">
        <w:rPr>
          <w:b/>
          <w:i/>
          <w:color w:val="000000" w:themeColor="text1"/>
        </w:rPr>
        <w:t>professional</w:t>
      </w:r>
      <w:proofErr w:type="gramEnd"/>
      <w:r w:rsidRPr="00C16967" w:rsidR="4F149EB6">
        <w:rPr>
          <w:b/>
          <w:i/>
          <w:color w:val="000000" w:themeColor="text1"/>
        </w:rPr>
        <w:t xml:space="preserve"> but she </w:t>
      </w:r>
      <w:r w:rsidRPr="00C16967" w:rsidR="0F7FE117">
        <w:rPr>
          <w:b/>
          <w:i/>
          <w:color w:val="000000" w:themeColor="text1"/>
        </w:rPr>
        <w:t>dismissed the idea feeling they would not take her seriously enough</w:t>
      </w:r>
      <w:r w:rsidRPr="00C16967" w:rsidR="4DAF9026">
        <w:rPr>
          <w:b/>
          <w:i/>
          <w:color w:val="000000" w:themeColor="text1"/>
        </w:rPr>
        <w:t>. Can someone help me to help her, please</w:t>
      </w:r>
      <w:r w:rsidR="00C37961">
        <w:rPr>
          <w:color w:val="000000" w:themeColor="text1"/>
        </w:rPr>
        <w:t>?”</w:t>
      </w:r>
      <w:r w:rsidRPr="005D1B35" w:rsidR="002B78A2">
        <w:rPr>
          <w:color w:val="000000" w:themeColor="text1"/>
        </w:rPr>
        <w:t xml:space="preserve"> (Dunnock)</w:t>
      </w:r>
    </w:p>
    <w:p w:rsidRPr="00462761" w:rsidR="008A54AA" w:rsidP="002A31D1" w:rsidRDefault="00FE0C6A" w14:paraId="6D83CEED" w14:textId="5AA4BBA5">
      <w:r>
        <w:t xml:space="preserve">However, </w:t>
      </w:r>
      <w:r w:rsidR="002A31D1">
        <w:t xml:space="preserve">as predicted by the theory, </w:t>
      </w:r>
      <w:r w:rsidR="00E5645E">
        <w:t xml:space="preserve">alongside expressions of gratitude </w:t>
      </w:r>
      <w:r w:rsidR="002A31D1">
        <w:t xml:space="preserve">there was also evidence </w:t>
      </w:r>
      <w:r w:rsidR="00B0582F">
        <w:t xml:space="preserve">that </w:t>
      </w:r>
      <w:r w:rsidR="00751807">
        <w:t xml:space="preserve">some forums </w:t>
      </w:r>
      <w:r w:rsidR="00B0582F">
        <w:t xml:space="preserve">may be </w:t>
      </w:r>
      <w:r w:rsidRPr="00462761" w:rsidR="00751807">
        <w:t>overwhelming to navigate</w:t>
      </w:r>
      <w:r w:rsidRPr="00462761" w:rsidR="008A54AA">
        <w:t xml:space="preserve">, particularly for people in distress: </w:t>
      </w:r>
      <w:r w:rsidRPr="00462761" w:rsidR="00751807">
        <w:t xml:space="preserve"> </w:t>
      </w:r>
    </w:p>
    <w:p w:rsidRPr="00C37961" w:rsidR="34DD0CD8" w:rsidP="7B56DE55" w:rsidRDefault="00C37961" w14:paraId="0FE9CA71" w14:textId="36197A11">
      <w:pPr>
        <w:spacing w:line="257" w:lineRule="auto"/>
        <w:rPr>
          <w:rFonts w:eastAsia="Arial" w:cs="Arial"/>
          <w:color w:val="000000" w:themeColor="text1"/>
        </w:rPr>
      </w:pPr>
      <w:r>
        <w:rPr>
          <w:rFonts w:eastAsia="Arial" w:cs="Arial"/>
          <w:i/>
          <w:iCs/>
          <w:color w:val="000000" w:themeColor="text1"/>
        </w:rPr>
        <w:t>“</w:t>
      </w:r>
      <w:r w:rsidRPr="001D70DC" w:rsidR="34DD0CD8">
        <w:rPr>
          <w:rFonts w:eastAsia="Arial" w:cs="Arial"/>
          <w:i/>
          <w:iCs/>
          <w:color w:val="000000" w:themeColor="text1"/>
        </w:rPr>
        <w:t xml:space="preserve">Hello and thank you for your responses. I told my son about this site but it’s too early and </w:t>
      </w:r>
      <w:r w:rsidRPr="001D70DC" w:rsidR="2A38296D">
        <w:rPr>
          <w:rFonts w:eastAsia="Arial" w:cs="Arial"/>
          <w:i/>
          <w:iCs/>
          <w:color w:val="000000" w:themeColor="text1"/>
        </w:rPr>
        <w:t xml:space="preserve">he has not internet access anyway </w:t>
      </w:r>
      <w:proofErr w:type="gramStart"/>
      <w:r w:rsidRPr="001D70DC" w:rsidR="2A38296D">
        <w:rPr>
          <w:rFonts w:eastAsia="Arial" w:cs="Arial"/>
          <w:i/>
          <w:iCs/>
          <w:color w:val="000000" w:themeColor="text1"/>
        </w:rPr>
        <w:t>at the moment</w:t>
      </w:r>
      <w:proofErr w:type="gramEnd"/>
      <w:r w:rsidRPr="001D70DC" w:rsidR="2A38296D">
        <w:rPr>
          <w:rFonts w:eastAsia="Arial" w:cs="Arial"/>
          <w:i/>
          <w:iCs/>
          <w:color w:val="000000" w:themeColor="text1"/>
        </w:rPr>
        <w:t xml:space="preserve">. </w:t>
      </w:r>
      <w:r w:rsidRPr="00C37961" w:rsidR="2A38296D">
        <w:rPr>
          <w:rFonts w:eastAsia="Arial" w:cs="Arial"/>
          <w:b/>
          <w:i/>
          <w:color w:val="000000" w:themeColor="text1"/>
        </w:rPr>
        <w:t>I also think it might be too much for him,</w:t>
      </w:r>
      <w:r w:rsidRPr="001D70DC" w:rsidR="2A38296D">
        <w:rPr>
          <w:rFonts w:eastAsia="Arial" w:cs="Arial"/>
          <w:i/>
          <w:iCs/>
          <w:color w:val="000000" w:themeColor="text1"/>
        </w:rPr>
        <w:t xml:space="preserve"> so I just tell him only</w:t>
      </w:r>
      <w:r w:rsidRPr="001D70DC" w:rsidR="601F9DEC">
        <w:rPr>
          <w:rFonts w:eastAsia="Arial" w:cs="Arial"/>
          <w:i/>
          <w:iCs/>
          <w:color w:val="000000" w:themeColor="text1"/>
        </w:rPr>
        <w:t xml:space="preserve"> some things that have been said. Wishing you all good and thanks for your help. </w:t>
      </w:r>
      <w:r w:rsidRPr="001D70DC" w:rsidR="002B78A2">
        <w:rPr>
          <w:rFonts w:eastAsia="Arial" w:cs="Arial"/>
          <w:i/>
          <w:iCs/>
          <w:color w:val="000000" w:themeColor="text1"/>
        </w:rPr>
        <w:t>X</w:t>
      </w:r>
      <w:r>
        <w:rPr>
          <w:rFonts w:eastAsia="Arial" w:cs="Arial"/>
          <w:i/>
          <w:iCs/>
          <w:color w:val="000000" w:themeColor="text1"/>
        </w:rPr>
        <w:t>”</w:t>
      </w:r>
      <w:r w:rsidRPr="001D70DC" w:rsidR="002B78A2">
        <w:rPr>
          <w:rFonts w:eastAsia="Arial" w:cs="Arial"/>
          <w:i/>
          <w:iCs/>
          <w:color w:val="000000" w:themeColor="text1"/>
        </w:rPr>
        <w:t xml:space="preserve"> </w:t>
      </w:r>
      <w:r w:rsidRPr="00C37961" w:rsidR="002B78A2">
        <w:rPr>
          <w:rFonts w:eastAsia="Arial" w:cs="Arial"/>
          <w:color w:val="000000" w:themeColor="text1"/>
        </w:rPr>
        <w:t>(Magpie)</w:t>
      </w:r>
    </w:p>
    <w:p w:rsidRPr="00462761" w:rsidR="008A54AA" w:rsidP="008A54AA" w:rsidRDefault="008C17BF" w14:paraId="11D18AD2" w14:textId="1AE0BE7F">
      <w:r>
        <w:t xml:space="preserve">Distress </w:t>
      </w:r>
      <w:r w:rsidR="00362122">
        <w:t xml:space="preserve">may be manageable </w:t>
      </w:r>
      <w:r w:rsidR="0020570D">
        <w:t xml:space="preserve">if forums are designed </w:t>
      </w:r>
      <w:r w:rsidR="003C4C90">
        <w:t xml:space="preserve">in ways that clearly identify the content of </w:t>
      </w:r>
      <w:r w:rsidR="00310829">
        <w:t xml:space="preserve">threads using </w:t>
      </w:r>
      <w:r w:rsidR="000D3624">
        <w:t xml:space="preserve">things like tagging, so users can decide </w:t>
      </w:r>
      <w:proofErr w:type="gramStart"/>
      <w:r w:rsidR="000D3624">
        <w:t>if an</w:t>
      </w:r>
      <w:r w:rsidR="00E95304">
        <w:t>d</w:t>
      </w:r>
      <w:r w:rsidR="000D3624">
        <w:t xml:space="preserve"> when</w:t>
      </w:r>
      <w:proofErr w:type="gramEnd"/>
      <w:r w:rsidR="000D3624">
        <w:t xml:space="preserve"> they are ready to read them: </w:t>
      </w:r>
    </w:p>
    <w:p w:rsidRPr="00C37961" w:rsidR="00277F06" w:rsidP="1C90EF55" w:rsidRDefault="00C37961" w14:paraId="55D58A1C" w14:textId="609D6471">
      <w:pPr>
        <w:spacing w:line="257" w:lineRule="auto"/>
        <w:rPr>
          <w:rFonts w:eastAsia="Arial" w:cs="Arial"/>
          <w:color w:val="000000" w:themeColor="text1"/>
        </w:rPr>
      </w:pPr>
      <w:r>
        <w:rPr>
          <w:rFonts w:eastAsia="Arial" w:cs="Arial"/>
          <w:i/>
          <w:color w:val="000000" w:themeColor="text1"/>
        </w:rPr>
        <w:t>“</w:t>
      </w:r>
      <w:r w:rsidRPr="001D70DC" w:rsidR="003E19BC">
        <w:rPr>
          <w:rFonts w:eastAsia="Arial" w:cs="Arial"/>
          <w:i/>
          <w:color w:val="000000" w:themeColor="text1"/>
        </w:rPr>
        <w:t xml:space="preserve">Thank you for thinking of me. I am </w:t>
      </w:r>
      <w:r w:rsidRPr="001D70DC" w:rsidR="26D60A5B">
        <w:rPr>
          <w:rFonts w:eastAsia="Arial" w:cs="Arial"/>
          <w:i/>
          <w:color w:val="000000" w:themeColor="text1"/>
        </w:rPr>
        <w:t>fine but it’s</w:t>
      </w:r>
      <w:r w:rsidRPr="001D70DC" w:rsidR="003E19BC">
        <w:rPr>
          <w:rFonts w:eastAsia="Arial" w:cs="Arial"/>
          <w:i/>
          <w:color w:val="000000" w:themeColor="text1"/>
        </w:rPr>
        <w:t xml:space="preserve"> sometimes </w:t>
      </w:r>
      <w:r w:rsidRPr="001D70DC" w:rsidR="26D60A5B">
        <w:rPr>
          <w:rFonts w:eastAsia="Arial" w:cs="Arial"/>
          <w:i/>
          <w:color w:val="000000" w:themeColor="text1"/>
        </w:rPr>
        <w:t xml:space="preserve">bit </w:t>
      </w:r>
      <w:r w:rsidRPr="001D70DC" w:rsidR="003E19BC">
        <w:rPr>
          <w:rFonts w:eastAsia="Arial" w:cs="Arial"/>
          <w:i/>
          <w:color w:val="000000" w:themeColor="text1"/>
        </w:rPr>
        <w:t xml:space="preserve">hard </w:t>
      </w:r>
      <w:r w:rsidRPr="001D70DC" w:rsidR="26D60A5B">
        <w:rPr>
          <w:rFonts w:eastAsia="Arial" w:cs="Arial"/>
          <w:i/>
          <w:color w:val="000000" w:themeColor="text1"/>
        </w:rPr>
        <w:t>to get</w:t>
      </w:r>
      <w:r w:rsidRPr="001D70DC" w:rsidR="003E19BC">
        <w:rPr>
          <w:rFonts w:eastAsia="Arial" w:cs="Arial"/>
          <w:i/>
          <w:color w:val="000000" w:themeColor="text1"/>
        </w:rPr>
        <w:t xml:space="preserve"> back </w:t>
      </w:r>
      <w:r w:rsidRPr="001D70DC" w:rsidR="26D60A5B">
        <w:rPr>
          <w:rFonts w:eastAsia="Arial" w:cs="Arial"/>
          <w:i/>
          <w:color w:val="000000" w:themeColor="text1"/>
        </w:rPr>
        <w:t xml:space="preserve">to </w:t>
      </w:r>
      <w:r w:rsidRPr="001D70DC" w:rsidR="003E19BC">
        <w:rPr>
          <w:rFonts w:eastAsia="Arial" w:cs="Arial"/>
          <w:i/>
          <w:color w:val="000000" w:themeColor="text1"/>
        </w:rPr>
        <w:t>normal life</w:t>
      </w:r>
      <w:r w:rsidRPr="001D70DC" w:rsidR="26D60A5B">
        <w:rPr>
          <w:rFonts w:eastAsia="Arial" w:cs="Arial"/>
          <w:i/>
          <w:color w:val="000000" w:themeColor="text1"/>
        </w:rPr>
        <w:t>. I’m learning slowly t</w:t>
      </w:r>
      <w:r w:rsidRPr="001D70DC" w:rsidR="78325019">
        <w:rPr>
          <w:rFonts w:eastAsia="Arial" w:cs="Arial"/>
          <w:i/>
          <w:color w:val="000000" w:themeColor="text1"/>
        </w:rPr>
        <w:t xml:space="preserve">o be kind to myself. I’m </w:t>
      </w:r>
      <w:proofErr w:type="gramStart"/>
      <w:r w:rsidRPr="001D70DC" w:rsidR="78325019">
        <w:rPr>
          <w:rFonts w:eastAsia="Arial" w:cs="Arial"/>
          <w:i/>
          <w:color w:val="000000" w:themeColor="text1"/>
        </w:rPr>
        <w:t>really</w:t>
      </w:r>
      <w:r w:rsidRPr="001D70DC" w:rsidR="003E19BC">
        <w:rPr>
          <w:rFonts w:eastAsia="Arial" w:cs="Arial"/>
          <w:i/>
          <w:color w:val="000000" w:themeColor="text1"/>
        </w:rPr>
        <w:t xml:space="preserve"> grateful</w:t>
      </w:r>
      <w:proofErr w:type="gramEnd"/>
      <w:r w:rsidRPr="001D70DC" w:rsidR="003E19BC">
        <w:rPr>
          <w:rFonts w:eastAsia="Arial" w:cs="Arial"/>
          <w:i/>
          <w:color w:val="000000" w:themeColor="text1"/>
        </w:rPr>
        <w:t xml:space="preserve"> for </w:t>
      </w:r>
      <w:r w:rsidRPr="001D70DC" w:rsidR="78325019">
        <w:rPr>
          <w:rFonts w:eastAsia="Arial" w:cs="Arial"/>
          <w:i/>
          <w:color w:val="000000" w:themeColor="text1"/>
        </w:rPr>
        <w:t>your support</w:t>
      </w:r>
      <w:r w:rsidRPr="001D70DC" w:rsidR="043D7918">
        <w:rPr>
          <w:rFonts w:eastAsia="Arial" w:cs="Arial"/>
          <w:i/>
          <w:color w:val="000000" w:themeColor="text1"/>
        </w:rPr>
        <w:t>,</w:t>
      </w:r>
      <w:r w:rsidRPr="001D70DC" w:rsidR="003E19BC">
        <w:rPr>
          <w:rFonts w:eastAsia="Arial" w:cs="Arial"/>
          <w:i/>
          <w:color w:val="000000" w:themeColor="text1"/>
        </w:rPr>
        <w:t xml:space="preserve"> it </w:t>
      </w:r>
      <w:r w:rsidRPr="001D70DC" w:rsidR="043D7918">
        <w:rPr>
          <w:rFonts w:eastAsia="Arial" w:cs="Arial"/>
          <w:i/>
          <w:color w:val="000000" w:themeColor="text1"/>
        </w:rPr>
        <w:t>helped</w:t>
      </w:r>
      <w:r w:rsidRPr="001D70DC" w:rsidR="003E19BC">
        <w:rPr>
          <w:rFonts w:eastAsia="Arial" w:cs="Arial"/>
          <w:i/>
          <w:color w:val="000000" w:themeColor="text1"/>
        </w:rPr>
        <w:t xml:space="preserve"> me through </w:t>
      </w:r>
      <w:r w:rsidRPr="001D70DC" w:rsidR="043D7918">
        <w:rPr>
          <w:rFonts w:eastAsia="Arial" w:cs="Arial"/>
          <w:i/>
          <w:color w:val="000000" w:themeColor="text1"/>
        </w:rPr>
        <w:t>dark</w:t>
      </w:r>
      <w:r w:rsidRPr="001D70DC" w:rsidR="003E19BC">
        <w:rPr>
          <w:rFonts w:eastAsia="Arial" w:cs="Arial"/>
          <w:i/>
          <w:color w:val="000000" w:themeColor="text1"/>
        </w:rPr>
        <w:t xml:space="preserve"> </w:t>
      </w:r>
      <w:proofErr w:type="gramStart"/>
      <w:r w:rsidRPr="001D70DC" w:rsidR="003E19BC">
        <w:rPr>
          <w:rFonts w:eastAsia="Arial" w:cs="Arial"/>
          <w:i/>
          <w:color w:val="000000" w:themeColor="text1"/>
        </w:rPr>
        <w:t>times</w:t>
      </w:r>
      <w:proofErr w:type="gramEnd"/>
      <w:r w:rsidRPr="001D70DC" w:rsidR="003E19BC">
        <w:rPr>
          <w:rFonts w:eastAsia="Arial" w:cs="Arial"/>
          <w:i/>
          <w:color w:val="000000" w:themeColor="text1"/>
        </w:rPr>
        <w:t xml:space="preserve"> but </w:t>
      </w:r>
      <w:r w:rsidRPr="00C37961" w:rsidR="043D7918">
        <w:rPr>
          <w:rFonts w:eastAsia="Arial" w:cs="Arial"/>
          <w:b/>
          <w:i/>
          <w:color w:val="000000" w:themeColor="text1"/>
        </w:rPr>
        <w:t>I think I might</w:t>
      </w:r>
      <w:r w:rsidRPr="00C37961" w:rsidR="003E19BC">
        <w:rPr>
          <w:rFonts w:eastAsia="Arial" w:cs="Arial"/>
          <w:b/>
          <w:i/>
          <w:color w:val="000000" w:themeColor="text1"/>
        </w:rPr>
        <w:t xml:space="preserve"> not </w:t>
      </w:r>
      <w:r w:rsidRPr="00C37961" w:rsidR="043D7918">
        <w:rPr>
          <w:rFonts w:eastAsia="Arial" w:cs="Arial"/>
          <w:b/>
          <w:i/>
          <w:color w:val="000000" w:themeColor="text1"/>
        </w:rPr>
        <w:t xml:space="preserve">be </w:t>
      </w:r>
      <w:r w:rsidRPr="00C37961" w:rsidR="003E19BC">
        <w:rPr>
          <w:rFonts w:eastAsia="Arial" w:cs="Arial"/>
          <w:b/>
          <w:i/>
          <w:color w:val="000000" w:themeColor="text1"/>
        </w:rPr>
        <w:t xml:space="preserve">ready to read the thread </w:t>
      </w:r>
      <w:r w:rsidRPr="00C37961" w:rsidR="043D7918">
        <w:rPr>
          <w:rFonts w:eastAsia="Arial" w:cs="Arial"/>
          <w:b/>
          <w:i/>
          <w:color w:val="000000" w:themeColor="text1"/>
        </w:rPr>
        <w:t xml:space="preserve">quite </w:t>
      </w:r>
      <w:r w:rsidRPr="00C37961" w:rsidR="003E19BC">
        <w:rPr>
          <w:rFonts w:eastAsia="Arial" w:cs="Arial"/>
          <w:b/>
          <w:i/>
          <w:color w:val="000000" w:themeColor="text1"/>
        </w:rPr>
        <w:t>yet</w:t>
      </w:r>
      <w:r w:rsidRPr="001D70DC" w:rsidR="003E19BC">
        <w:rPr>
          <w:rFonts w:eastAsia="Arial" w:cs="Arial"/>
          <w:i/>
          <w:color w:val="000000" w:themeColor="text1"/>
        </w:rPr>
        <w:t xml:space="preserve">, </w:t>
      </w:r>
      <w:r w:rsidRPr="001D70DC" w:rsidR="043D7918">
        <w:rPr>
          <w:rFonts w:eastAsia="Arial" w:cs="Arial"/>
          <w:i/>
          <w:color w:val="000000" w:themeColor="text1"/>
        </w:rPr>
        <w:t xml:space="preserve">hope I will </w:t>
      </w:r>
      <w:proofErr w:type="spellStart"/>
      <w:r w:rsidRPr="001D70DC" w:rsidR="043D7918">
        <w:rPr>
          <w:rFonts w:eastAsia="Arial" w:cs="Arial"/>
          <w:i/>
          <w:color w:val="000000" w:themeColor="text1"/>
        </w:rPr>
        <w:t>some day</w:t>
      </w:r>
      <w:proofErr w:type="spellEnd"/>
      <w:r w:rsidRPr="001D70DC" w:rsidR="35A49CA8">
        <w:rPr>
          <w:rFonts w:eastAsia="Arial" w:cs="Arial"/>
          <w:i/>
          <w:color w:val="000000" w:themeColor="text1"/>
        </w:rPr>
        <w:t>.</w:t>
      </w:r>
      <w:r w:rsidRPr="001D70DC" w:rsidR="003E19BC">
        <w:rPr>
          <w:rFonts w:eastAsia="Arial" w:cs="Arial"/>
          <w:i/>
          <w:color w:val="000000" w:themeColor="text1"/>
        </w:rPr>
        <w:t xml:space="preserve"> I hope you are </w:t>
      </w:r>
      <w:r w:rsidRPr="001D70DC" w:rsidR="35A49CA8">
        <w:rPr>
          <w:rFonts w:eastAsia="Arial" w:cs="Arial"/>
          <w:i/>
          <w:color w:val="000000" w:themeColor="text1"/>
        </w:rPr>
        <w:t>fine</w:t>
      </w:r>
      <w:r w:rsidRPr="001D70DC" w:rsidR="003E19BC">
        <w:rPr>
          <w:rFonts w:eastAsia="Arial" w:cs="Arial"/>
          <w:i/>
          <w:color w:val="000000" w:themeColor="text1"/>
        </w:rPr>
        <w:t xml:space="preserve"> too.</w:t>
      </w:r>
      <w:r w:rsidR="0017789A">
        <w:rPr>
          <w:rFonts w:eastAsia="Arial" w:cs="Arial"/>
          <w:i/>
          <w:color w:val="000000" w:themeColor="text1"/>
        </w:rPr>
        <w:t>”</w:t>
      </w:r>
      <w:r w:rsidR="00820E69">
        <w:rPr>
          <w:rFonts w:eastAsia="Arial" w:cs="Arial"/>
          <w:i/>
          <w:color w:val="000000" w:themeColor="text1"/>
        </w:rPr>
        <w:t xml:space="preserve"> </w:t>
      </w:r>
      <w:r w:rsidRPr="001D70DC" w:rsidR="003E19BC">
        <w:rPr>
          <w:rFonts w:eastAsia="Arial" w:cs="Arial"/>
          <w:i/>
          <w:color w:val="000000" w:themeColor="text1"/>
        </w:rPr>
        <w:t xml:space="preserve"> </w:t>
      </w:r>
      <w:r w:rsidRPr="00C37961" w:rsidR="003E19BC">
        <w:rPr>
          <w:rFonts w:eastAsia="Arial" w:cs="Arial"/>
          <w:color w:val="000000" w:themeColor="text1"/>
        </w:rPr>
        <w:t>(Magpie)</w:t>
      </w:r>
    </w:p>
    <w:p w:rsidRPr="00837DB6" w:rsidR="1C90EF55" w:rsidP="1C90EF55" w:rsidRDefault="1C90EF55" w14:paraId="49CCFE89" w14:textId="387E874B">
      <w:pPr>
        <w:spacing w:line="257" w:lineRule="auto"/>
        <w:rPr>
          <w:rFonts w:ascii="Arial" w:hAnsi="Arial" w:eastAsia="Arial" w:cs="Arial"/>
        </w:rPr>
      </w:pPr>
    </w:p>
    <w:p w:rsidRPr="00DA6545" w:rsidR="105A87D6" w:rsidP="00A25918" w:rsidRDefault="00C82961" w14:paraId="486FA2E1" w14:textId="75B606C5">
      <w:pPr>
        <w:pStyle w:val="Heading3"/>
      </w:pPr>
      <w:r>
        <w:t xml:space="preserve">Theory Area 2- </w:t>
      </w:r>
      <w:r w:rsidR="67F17F20">
        <w:t>C</w:t>
      </w:r>
      <w:r w:rsidR="105A87D6">
        <w:t>onnection</w:t>
      </w:r>
      <w:r w:rsidR="5FA532E9">
        <w:t xml:space="preserve"> – Understanding and Acceptance </w:t>
      </w:r>
    </w:p>
    <w:p w:rsidR="00A9260C" w:rsidP="00D213CA" w:rsidRDefault="00A9260C" w14:paraId="6A11D04C" w14:textId="77777777">
      <w:pPr>
        <w:shd w:val="clear" w:color="auto" w:fill="FFFFFF" w:themeFill="background1"/>
        <w:spacing w:after="0" w:line="279" w:lineRule="auto"/>
        <w:rPr>
          <w:rFonts w:ascii="Roboto" w:hAnsi="Roboto" w:eastAsia="Roboto" w:cs="Roboto"/>
          <w:color w:val="1A254C"/>
          <w:sz w:val="21"/>
          <w:szCs w:val="21"/>
        </w:rPr>
      </w:pPr>
    </w:p>
    <w:p w:rsidRPr="001D70DC" w:rsidR="00037950" w:rsidP="00D213CA" w:rsidRDefault="009945E7" w14:paraId="01674F17" w14:textId="3FAC5BBD">
      <w:pPr>
        <w:shd w:val="clear" w:color="auto" w:fill="FFFFFF" w:themeFill="background1"/>
        <w:spacing w:after="0" w:line="279" w:lineRule="auto"/>
        <w:rPr>
          <w:rFonts w:eastAsia="Roboto" w:cs="Roboto"/>
          <w:color w:val="1A254C"/>
        </w:rPr>
      </w:pPr>
      <w:r w:rsidRPr="001D70DC">
        <w:rPr>
          <w:rFonts w:eastAsia="Roboto" w:cs="Roboto"/>
          <w:color w:val="1A254C"/>
        </w:rPr>
        <w:t xml:space="preserve">There were three </w:t>
      </w:r>
      <w:r w:rsidRPr="001D70DC" w:rsidR="00D213CA">
        <w:rPr>
          <w:rFonts w:eastAsia="Roboto" w:cs="Roboto"/>
          <w:color w:val="1A254C"/>
        </w:rPr>
        <w:t xml:space="preserve">initial </w:t>
      </w:r>
      <w:r w:rsidR="00DE3ACB">
        <w:rPr>
          <w:rFonts w:eastAsia="Roboto" w:cs="Roboto"/>
          <w:color w:val="1A254C"/>
        </w:rPr>
        <w:t xml:space="preserve">CMO configurations </w:t>
      </w:r>
      <w:r w:rsidRPr="001D70DC" w:rsidR="00D213CA">
        <w:rPr>
          <w:rFonts w:eastAsia="Roboto" w:cs="Roboto"/>
          <w:color w:val="1A254C"/>
        </w:rPr>
        <w:t xml:space="preserve">under </w:t>
      </w:r>
      <w:r w:rsidR="00DE3ACB">
        <w:rPr>
          <w:rFonts w:eastAsia="Roboto" w:cs="Roboto"/>
          <w:color w:val="1A254C"/>
        </w:rPr>
        <w:t xml:space="preserve">the theory area of </w:t>
      </w:r>
      <w:r w:rsidRPr="001D70DC" w:rsidR="00D213CA">
        <w:rPr>
          <w:rFonts w:eastAsia="Roboto" w:cs="Roboto"/>
          <w:color w:val="1A254C"/>
        </w:rPr>
        <w:t>social connection</w:t>
      </w:r>
      <w:r w:rsidRPr="001D70DC">
        <w:rPr>
          <w:rFonts w:eastAsia="Roboto" w:cs="Roboto"/>
          <w:color w:val="1A254C"/>
        </w:rPr>
        <w:t xml:space="preserve">. </w:t>
      </w:r>
      <w:r w:rsidRPr="001D70DC" w:rsidR="00D128A0">
        <w:rPr>
          <w:rFonts w:eastAsia="Roboto" w:cs="Roboto"/>
          <w:color w:val="1A254C"/>
        </w:rPr>
        <w:t>Here</w:t>
      </w:r>
      <w:r w:rsidRPr="001D70DC" w:rsidR="00C261FA">
        <w:rPr>
          <w:rFonts w:eastAsia="Roboto" w:cs="Roboto"/>
          <w:color w:val="1A254C"/>
        </w:rPr>
        <w:t xml:space="preserve"> we focus on </w:t>
      </w:r>
      <w:r w:rsidRPr="001D70DC">
        <w:rPr>
          <w:rFonts w:eastAsia="Roboto" w:cs="Roboto"/>
          <w:color w:val="1A254C"/>
        </w:rPr>
        <w:t>the impacts of reading (CMO</w:t>
      </w:r>
      <w:r w:rsidRPr="001D70DC" w:rsidR="006D562C">
        <w:rPr>
          <w:rFonts w:eastAsia="Roboto" w:cs="Roboto"/>
          <w:color w:val="1A254C"/>
        </w:rPr>
        <w:t>3</w:t>
      </w:r>
      <w:r w:rsidRPr="001D70DC">
        <w:rPr>
          <w:rFonts w:eastAsia="Roboto" w:cs="Roboto"/>
          <w:color w:val="1A254C"/>
        </w:rPr>
        <w:t xml:space="preserve">) and posting </w:t>
      </w:r>
      <w:r w:rsidRPr="001D70DC" w:rsidR="00C261FA">
        <w:rPr>
          <w:rFonts w:eastAsia="Roboto" w:cs="Roboto"/>
          <w:color w:val="1A254C"/>
        </w:rPr>
        <w:t>(CMO</w:t>
      </w:r>
      <w:r w:rsidRPr="001D70DC" w:rsidR="006D562C">
        <w:rPr>
          <w:rFonts w:eastAsia="Roboto" w:cs="Roboto"/>
          <w:color w:val="1A254C"/>
        </w:rPr>
        <w:t>5</w:t>
      </w:r>
      <w:r w:rsidRPr="001D70DC" w:rsidR="00C261FA">
        <w:rPr>
          <w:rFonts w:eastAsia="Roboto" w:cs="Roboto"/>
          <w:color w:val="1A254C"/>
        </w:rPr>
        <w:t>)</w:t>
      </w:r>
      <w:r w:rsidRPr="001D70DC" w:rsidR="00C65484">
        <w:rPr>
          <w:rFonts w:eastAsia="Roboto" w:cs="Roboto"/>
          <w:color w:val="1A254C"/>
        </w:rPr>
        <w:t xml:space="preserve"> on</w:t>
      </w:r>
      <w:r w:rsidRPr="001D70DC" w:rsidR="00E83F04">
        <w:rPr>
          <w:rFonts w:eastAsia="Roboto" w:cs="Roboto"/>
          <w:color w:val="1A254C"/>
        </w:rPr>
        <w:t xml:space="preserve"> stigma and connection</w:t>
      </w:r>
      <w:r w:rsidRPr="001D70DC" w:rsidR="00AF09D8">
        <w:rPr>
          <w:rFonts w:eastAsia="Roboto" w:cs="Roboto"/>
          <w:color w:val="1A254C"/>
        </w:rPr>
        <w:t xml:space="preserve"> through </w:t>
      </w:r>
      <w:r w:rsidRPr="001D70DC" w:rsidR="00524214">
        <w:rPr>
          <w:rFonts w:eastAsia="Roboto" w:cs="Roboto"/>
          <w:color w:val="1A254C"/>
        </w:rPr>
        <w:t xml:space="preserve">the mechanisms of </w:t>
      </w:r>
      <w:r w:rsidRPr="001D70DC" w:rsidR="00AF09D8">
        <w:rPr>
          <w:rFonts w:eastAsia="Roboto" w:cs="Roboto"/>
          <w:color w:val="1A254C"/>
        </w:rPr>
        <w:t>understanding and acceptance</w:t>
      </w:r>
      <w:r w:rsidRPr="001D70DC" w:rsidR="00524214">
        <w:rPr>
          <w:rFonts w:eastAsia="Roboto" w:cs="Roboto"/>
          <w:color w:val="1A254C"/>
        </w:rPr>
        <w:t xml:space="preserve">. </w:t>
      </w:r>
      <w:r w:rsidRPr="001D70DC" w:rsidR="00C261FA">
        <w:rPr>
          <w:rFonts w:eastAsia="Roboto" w:cs="Roboto"/>
          <w:color w:val="1A254C"/>
        </w:rPr>
        <w:t xml:space="preserve">The third theory </w:t>
      </w:r>
      <w:r w:rsidRPr="001D70DC" w:rsidR="00AC4AC9">
        <w:rPr>
          <w:rFonts w:eastAsia="Roboto" w:cs="Roboto"/>
          <w:color w:val="1A254C"/>
        </w:rPr>
        <w:t>(CMO</w:t>
      </w:r>
      <w:r w:rsidRPr="001D70DC" w:rsidR="006D562C">
        <w:rPr>
          <w:rFonts w:eastAsia="Roboto" w:cs="Roboto"/>
          <w:color w:val="1A254C"/>
        </w:rPr>
        <w:t>4</w:t>
      </w:r>
      <w:r w:rsidRPr="001D70DC" w:rsidR="00AC4AC9">
        <w:rPr>
          <w:rFonts w:eastAsia="Roboto" w:cs="Roboto"/>
          <w:color w:val="1A254C"/>
        </w:rPr>
        <w:t xml:space="preserve">) </w:t>
      </w:r>
      <w:r w:rsidRPr="001D70DC" w:rsidR="00524214">
        <w:rPr>
          <w:rFonts w:eastAsia="Roboto" w:cs="Roboto"/>
          <w:color w:val="1A254C"/>
        </w:rPr>
        <w:t xml:space="preserve">focuses on connection through helping others and is </w:t>
      </w:r>
      <w:r w:rsidR="001F13FE">
        <w:rPr>
          <w:rFonts w:eastAsia="Roboto" w:cs="Roboto"/>
          <w:color w:val="1A254C"/>
        </w:rPr>
        <w:t xml:space="preserve">now </w:t>
      </w:r>
      <w:r w:rsidRPr="001D70DC" w:rsidR="00C65484">
        <w:rPr>
          <w:rFonts w:eastAsia="Roboto" w:cs="Roboto"/>
          <w:color w:val="1A254C"/>
        </w:rPr>
        <w:t>considered separa</w:t>
      </w:r>
      <w:r w:rsidRPr="001D70DC" w:rsidR="00037950">
        <w:rPr>
          <w:rFonts w:eastAsia="Roboto" w:cs="Roboto"/>
          <w:color w:val="1A254C"/>
        </w:rPr>
        <w:t xml:space="preserve">tely in </w:t>
      </w:r>
      <w:r w:rsidR="00A027B4">
        <w:rPr>
          <w:rFonts w:eastAsia="Roboto" w:cs="Roboto"/>
          <w:color w:val="1A254C"/>
        </w:rPr>
        <w:t xml:space="preserve">theory area 3 </w:t>
      </w:r>
      <w:r w:rsidRPr="001D70DC" w:rsidR="00037950">
        <w:rPr>
          <w:rFonts w:eastAsia="Roboto" w:cs="Roboto"/>
          <w:color w:val="1A254C"/>
        </w:rPr>
        <w:t xml:space="preserve">below. </w:t>
      </w:r>
    </w:p>
    <w:p w:rsidR="00466D13" w:rsidP="00362677" w:rsidRDefault="00466D13" w14:paraId="5F5F60D0" w14:textId="77777777">
      <w:pPr>
        <w:rPr>
          <w:rStyle w:val="normaltextrun"/>
          <w:rFonts w:ascii="Calibri" w:hAnsi="Calibri" w:cs="Calibri" w:eastAsiaTheme="majorEastAsia"/>
          <w:color w:val="000000"/>
        </w:rPr>
      </w:pPr>
    </w:p>
    <w:p w:rsidR="00466D13" w:rsidP="00A25918" w:rsidRDefault="00466D13" w14:paraId="0FD38FF3" w14:textId="77777777">
      <w:pPr>
        <w:pStyle w:val="Heading4"/>
        <w:rPr>
          <w:rStyle w:val="normaltextrun"/>
          <w:rFonts w:ascii="Calibri" w:hAnsi="Calibri" w:cs="Calibri"/>
          <w:color w:val="000000"/>
        </w:rPr>
      </w:pPr>
      <w:r w:rsidRPr="00C909A6">
        <w:rPr>
          <w:rStyle w:val="normaltextrun"/>
        </w:rPr>
        <w:t>Survey</w:t>
      </w:r>
      <w:r>
        <w:rPr>
          <w:rStyle w:val="normaltextrun"/>
          <w:rFonts w:ascii="Calibri" w:hAnsi="Calibri" w:cs="Calibri"/>
          <w:color w:val="000000"/>
        </w:rPr>
        <w:t xml:space="preserve"> </w:t>
      </w:r>
    </w:p>
    <w:p w:rsidRPr="003C3CD7" w:rsidR="009B3F08" w:rsidP="3BECD3F1" w:rsidRDefault="00362677" w14:paraId="02DBDD15" w14:textId="0570E75A">
      <w:pPr>
        <w:pStyle w:val="paragraph"/>
        <w:spacing w:before="0" w:beforeAutospacing="0" w:after="0" w:afterAutospacing="0"/>
        <w:textAlignment w:val="baseline"/>
        <w:rPr>
          <w:rStyle w:val="normaltextrun"/>
          <w:rFonts w:cs="Calibri" w:asciiTheme="minorHAnsi" w:hAnsiTheme="minorHAnsi" w:eastAsiaTheme="majorEastAsia"/>
          <w:color w:val="000000" w:themeColor="text1"/>
          <w:sz w:val="22"/>
          <w:szCs w:val="22"/>
          <w:lang w:val="en-US"/>
        </w:rPr>
      </w:pPr>
      <w:r w:rsidRPr="003C3CD7">
        <w:rPr>
          <w:rStyle w:val="normaltextrun"/>
          <w:rFonts w:cs="Calibri" w:asciiTheme="minorHAnsi" w:hAnsiTheme="minorHAnsi" w:eastAsiaTheme="majorEastAsia"/>
          <w:color w:val="000000" w:themeColor="text1"/>
          <w:sz w:val="22"/>
          <w:szCs w:val="22"/>
          <w:lang w:val="en-US"/>
        </w:rPr>
        <w:t xml:space="preserve">There was </w:t>
      </w:r>
      <w:r w:rsidRPr="003C3CD7" w:rsidR="00607ECD">
        <w:rPr>
          <w:rStyle w:val="normaltextrun"/>
          <w:rFonts w:cs="Calibri" w:asciiTheme="minorHAnsi" w:hAnsiTheme="minorHAnsi" w:eastAsiaTheme="majorEastAsia"/>
          <w:color w:val="000000" w:themeColor="text1"/>
          <w:sz w:val="22"/>
          <w:szCs w:val="22"/>
          <w:lang w:val="en-US"/>
        </w:rPr>
        <w:t>good</w:t>
      </w:r>
      <w:r w:rsidRPr="003C3CD7">
        <w:rPr>
          <w:rStyle w:val="normaltextrun"/>
          <w:rFonts w:cs="Calibri" w:asciiTheme="minorHAnsi" w:hAnsiTheme="minorHAnsi" w:eastAsiaTheme="majorEastAsia"/>
          <w:color w:val="000000" w:themeColor="text1"/>
          <w:sz w:val="22"/>
          <w:szCs w:val="22"/>
          <w:lang w:val="en-US"/>
        </w:rPr>
        <w:t xml:space="preserve"> evidence that forum</w:t>
      </w:r>
      <w:r w:rsidRPr="003C3CD7" w:rsidR="00A027B4">
        <w:rPr>
          <w:rStyle w:val="normaltextrun"/>
          <w:rFonts w:cs="Calibri" w:asciiTheme="minorHAnsi" w:hAnsiTheme="minorHAnsi" w:eastAsiaTheme="majorEastAsia"/>
          <w:color w:val="000000" w:themeColor="text1"/>
          <w:sz w:val="22"/>
          <w:szCs w:val="22"/>
          <w:lang w:val="en-US"/>
        </w:rPr>
        <w:t>s</w:t>
      </w:r>
      <w:r w:rsidRPr="003C3CD7">
        <w:rPr>
          <w:rStyle w:val="normaltextrun"/>
          <w:rFonts w:cs="Calibri" w:asciiTheme="minorHAnsi" w:hAnsiTheme="minorHAnsi" w:eastAsiaTheme="majorEastAsia"/>
          <w:color w:val="000000" w:themeColor="text1"/>
          <w:sz w:val="22"/>
          <w:szCs w:val="22"/>
          <w:lang w:val="en-US"/>
        </w:rPr>
        <w:t xml:space="preserve"> helped </w:t>
      </w:r>
      <w:r w:rsidRPr="003C3CD7" w:rsidR="006B2DA0">
        <w:rPr>
          <w:rStyle w:val="normaltextrun"/>
          <w:rFonts w:cs="Calibri" w:asciiTheme="minorHAnsi" w:hAnsiTheme="minorHAnsi" w:eastAsiaTheme="majorEastAsia"/>
          <w:color w:val="000000" w:themeColor="text1"/>
          <w:sz w:val="22"/>
          <w:szCs w:val="22"/>
          <w:lang w:val="en-US"/>
        </w:rPr>
        <w:t xml:space="preserve">people </w:t>
      </w:r>
      <w:r w:rsidRPr="003C3CD7">
        <w:rPr>
          <w:rStyle w:val="normaltextrun"/>
          <w:rFonts w:cs="Calibri" w:asciiTheme="minorHAnsi" w:hAnsiTheme="minorHAnsi" w:eastAsiaTheme="majorEastAsia"/>
          <w:color w:val="000000" w:themeColor="text1"/>
          <w:sz w:val="22"/>
          <w:szCs w:val="22"/>
          <w:lang w:val="en-US"/>
        </w:rPr>
        <w:t xml:space="preserve">with </w:t>
      </w:r>
      <w:r w:rsidRPr="003C3CD7" w:rsidR="006C4A74">
        <w:rPr>
          <w:rStyle w:val="normaltextrun"/>
          <w:rFonts w:cs="Calibri" w:asciiTheme="minorHAnsi" w:hAnsiTheme="minorHAnsi" w:eastAsiaTheme="majorEastAsia"/>
          <w:color w:val="000000" w:themeColor="text1"/>
          <w:sz w:val="22"/>
          <w:szCs w:val="22"/>
          <w:lang w:val="en-US"/>
        </w:rPr>
        <w:t xml:space="preserve">general </w:t>
      </w:r>
      <w:r w:rsidRPr="003C3CD7" w:rsidR="001463C5">
        <w:rPr>
          <w:rStyle w:val="normaltextrun"/>
          <w:rFonts w:cs="Calibri" w:asciiTheme="minorHAnsi" w:hAnsiTheme="minorHAnsi" w:eastAsiaTheme="majorEastAsia"/>
          <w:color w:val="000000" w:themeColor="text1"/>
          <w:sz w:val="22"/>
          <w:szCs w:val="22"/>
          <w:lang w:val="en-US"/>
        </w:rPr>
        <w:t>loneliness and is</w:t>
      </w:r>
      <w:r w:rsidRPr="003C3CD7" w:rsidR="00F37951">
        <w:rPr>
          <w:rStyle w:val="normaltextrun"/>
          <w:rFonts w:cs="Calibri" w:asciiTheme="minorHAnsi" w:hAnsiTheme="minorHAnsi" w:eastAsiaTheme="majorEastAsia"/>
          <w:color w:val="000000" w:themeColor="text1"/>
          <w:sz w:val="22"/>
          <w:szCs w:val="22"/>
          <w:lang w:val="en-US"/>
        </w:rPr>
        <w:t xml:space="preserve">olation </w:t>
      </w:r>
      <w:r w:rsidRPr="003C3CD7" w:rsidR="005C0D1D">
        <w:rPr>
          <w:rStyle w:val="normaltextrun"/>
          <w:rFonts w:cs="Calibri" w:asciiTheme="minorHAnsi" w:hAnsiTheme="minorHAnsi" w:eastAsiaTheme="majorEastAsia"/>
          <w:color w:val="000000" w:themeColor="text1"/>
          <w:sz w:val="22"/>
          <w:szCs w:val="22"/>
          <w:lang w:val="en-US"/>
        </w:rPr>
        <w:t>e.g</w:t>
      </w:r>
      <w:r w:rsidRPr="003C3CD7" w:rsidR="003721F6">
        <w:rPr>
          <w:rStyle w:val="normaltextrun"/>
          <w:rFonts w:cs="Calibri" w:asciiTheme="minorHAnsi" w:hAnsiTheme="minorHAnsi" w:eastAsiaTheme="majorEastAsia"/>
          <w:color w:val="000000" w:themeColor="text1"/>
          <w:sz w:val="22"/>
          <w:szCs w:val="22"/>
          <w:lang w:val="en-US"/>
        </w:rPr>
        <w:t>.</w:t>
      </w:r>
      <w:r w:rsidRPr="003C3CD7" w:rsidR="00F37951">
        <w:rPr>
          <w:rStyle w:val="normaltextrun"/>
          <w:rFonts w:cs="Calibri" w:asciiTheme="minorHAnsi" w:hAnsiTheme="minorHAnsi" w:eastAsiaTheme="majorEastAsia"/>
          <w:color w:val="000000" w:themeColor="text1"/>
          <w:sz w:val="22"/>
          <w:szCs w:val="22"/>
          <w:lang w:val="en-US"/>
        </w:rPr>
        <w:t xml:space="preserve"> 47% felt less isolated </w:t>
      </w:r>
      <w:proofErr w:type="gramStart"/>
      <w:r w:rsidRPr="003C3CD7" w:rsidR="00F37951">
        <w:rPr>
          <w:rStyle w:val="normaltextrun"/>
          <w:rFonts w:cs="Calibri" w:asciiTheme="minorHAnsi" w:hAnsiTheme="minorHAnsi" w:eastAsiaTheme="majorEastAsia"/>
          <w:color w:val="000000" w:themeColor="text1"/>
          <w:sz w:val="22"/>
          <w:szCs w:val="22"/>
          <w:lang w:val="en-US"/>
        </w:rPr>
        <w:t>as a result of</w:t>
      </w:r>
      <w:proofErr w:type="gramEnd"/>
      <w:r w:rsidRPr="003C3CD7" w:rsidR="00F37951">
        <w:rPr>
          <w:rStyle w:val="normaltextrun"/>
          <w:rFonts w:cs="Calibri" w:asciiTheme="minorHAnsi" w:hAnsiTheme="minorHAnsi" w:eastAsiaTheme="majorEastAsia"/>
          <w:color w:val="000000" w:themeColor="text1"/>
          <w:sz w:val="22"/>
          <w:szCs w:val="22"/>
          <w:lang w:val="en-US"/>
        </w:rPr>
        <w:t xml:space="preserve"> </w:t>
      </w:r>
      <w:r w:rsidRPr="003C3CD7" w:rsidR="003C13AB">
        <w:rPr>
          <w:rStyle w:val="normaltextrun"/>
          <w:rFonts w:cs="Calibri" w:asciiTheme="minorHAnsi" w:hAnsiTheme="minorHAnsi" w:eastAsiaTheme="majorEastAsia"/>
          <w:color w:val="000000" w:themeColor="text1"/>
          <w:sz w:val="22"/>
          <w:szCs w:val="22"/>
          <w:lang w:val="en-US"/>
        </w:rPr>
        <w:t xml:space="preserve">using </w:t>
      </w:r>
      <w:r w:rsidRPr="003C3CD7" w:rsidR="00F37951">
        <w:rPr>
          <w:rStyle w:val="normaltextrun"/>
          <w:rFonts w:cs="Calibri" w:asciiTheme="minorHAnsi" w:hAnsiTheme="minorHAnsi" w:eastAsiaTheme="majorEastAsia"/>
          <w:color w:val="000000" w:themeColor="text1"/>
          <w:sz w:val="22"/>
          <w:szCs w:val="22"/>
          <w:lang w:val="en-US"/>
        </w:rPr>
        <w:t>the forum</w:t>
      </w:r>
      <w:r w:rsidRPr="003C3CD7" w:rsidR="005E52C5">
        <w:rPr>
          <w:rStyle w:val="normaltextrun"/>
          <w:rFonts w:cs="Calibri" w:asciiTheme="minorHAnsi" w:hAnsiTheme="minorHAnsi" w:eastAsiaTheme="majorEastAsia"/>
          <w:color w:val="000000" w:themeColor="text1"/>
          <w:sz w:val="22"/>
          <w:szCs w:val="22"/>
          <w:lang w:val="en-US"/>
        </w:rPr>
        <w:t xml:space="preserve"> and</w:t>
      </w:r>
      <w:r w:rsidRPr="003C3CD7" w:rsidR="003C13AB">
        <w:rPr>
          <w:rStyle w:val="normaltextrun"/>
          <w:rFonts w:cs="Calibri" w:asciiTheme="minorHAnsi" w:hAnsiTheme="minorHAnsi" w:eastAsiaTheme="majorEastAsia"/>
          <w:color w:val="000000" w:themeColor="text1"/>
          <w:sz w:val="22"/>
          <w:szCs w:val="22"/>
          <w:lang w:val="en-US"/>
        </w:rPr>
        <w:t xml:space="preserve"> </w:t>
      </w:r>
      <w:r w:rsidRPr="003C3CD7" w:rsidR="006C4A74">
        <w:rPr>
          <w:rStyle w:val="normaltextrun"/>
          <w:rFonts w:cs="Calibri" w:asciiTheme="minorHAnsi" w:hAnsiTheme="minorHAnsi" w:eastAsiaTheme="majorEastAsia"/>
          <w:color w:val="000000" w:themeColor="text1"/>
          <w:sz w:val="22"/>
          <w:szCs w:val="22"/>
          <w:lang w:val="en-US"/>
        </w:rPr>
        <w:t>58% felt less alone</w:t>
      </w:r>
      <w:r w:rsidRPr="003C3CD7" w:rsidR="005E52C5">
        <w:rPr>
          <w:rStyle w:val="normaltextrun"/>
          <w:rFonts w:cs="Calibri" w:asciiTheme="minorHAnsi" w:hAnsiTheme="minorHAnsi" w:eastAsiaTheme="majorEastAsia"/>
          <w:color w:val="000000" w:themeColor="text1"/>
          <w:sz w:val="22"/>
          <w:szCs w:val="22"/>
          <w:lang w:val="en-US"/>
        </w:rPr>
        <w:t xml:space="preserve">. </w:t>
      </w:r>
      <w:r w:rsidRPr="003C3CD7" w:rsidR="006B2DA0">
        <w:rPr>
          <w:rStyle w:val="normaltextrun"/>
          <w:rFonts w:cs="Calibri" w:asciiTheme="minorHAnsi" w:hAnsiTheme="minorHAnsi" w:eastAsiaTheme="majorEastAsia"/>
          <w:color w:val="000000" w:themeColor="text1"/>
          <w:sz w:val="22"/>
          <w:szCs w:val="22"/>
          <w:lang w:val="en-US"/>
        </w:rPr>
        <w:t>However, this was not universal</w:t>
      </w:r>
      <w:r w:rsidRPr="003C3CD7" w:rsidR="003D1183">
        <w:rPr>
          <w:rStyle w:val="normaltextrun"/>
          <w:rFonts w:cs="Calibri" w:asciiTheme="minorHAnsi" w:hAnsiTheme="minorHAnsi" w:eastAsiaTheme="majorEastAsia"/>
          <w:color w:val="000000" w:themeColor="text1"/>
          <w:sz w:val="22"/>
          <w:szCs w:val="22"/>
          <w:lang w:val="en-US"/>
        </w:rPr>
        <w:t>:</w:t>
      </w:r>
      <w:r w:rsidRPr="003C3CD7" w:rsidR="006B2DA0">
        <w:rPr>
          <w:rStyle w:val="normaltextrun"/>
          <w:rFonts w:cs="Calibri" w:asciiTheme="minorHAnsi" w:hAnsiTheme="minorHAnsi" w:eastAsiaTheme="majorEastAsia"/>
          <w:color w:val="000000" w:themeColor="text1"/>
          <w:sz w:val="22"/>
          <w:szCs w:val="22"/>
          <w:lang w:val="en-US"/>
        </w:rPr>
        <w:t xml:space="preserve"> 21% did not fe</w:t>
      </w:r>
      <w:r w:rsidRPr="003C3CD7" w:rsidR="008F6503">
        <w:rPr>
          <w:rStyle w:val="normaltextrun"/>
          <w:rFonts w:cs="Calibri" w:asciiTheme="minorHAnsi" w:hAnsiTheme="minorHAnsi" w:eastAsiaTheme="majorEastAsia"/>
          <w:color w:val="000000" w:themeColor="text1"/>
          <w:sz w:val="22"/>
          <w:szCs w:val="22"/>
          <w:lang w:val="en-US"/>
        </w:rPr>
        <w:t>e</w:t>
      </w:r>
      <w:r w:rsidRPr="003C3CD7" w:rsidR="006B2DA0">
        <w:rPr>
          <w:rStyle w:val="normaltextrun"/>
          <w:rFonts w:cs="Calibri" w:asciiTheme="minorHAnsi" w:hAnsiTheme="minorHAnsi" w:eastAsiaTheme="majorEastAsia"/>
          <w:color w:val="000000" w:themeColor="text1"/>
          <w:sz w:val="22"/>
          <w:szCs w:val="22"/>
          <w:lang w:val="en-US"/>
        </w:rPr>
        <w:t>l less isolated</w:t>
      </w:r>
      <w:r w:rsidRPr="003C3CD7" w:rsidR="003D1183">
        <w:rPr>
          <w:rStyle w:val="normaltextrun"/>
          <w:rFonts w:cs="Calibri" w:asciiTheme="minorHAnsi" w:hAnsiTheme="minorHAnsi" w:eastAsiaTheme="majorEastAsia"/>
          <w:color w:val="000000" w:themeColor="text1"/>
          <w:sz w:val="22"/>
          <w:szCs w:val="22"/>
          <w:lang w:val="en-US"/>
        </w:rPr>
        <w:t>;</w:t>
      </w:r>
      <w:r w:rsidRPr="003C3CD7" w:rsidR="006B2DA0">
        <w:rPr>
          <w:rStyle w:val="normaltextrun"/>
          <w:rFonts w:cs="Calibri" w:asciiTheme="minorHAnsi" w:hAnsiTheme="minorHAnsi" w:eastAsiaTheme="majorEastAsia"/>
          <w:color w:val="000000" w:themeColor="text1"/>
          <w:sz w:val="22"/>
          <w:szCs w:val="22"/>
          <w:lang w:val="en-US"/>
        </w:rPr>
        <w:t xml:space="preserve"> 18% did not feel less alone</w:t>
      </w:r>
      <w:r w:rsidRPr="003C3CD7" w:rsidR="00F47350">
        <w:rPr>
          <w:rStyle w:val="normaltextrun"/>
          <w:rFonts w:cs="Calibri" w:asciiTheme="minorHAnsi" w:hAnsiTheme="minorHAnsi" w:eastAsiaTheme="majorEastAsia"/>
          <w:color w:val="000000" w:themeColor="text1"/>
          <w:sz w:val="22"/>
          <w:szCs w:val="22"/>
          <w:lang w:val="en-US"/>
        </w:rPr>
        <w:t xml:space="preserve">, raising interesting questions about why these experiences differ. </w:t>
      </w:r>
      <w:r w:rsidRPr="003C3CD7" w:rsidR="009B3F08">
        <w:rPr>
          <w:rFonts w:cs="Calibri" w:asciiTheme="minorHAnsi" w:hAnsiTheme="minorHAnsi"/>
          <w:color w:val="000000" w:themeColor="text1"/>
          <w:sz w:val="22"/>
          <w:szCs w:val="22"/>
        </w:rPr>
        <w:t>Survey responders reported high levels of self</w:t>
      </w:r>
      <w:r w:rsidRPr="003C3CD7" w:rsidR="5947A7B9">
        <w:rPr>
          <w:rFonts w:cs="Calibri" w:asciiTheme="minorHAnsi" w:hAnsiTheme="minorHAnsi"/>
          <w:color w:val="000000" w:themeColor="text1"/>
          <w:sz w:val="22"/>
          <w:szCs w:val="22"/>
        </w:rPr>
        <w:t>-</w:t>
      </w:r>
      <w:r w:rsidRPr="003C3CD7" w:rsidR="009B3F08">
        <w:rPr>
          <w:rFonts w:cs="Calibri" w:asciiTheme="minorHAnsi" w:hAnsiTheme="minorHAnsi"/>
          <w:color w:val="000000" w:themeColor="text1"/>
          <w:sz w:val="22"/>
          <w:szCs w:val="22"/>
        </w:rPr>
        <w:t>stigma, with 47% agreeing / strongly agreeing with the statement “</w:t>
      </w:r>
      <w:r w:rsidRPr="003C3CD7" w:rsidR="009B3F08">
        <w:rPr>
          <w:rStyle w:val="normaltextrun"/>
          <w:rFonts w:cs="Calibri" w:asciiTheme="minorHAnsi" w:hAnsiTheme="minorHAnsi" w:eastAsiaTheme="majorEastAsia"/>
          <w:color w:val="000000" w:themeColor="text1"/>
          <w:sz w:val="22"/>
          <w:szCs w:val="22"/>
          <w:lang w:val="en-US"/>
        </w:rPr>
        <w:t xml:space="preserve">I feel inferior to other people because of my mental health”.  </w:t>
      </w:r>
    </w:p>
    <w:p w:rsidRPr="003C3CD7" w:rsidR="3BECD3F1" w:rsidP="3BECD3F1" w:rsidRDefault="3BECD3F1" w14:paraId="2BF1EA37" w14:textId="151F2F2E">
      <w:pPr>
        <w:spacing w:after="0"/>
        <w:rPr>
          <w:rStyle w:val="normaltextrun"/>
          <w:rFonts w:cs="Calibri" w:eastAsiaTheme="majorEastAsia"/>
          <w:color w:val="000000" w:themeColor="text1"/>
          <w:lang w:val="en-US"/>
        </w:rPr>
      </w:pPr>
    </w:p>
    <w:p w:rsidRPr="003C3CD7" w:rsidR="004D5322" w:rsidP="3BECD3F1" w:rsidRDefault="00666636" w14:paraId="5E5BE156" w14:textId="42B6CCC7">
      <w:pPr>
        <w:pStyle w:val="paragraph"/>
        <w:spacing w:before="0" w:beforeAutospacing="0" w:after="0" w:afterAutospacing="0"/>
        <w:textAlignment w:val="baseline"/>
        <w:rPr>
          <w:rFonts w:cs="Calibri" w:asciiTheme="minorHAnsi" w:hAnsiTheme="minorHAnsi"/>
          <w:color w:val="000000" w:themeColor="text1"/>
          <w:sz w:val="22"/>
          <w:szCs w:val="22"/>
        </w:rPr>
      </w:pPr>
      <w:r w:rsidRPr="003C3CD7">
        <w:rPr>
          <w:rFonts w:cs="Calibri" w:asciiTheme="minorHAnsi" w:hAnsiTheme="minorHAnsi"/>
          <w:color w:val="000000" w:themeColor="text1"/>
          <w:sz w:val="22"/>
          <w:szCs w:val="22"/>
        </w:rPr>
        <w:t xml:space="preserve">We found </w:t>
      </w:r>
      <w:r w:rsidRPr="003C3CD7" w:rsidR="0047692E">
        <w:rPr>
          <w:rFonts w:cs="Calibri" w:asciiTheme="minorHAnsi" w:hAnsiTheme="minorHAnsi"/>
          <w:color w:val="000000" w:themeColor="text1"/>
          <w:sz w:val="22"/>
          <w:szCs w:val="22"/>
        </w:rPr>
        <w:t xml:space="preserve">that </w:t>
      </w:r>
      <w:r w:rsidRPr="003C3CD7" w:rsidR="007A06D0">
        <w:rPr>
          <w:rFonts w:cs="Calibri" w:asciiTheme="minorHAnsi" w:hAnsiTheme="minorHAnsi"/>
          <w:color w:val="000000" w:themeColor="text1"/>
          <w:sz w:val="22"/>
          <w:szCs w:val="22"/>
        </w:rPr>
        <w:t xml:space="preserve">people who read posts from others that resonated with </w:t>
      </w:r>
      <w:r w:rsidRPr="003C3CD7" w:rsidR="00E87F7A">
        <w:rPr>
          <w:rFonts w:cs="Calibri" w:asciiTheme="minorHAnsi" w:hAnsiTheme="minorHAnsi"/>
          <w:color w:val="000000" w:themeColor="text1"/>
          <w:sz w:val="22"/>
          <w:szCs w:val="22"/>
        </w:rPr>
        <w:t>their own experiences</w:t>
      </w:r>
      <w:r w:rsidRPr="003C3CD7" w:rsidR="7EAA77DF">
        <w:rPr>
          <w:rFonts w:cs="Calibri" w:asciiTheme="minorHAnsi" w:hAnsiTheme="minorHAnsi"/>
          <w:color w:val="000000" w:themeColor="text1"/>
          <w:sz w:val="22"/>
          <w:szCs w:val="22"/>
        </w:rPr>
        <w:t xml:space="preserve"> </w:t>
      </w:r>
      <w:r w:rsidRPr="003C3CD7" w:rsidR="7EAA77DF">
        <w:rPr>
          <w:rFonts w:cs="Calibri" w:asciiTheme="minorHAnsi" w:hAnsiTheme="minorHAnsi" w:eastAsiaTheme="minorEastAsia"/>
          <w:sz w:val="22"/>
          <w:szCs w:val="22"/>
        </w:rPr>
        <w:t>(survey item “</w:t>
      </w:r>
      <w:proofErr w:type="spellStart"/>
      <w:r w:rsidRPr="003C3CD7" w:rsidR="7EAA77DF">
        <w:rPr>
          <w:rFonts w:cs="Calibri" w:asciiTheme="minorHAnsi" w:hAnsiTheme="minorHAnsi" w:eastAsiaTheme="minorEastAsia"/>
          <w:sz w:val="22"/>
          <w:szCs w:val="22"/>
        </w:rPr>
        <w:t>visit_read</w:t>
      </w:r>
      <w:proofErr w:type="spellEnd"/>
      <w:r w:rsidRPr="003C3CD7" w:rsidR="7EAA77DF">
        <w:rPr>
          <w:rFonts w:cs="Calibri" w:asciiTheme="minorHAnsi" w:hAnsiTheme="minorHAnsi" w:eastAsiaTheme="minorEastAsia"/>
          <w:sz w:val="22"/>
          <w:szCs w:val="22"/>
        </w:rPr>
        <w:t>”)</w:t>
      </w:r>
      <w:r w:rsidRPr="003C3CD7" w:rsidR="002B46E0">
        <w:rPr>
          <w:rFonts w:cs="Calibri" w:asciiTheme="minorHAnsi" w:hAnsiTheme="minorHAnsi"/>
          <w:color w:val="000000" w:themeColor="text1"/>
          <w:sz w:val="22"/>
          <w:szCs w:val="22"/>
        </w:rPr>
        <w:t xml:space="preserve">, described </w:t>
      </w:r>
      <w:r w:rsidRPr="003C3CD7" w:rsidR="002113CC">
        <w:rPr>
          <w:rFonts w:cs="Calibri" w:asciiTheme="minorHAnsi" w:hAnsiTheme="minorHAnsi"/>
          <w:color w:val="000000" w:themeColor="text1"/>
          <w:sz w:val="22"/>
          <w:szCs w:val="22"/>
        </w:rPr>
        <w:t>similar problems to their own</w:t>
      </w:r>
      <w:r w:rsidRPr="003C3CD7" w:rsidR="0253520E">
        <w:rPr>
          <w:rFonts w:cs="Calibri" w:asciiTheme="minorHAnsi" w:hAnsiTheme="minorHAnsi"/>
          <w:color w:val="000000" w:themeColor="text1"/>
          <w:sz w:val="22"/>
          <w:szCs w:val="22"/>
        </w:rPr>
        <w:t xml:space="preserve"> </w:t>
      </w:r>
      <w:r w:rsidRPr="003C3CD7" w:rsidR="0253520E">
        <w:rPr>
          <w:rFonts w:cs="Calibri" w:asciiTheme="minorHAnsi" w:hAnsiTheme="minorHAnsi" w:eastAsiaTheme="minorEastAsia"/>
          <w:sz w:val="22"/>
          <w:szCs w:val="22"/>
        </w:rPr>
        <w:t>( “</w:t>
      </w:r>
      <w:proofErr w:type="spellStart"/>
      <w:r w:rsidRPr="003C3CD7" w:rsidR="0253520E">
        <w:rPr>
          <w:rFonts w:cs="Calibri" w:asciiTheme="minorHAnsi" w:hAnsiTheme="minorHAnsi" w:eastAsiaTheme="minorEastAsia"/>
          <w:sz w:val="22"/>
          <w:szCs w:val="22"/>
        </w:rPr>
        <w:t>help_same</w:t>
      </w:r>
      <w:proofErr w:type="spellEnd"/>
      <w:r w:rsidRPr="003C3CD7" w:rsidR="0253520E">
        <w:rPr>
          <w:rFonts w:cs="Calibri" w:asciiTheme="minorHAnsi" w:hAnsiTheme="minorHAnsi" w:eastAsiaTheme="minorEastAsia"/>
          <w:sz w:val="22"/>
          <w:szCs w:val="22"/>
        </w:rPr>
        <w:t>”)</w:t>
      </w:r>
      <w:r w:rsidRPr="003C3CD7" w:rsidR="002113CC">
        <w:rPr>
          <w:rFonts w:cs="Calibri" w:asciiTheme="minorHAnsi" w:hAnsiTheme="minorHAnsi"/>
          <w:color w:val="000000" w:themeColor="text1"/>
          <w:sz w:val="22"/>
          <w:szCs w:val="22"/>
        </w:rPr>
        <w:t xml:space="preserve">, </w:t>
      </w:r>
      <w:r w:rsidRPr="003C3CD7" w:rsidR="007A06D0">
        <w:rPr>
          <w:rFonts w:cs="Calibri" w:asciiTheme="minorHAnsi" w:hAnsiTheme="minorHAnsi"/>
          <w:color w:val="000000" w:themeColor="text1"/>
          <w:sz w:val="22"/>
          <w:szCs w:val="22"/>
        </w:rPr>
        <w:t xml:space="preserve">or </w:t>
      </w:r>
      <w:r w:rsidRPr="003C3CD7" w:rsidR="00E805A7">
        <w:rPr>
          <w:rFonts w:cs="Calibri" w:asciiTheme="minorHAnsi" w:hAnsiTheme="minorHAnsi"/>
          <w:color w:val="000000" w:themeColor="text1"/>
          <w:sz w:val="22"/>
          <w:szCs w:val="22"/>
        </w:rPr>
        <w:t>conveyed understanding</w:t>
      </w:r>
      <w:r w:rsidRPr="003C3CD7" w:rsidR="50AB76EA">
        <w:rPr>
          <w:rFonts w:cs="Calibri" w:asciiTheme="minorHAnsi" w:hAnsiTheme="minorHAnsi"/>
          <w:color w:val="000000" w:themeColor="text1"/>
          <w:sz w:val="22"/>
          <w:szCs w:val="22"/>
        </w:rPr>
        <w:t xml:space="preserve"> (</w:t>
      </w:r>
      <w:proofErr w:type="spellStart"/>
      <w:r w:rsidRPr="003C3CD7" w:rsidR="50AB76EA">
        <w:rPr>
          <w:rFonts w:cs="Calibri" w:asciiTheme="minorHAnsi" w:hAnsiTheme="minorHAnsi"/>
          <w:color w:val="000000" w:themeColor="text1"/>
          <w:sz w:val="22"/>
          <w:szCs w:val="22"/>
        </w:rPr>
        <w:t>help_understood</w:t>
      </w:r>
      <w:proofErr w:type="spellEnd"/>
      <w:r w:rsidRPr="003C3CD7" w:rsidR="50AB76EA">
        <w:rPr>
          <w:rFonts w:cs="Calibri" w:asciiTheme="minorHAnsi" w:hAnsiTheme="minorHAnsi"/>
          <w:color w:val="000000" w:themeColor="text1"/>
          <w:sz w:val="22"/>
          <w:szCs w:val="22"/>
        </w:rPr>
        <w:t>)</w:t>
      </w:r>
      <w:r w:rsidRPr="003C3CD7" w:rsidR="6771D187">
        <w:rPr>
          <w:rFonts w:cs="Calibri" w:asciiTheme="minorHAnsi" w:hAnsiTheme="minorHAnsi"/>
          <w:color w:val="000000" w:themeColor="text1"/>
          <w:sz w:val="22"/>
          <w:szCs w:val="22"/>
        </w:rPr>
        <w:t xml:space="preserve"> </w:t>
      </w:r>
      <w:r w:rsidRPr="003C3CD7" w:rsidR="007A06D0">
        <w:rPr>
          <w:rFonts w:cs="Calibri" w:asciiTheme="minorHAnsi" w:hAnsiTheme="minorHAnsi"/>
          <w:color w:val="000000" w:themeColor="text1"/>
          <w:sz w:val="22"/>
          <w:szCs w:val="22"/>
        </w:rPr>
        <w:t>; felt less isolated</w:t>
      </w:r>
      <w:r w:rsidRPr="003C3CD7" w:rsidR="1D1EA9F4">
        <w:rPr>
          <w:rFonts w:cs="Calibri" w:asciiTheme="minorHAnsi" w:hAnsiTheme="minorHAnsi"/>
          <w:color w:val="000000" w:themeColor="text1"/>
          <w:sz w:val="22"/>
          <w:szCs w:val="22"/>
        </w:rPr>
        <w:t xml:space="preserve"> (</w:t>
      </w:r>
      <w:r w:rsidRPr="003C3CD7" w:rsidR="1D1EA9F4">
        <w:rPr>
          <w:rFonts w:cs="Calibri" w:asciiTheme="minorHAnsi" w:hAnsiTheme="minorHAnsi" w:eastAsiaTheme="minorEastAsia"/>
          <w:sz w:val="22"/>
          <w:szCs w:val="22"/>
        </w:rPr>
        <w:t>“</w:t>
      </w:r>
      <w:proofErr w:type="spellStart"/>
      <w:r w:rsidRPr="003C3CD7" w:rsidR="1D1EA9F4">
        <w:rPr>
          <w:rFonts w:cs="Calibri" w:asciiTheme="minorHAnsi" w:hAnsiTheme="minorHAnsi" w:eastAsiaTheme="minorEastAsia"/>
          <w:sz w:val="22"/>
          <w:szCs w:val="22"/>
        </w:rPr>
        <w:t>help_isolated</w:t>
      </w:r>
      <w:proofErr w:type="spellEnd"/>
      <w:r w:rsidRPr="003C3CD7" w:rsidR="1D1EA9F4">
        <w:rPr>
          <w:rFonts w:cs="Calibri" w:asciiTheme="minorHAnsi" w:hAnsiTheme="minorHAnsi" w:eastAsiaTheme="minorEastAsia"/>
          <w:sz w:val="22"/>
          <w:szCs w:val="22"/>
        </w:rPr>
        <w:t>”)</w:t>
      </w:r>
      <w:r w:rsidRPr="003C3CD7" w:rsidR="007A06D0">
        <w:rPr>
          <w:rFonts w:cs="Calibri" w:asciiTheme="minorHAnsi" w:hAnsiTheme="minorHAnsi"/>
          <w:color w:val="000000" w:themeColor="text1"/>
          <w:sz w:val="22"/>
          <w:szCs w:val="22"/>
        </w:rPr>
        <w:t>, and less alone</w:t>
      </w:r>
      <w:r w:rsidRPr="003C3CD7" w:rsidR="59A18FAB">
        <w:rPr>
          <w:rFonts w:cs="Calibri" w:asciiTheme="minorHAnsi" w:hAnsiTheme="minorHAnsi"/>
          <w:color w:val="000000" w:themeColor="text1"/>
          <w:sz w:val="22"/>
          <w:szCs w:val="22"/>
        </w:rPr>
        <w:t xml:space="preserve"> </w:t>
      </w:r>
      <w:r w:rsidRPr="003C3CD7" w:rsidR="59A18FAB">
        <w:rPr>
          <w:rFonts w:cs="Calibri" w:asciiTheme="minorHAnsi" w:hAnsiTheme="minorHAnsi" w:eastAsiaTheme="minorEastAsia"/>
          <w:sz w:val="22"/>
          <w:szCs w:val="22"/>
        </w:rPr>
        <w:t>(</w:t>
      </w:r>
      <w:r w:rsidRPr="003C3CD7" w:rsidR="04D67EAD">
        <w:rPr>
          <w:rFonts w:cs="Calibri" w:asciiTheme="minorHAnsi" w:hAnsiTheme="minorHAnsi" w:eastAsiaTheme="minorEastAsia"/>
          <w:sz w:val="22"/>
          <w:szCs w:val="22"/>
        </w:rPr>
        <w:t>“</w:t>
      </w:r>
      <w:proofErr w:type="spellStart"/>
      <w:r w:rsidRPr="003C3CD7" w:rsidR="59A18FAB">
        <w:rPr>
          <w:rFonts w:cs="Calibri" w:asciiTheme="minorHAnsi" w:hAnsiTheme="minorHAnsi" w:eastAsiaTheme="minorEastAsia"/>
          <w:sz w:val="22"/>
          <w:szCs w:val="22"/>
        </w:rPr>
        <w:t>help_alone</w:t>
      </w:r>
      <w:proofErr w:type="spellEnd"/>
      <w:r w:rsidRPr="003C3CD7" w:rsidR="59A18FAB">
        <w:rPr>
          <w:rFonts w:cs="Calibri" w:asciiTheme="minorHAnsi" w:hAnsiTheme="minorHAnsi" w:eastAsiaTheme="minorEastAsia"/>
          <w:sz w:val="22"/>
          <w:szCs w:val="22"/>
        </w:rPr>
        <w:t>”)</w:t>
      </w:r>
      <w:r w:rsidRPr="003C3CD7" w:rsidR="007A06D0">
        <w:rPr>
          <w:rFonts w:cs="Calibri" w:asciiTheme="minorHAnsi" w:hAnsiTheme="minorHAnsi"/>
          <w:color w:val="000000" w:themeColor="text1"/>
          <w:sz w:val="22"/>
          <w:szCs w:val="22"/>
        </w:rPr>
        <w:t xml:space="preserve"> (neg correl</w:t>
      </w:r>
      <w:r w:rsidRPr="003C3CD7" w:rsidR="0071509F">
        <w:rPr>
          <w:rFonts w:cs="Calibri" w:asciiTheme="minorHAnsi" w:hAnsiTheme="minorHAnsi"/>
          <w:color w:val="000000" w:themeColor="text1"/>
          <w:sz w:val="22"/>
          <w:szCs w:val="22"/>
        </w:rPr>
        <w:t>ation</w:t>
      </w:r>
      <w:r w:rsidRPr="003C3CD7" w:rsidR="007A06D0">
        <w:rPr>
          <w:rFonts w:cs="Calibri" w:asciiTheme="minorHAnsi" w:hAnsiTheme="minorHAnsi"/>
          <w:color w:val="000000" w:themeColor="text1"/>
          <w:sz w:val="22"/>
          <w:szCs w:val="22"/>
        </w:rPr>
        <w:t xml:space="preserve">) generally, and less like an outsider </w:t>
      </w:r>
      <w:r w:rsidRPr="003C3CD7" w:rsidR="093D6421">
        <w:rPr>
          <w:rFonts w:cs="Calibri" w:asciiTheme="minorHAnsi" w:hAnsiTheme="minorHAnsi"/>
          <w:color w:val="000000" w:themeColor="text1"/>
          <w:sz w:val="22"/>
          <w:szCs w:val="22"/>
        </w:rPr>
        <w:t xml:space="preserve">(“safe_3”) </w:t>
      </w:r>
      <w:r w:rsidRPr="003C3CD7" w:rsidR="007A06D0">
        <w:rPr>
          <w:rFonts w:cs="Calibri" w:asciiTheme="minorHAnsi" w:hAnsiTheme="minorHAnsi"/>
          <w:color w:val="000000" w:themeColor="text1"/>
          <w:sz w:val="22"/>
          <w:szCs w:val="22"/>
        </w:rPr>
        <w:t>and more welcome in the forum</w:t>
      </w:r>
      <w:r w:rsidRPr="003C3CD7" w:rsidR="28ACC53E">
        <w:rPr>
          <w:rFonts w:cs="Calibri" w:asciiTheme="minorHAnsi" w:hAnsiTheme="minorHAnsi"/>
          <w:color w:val="000000" w:themeColor="text1"/>
          <w:sz w:val="22"/>
          <w:szCs w:val="22"/>
        </w:rPr>
        <w:t xml:space="preserve"> </w:t>
      </w:r>
      <w:r w:rsidRPr="003C3CD7" w:rsidR="25042B9E">
        <w:rPr>
          <w:rFonts w:cs="Calibri" w:asciiTheme="minorHAnsi" w:hAnsiTheme="minorHAnsi" w:eastAsiaTheme="minorEastAsia"/>
          <w:sz w:val="22"/>
          <w:szCs w:val="22"/>
        </w:rPr>
        <w:t>(“safe_5”)</w:t>
      </w:r>
      <w:r w:rsidRPr="003C3CD7" w:rsidR="23EB01C4">
        <w:rPr>
          <w:rFonts w:cs="Calibri" w:asciiTheme="minorHAnsi" w:hAnsiTheme="minorHAnsi" w:eastAsiaTheme="minorEastAsia"/>
          <w:sz w:val="22"/>
          <w:szCs w:val="22"/>
        </w:rPr>
        <w:t xml:space="preserve"> specifically. C</w:t>
      </w:r>
      <w:r w:rsidRPr="003C3CD7" w:rsidR="001A7087">
        <w:rPr>
          <w:rFonts w:cs="Calibri" w:asciiTheme="minorHAnsi" w:hAnsiTheme="minorHAnsi"/>
          <w:color w:val="000000" w:themeColor="text1"/>
          <w:sz w:val="22"/>
          <w:szCs w:val="22"/>
        </w:rPr>
        <w:t xml:space="preserve">orrelations </w:t>
      </w:r>
      <w:r w:rsidRPr="003C3CD7" w:rsidR="00E80314">
        <w:rPr>
          <w:rFonts w:cs="Calibri" w:asciiTheme="minorHAnsi" w:hAnsiTheme="minorHAnsi"/>
          <w:color w:val="000000" w:themeColor="text1"/>
          <w:sz w:val="22"/>
          <w:szCs w:val="22"/>
        </w:rPr>
        <w:t xml:space="preserve">reported </w:t>
      </w:r>
      <w:r w:rsidRPr="003C3CD7" w:rsidR="001A7087">
        <w:rPr>
          <w:rFonts w:cs="Calibri" w:asciiTheme="minorHAnsi" w:hAnsiTheme="minorHAnsi"/>
          <w:color w:val="000000" w:themeColor="text1"/>
          <w:sz w:val="22"/>
          <w:szCs w:val="22"/>
        </w:rPr>
        <w:t>in</w:t>
      </w:r>
      <w:r w:rsidRPr="003C3CD7" w:rsidR="00AD2391">
        <w:rPr>
          <w:rFonts w:cs="Calibri" w:asciiTheme="minorHAnsi" w:hAnsiTheme="minorHAnsi"/>
          <w:color w:val="000000" w:themeColor="text1"/>
          <w:sz w:val="22"/>
          <w:szCs w:val="22"/>
        </w:rPr>
        <w:t xml:space="preserve"> </w:t>
      </w:r>
      <w:r w:rsidR="00450467">
        <w:rPr>
          <w:rFonts w:cs="Calibri" w:asciiTheme="minorHAnsi" w:hAnsiTheme="minorHAnsi"/>
          <w:color w:val="000000" w:themeColor="text1"/>
          <w:sz w:val="22"/>
          <w:szCs w:val="22"/>
        </w:rPr>
        <w:t xml:space="preserve">Appendix </w:t>
      </w:r>
      <w:hyperlink r:id="rId22">
        <w:r w:rsidR="00450467">
          <w:rPr>
            <w:rStyle w:val="Hyperlink"/>
            <w:rFonts w:cs="Calibri" w:asciiTheme="minorHAnsi" w:hAnsiTheme="minorHAnsi"/>
            <w:sz w:val="22"/>
            <w:szCs w:val="22"/>
          </w:rPr>
          <w:t>8</w:t>
        </w:r>
      </w:hyperlink>
      <w:r w:rsidRPr="003C3CD7" w:rsidR="00AD2391">
        <w:rPr>
          <w:rFonts w:cs="Calibri" w:asciiTheme="minorHAnsi" w:hAnsiTheme="minorHAnsi"/>
          <w:color w:val="000000" w:themeColor="text1"/>
          <w:sz w:val="22"/>
          <w:szCs w:val="22"/>
        </w:rPr>
        <w:t>)</w:t>
      </w:r>
      <w:r w:rsidRPr="003C3CD7" w:rsidR="007A06D0">
        <w:rPr>
          <w:rFonts w:cs="Calibri" w:asciiTheme="minorHAnsi" w:hAnsiTheme="minorHAnsi"/>
          <w:color w:val="000000" w:themeColor="text1"/>
          <w:sz w:val="22"/>
          <w:szCs w:val="22"/>
        </w:rPr>
        <w:t xml:space="preserve">. </w:t>
      </w:r>
    </w:p>
    <w:p w:rsidRPr="003C3CD7" w:rsidR="004D5322" w:rsidP="00836402" w:rsidRDefault="004D5322" w14:paraId="144FF469" w14:textId="77777777">
      <w:pPr>
        <w:pStyle w:val="paragraph"/>
        <w:spacing w:before="0" w:beforeAutospacing="0" w:after="0" w:afterAutospacing="0"/>
        <w:textAlignment w:val="baseline"/>
        <w:rPr>
          <w:rFonts w:cs="Calibri" w:asciiTheme="minorHAnsi" w:hAnsiTheme="minorHAnsi"/>
          <w:color w:val="000000" w:themeColor="text1"/>
          <w:sz w:val="22"/>
          <w:szCs w:val="22"/>
        </w:rPr>
      </w:pPr>
    </w:p>
    <w:p w:rsidRPr="003C3CD7" w:rsidR="00386E6B" w:rsidP="001D70DC" w:rsidRDefault="00466D13" w14:paraId="0BDF43AA" w14:textId="785B8AFA">
      <w:pPr>
        <w:pStyle w:val="Heading4"/>
        <w:rPr>
          <w:rFonts w:ascii="Calibri" w:hAnsi="Calibri" w:eastAsia="Roboto" w:cs="Calibri"/>
          <w:color w:val="1A254C"/>
          <w:sz w:val="24"/>
          <w:szCs w:val="24"/>
        </w:rPr>
      </w:pPr>
      <w:r w:rsidRPr="003C3CD7">
        <w:rPr>
          <w:rFonts w:ascii="Calibri" w:hAnsi="Calibri" w:cs="Calibri"/>
          <w:sz w:val="24"/>
          <w:szCs w:val="24"/>
          <w:lang w:val="en-US"/>
        </w:rPr>
        <w:t xml:space="preserve">Interviews </w:t>
      </w:r>
    </w:p>
    <w:p w:rsidRPr="003C3CD7" w:rsidR="0024505A" w:rsidP="009D727F" w:rsidRDefault="0024505A" w14:paraId="5CCE1762" w14:textId="78C1FD9A">
      <w:pPr>
        <w:shd w:val="clear" w:color="auto" w:fill="FFFFFF" w:themeFill="background1"/>
        <w:spacing w:after="0" w:line="279" w:lineRule="auto"/>
        <w:rPr>
          <w:rFonts w:ascii="Calibri" w:hAnsi="Calibri" w:eastAsia="Roboto" w:cs="Calibri"/>
          <w:color w:val="000000" w:themeColor="text1"/>
          <w:sz w:val="24"/>
          <w:szCs w:val="24"/>
        </w:rPr>
      </w:pPr>
      <w:r w:rsidRPr="003C3CD7">
        <w:rPr>
          <w:rFonts w:ascii="Calibri" w:hAnsi="Calibri" w:eastAsia="Roboto" w:cs="Calibri"/>
          <w:color w:val="000000" w:themeColor="text1"/>
          <w:sz w:val="24"/>
          <w:szCs w:val="24"/>
        </w:rPr>
        <w:t xml:space="preserve">There was clear evidence that using forums could </w:t>
      </w:r>
      <w:r w:rsidRPr="003C3CD7" w:rsidR="00390B1F">
        <w:rPr>
          <w:rFonts w:ascii="Calibri" w:hAnsi="Calibri" w:eastAsia="Roboto" w:cs="Calibri"/>
          <w:color w:val="000000" w:themeColor="text1"/>
          <w:sz w:val="24"/>
          <w:szCs w:val="24"/>
        </w:rPr>
        <w:t xml:space="preserve">be beneficial for </w:t>
      </w:r>
      <w:r w:rsidRPr="003C3CD7">
        <w:rPr>
          <w:rFonts w:ascii="Calibri" w:hAnsi="Calibri" w:eastAsia="Roboto" w:cs="Calibri"/>
          <w:color w:val="000000" w:themeColor="text1"/>
          <w:sz w:val="24"/>
          <w:szCs w:val="24"/>
        </w:rPr>
        <w:t xml:space="preserve">people </w:t>
      </w:r>
      <w:r w:rsidRPr="003C3CD7" w:rsidR="00390B1F">
        <w:rPr>
          <w:rFonts w:ascii="Calibri" w:hAnsi="Calibri" w:eastAsia="Roboto" w:cs="Calibri"/>
          <w:color w:val="000000" w:themeColor="text1"/>
          <w:sz w:val="24"/>
          <w:szCs w:val="24"/>
        </w:rPr>
        <w:t>in helping them to f</w:t>
      </w:r>
      <w:r w:rsidRPr="003C3CD7">
        <w:rPr>
          <w:rFonts w:ascii="Calibri" w:hAnsi="Calibri" w:eastAsia="Roboto" w:cs="Calibri"/>
          <w:color w:val="000000" w:themeColor="text1"/>
          <w:sz w:val="24"/>
          <w:szCs w:val="24"/>
        </w:rPr>
        <w:t>eel less alone</w:t>
      </w:r>
      <w:r w:rsidRPr="003C3CD7" w:rsidR="00974A78">
        <w:rPr>
          <w:rFonts w:ascii="Calibri" w:hAnsi="Calibri" w:eastAsia="Roboto" w:cs="Calibri"/>
          <w:color w:val="000000" w:themeColor="text1"/>
          <w:sz w:val="24"/>
          <w:szCs w:val="24"/>
        </w:rPr>
        <w:t>:</w:t>
      </w:r>
    </w:p>
    <w:p w:rsidRPr="00974A78" w:rsidR="00326F14" w:rsidP="009D727F" w:rsidRDefault="00326F14" w14:paraId="7B763BCD" w14:textId="77777777">
      <w:pPr>
        <w:shd w:val="clear" w:color="auto" w:fill="FFFFFF" w:themeFill="background1"/>
        <w:spacing w:after="0" w:line="279" w:lineRule="auto"/>
        <w:rPr>
          <w:rFonts w:ascii="Roboto" w:hAnsi="Roboto" w:eastAsia="Roboto" w:cs="Roboto"/>
          <w:color w:val="000000" w:themeColor="text1"/>
          <w:sz w:val="21"/>
          <w:szCs w:val="21"/>
        </w:rPr>
      </w:pPr>
    </w:p>
    <w:p w:rsidRPr="00CD4019" w:rsidR="00390B1F" w:rsidP="00390B1F" w:rsidRDefault="00046E34" w14:paraId="3006B107" w14:textId="44DA33A6">
      <w:pPr>
        <w:spacing w:line="279" w:lineRule="auto"/>
        <w:rPr>
          <w:rFonts w:eastAsiaTheme="minorEastAsia"/>
          <w:i/>
          <w:iCs/>
          <w:color w:val="000000" w:themeColor="text1"/>
          <w:u w:val="single"/>
        </w:rPr>
      </w:pPr>
      <w:r>
        <w:rPr>
          <w:rFonts w:eastAsiaTheme="minorEastAsia"/>
          <w:i/>
          <w:iCs/>
          <w:color w:val="000000" w:themeColor="text1"/>
          <w:lang w:val="en-US"/>
        </w:rPr>
        <w:t>“</w:t>
      </w:r>
      <w:r w:rsidRPr="00974A78" w:rsidR="00390B1F">
        <w:rPr>
          <w:rFonts w:eastAsiaTheme="minorEastAsia"/>
          <w:i/>
          <w:iCs/>
          <w:color w:val="000000" w:themeColor="text1"/>
          <w:lang w:val="en-US"/>
        </w:rPr>
        <w:t xml:space="preserve">I </w:t>
      </w:r>
      <w:r w:rsidRPr="00974A78" w:rsidR="00390B1F">
        <w:rPr>
          <w:rFonts w:eastAsiaTheme="minorEastAsia"/>
          <w:b/>
          <w:bCs/>
          <w:i/>
          <w:iCs/>
          <w:color w:val="000000" w:themeColor="text1"/>
          <w:lang w:val="en-US"/>
        </w:rPr>
        <w:t>don’t feel alone anymore and that’s the best thing about it</w:t>
      </w:r>
      <w:r w:rsidRPr="00974A78" w:rsidR="00390B1F">
        <w:rPr>
          <w:rFonts w:eastAsiaTheme="minorEastAsia"/>
          <w:i/>
          <w:iCs/>
          <w:color w:val="000000" w:themeColor="text1"/>
          <w:lang w:val="en-US"/>
        </w:rPr>
        <w:t xml:space="preserve"> is when you go on forums and you go on these mental health support networks and you can see people, you know they’re there because they talk and they speak and it’s all words, it’s all writing you’re not alone.</w:t>
      </w:r>
      <w:r>
        <w:rPr>
          <w:rFonts w:eastAsiaTheme="minorEastAsia"/>
          <w:i/>
          <w:iCs/>
          <w:color w:val="000000" w:themeColor="text1"/>
          <w:lang w:val="en-US"/>
        </w:rPr>
        <w:t>”</w:t>
      </w:r>
      <w:r w:rsidRPr="00974A78" w:rsidR="00390B1F">
        <w:rPr>
          <w:rFonts w:eastAsiaTheme="minorEastAsia"/>
          <w:i/>
          <w:iCs/>
          <w:color w:val="000000" w:themeColor="text1"/>
          <w:lang w:val="en-US"/>
        </w:rPr>
        <w:t xml:space="preserve"> </w:t>
      </w:r>
      <w:r w:rsidRPr="00CD4019" w:rsidR="00390B1F">
        <w:rPr>
          <w:rFonts w:eastAsiaTheme="minorEastAsia"/>
          <w:i/>
          <w:iCs/>
          <w:color w:val="000000" w:themeColor="text1"/>
          <w:u w:val="single"/>
          <w:lang w:val="en-US"/>
        </w:rPr>
        <w:t xml:space="preserve">Magpie_126 </w:t>
      </w:r>
      <w:r w:rsidRPr="00CD4019" w:rsidR="00390B1F">
        <w:rPr>
          <w:rFonts w:eastAsiaTheme="minorEastAsia"/>
          <w:i/>
          <w:iCs/>
          <w:color w:val="000000" w:themeColor="text1"/>
          <w:u w:val="single"/>
        </w:rPr>
        <w:t> </w:t>
      </w:r>
    </w:p>
    <w:p w:rsidR="00056771" w:rsidP="00974A78" w:rsidRDefault="00F35824" w14:paraId="5E4D3FAC" w14:textId="5D2EB830">
      <w:pPr>
        <w:shd w:val="clear" w:color="auto" w:fill="FFFFFF" w:themeFill="background1"/>
        <w:spacing w:after="0" w:line="279" w:lineRule="auto"/>
        <w:rPr>
          <w:rFonts w:ascii="Roboto" w:hAnsi="Roboto" w:eastAsia="Roboto" w:cs="Roboto"/>
          <w:color w:val="000000" w:themeColor="text1"/>
          <w:sz w:val="21"/>
          <w:szCs w:val="21"/>
        </w:rPr>
      </w:pPr>
      <w:r w:rsidRPr="00974A78">
        <w:rPr>
          <w:rFonts w:ascii="Roboto" w:hAnsi="Roboto" w:eastAsia="Roboto" w:cs="Roboto"/>
          <w:color w:val="000000" w:themeColor="text1"/>
          <w:sz w:val="21"/>
          <w:szCs w:val="21"/>
        </w:rPr>
        <w:t>The benefits</w:t>
      </w:r>
      <w:r w:rsidRPr="00974A78" w:rsidR="00E56CB2">
        <w:rPr>
          <w:rFonts w:ascii="Roboto" w:hAnsi="Roboto" w:eastAsia="Roboto" w:cs="Roboto"/>
          <w:color w:val="000000" w:themeColor="text1"/>
          <w:sz w:val="21"/>
          <w:szCs w:val="21"/>
        </w:rPr>
        <w:t xml:space="preserve"> of reading about others</w:t>
      </w:r>
      <w:r w:rsidRPr="00974A78" w:rsidR="00056771">
        <w:rPr>
          <w:rFonts w:ascii="Roboto" w:hAnsi="Roboto" w:eastAsia="Roboto" w:cs="Roboto"/>
          <w:color w:val="000000" w:themeColor="text1"/>
          <w:sz w:val="21"/>
          <w:szCs w:val="21"/>
        </w:rPr>
        <w:t>’</w:t>
      </w:r>
      <w:r w:rsidRPr="00974A78" w:rsidR="00E56CB2">
        <w:rPr>
          <w:rFonts w:ascii="Roboto" w:hAnsi="Roboto" w:eastAsia="Roboto" w:cs="Roboto"/>
          <w:color w:val="000000" w:themeColor="text1"/>
          <w:sz w:val="21"/>
          <w:szCs w:val="21"/>
        </w:rPr>
        <w:t xml:space="preserve"> experiences </w:t>
      </w:r>
      <w:r w:rsidRPr="00974A78" w:rsidR="004D1178">
        <w:rPr>
          <w:rFonts w:ascii="Roboto" w:hAnsi="Roboto" w:eastAsia="Roboto" w:cs="Roboto"/>
          <w:color w:val="000000" w:themeColor="text1"/>
          <w:sz w:val="21"/>
          <w:szCs w:val="21"/>
        </w:rPr>
        <w:t xml:space="preserve">deepened when it was </w:t>
      </w:r>
      <w:r w:rsidRPr="00974A78" w:rsidR="008E532A">
        <w:rPr>
          <w:rFonts w:ascii="Roboto" w:hAnsi="Roboto" w:eastAsia="Roboto" w:cs="Roboto"/>
          <w:color w:val="000000" w:themeColor="text1"/>
          <w:sz w:val="21"/>
          <w:szCs w:val="21"/>
        </w:rPr>
        <w:t>evident</w:t>
      </w:r>
      <w:r w:rsidRPr="00974A78" w:rsidR="004D1178">
        <w:rPr>
          <w:rFonts w:ascii="Roboto" w:hAnsi="Roboto" w:eastAsia="Roboto" w:cs="Roboto"/>
          <w:color w:val="000000" w:themeColor="text1"/>
          <w:sz w:val="21"/>
          <w:szCs w:val="21"/>
        </w:rPr>
        <w:t xml:space="preserve"> that people with similar “weird” experiences </w:t>
      </w:r>
      <w:r w:rsidRPr="00974A78" w:rsidR="008E532A">
        <w:rPr>
          <w:rFonts w:ascii="Roboto" w:hAnsi="Roboto" w:eastAsia="Roboto" w:cs="Roboto"/>
          <w:color w:val="000000" w:themeColor="text1"/>
          <w:sz w:val="21"/>
          <w:szCs w:val="21"/>
        </w:rPr>
        <w:t xml:space="preserve">were </w:t>
      </w:r>
      <w:r w:rsidRPr="00974A78" w:rsidR="001F5C45">
        <w:rPr>
          <w:rFonts w:ascii="Roboto" w:hAnsi="Roboto" w:eastAsia="Roboto" w:cs="Roboto"/>
          <w:color w:val="000000" w:themeColor="text1"/>
          <w:sz w:val="21"/>
          <w:szCs w:val="21"/>
        </w:rPr>
        <w:t>accepted and understood</w:t>
      </w:r>
      <w:r w:rsidRPr="00974A78" w:rsidR="000E4DF3">
        <w:rPr>
          <w:rFonts w:ascii="Roboto" w:hAnsi="Roboto" w:eastAsia="Roboto" w:cs="Roboto"/>
          <w:color w:val="000000" w:themeColor="text1"/>
          <w:sz w:val="21"/>
          <w:szCs w:val="21"/>
        </w:rPr>
        <w:t xml:space="preserve">, as </w:t>
      </w:r>
      <w:r w:rsidRPr="00974A78" w:rsidR="004D1178">
        <w:rPr>
          <w:rFonts w:ascii="Roboto" w:hAnsi="Roboto" w:eastAsia="Roboto" w:cs="Roboto"/>
          <w:color w:val="000000" w:themeColor="text1"/>
          <w:sz w:val="21"/>
          <w:szCs w:val="21"/>
        </w:rPr>
        <w:t>users gen</w:t>
      </w:r>
      <w:r w:rsidRPr="00974A78" w:rsidR="00A02218">
        <w:rPr>
          <w:rFonts w:ascii="Roboto" w:hAnsi="Roboto" w:eastAsia="Roboto" w:cs="Roboto"/>
          <w:color w:val="000000" w:themeColor="text1"/>
          <w:sz w:val="21"/>
          <w:szCs w:val="21"/>
        </w:rPr>
        <w:t>er</w:t>
      </w:r>
      <w:r w:rsidRPr="00974A78" w:rsidR="004D1178">
        <w:rPr>
          <w:rFonts w:ascii="Roboto" w:hAnsi="Roboto" w:eastAsia="Roboto" w:cs="Roboto"/>
          <w:color w:val="000000" w:themeColor="text1"/>
          <w:sz w:val="21"/>
          <w:szCs w:val="21"/>
        </w:rPr>
        <w:t>alise</w:t>
      </w:r>
      <w:r w:rsidRPr="00974A78" w:rsidR="008E532A">
        <w:rPr>
          <w:rFonts w:ascii="Roboto" w:hAnsi="Roboto" w:eastAsia="Roboto" w:cs="Roboto"/>
          <w:color w:val="000000" w:themeColor="text1"/>
          <w:sz w:val="21"/>
          <w:szCs w:val="21"/>
        </w:rPr>
        <w:t>d</w:t>
      </w:r>
      <w:r w:rsidRPr="00974A78" w:rsidR="004D1178">
        <w:rPr>
          <w:rFonts w:ascii="Roboto" w:hAnsi="Roboto" w:eastAsia="Roboto" w:cs="Roboto"/>
          <w:color w:val="000000" w:themeColor="text1"/>
          <w:sz w:val="21"/>
          <w:szCs w:val="21"/>
        </w:rPr>
        <w:t xml:space="preserve"> this acceptance to themselves, </w:t>
      </w:r>
      <w:r w:rsidRPr="00974A78" w:rsidR="000E4DF3">
        <w:rPr>
          <w:rFonts w:ascii="Roboto" w:hAnsi="Roboto" w:eastAsia="Roboto" w:cs="Roboto"/>
          <w:color w:val="000000" w:themeColor="text1"/>
          <w:sz w:val="21"/>
          <w:szCs w:val="21"/>
        </w:rPr>
        <w:t xml:space="preserve">even without making any posts: </w:t>
      </w:r>
    </w:p>
    <w:p w:rsidRPr="00974A78" w:rsidR="00974A78" w:rsidP="00974A78" w:rsidRDefault="00974A78" w14:paraId="5D568C22" w14:textId="77777777">
      <w:pPr>
        <w:shd w:val="clear" w:color="auto" w:fill="FFFFFF" w:themeFill="background1"/>
        <w:spacing w:after="0" w:line="279" w:lineRule="auto"/>
        <w:rPr>
          <w:i/>
          <w:iCs/>
          <w:color w:val="000000" w:themeColor="text1"/>
          <w:lang w:val="en-US"/>
        </w:rPr>
      </w:pPr>
    </w:p>
    <w:p w:rsidRPr="00974A78" w:rsidR="00213074" w:rsidP="00056771" w:rsidRDefault="00046E34" w14:paraId="21903C56" w14:textId="37F955AD">
      <w:pPr>
        <w:spacing w:line="279" w:lineRule="auto"/>
        <w:rPr>
          <w:i/>
          <w:iCs/>
          <w:color w:val="000000" w:themeColor="text1"/>
        </w:rPr>
      </w:pPr>
      <w:r>
        <w:rPr>
          <w:i/>
          <w:iCs/>
          <w:color w:val="000000" w:themeColor="text1"/>
          <w:lang w:val="en-US"/>
        </w:rPr>
        <w:t>“</w:t>
      </w:r>
      <w:r w:rsidRPr="00974A78" w:rsidR="00376F16">
        <w:rPr>
          <w:i/>
          <w:iCs/>
          <w:color w:val="000000" w:themeColor="text1"/>
          <w:lang w:val="en-US"/>
        </w:rPr>
        <w:t xml:space="preserve">It kind of </w:t>
      </w:r>
      <w:r w:rsidRPr="00974A78" w:rsidR="00376F16">
        <w:rPr>
          <w:b/>
          <w:bCs/>
          <w:i/>
          <w:iCs/>
          <w:color w:val="000000" w:themeColor="text1"/>
          <w:lang w:val="en-US"/>
        </w:rPr>
        <w:t>made me feel less strange I suppose knowing other people are also going through it and also</w:t>
      </w:r>
      <w:r w:rsidRPr="00974A78" w:rsidR="00376F16">
        <w:rPr>
          <w:i/>
          <w:iCs/>
          <w:color w:val="000000" w:themeColor="text1"/>
          <w:lang w:val="en-US"/>
        </w:rPr>
        <w:t xml:space="preserve"> </w:t>
      </w:r>
      <w:r w:rsidRPr="00974A78" w:rsidR="00376F16">
        <w:rPr>
          <w:b/>
          <w:bCs/>
          <w:i/>
          <w:iCs/>
          <w:color w:val="000000" w:themeColor="text1"/>
          <w:lang w:val="en-US"/>
        </w:rPr>
        <w:t>that they’re trying to help as well and it feels like a community kind of</w:t>
      </w:r>
      <w:r w:rsidRPr="00974A78" w:rsidR="00376F16">
        <w:rPr>
          <w:i/>
          <w:iCs/>
          <w:color w:val="000000" w:themeColor="text1"/>
          <w:lang w:val="en-US"/>
        </w:rPr>
        <w:t>.</w:t>
      </w:r>
      <w:r>
        <w:rPr>
          <w:i/>
          <w:iCs/>
          <w:color w:val="000000" w:themeColor="text1"/>
          <w:lang w:val="en-US"/>
        </w:rPr>
        <w:t>”</w:t>
      </w:r>
      <w:r w:rsidRPr="00974A78" w:rsidR="00376F16">
        <w:rPr>
          <w:i/>
          <w:iCs/>
          <w:color w:val="000000" w:themeColor="text1"/>
          <w:lang w:val="en-US"/>
        </w:rPr>
        <w:t> </w:t>
      </w:r>
      <w:r w:rsidRPr="00974A78" w:rsidR="00376F16">
        <w:rPr>
          <w:i/>
          <w:iCs/>
          <w:color w:val="000000" w:themeColor="text1"/>
          <w:u w:val="single"/>
          <w:lang w:val="en-US"/>
        </w:rPr>
        <w:t>Starling_002</w:t>
      </w:r>
      <w:r w:rsidRPr="00974A78" w:rsidR="00376F16">
        <w:rPr>
          <w:i/>
          <w:iCs/>
          <w:color w:val="000000" w:themeColor="text1"/>
        </w:rPr>
        <w:t> </w:t>
      </w:r>
    </w:p>
    <w:p w:rsidR="00E97442" w:rsidP="0048307C" w:rsidRDefault="00EA164F" w14:paraId="3FA1E788" w14:textId="4890A310">
      <w:pPr>
        <w:spacing w:line="279" w:lineRule="auto"/>
      </w:pPr>
      <w:r>
        <w:t xml:space="preserve">Once again, </w:t>
      </w:r>
      <w:r w:rsidRPr="0048307C" w:rsidR="00A141BA">
        <w:t xml:space="preserve">the mechanisms driving connection can be </w:t>
      </w:r>
      <w:r w:rsidR="00DD744F">
        <w:t>activated</w:t>
      </w:r>
      <w:r w:rsidRPr="0048307C" w:rsidR="00A141BA">
        <w:t xml:space="preserve"> more strongly when people post </w:t>
      </w:r>
      <w:r w:rsidR="002E3F0E">
        <w:t xml:space="preserve">about </w:t>
      </w:r>
      <w:r w:rsidRPr="0048307C" w:rsidR="00A141BA">
        <w:t xml:space="preserve">their own experiences. </w:t>
      </w:r>
      <w:r w:rsidRPr="0048307C" w:rsidR="001460AD">
        <w:t>It’s one thing to feel accepted because you see that others share your experiences</w:t>
      </w:r>
      <w:r w:rsidR="001C7DDC">
        <w:t>,</w:t>
      </w:r>
      <w:r w:rsidRPr="0048307C" w:rsidR="001460AD">
        <w:t xml:space="preserve"> but to post is to take a brave leap and put something</w:t>
      </w:r>
      <w:r w:rsidR="00A66B1E">
        <w:t xml:space="preserve"> very </w:t>
      </w:r>
      <w:r w:rsidRPr="0048307C" w:rsidR="001460AD">
        <w:t>personal into the world</w:t>
      </w:r>
      <w:r w:rsidR="00B521FA">
        <w:t xml:space="preserve">. If </w:t>
      </w:r>
      <w:r w:rsidR="00FC10E6">
        <w:t xml:space="preserve">responded to </w:t>
      </w:r>
      <w:r w:rsidR="005A0F05">
        <w:t xml:space="preserve">positively, </w:t>
      </w:r>
      <w:r w:rsidR="00FC10E6">
        <w:t>this</w:t>
      </w:r>
      <w:r w:rsidR="00E77B92">
        <w:t xml:space="preserve"> </w:t>
      </w:r>
      <w:r w:rsidR="00793EB8">
        <w:t>affords</w:t>
      </w:r>
      <w:r w:rsidR="00681ACF">
        <w:t xml:space="preserve"> greater </w:t>
      </w:r>
      <w:r w:rsidR="00E77B92">
        <w:t xml:space="preserve">potential for </w:t>
      </w:r>
      <w:r w:rsidR="00A66B1E">
        <w:t xml:space="preserve">individual </w:t>
      </w:r>
      <w:r w:rsidR="00E77B92">
        <w:t xml:space="preserve">acceptance, </w:t>
      </w:r>
      <w:r w:rsidR="00681ACF">
        <w:t>understanding, and ultimately belonging</w:t>
      </w:r>
      <w:r w:rsidR="00D866AC">
        <w:t xml:space="preserve"> </w:t>
      </w:r>
      <w:r w:rsidR="00254844">
        <w:t>as well as</w:t>
      </w:r>
      <w:r w:rsidR="00D866AC">
        <w:t xml:space="preserve"> a challenge to </w:t>
      </w:r>
      <w:proofErr w:type="spellStart"/>
      <w:r w:rsidR="00D866AC">
        <w:t>self stigma</w:t>
      </w:r>
      <w:proofErr w:type="spellEnd"/>
      <w:r w:rsidR="00E97442">
        <w:t xml:space="preserve">. </w:t>
      </w:r>
    </w:p>
    <w:p w:rsidRPr="00204ABF" w:rsidR="004B460B" w:rsidP="004B460B" w:rsidRDefault="00254844" w14:paraId="21847A4D" w14:textId="76849442">
      <w:pPr>
        <w:spacing w:line="279" w:lineRule="auto"/>
        <w:rPr>
          <w:i/>
          <w:iCs/>
          <w:color w:val="000000" w:themeColor="text1"/>
        </w:rPr>
      </w:pPr>
      <w:r w:rsidRPr="00204ABF">
        <w:rPr>
          <w:i/>
          <w:iCs/>
          <w:color w:val="000000" w:themeColor="text1"/>
          <w:lang w:val="en-US"/>
        </w:rPr>
        <w:t>“</w:t>
      </w:r>
      <w:r w:rsidRPr="00204ABF" w:rsidR="00592A61">
        <w:rPr>
          <w:i/>
          <w:iCs/>
          <w:color w:val="000000" w:themeColor="text1"/>
          <w:lang w:val="en-US"/>
        </w:rPr>
        <w:t xml:space="preserve">It’s </w:t>
      </w:r>
      <w:r w:rsidRPr="00204ABF" w:rsidR="00592A61">
        <w:rPr>
          <w:b/>
          <w:bCs/>
          <w:i/>
          <w:iCs/>
          <w:color w:val="000000" w:themeColor="text1"/>
          <w:lang w:val="en-US"/>
        </w:rPr>
        <w:t>helped me not to be not so ashamed</w:t>
      </w:r>
      <w:r w:rsidRPr="00204ABF" w:rsidR="00592A61">
        <w:rPr>
          <w:i/>
          <w:iCs/>
          <w:color w:val="000000" w:themeColor="text1"/>
          <w:lang w:val="en-US"/>
        </w:rPr>
        <w:t xml:space="preserve">. It’s helped – </w:t>
      </w:r>
      <w:r w:rsidRPr="00204ABF" w:rsidR="00592A61">
        <w:rPr>
          <w:b/>
          <w:bCs/>
          <w:i/>
          <w:iCs/>
          <w:color w:val="000000" w:themeColor="text1"/>
          <w:lang w:val="en-US"/>
        </w:rPr>
        <w:t>this is my story</w:t>
      </w:r>
      <w:r w:rsidRPr="00204ABF" w:rsidR="00592A61">
        <w:rPr>
          <w:i/>
          <w:iCs/>
          <w:color w:val="000000" w:themeColor="text1"/>
          <w:lang w:val="en-US"/>
        </w:rPr>
        <w:t>, I’m a survivor. It helped me to be a warrior and not to be so ashamed and to hide it. It’s helped me to talk to people. It took me ages to say I was ill</w:t>
      </w:r>
      <w:r w:rsidRPr="00204ABF">
        <w:rPr>
          <w:i/>
          <w:iCs/>
          <w:color w:val="000000" w:themeColor="text1"/>
          <w:lang w:val="en-US"/>
        </w:rPr>
        <w:t>”</w:t>
      </w:r>
      <w:r w:rsidRPr="00204ABF">
        <w:rPr>
          <w:i/>
          <w:iCs/>
          <w:color w:val="000000" w:themeColor="text1"/>
          <w:u w:val="single"/>
          <w:lang w:val="en-US"/>
        </w:rPr>
        <w:t xml:space="preserve"> </w:t>
      </w:r>
      <w:r w:rsidRPr="00204ABF" w:rsidR="00592A61">
        <w:rPr>
          <w:i/>
          <w:iCs/>
          <w:color w:val="000000" w:themeColor="text1"/>
          <w:u w:val="single"/>
          <w:lang w:val="en-US"/>
        </w:rPr>
        <w:t>Magpie_077</w:t>
      </w:r>
      <w:r w:rsidRPr="00204ABF" w:rsidR="00592A61">
        <w:rPr>
          <w:i/>
          <w:iCs/>
          <w:color w:val="000000" w:themeColor="text1"/>
        </w:rPr>
        <w:t> </w:t>
      </w:r>
    </w:p>
    <w:p w:rsidRPr="00253CE5" w:rsidR="00423E28" w:rsidP="008D0B40" w:rsidRDefault="00D60958" w14:paraId="0570A5A7" w14:textId="1F001ACF">
      <w:pPr>
        <w:pStyle w:val="pf0"/>
        <w:rPr>
          <w:rFonts w:cs="Arial" w:asciiTheme="minorHAnsi" w:hAnsiTheme="minorHAnsi"/>
          <w:sz w:val="22"/>
          <w:szCs w:val="22"/>
        </w:rPr>
      </w:pPr>
      <w:r w:rsidRPr="00253CE5">
        <w:rPr>
          <w:rStyle w:val="cf01"/>
          <w:rFonts w:asciiTheme="minorHAnsi" w:hAnsiTheme="minorHAnsi" w:eastAsiaTheme="majorEastAsia"/>
          <w:sz w:val="22"/>
          <w:szCs w:val="22"/>
        </w:rPr>
        <w:t xml:space="preserve">A sense of belonging and </w:t>
      </w:r>
      <w:r w:rsidRPr="00253CE5" w:rsidR="004B1A00">
        <w:rPr>
          <w:rStyle w:val="cf01"/>
          <w:rFonts w:asciiTheme="minorHAnsi" w:hAnsiTheme="minorHAnsi" w:eastAsiaTheme="majorEastAsia"/>
          <w:sz w:val="22"/>
          <w:szCs w:val="22"/>
        </w:rPr>
        <w:t>social connection is crucial to survival of the forum</w:t>
      </w:r>
      <w:r w:rsidRPr="00253CE5" w:rsidR="0024059A">
        <w:rPr>
          <w:rStyle w:val="cf01"/>
          <w:rFonts w:asciiTheme="minorHAnsi" w:hAnsiTheme="minorHAnsi" w:eastAsiaTheme="majorEastAsia"/>
          <w:sz w:val="22"/>
          <w:szCs w:val="22"/>
        </w:rPr>
        <w:t>. It reinforces revisit</w:t>
      </w:r>
      <w:r w:rsidR="00AA6E07">
        <w:rPr>
          <w:rStyle w:val="cf01"/>
          <w:rFonts w:asciiTheme="minorHAnsi" w:hAnsiTheme="minorHAnsi" w:eastAsiaTheme="majorEastAsia"/>
          <w:sz w:val="22"/>
          <w:szCs w:val="22"/>
        </w:rPr>
        <w:t>ing</w:t>
      </w:r>
      <w:r w:rsidRPr="00253CE5" w:rsidR="0024059A">
        <w:rPr>
          <w:rStyle w:val="cf01"/>
          <w:rFonts w:asciiTheme="minorHAnsi" w:hAnsiTheme="minorHAnsi" w:eastAsiaTheme="majorEastAsia"/>
          <w:sz w:val="22"/>
          <w:szCs w:val="22"/>
        </w:rPr>
        <w:t xml:space="preserve"> and generates reciprocity</w:t>
      </w:r>
      <w:r w:rsidRPr="00253CE5" w:rsidR="00EB59B3">
        <w:rPr>
          <w:rStyle w:val="cf01"/>
          <w:rFonts w:asciiTheme="minorHAnsi" w:hAnsiTheme="minorHAnsi" w:eastAsiaTheme="majorEastAsia"/>
          <w:sz w:val="22"/>
          <w:szCs w:val="22"/>
        </w:rPr>
        <w:t xml:space="preserve">. </w:t>
      </w:r>
      <w:r w:rsidRPr="00253CE5" w:rsidR="00423E28">
        <w:rPr>
          <w:rStyle w:val="cf01"/>
          <w:rFonts w:asciiTheme="minorHAnsi" w:hAnsiTheme="minorHAnsi" w:eastAsiaTheme="majorEastAsia"/>
          <w:sz w:val="22"/>
          <w:szCs w:val="22"/>
        </w:rPr>
        <w:t xml:space="preserve">This </w:t>
      </w:r>
      <w:r w:rsidRPr="00253CE5" w:rsidR="00EB59B3">
        <w:rPr>
          <w:rStyle w:val="cf01"/>
          <w:rFonts w:asciiTheme="minorHAnsi" w:hAnsiTheme="minorHAnsi" w:eastAsiaTheme="majorEastAsia"/>
          <w:sz w:val="22"/>
          <w:szCs w:val="22"/>
        </w:rPr>
        <w:t xml:space="preserve">may be particularly true for people </w:t>
      </w:r>
      <w:r w:rsidR="00184B31">
        <w:rPr>
          <w:rStyle w:val="cf01"/>
          <w:rFonts w:asciiTheme="minorHAnsi" w:hAnsiTheme="minorHAnsi" w:eastAsiaTheme="majorEastAsia"/>
          <w:sz w:val="22"/>
          <w:szCs w:val="22"/>
        </w:rPr>
        <w:t>with lower</w:t>
      </w:r>
      <w:r w:rsidRPr="00253CE5" w:rsidR="00C51D13">
        <w:rPr>
          <w:rStyle w:val="cf01"/>
          <w:rFonts w:asciiTheme="minorHAnsi" w:hAnsiTheme="minorHAnsi" w:eastAsiaTheme="majorEastAsia"/>
          <w:sz w:val="22"/>
          <w:szCs w:val="22"/>
        </w:rPr>
        <w:t xml:space="preserve"> levels of offline support. </w:t>
      </w:r>
    </w:p>
    <w:p w:rsidRPr="00204ABF" w:rsidR="003D51BB" w:rsidP="003D51BB" w:rsidRDefault="00046E34" w14:paraId="3CD759F5" w14:textId="74250527">
      <w:pPr>
        <w:rPr>
          <w:color w:val="000000" w:themeColor="text1"/>
        </w:rPr>
      </w:pPr>
      <w:r>
        <w:rPr>
          <w:rStyle w:val="normaltextrun"/>
          <w:rFonts w:cs="Calibri" w:eastAsiaTheme="majorEastAsia"/>
          <w:i/>
          <w:color w:val="000000" w:themeColor="text1"/>
          <w:lang w:val="en-US"/>
        </w:rPr>
        <w:t>“</w:t>
      </w:r>
      <w:r w:rsidRPr="00204ABF" w:rsidR="00486C6B">
        <w:rPr>
          <w:rStyle w:val="normaltextrun"/>
          <w:rFonts w:cs="Calibri" w:eastAsiaTheme="majorEastAsia"/>
          <w:i/>
          <w:color w:val="000000" w:themeColor="text1"/>
          <w:lang w:val="en-US"/>
        </w:rPr>
        <w:t xml:space="preserve">I mean I’m quite blunt to be perfectly honest or people say, ‘I’m in a bad relationship,’ and I’ll just say, ‘Get out.’ It’s that interaction and people respond and people say, ‘I really like that </w:t>
      </w:r>
      <w:r w:rsidRPr="00204ABF" w:rsidR="00486C6B">
        <w:rPr>
          <w:rStyle w:val="normaltextrun"/>
          <w:rFonts w:cs="Calibri" w:eastAsiaTheme="majorEastAsia"/>
          <w:i/>
          <w:color w:val="000000" w:themeColor="text1"/>
          <w:lang w:val="en-US"/>
        </w:rPr>
        <w:t xml:space="preserve">comment. That was </w:t>
      </w:r>
      <w:proofErr w:type="gramStart"/>
      <w:r w:rsidRPr="00204ABF" w:rsidR="00486C6B">
        <w:rPr>
          <w:rStyle w:val="normaltextrun"/>
          <w:rFonts w:cs="Calibri" w:eastAsiaTheme="majorEastAsia"/>
          <w:i/>
          <w:color w:val="000000" w:themeColor="text1"/>
          <w:lang w:val="en-US"/>
        </w:rPr>
        <w:t>really helpful</w:t>
      </w:r>
      <w:proofErr w:type="gramEnd"/>
      <w:r w:rsidRPr="00204ABF" w:rsidR="00486C6B">
        <w:rPr>
          <w:rStyle w:val="normaltextrun"/>
          <w:rFonts w:cs="Calibri" w:eastAsiaTheme="majorEastAsia"/>
          <w:i/>
          <w:color w:val="000000" w:themeColor="text1"/>
          <w:lang w:val="en-US"/>
        </w:rPr>
        <w:t xml:space="preserve">,’ so it is </w:t>
      </w:r>
      <w:proofErr w:type="gramStart"/>
      <w:r w:rsidRPr="00204ABF" w:rsidR="00486C6B">
        <w:rPr>
          <w:rStyle w:val="normaltextrun"/>
          <w:rFonts w:cs="Calibri" w:eastAsiaTheme="majorEastAsia"/>
          <w:i/>
          <w:color w:val="000000" w:themeColor="text1"/>
          <w:lang w:val="en-US"/>
        </w:rPr>
        <w:t>definitely the</w:t>
      </w:r>
      <w:proofErr w:type="gramEnd"/>
      <w:r w:rsidRPr="00204ABF" w:rsidR="00486C6B">
        <w:rPr>
          <w:rStyle w:val="normaltextrun"/>
          <w:rFonts w:cs="Calibri" w:eastAsiaTheme="majorEastAsia"/>
          <w:i/>
          <w:color w:val="000000" w:themeColor="text1"/>
          <w:lang w:val="en-US"/>
        </w:rPr>
        <w:t xml:space="preserve"> interaction. Very important especially when you’re single it’s even more important.</w:t>
      </w:r>
      <w:r>
        <w:rPr>
          <w:rStyle w:val="normaltextrun"/>
          <w:rFonts w:cs="Calibri" w:eastAsiaTheme="majorEastAsia"/>
          <w:i/>
          <w:color w:val="000000" w:themeColor="text1"/>
          <w:lang w:val="en-US"/>
        </w:rPr>
        <w:t>”</w:t>
      </w:r>
      <w:r w:rsidRPr="00204ABF" w:rsidR="00486C6B">
        <w:rPr>
          <w:rStyle w:val="normaltextrun"/>
          <w:rFonts w:cs="Calibri" w:eastAsiaTheme="majorEastAsia"/>
          <w:i/>
          <w:color w:val="000000" w:themeColor="text1"/>
          <w:lang w:val="en-US"/>
        </w:rPr>
        <w:t> </w:t>
      </w:r>
      <w:r w:rsidRPr="00204ABF" w:rsidR="009356BB">
        <w:rPr>
          <w:rStyle w:val="normaltextrun"/>
          <w:rFonts w:cs="Calibri" w:eastAsiaTheme="majorEastAsia"/>
          <w:i/>
          <w:color w:val="000000" w:themeColor="text1"/>
          <w:u w:val="single"/>
          <w:lang w:val="en-US"/>
        </w:rPr>
        <w:t>Magpie_100</w:t>
      </w:r>
    </w:p>
    <w:p w:rsidRPr="00486C6B" w:rsidR="00486C6B" w:rsidP="00486C6B" w:rsidRDefault="00486C6B" w14:paraId="2DEC973A" w14:textId="2CA2D150">
      <w:pPr>
        <w:pStyle w:val="paragraph"/>
        <w:spacing w:before="0" w:beforeAutospacing="0" w:after="0" w:afterAutospacing="0"/>
        <w:ind w:left="360"/>
        <w:textAlignment w:val="baseline"/>
        <w:rPr>
          <w:rFonts w:ascii="Segoe UI" w:hAnsi="Segoe UI" w:cs="Segoe UI"/>
          <w:i/>
          <w:color w:val="0070C0"/>
          <w:sz w:val="18"/>
          <w:szCs w:val="18"/>
          <w:lang w:val="en-US"/>
        </w:rPr>
      </w:pPr>
    </w:p>
    <w:p w:rsidRPr="00486C6B" w:rsidR="00486C6B" w:rsidP="00506611" w:rsidRDefault="00486C6B" w14:paraId="68724E74" w14:textId="77777777">
      <w:pPr>
        <w:pStyle w:val="paragraph"/>
        <w:spacing w:before="0" w:beforeAutospacing="0" w:after="0" w:afterAutospacing="0"/>
        <w:ind w:left="720"/>
        <w:textAlignment w:val="baseline"/>
        <w:rPr>
          <w:rFonts w:ascii="Segoe UI" w:hAnsi="Segoe UI" w:cs="Segoe UI"/>
          <w:i/>
          <w:iCs/>
          <w:color w:val="0070C0"/>
          <w:sz w:val="18"/>
          <w:szCs w:val="18"/>
        </w:rPr>
      </w:pPr>
      <w:r w:rsidRPr="00486C6B">
        <w:rPr>
          <w:rStyle w:val="eop"/>
          <w:rFonts w:ascii="Aptos" w:hAnsi="Aptos" w:cs="Segoe UI" w:eastAsiaTheme="majorEastAsia"/>
          <w:i/>
          <w:iCs/>
          <w:color w:val="0070C0"/>
        </w:rPr>
        <w:t> </w:t>
      </w:r>
    </w:p>
    <w:p w:rsidRPr="00FA2CCE" w:rsidR="00EC3095" w:rsidP="2420089D" w:rsidRDefault="008A2E1D" w14:paraId="033126AF" w14:textId="5D26E6FB">
      <w:r>
        <w:t>A</w:t>
      </w:r>
      <w:r w:rsidRPr="00FA2CCE" w:rsidR="005865BB">
        <w:t xml:space="preserve">s we saw from the survey, there is variation in how </w:t>
      </w:r>
      <w:r w:rsidRPr="00FA2CCE" w:rsidR="00167AD8">
        <w:t xml:space="preserve">understood and accepted forum users feel, and </w:t>
      </w:r>
      <w:r w:rsidR="00C51D13">
        <w:t>how connected they</w:t>
      </w:r>
      <w:r w:rsidR="00630C25">
        <w:t xml:space="preserve"> consequently feel within the forum. W</w:t>
      </w:r>
      <w:r w:rsidRPr="00FA2CCE" w:rsidR="00F834DC">
        <w:t xml:space="preserve">e need </w:t>
      </w:r>
      <w:r w:rsidRPr="00FA2CCE" w:rsidR="00167AD8">
        <w:t xml:space="preserve">to understand what belies this. </w:t>
      </w:r>
    </w:p>
    <w:p w:rsidRPr="00204ABF" w:rsidR="00C972A8" w:rsidP="00C972A8" w:rsidRDefault="00930EC6" w14:paraId="18BF0732" w14:textId="55CCBBC5">
      <w:pPr>
        <w:rPr>
          <w:color w:val="000000" w:themeColor="text1"/>
        </w:rPr>
      </w:pPr>
      <w:r>
        <w:t>F</w:t>
      </w:r>
      <w:r w:rsidR="00630C25">
        <w:t xml:space="preserve">or some people, </w:t>
      </w:r>
      <w:r w:rsidRPr="00FA2CCE" w:rsidR="00EC3095">
        <w:t xml:space="preserve">anonymity of forums, which </w:t>
      </w:r>
      <w:r w:rsidR="006F6F4B">
        <w:t>is</w:t>
      </w:r>
      <w:r w:rsidR="0004776F">
        <w:t xml:space="preserve"> </w:t>
      </w:r>
      <w:r w:rsidRPr="00FA2CCE" w:rsidR="00EC3095">
        <w:t xml:space="preserve">crucial </w:t>
      </w:r>
      <w:r w:rsidR="002570D1">
        <w:t>to</w:t>
      </w:r>
      <w:r w:rsidRPr="00FA2CCE" w:rsidR="00EC3095">
        <w:t xml:space="preserve"> creating a space </w:t>
      </w:r>
      <w:r>
        <w:t>safe enough</w:t>
      </w:r>
      <w:r w:rsidRPr="00FA2CCE" w:rsidR="007F397A">
        <w:t xml:space="preserve"> to </w:t>
      </w:r>
      <w:r w:rsidRPr="00204ABF" w:rsidR="007F397A">
        <w:rPr>
          <w:color w:val="000000" w:themeColor="text1"/>
        </w:rPr>
        <w:t>post</w:t>
      </w:r>
      <w:r w:rsidRPr="00204ABF">
        <w:rPr>
          <w:color w:val="000000" w:themeColor="text1"/>
        </w:rPr>
        <w:t xml:space="preserve"> in</w:t>
      </w:r>
      <w:r w:rsidRPr="00204ABF" w:rsidR="007F397A">
        <w:rPr>
          <w:color w:val="000000" w:themeColor="text1"/>
        </w:rPr>
        <w:t xml:space="preserve">, may also </w:t>
      </w:r>
      <w:r w:rsidRPr="00204ABF" w:rsidR="00C972A8">
        <w:rPr>
          <w:color w:val="000000" w:themeColor="text1"/>
        </w:rPr>
        <w:t>be a barrier to feeling connected within the forum:</w:t>
      </w:r>
    </w:p>
    <w:p w:rsidRPr="00204ABF" w:rsidR="00446879" w:rsidP="00446879" w:rsidRDefault="00046E34" w14:paraId="469DC5F5" w14:textId="54304D3D">
      <w:pPr>
        <w:rPr>
          <w:color w:val="000000" w:themeColor="text1"/>
        </w:rPr>
      </w:pPr>
      <w:r>
        <w:rPr>
          <w:color w:val="000000" w:themeColor="text1"/>
        </w:rPr>
        <w:t>“</w:t>
      </w:r>
      <w:r w:rsidRPr="00046E34">
        <w:rPr>
          <w:i/>
          <w:iCs/>
          <w:color w:val="000000" w:themeColor="text1"/>
        </w:rPr>
        <w:t>It</w:t>
      </w:r>
      <w:r w:rsidRPr="00046E34" w:rsidR="00B71558">
        <w:rPr>
          <w:rFonts w:eastAsia="Calibri" w:cs="Calibri"/>
          <w:i/>
          <w:iCs/>
          <w:color w:val="000000" w:themeColor="text1"/>
        </w:rPr>
        <w:t>’</w:t>
      </w:r>
      <w:r w:rsidRPr="00704924" w:rsidR="00B71558">
        <w:rPr>
          <w:rFonts w:eastAsia="Calibri" w:cs="Calibri"/>
          <w:i/>
          <w:iCs/>
          <w:color w:val="000000" w:themeColor="text1"/>
        </w:rPr>
        <w:t xml:space="preserve">s both good and bad that no one knows each other because </w:t>
      </w:r>
      <w:r w:rsidRPr="00704924" w:rsidR="00B71558">
        <w:rPr>
          <w:rFonts w:eastAsia="Calibri" w:cs="Calibri"/>
          <w:b/>
          <w:bCs/>
          <w:i/>
          <w:iCs/>
          <w:color w:val="000000" w:themeColor="text1"/>
        </w:rPr>
        <w:t>you can’t form any personal attachments and things because it’s not – you don’t know anyone</w:t>
      </w:r>
      <w:r w:rsidRPr="00704924" w:rsidR="00B71558">
        <w:rPr>
          <w:rFonts w:eastAsia="Calibri" w:cs="Calibri"/>
          <w:i/>
          <w:iCs/>
          <w:color w:val="000000" w:themeColor="text1"/>
        </w:rPr>
        <w:t xml:space="preserve">. For your own safety as well, you don’t know </w:t>
      </w:r>
      <w:proofErr w:type="gramStart"/>
      <w:r w:rsidRPr="00704924" w:rsidR="00B71558">
        <w:rPr>
          <w:rFonts w:eastAsia="Calibri" w:cs="Calibri"/>
          <w:i/>
          <w:iCs/>
          <w:color w:val="000000" w:themeColor="text1"/>
        </w:rPr>
        <w:t>anyone</w:t>
      </w:r>
      <w:proofErr w:type="gramEnd"/>
      <w:r w:rsidRPr="00704924" w:rsidR="00B71558">
        <w:rPr>
          <w:rFonts w:eastAsia="Calibri" w:cs="Calibri"/>
          <w:i/>
          <w:iCs/>
          <w:color w:val="000000" w:themeColor="text1"/>
        </w:rPr>
        <w:t xml:space="preserve"> so everything feels like – it’s </w:t>
      </w:r>
      <w:proofErr w:type="gramStart"/>
      <w:r w:rsidRPr="00704924" w:rsidR="00B71558">
        <w:rPr>
          <w:rFonts w:eastAsia="Calibri" w:cs="Calibri"/>
          <w:i/>
          <w:iCs/>
          <w:color w:val="000000" w:themeColor="text1"/>
        </w:rPr>
        <w:t>definitely warm</w:t>
      </w:r>
      <w:proofErr w:type="gramEnd"/>
      <w:r w:rsidRPr="00704924" w:rsidR="00B71558">
        <w:rPr>
          <w:rFonts w:eastAsia="Calibri" w:cs="Calibri"/>
          <w:i/>
          <w:iCs/>
          <w:color w:val="000000" w:themeColor="text1"/>
        </w:rPr>
        <w:t>. I’d describe it as welcoming but there’s not much culture on there because no one knows each other and i</w:t>
      </w:r>
      <w:r w:rsidRPr="00704924" w:rsidR="00B71558">
        <w:rPr>
          <w:rFonts w:eastAsia="Calibri" w:cs="Calibri"/>
          <w:b/>
          <w:bCs/>
          <w:i/>
          <w:iCs/>
          <w:color w:val="000000" w:themeColor="text1"/>
        </w:rPr>
        <w:t>t’s hard to directly communicate with specific people</w:t>
      </w:r>
      <w:r>
        <w:rPr>
          <w:rFonts w:eastAsia="Calibri" w:cs="Calibri"/>
          <w:b/>
          <w:bCs/>
          <w:i/>
          <w:iCs/>
          <w:color w:val="000000" w:themeColor="text1"/>
        </w:rPr>
        <w:t>”</w:t>
      </w:r>
      <w:r w:rsidRPr="00204ABF" w:rsidR="00B71558">
        <w:rPr>
          <w:rFonts w:eastAsia="Calibri" w:cs="Calibri"/>
          <w:b/>
          <w:bCs/>
          <w:i/>
          <w:iCs/>
          <w:color w:val="000000" w:themeColor="text1"/>
        </w:rPr>
        <w:t>.</w:t>
      </w:r>
      <w:r w:rsidRPr="00204ABF" w:rsidR="00E951DD">
        <w:rPr>
          <w:rFonts w:eastAsia="Calibri" w:cs="Calibri"/>
          <w:b/>
          <w:bCs/>
          <w:i/>
          <w:iCs/>
          <w:color w:val="000000" w:themeColor="text1"/>
        </w:rPr>
        <w:t xml:space="preserve"> </w:t>
      </w:r>
      <w:r w:rsidRPr="00204ABF" w:rsidR="00E951DD">
        <w:rPr>
          <w:rFonts w:eastAsia="Calibri" w:cs="Calibri"/>
          <w:color w:val="000000" w:themeColor="text1"/>
          <w:u w:val="single"/>
        </w:rPr>
        <w:t>Dunnock</w:t>
      </w:r>
      <w:r w:rsidRPr="00204ABF" w:rsidR="005A0E00">
        <w:rPr>
          <w:rFonts w:eastAsia="Calibri" w:cs="Calibri"/>
          <w:color w:val="000000" w:themeColor="text1"/>
          <w:u w:val="single"/>
        </w:rPr>
        <w:t>_73</w:t>
      </w:r>
    </w:p>
    <w:p w:rsidRPr="00F90396" w:rsidR="00A76774" w:rsidP="68A313A0" w:rsidRDefault="0044057F" w14:paraId="104640E0" w14:textId="6527D9C0">
      <w:pPr>
        <w:spacing w:line="279" w:lineRule="auto"/>
        <w:rPr>
          <w:i/>
          <w:iCs/>
          <w:sz w:val="20"/>
          <w:szCs w:val="20"/>
        </w:rPr>
      </w:pPr>
      <w:r w:rsidRPr="00F90396">
        <w:rPr>
          <w:rFonts w:ascii="Aptos" w:hAnsi="Aptos" w:eastAsia="Aptos" w:cs="Aptos"/>
          <w:lang w:val="en-US"/>
        </w:rPr>
        <w:t xml:space="preserve">However, the key contextual factor </w:t>
      </w:r>
      <w:r w:rsidRPr="00F90396" w:rsidR="0004776F">
        <w:rPr>
          <w:rFonts w:ascii="Aptos" w:hAnsi="Aptos" w:eastAsia="Aptos" w:cs="Aptos"/>
          <w:lang w:val="en-US"/>
        </w:rPr>
        <w:t xml:space="preserve">across the data </w:t>
      </w:r>
      <w:r w:rsidRPr="00F90396">
        <w:rPr>
          <w:rFonts w:ascii="Aptos" w:hAnsi="Aptos" w:eastAsia="Aptos" w:cs="Aptos"/>
          <w:lang w:val="en-US"/>
        </w:rPr>
        <w:t>seemed to be how po</w:t>
      </w:r>
      <w:r w:rsidRPr="00E36CFF">
        <w:rPr>
          <w:rFonts w:ascii="Aptos" w:hAnsi="Aptos" w:eastAsia="Aptos" w:cs="Aptos"/>
          <w:color w:val="000000" w:themeColor="text1"/>
          <w:lang w:val="en-US"/>
        </w:rPr>
        <w:t>sts are responded to.</w:t>
      </w:r>
      <w:r w:rsidRPr="00E36CFF" w:rsidR="00B26F50">
        <w:rPr>
          <w:rFonts w:ascii="Aptos" w:hAnsi="Aptos" w:eastAsia="Aptos" w:cs="Aptos"/>
          <w:color w:val="000000" w:themeColor="text1"/>
          <w:lang w:val="en-US"/>
        </w:rPr>
        <w:t xml:space="preserve"> </w:t>
      </w:r>
      <w:r w:rsidRPr="00E36CFF">
        <w:rPr>
          <w:rFonts w:ascii="Aptos" w:hAnsi="Aptos" w:eastAsia="Aptos" w:cs="Aptos"/>
          <w:color w:val="000000" w:themeColor="text1"/>
          <w:lang w:val="en-US"/>
        </w:rPr>
        <w:t xml:space="preserve"> </w:t>
      </w:r>
      <w:r w:rsidR="00547D17">
        <w:rPr>
          <w:rFonts w:ascii="Aptos" w:hAnsi="Aptos" w:eastAsia="Aptos" w:cs="Aptos"/>
          <w:color w:val="000000" w:themeColor="text1"/>
          <w:lang w:val="en-US"/>
        </w:rPr>
        <w:t xml:space="preserve">People can </w:t>
      </w:r>
      <w:r w:rsidR="009610D0">
        <w:rPr>
          <w:rFonts w:ascii="Aptos" w:hAnsi="Aptos" w:eastAsia="Aptos" w:cs="Aptos"/>
          <w:color w:val="000000" w:themeColor="text1"/>
          <w:lang w:val="en-US"/>
        </w:rPr>
        <w:t>feel rejected i</w:t>
      </w:r>
      <w:r w:rsidRPr="00E36CFF" w:rsidR="0081512A">
        <w:rPr>
          <w:rFonts w:ascii="Aptos" w:hAnsi="Aptos" w:eastAsia="Aptos" w:cs="Aptos"/>
          <w:color w:val="000000" w:themeColor="text1"/>
          <w:lang w:val="en-US"/>
        </w:rPr>
        <w:t xml:space="preserve">f </w:t>
      </w:r>
      <w:r w:rsidR="009610D0">
        <w:rPr>
          <w:rFonts w:ascii="Aptos" w:hAnsi="Aptos" w:eastAsia="Aptos" w:cs="Aptos"/>
          <w:color w:val="000000" w:themeColor="text1"/>
          <w:lang w:val="en-US"/>
        </w:rPr>
        <w:t xml:space="preserve">their </w:t>
      </w:r>
      <w:r w:rsidRPr="00E36CFF" w:rsidR="0081512A">
        <w:rPr>
          <w:rFonts w:ascii="Aptos" w:hAnsi="Aptos" w:eastAsia="Aptos" w:cs="Aptos"/>
          <w:color w:val="000000" w:themeColor="text1"/>
          <w:lang w:val="en-US"/>
        </w:rPr>
        <w:t xml:space="preserve">posts are </w:t>
      </w:r>
      <w:r w:rsidRPr="00E36CFF" w:rsidR="005F4964">
        <w:rPr>
          <w:rFonts w:ascii="Aptos" w:hAnsi="Aptos" w:eastAsia="Aptos" w:cs="Aptos"/>
          <w:color w:val="000000" w:themeColor="text1"/>
          <w:lang w:val="en-US"/>
        </w:rPr>
        <w:t>not responded to quickly</w:t>
      </w:r>
      <w:r w:rsidRPr="00E36CFF" w:rsidR="00364A1A">
        <w:rPr>
          <w:rFonts w:ascii="Aptos" w:hAnsi="Aptos" w:eastAsia="Aptos" w:cs="Aptos"/>
          <w:color w:val="000000" w:themeColor="text1"/>
          <w:lang w:val="en-US"/>
        </w:rPr>
        <w:t xml:space="preserve"> and sensitively. </w:t>
      </w:r>
      <w:r w:rsidRPr="00E36CFF" w:rsidR="00B44E4A">
        <w:rPr>
          <w:rFonts w:ascii="Aptos" w:hAnsi="Aptos" w:eastAsia="Aptos" w:cs="Aptos"/>
          <w:color w:val="000000" w:themeColor="text1"/>
          <w:lang w:val="en-US"/>
        </w:rPr>
        <w:t xml:space="preserve">Given the asynchronous nature of forums, </w:t>
      </w:r>
      <w:r w:rsidRPr="00E36CFF" w:rsidR="00496C0F">
        <w:rPr>
          <w:rFonts w:ascii="Aptos" w:hAnsi="Aptos" w:eastAsia="Aptos" w:cs="Aptos"/>
          <w:color w:val="000000" w:themeColor="text1"/>
          <w:lang w:val="en-US"/>
        </w:rPr>
        <w:t xml:space="preserve">and </w:t>
      </w:r>
      <w:r w:rsidRPr="00E36CFF" w:rsidR="00B44E4A">
        <w:rPr>
          <w:rFonts w:ascii="Aptos" w:hAnsi="Aptos" w:eastAsia="Aptos" w:cs="Aptos"/>
          <w:color w:val="000000" w:themeColor="text1"/>
          <w:lang w:val="en-US"/>
        </w:rPr>
        <w:t xml:space="preserve">limited information other forum members have </w:t>
      </w:r>
      <w:r w:rsidR="00114F93">
        <w:rPr>
          <w:rFonts w:ascii="Aptos" w:hAnsi="Aptos" w:eastAsia="Aptos" w:cs="Aptos"/>
          <w:color w:val="000000" w:themeColor="text1"/>
          <w:lang w:val="en-US"/>
        </w:rPr>
        <w:t>available</w:t>
      </w:r>
      <w:r w:rsidRPr="00E36CFF" w:rsidR="00B44E4A">
        <w:rPr>
          <w:rFonts w:ascii="Aptos" w:hAnsi="Aptos" w:eastAsia="Aptos" w:cs="Aptos"/>
          <w:color w:val="000000" w:themeColor="text1"/>
          <w:lang w:val="en-US"/>
        </w:rPr>
        <w:t xml:space="preserve">, </w:t>
      </w:r>
      <w:r w:rsidRPr="00E36CFF" w:rsidR="00496C0F">
        <w:rPr>
          <w:rFonts w:ascii="Aptos" w:hAnsi="Aptos" w:eastAsia="Aptos" w:cs="Aptos"/>
          <w:color w:val="000000" w:themeColor="text1"/>
          <w:lang w:val="en-US"/>
        </w:rPr>
        <w:t>this is a challenging task, particularly for smaller or less active forums</w:t>
      </w:r>
      <w:r w:rsidRPr="00E36CFF" w:rsidR="00D4276D">
        <w:rPr>
          <w:rFonts w:ascii="Aptos" w:hAnsi="Aptos" w:eastAsia="Aptos" w:cs="Aptos"/>
          <w:color w:val="000000" w:themeColor="text1"/>
          <w:lang w:val="en-US"/>
        </w:rPr>
        <w:t xml:space="preserve">, or </w:t>
      </w:r>
      <w:r w:rsidR="00114F93">
        <w:rPr>
          <w:rFonts w:ascii="Aptos" w:hAnsi="Aptos" w:eastAsia="Aptos" w:cs="Aptos"/>
          <w:color w:val="000000" w:themeColor="text1"/>
          <w:lang w:val="en-US"/>
        </w:rPr>
        <w:t>forums c</w:t>
      </w:r>
      <w:r w:rsidRPr="00E36CFF" w:rsidR="00D4276D">
        <w:rPr>
          <w:rFonts w:ascii="Aptos" w:hAnsi="Aptos" w:eastAsia="Aptos" w:cs="Aptos"/>
          <w:color w:val="000000" w:themeColor="text1"/>
          <w:lang w:val="en-US"/>
        </w:rPr>
        <w:t>ater</w:t>
      </w:r>
      <w:r w:rsidR="00114F93">
        <w:rPr>
          <w:rFonts w:ascii="Aptos" w:hAnsi="Aptos" w:eastAsia="Aptos" w:cs="Aptos"/>
          <w:color w:val="000000" w:themeColor="text1"/>
          <w:lang w:val="en-US"/>
        </w:rPr>
        <w:t>ing</w:t>
      </w:r>
      <w:r w:rsidRPr="00E36CFF" w:rsidR="00D4276D">
        <w:rPr>
          <w:rFonts w:ascii="Aptos" w:hAnsi="Aptos" w:eastAsia="Aptos" w:cs="Aptos"/>
          <w:color w:val="000000" w:themeColor="text1"/>
          <w:lang w:val="en-US"/>
        </w:rPr>
        <w:t xml:space="preserve"> for diverse populations</w:t>
      </w:r>
      <w:r w:rsidR="0048420A">
        <w:rPr>
          <w:rFonts w:ascii="Aptos" w:hAnsi="Aptos" w:eastAsia="Aptos" w:cs="Aptos"/>
          <w:color w:val="000000" w:themeColor="text1"/>
          <w:lang w:val="en-US"/>
        </w:rPr>
        <w:t>: a</w:t>
      </w:r>
      <w:r w:rsidRPr="00E36CFF" w:rsidR="00D4276D">
        <w:rPr>
          <w:rFonts w:ascii="Aptos" w:hAnsi="Aptos" w:eastAsia="Aptos" w:cs="Aptos"/>
          <w:color w:val="000000" w:themeColor="text1"/>
          <w:lang w:val="en-US"/>
        </w:rPr>
        <w:t xml:space="preserve">t any one time may not </w:t>
      </w:r>
      <w:r w:rsidRPr="00E36CFF" w:rsidR="00274E00">
        <w:rPr>
          <w:rFonts w:ascii="Aptos" w:hAnsi="Aptos" w:eastAsia="Aptos" w:cs="Aptos"/>
          <w:color w:val="000000" w:themeColor="text1"/>
          <w:lang w:val="en-US"/>
        </w:rPr>
        <w:t xml:space="preserve">have someone available to respond who is able to draw on similar relatable experiences. </w:t>
      </w:r>
      <w:r w:rsidRPr="00E36CFF" w:rsidR="00496C0F">
        <w:rPr>
          <w:rFonts w:ascii="Aptos" w:hAnsi="Aptos" w:eastAsia="Aptos" w:cs="Aptos"/>
          <w:color w:val="000000" w:themeColor="text1"/>
          <w:lang w:val="en-US"/>
        </w:rPr>
        <w:t xml:space="preserve"> </w:t>
      </w:r>
    </w:p>
    <w:p w:rsidRPr="00E36CFF" w:rsidR="0081512A" w:rsidP="2420089D" w:rsidRDefault="00046E34" w14:paraId="260F79E2" w14:textId="3E878066">
      <w:pPr>
        <w:rPr>
          <w:rFonts w:ascii="Aptos" w:hAnsi="Aptos" w:eastAsia="Aptos" w:cs="Aptos"/>
          <w:i/>
          <w:iCs/>
          <w:color w:val="000000" w:themeColor="text1"/>
          <w:lang w:val="en-US"/>
        </w:rPr>
      </w:pPr>
      <w:r>
        <w:rPr>
          <w:rFonts w:ascii="Aptos" w:hAnsi="Aptos" w:eastAsia="Aptos" w:cs="Aptos"/>
          <w:i/>
          <w:iCs/>
          <w:color w:val="000000" w:themeColor="text1"/>
          <w:lang w:val="en-US"/>
        </w:rPr>
        <w:t>“</w:t>
      </w:r>
      <w:r w:rsidRPr="00E36CFF" w:rsidR="00D536A8">
        <w:rPr>
          <w:rFonts w:ascii="Aptos" w:hAnsi="Aptos" w:eastAsia="Aptos" w:cs="Aptos"/>
          <w:i/>
          <w:iCs/>
          <w:color w:val="000000" w:themeColor="text1"/>
          <w:lang w:val="en-US"/>
        </w:rPr>
        <w:t xml:space="preserve">If you’re low and you’re looking for that support if you post something and then you don’t hear something back for a day or over a </w:t>
      </w:r>
      <w:proofErr w:type="gramStart"/>
      <w:r w:rsidRPr="00E36CFF" w:rsidR="00D536A8">
        <w:rPr>
          <w:rFonts w:ascii="Aptos" w:hAnsi="Aptos" w:eastAsia="Aptos" w:cs="Aptos"/>
          <w:i/>
          <w:iCs/>
          <w:color w:val="000000" w:themeColor="text1"/>
          <w:lang w:val="en-US"/>
        </w:rPr>
        <w:t>day</w:t>
      </w:r>
      <w:proofErr w:type="gramEnd"/>
      <w:r w:rsidRPr="00E36CFF" w:rsidR="00D536A8">
        <w:rPr>
          <w:rFonts w:ascii="Aptos" w:hAnsi="Aptos" w:eastAsia="Aptos" w:cs="Aptos"/>
          <w:i/>
          <w:iCs/>
          <w:color w:val="000000" w:themeColor="text1"/>
          <w:lang w:val="en-US"/>
        </w:rPr>
        <w:t xml:space="preserve"> I think that would </w:t>
      </w:r>
      <w:r w:rsidRPr="00E36CFF" w:rsidR="00D536A8">
        <w:rPr>
          <w:rFonts w:ascii="Aptos" w:hAnsi="Aptos" w:eastAsia="Aptos" w:cs="Aptos"/>
          <w:b/>
          <w:bCs/>
          <w:i/>
          <w:iCs/>
          <w:color w:val="000000" w:themeColor="text1"/>
          <w:lang w:val="en-US"/>
        </w:rPr>
        <w:t>compound the feeling that you have of, ‘I’m low, I’m not worth anything. See, people aren’t responding to me. This is further evidence</w:t>
      </w:r>
      <w:r>
        <w:rPr>
          <w:rFonts w:ascii="Aptos" w:hAnsi="Aptos" w:eastAsia="Aptos" w:cs="Aptos"/>
          <w:b/>
          <w:bCs/>
          <w:i/>
          <w:iCs/>
          <w:color w:val="000000" w:themeColor="text1"/>
          <w:lang w:val="en-US"/>
        </w:rPr>
        <w:t>.”</w:t>
      </w:r>
      <w:r w:rsidRPr="00E36CFF" w:rsidR="00D536A8">
        <w:rPr>
          <w:rFonts w:ascii="Aptos" w:hAnsi="Aptos" w:eastAsia="Aptos" w:cs="Aptos"/>
          <w:b/>
          <w:bCs/>
          <w:i/>
          <w:iCs/>
          <w:color w:val="000000" w:themeColor="text1"/>
          <w:u w:val="single"/>
          <w:lang w:val="en-US"/>
        </w:rPr>
        <w:t xml:space="preserve"> </w:t>
      </w:r>
      <w:r w:rsidRPr="00E36CFF" w:rsidR="00D536A8">
        <w:rPr>
          <w:rFonts w:ascii="Aptos" w:hAnsi="Aptos" w:eastAsia="Aptos" w:cs="Aptos"/>
          <w:i/>
          <w:iCs/>
          <w:color w:val="000000" w:themeColor="text1"/>
          <w:u w:val="single"/>
          <w:lang w:val="en-US"/>
        </w:rPr>
        <w:t xml:space="preserve">Sparrow2_012 </w:t>
      </w:r>
    </w:p>
    <w:p w:rsidRPr="00F90396" w:rsidR="00FD2B85" w:rsidP="578F68B5" w:rsidRDefault="00FD2B85" w14:paraId="46489FB5" w14:textId="367C4188">
      <w:pPr>
        <w:rPr>
          <w:rFonts w:ascii="Aptos" w:hAnsi="Aptos" w:eastAsia="Aptos" w:cs="Aptos"/>
          <w:lang w:val="en-US"/>
        </w:rPr>
      </w:pPr>
      <w:r w:rsidRPr="00D63800">
        <w:rPr>
          <w:rFonts w:ascii="Aptos" w:hAnsi="Aptos" w:eastAsia="Aptos" w:cs="Aptos"/>
          <w:lang w:val="en-US"/>
        </w:rPr>
        <w:t>I</w:t>
      </w:r>
      <w:r w:rsidRPr="00D63800" w:rsidR="006E68E2">
        <w:rPr>
          <w:rFonts w:ascii="Aptos" w:hAnsi="Aptos" w:eastAsia="Aptos" w:cs="Aptos"/>
          <w:lang w:val="en-US"/>
        </w:rPr>
        <w:t xml:space="preserve">n many forums, moderators </w:t>
      </w:r>
      <w:r w:rsidR="00482C07">
        <w:rPr>
          <w:rFonts w:ascii="Aptos" w:hAnsi="Aptos" w:eastAsia="Aptos" w:cs="Aptos"/>
          <w:lang w:val="en-US"/>
        </w:rPr>
        <w:t xml:space="preserve">can </w:t>
      </w:r>
      <w:r w:rsidRPr="00D63800" w:rsidR="006E68E2">
        <w:rPr>
          <w:rFonts w:ascii="Aptos" w:hAnsi="Aptos" w:eastAsia="Aptos" w:cs="Aptos"/>
          <w:lang w:val="en-US"/>
        </w:rPr>
        <w:t xml:space="preserve">screen or take down posts if they </w:t>
      </w:r>
      <w:r w:rsidRPr="00F90396" w:rsidR="002E7C98">
        <w:rPr>
          <w:rFonts w:ascii="Aptos" w:hAnsi="Aptos" w:eastAsia="Aptos" w:cs="Aptos"/>
          <w:lang w:val="en-US"/>
        </w:rPr>
        <w:t xml:space="preserve">contravene the rules of the forum. Having a post moderated, especially if the rationale is not clear to the poster, </w:t>
      </w:r>
      <w:r w:rsidRPr="00F90396" w:rsidR="007059F6">
        <w:rPr>
          <w:rFonts w:ascii="Aptos" w:hAnsi="Aptos" w:eastAsia="Aptos" w:cs="Aptos"/>
          <w:lang w:val="en-US"/>
        </w:rPr>
        <w:t xml:space="preserve">may serve to increase rather than decrease </w:t>
      </w:r>
      <w:r w:rsidRPr="00F90396" w:rsidR="0081512A">
        <w:rPr>
          <w:rFonts w:ascii="Aptos" w:hAnsi="Aptos" w:eastAsia="Aptos" w:cs="Aptos"/>
          <w:lang w:val="en-US"/>
        </w:rPr>
        <w:t xml:space="preserve">stigma and </w:t>
      </w:r>
      <w:r w:rsidRPr="00F90396" w:rsidR="007059F6">
        <w:rPr>
          <w:rFonts w:ascii="Aptos" w:hAnsi="Aptos" w:eastAsia="Aptos" w:cs="Aptos"/>
          <w:lang w:val="en-US"/>
        </w:rPr>
        <w:t xml:space="preserve">isolation, and reduce confidence in </w:t>
      </w:r>
      <w:r w:rsidRPr="00F90396" w:rsidR="0081512A">
        <w:rPr>
          <w:rFonts w:ascii="Aptos" w:hAnsi="Aptos" w:eastAsia="Aptos" w:cs="Aptos"/>
          <w:lang w:val="en-US"/>
        </w:rPr>
        <w:t>shar</w:t>
      </w:r>
      <w:r w:rsidRPr="00F90396" w:rsidR="007059F6">
        <w:rPr>
          <w:rFonts w:ascii="Aptos" w:hAnsi="Aptos" w:eastAsia="Aptos" w:cs="Aptos"/>
          <w:lang w:val="en-US"/>
        </w:rPr>
        <w:t xml:space="preserve">ing in other </w:t>
      </w:r>
      <w:r w:rsidRPr="00F90396" w:rsidR="0081512A">
        <w:rPr>
          <w:rFonts w:ascii="Aptos" w:hAnsi="Aptos" w:eastAsia="Aptos" w:cs="Aptos"/>
          <w:lang w:val="en-US"/>
        </w:rPr>
        <w:t>online and offline space</w:t>
      </w:r>
      <w:r w:rsidRPr="00F90396" w:rsidR="007059F6">
        <w:rPr>
          <w:rFonts w:ascii="Aptos" w:hAnsi="Aptos" w:eastAsia="Aptos" w:cs="Aptos"/>
          <w:lang w:val="en-US"/>
        </w:rPr>
        <w:t>s</w:t>
      </w:r>
      <w:r w:rsidRPr="00F90396" w:rsidR="0081512A">
        <w:rPr>
          <w:rFonts w:ascii="Aptos" w:hAnsi="Aptos" w:eastAsia="Aptos" w:cs="Aptos"/>
          <w:lang w:val="en-US"/>
        </w:rPr>
        <w:t xml:space="preserve"> e.g. around sexuality and transgender issues</w:t>
      </w:r>
      <w:r w:rsidR="00B54477">
        <w:rPr>
          <w:rFonts w:ascii="Aptos" w:hAnsi="Aptos" w:eastAsia="Aptos" w:cs="Aptos"/>
          <w:lang w:val="en-US"/>
        </w:rPr>
        <w:t xml:space="preserve">: </w:t>
      </w:r>
    </w:p>
    <w:p w:rsidR="00D536A8" w:rsidRDefault="00046E34" w14:paraId="1F79F204" w14:textId="58932D01">
      <w:pPr>
        <w:rPr>
          <w:i/>
          <w:iCs/>
          <w:color w:val="000000" w:themeColor="text1"/>
          <w:u w:val="single"/>
          <w:lang w:val="en-US"/>
        </w:rPr>
      </w:pPr>
      <w:r>
        <w:rPr>
          <w:i/>
          <w:iCs/>
          <w:color w:val="000000" w:themeColor="text1"/>
          <w:lang w:val="en-US"/>
        </w:rPr>
        <w:t>“</w:t>
      </w:r>
      <w:r w:rsidRPr="00E36CFF" w:rsidR="000833DC">
        <w:rPr>
          <w:i/>
          <w:iCs/>
          <w:color w:val="000000" w:themeColor="text1"/>
          <w:lang w:val="en-US"/>
        </w:rPr>
        <w:t xml:space="preserve">Talking about general mental health in a way and coping strategies yeah but being more open about my sexuality and identity not really because obviously they’ve been taken down so I don’t think I should be speaking about them in person at the time of me posting them. I mean as I got </w:t>
      </w:r>
      <w:proofErr w:type="gramStart"/>
      <w:r w:rsidRPr="00E36CFF" w:rsidR="000833DC">
        <w:rPr>
          <w:i/>
          <w:iCs/>
          <w:color w:val="000000" w:themeColor="text1"/>
          <w:lang w:val="en-US"/>
        </w:rPr>
        <w:t>older</w:t>
      </w:r>
      <w:proofErr w:type="gramEnd"/>
      <w:r w:rsidRPr="00E36CFF" w:rsidR="000833DC">
        <w:rPr>
          <w:i/>
          <w:iCs/>
          <w:color w:val="000000" w:themeColor="text1"/>
          <w:lang w:val="en-US"/>
        </w:rPr>
        <w:t xml:space="preserve"> I’ve been able to be more open about those conversations but when I probably should’ve been talking about </w:t>
      </w:r>
      <w:proofErr w:type="gramStart"/>
      <w:r w:rsidRPr="00E36CFF" w:rsidR="000833DC">
        <w:rPr>
          <w:i/>
          <w:iCs/>
          <w:color w:val="000000" w:themeColor="text1"/>
          <w:lang w:val="en-US"/>
        </w:rPr>
        <w:t>it</w:t>
      </w:r>
      <w:proofErr w:type="gramEnd"/>
      <w:r w:rsidRPr="00E36CFF" w:rsidR="000833DC">
        <w:rPr>
          <w:i/>
          <w:iCs/>
          <w:color w:val="000000" w:themeColor="text1"/>
          <w:lang w:val="en-US"/>
        </w:rPr>
        <w:t xml:space="preserve"> in the beginning and </w:t>
      </w:r>
      <w:proofErr w:type="gramStart"/>
      <w:r w:rsidRPr="00E36CFF" w:rsidR="000833DC">
        <w:rPr>
          <w:i/>
          <w:iCs/>
          <w:color w:val="000000" w:themeColor="text1"/>
          <w:lang w:val="en-US"/>
        </w:rPr>
        <w:t>i</w:t>
      </w:r>
      <w:r w:rsidRPr="00E36CFF" w:rsidR="000833DC">
        <w:rPr>
          <w:b/>
          <w:bCs/>
          <w:i/>
          <w:iCs/>
          <w:color w:val="000000" w:themeColor="text1"/>
          <w:lang w:val="en-US"/>
        </w:rPr>
        <w:t>t</w:t>
      </w:r>
      <w:proofErr w:type="gramEnd"/>
      <w:r w:rsidRPr="00E36CFF" w:rsidR="000833DC">
        <w:rPr>
          <w:b/>
          <w:bCs/>
          <w:i/>
          <w:iCs/>
          <w:color w:val="000000" w:themeColor="text1"/>
          <w:lang w:val="en-US"/>
        </w:rPr>
        <w:t xml:space="preserve"> being taken down quite quickly </w:t>
      </w:r>
      <w:proofErr w:type="gramStart"/>
      <w:r w:rsidRPr="00E36CFF" w:rsidR="000833DC">
        <w:rPr>
          <w:b/>
          <w:bCs/>
          <w:i/>
          <w:iCs/>
          <w:color w:val="000000" w:themeColor="text1"/>
          <w:lang w:val="en-US"/>
        </w:rPr>
        <w:t>it</w:t>
      </w:r>
      <w:proofErr w:type="gramEnd"/>
      <w:r w:rsidRPr="00E36CFF" w:rsidR="000833DC">
        <w:rPr>
          <w:b/>
          <w:bCs/>
          <w:i/>
          <w:iCs/>
          <w:color w:val="000000" w:themeColor="text1"/>
          <w:lang w:val="en-US"/>
        </w:rPr>
        <w:t xml:space="preserve"> kind of didn’t make you want to talk about </w:t>
      </w:r>
      <w:proofErr w:type="gramStart"/>
      <w:r w:rsidRPr="00E36CFF" w:rsidR="000833DC">
        <w:rPr>
          <w:b/>
          <w:bCs/>
          <w:i/>
          <w:iCs/>
          <w:color w:val="000000" w:themeColor="text1"/>
          <w:lang w:val="en-US"/>
        </w:rPr>
        <w:t>it</w:t>
      </w:r>
      <w:proofErr w:type="gramEnd"/>
      <w:r w:rsidRPr="00E36CFF" w:rsidR="000833DC">
        <w:rPr>
          <w:b/>
          <w:bCs/>
          <w:i/>
          <w:iCs/>
          <w:color w:val="000000" w:themeColor="text1"/>
          <w:lang w:val="en-US"/>
        </w:rPr>
        <w:t xml:space="preserve"> so it’s kind of in a way also not nice</w:t>
      </w:r>
      <w:r w:rsidRPr="00E36CFF" w:rsidR="000833DC">
        <w:rPr>
          <w:i/>
          <w:iCs/>
          <w:color w:val="000000" w:themeColor="text1"/>
          <w:lang w:val="en-US"/>
        </w:rPr>
        <w:t>.</w:t>
      </w:r>
      <w:r>
        <w:rPr>
          <w:i/>
          <w:iCs/>
          <w:color w:val="000000" w:themeColor="text1"/>
          <w:lang w:val="en-US"/>
        </w:rPr>
        <w:t>”</w:t>
      </w:r>
      <w:r w:rsidRPr="00E36CFF" w:rsidR="000833DC">
        <w:rPr>
          <w:i/>
          <w:iCs/>
          <w:color w:val="000000" w:themeColor="text1"/>
          <w:u w:val="single"/>
          <w:lang w:val="en-US"/>
        </w:rPr>
        <w:t xml:space="preserve"> Dunnock_229</w:t>
      </w:r>
    </w:p>
    <w:p w:rsidR="00730DFD" w:rsidRDefault="00730DFD" w14:paraId="7D90F610" w14:textId="77777777">
      <w:pPr>
        <w:rPr>
          <w:i/>
          <w:iCs/>
          <w:color w:val="000000" w:themeColor="text1"/>
          <w:u w:val="single"/>
          <w:lang w:val="en-US"/>
        </w:rPr>
      </w:pPr>
    </w:p>
    <w:p w:rsidR="00144200" w:rsidP="05C21E0F" w:rsidRDefault="00144200" w14:paraId="49AA280C" w14:textId="61B25920">
      <w:pPr>
        <w:pBdr>
          <w:top w:val="single" w:color="000000" w:sz="4" w:space="1"/>
          <w:left w:val="single" w:color="000000" w:sz="4" w:space="4"/>
          <w:bottom w:val="single" w:color="000000" w:sz="4" w:space="1"/>
          <w:right w:val="single" w:color="000000" w:sz="4" w:space="4"/>
        </w:pBdr>
        <w:rPr>
          <w:rFonts w:ascii="Aptos" w:hAnsi="Aptos" w:eastAsia="Aptos" w:cs="Aptos"/>
          <w:color w:val="000000" w:themeColor="text1" w:themeTint="FF" w:themeShade="FF"/>
          <w:lang w:val="en-US"/>
        </w:rPr>
      </w:pPr>
      <w:r w:rsidRPr="05C21E0F" w:rsidR="00937197">
        <w:rPr>
          <w:b w:val="1"/>
          <w:bCs w:val="1"/>
          <w:color w:val="0070C0"/>
        </w:rPr>
        <w:t>Refined theory about how peer online forums foster connection through understanding and acceptance</w:t>
      </w:r>
      <w:r w:rsidRPr="05C21E0F" w:rsidR="34C5142B">
        <w:rPr>
          <w:b w:val="1"/>
          <w:bCs w:val="1"/>
          <w:color w:val="0070C0"/>
        </w:rPr>
        <w:t xml:space="preserve"> </w:t>
      </w:r>
    </w:p>
    <w:p w:rsidR="00144200" w:rsidP="05C21E0F" w:rsidRDefault="00144200" w14:paraId="7C94EDBF" w14:textId="6C31B509">
      <w:pPr>
        <w:pBdr>
          <w:top w:val="single" w:color="000000" w:sz="4" w:space="1"/>
          <w:left w:val="single" w:color="000000" w:sz="4" w:space="4"/>
          <w:bottom w:val="single" w:color="000000" w:sz="4" w:space="1"/>
          <w:right w:val="single" w:color="000000" w:sz="4" w:space="4"/>
        </w:pBdr>
        <w:rPr>
          <w:rFonts w:ascii="Aptos" w:hAnsi="Aptos" w:eastAsia="Aptos" w:cs="Aptos"/>
          <w:lang w:val="en-US"/>
        </w:rPr>
      </w:pPr>
      <w:r w:rsidRPr="05C21E0F" w:rsidR="00144200">
        <w:rPr>
          <w:rFonts w:ascii="Aptos" w:hAnsi="Aptos" w:eastAsia="Aptos" w:cs="Aptos"/>
          <w:lang w:val="en-US"/>
        </w:rPr>
        <w:t xml:space="preserve">When forums bring together people who share similar </w:t>
      </w:r>
      <w:r w:rsidRPr="05C21E0F" w:rsidR="00144200">
        <w:rPr>
          <w:rFonts w:ascii="Aptos" w:hAnsi="Aptos" w:eastAsia="Aptos" w:cs="Aptos"/>
          <w:lang w:val="en-US"/>
        </w:rPr>
        <w:t>personal experiences</w:t>
      </w:r>
      <w:r w:rsidRPr="05C21E0F" w:rsidR="00144200">
        <w:rPr>
          <w:rFonts w:ascii="Aptos" w:hAnsi="Aptos" w:eastAsia="Aptos" w:cs="Aptos"/>
          <w:lang w:val="en-US"/>
        </w:rPr>
        <w:t xml:space="preserve">, particularly ones stigmatized in society (context), users have access to posts that resonate </w:t>
      </w:r>
      <w:r w:rsidRPr="05C21E0F" w:rsidR="00B221A0">
        <w:rPr>
          <w:rFonts w:ascii="Aptos" w:hAnsi="Aptos" w:eastAsia="Aptos" w:cs="Aptos"/>
          <w:lang w:val="en-US"/>
        </w:rPr>
        <w:t xml:space="preserve">for </w:t>
      </w:r>
      <w:r w:rsidRPr="05C21E0F" w:rsidR="00B221A0">
        <w:rPr>
          <w:rFonts w:ascii="Aptos" w:hAnsi="Aptos" w:eastAsia="Aptos" w:cs="Aptos"/>
          <w:lang w:val="en-US"/>
        </w:rPr>
        <w:t>them (me</w:t>
      </w:r>
      <w:r w:rsidRPr="05C21E0F" w:rsidR="00144200">
        <w:rPr>
          <w:rFonts w:ascii="Aptos" w:hAnsi="Aptos" w:eastAsia="Aptos" w:cs="Aptos"/>
          <w:lang w:val="en-US"/>
        </w:rPr>
        <w:t xml:space="preserve">chanism—resource). </w:t>
      </w:r>
      <w:r w:rsidRPr="05C21E0F" w:rsidR="00144200">
        <w:rPr>
          <w:rFonts w:ascii="Aptos" w:hAnsi="Aptos" w:eastAsia="Aptos" w:cs="Aptos"/>
        </w:rPr>
        <w:t>When they see these experiences being a</w:t>
      </w:r>
      <w:r w:rsidRPr="05C21E0F" w:rsidR="00144200">
        <w:rPr>
          <w:rFonts w:ascii="Aptos" w:hAnsi="Aptos" w:eastAsia="Aptos" w:cs="Aptos"/>
          <w:lang w:val="en-US"/>
        </w:rPr>
        <w:t>ccepted</w:t>
      </w:r>
      <w:r w:rsidRPr="05C21E0F" w:rsidR="00144200">
        <w:rPr>
          <w:rFonts w:ascii="Aptos" w:hAnsi="Aptos" w:eastAsia="Aptos" w:cs="Aptos"/>
          <w:lang w:val="en-US"/>
        </w:rPr>
        <w:t xml:space="preserve"> and understood</w:t>
      </w:r>
      <w:r w:rsidRPr="05C21E0F" w:rsidR="00A650EF">
        <w:rPr>
          <w:rFonts w:ascii="Aptos" w:hAnsi="Aptos" w:eastAsia="Aptos" w:cs="Aptos"/>
          <w:lang w:val="en-US"/>
        </w:rPr>
        <w:t xml:space="preserve"> by other users and moderators</w:t>
      </w:r>
      <w:r w:rsidRPr="05C21E0F" w:rsidR="00144200">
        <w:rPr>
          <w:rFonts w:ascii="Aptos" w:hAnsi="Aptos" w:eastAsia="Aptos" w:cs="Aptos"/>
          <w:lang w:val="en-US"/>
        </w:rPr>
        <w:t xml:space="preserve">, </w:t>
      </w:r>
      <w:r w:rsidRPr="05C21E0F" w:rsidR="00144200">
        <w:rPr>
          <w:rFonts w:ascii="Aptos" w:hAnsi="Aptos" w:eastAsia="Aptos" w:cs="Aptos"/>
        </w:rPr>
        <w:t xml:space="preserve">this </w:t>
      </w:r>
      <w:r w:rsidRPr="05C21E0F" w:rsidR="00144200">
        <w:rPr>
          <w:rFonts w:ascii="Aptos" w:hAnsi="Aptos" w:eastAsia="Aptos" w:cs="Aptos"/>
          <w:lang w:val="en-US"/>
        </w:rPr>
        <w:t xml:space="preserve">normalizes their mental health experiences and </w:t>
      </w:r>
      <w:r w:rsidRPr="05C21E0F" w:rsidR="00144200">
        <w:rPr>
          <w:rFonts w:ascii="Aptos" w:hAnsi="Aptos" w:eastAsia="Aptos" w:cs="Aptos"/>
          <w:lang w:val="en-US"/>
        </w:rPr>
        <w:t>validates</w:t>
      </w:r>
      <w:r w:rsidRPr="05C21E0F" w:rsidR="00144200">
        <w:rPr>
          <w:rFonts w:ascii="Aptos" w:hAnsi="Aptos" w:eastAsia="Aptos" w:cs="Aptos"/>
          <w:lang w:val="en-US"/>
        </w:rPr>
        <w:t xml:space="preserve"> their own reactions to similar situations</w:t>
      </w:r>
      <w:r w:rsidRPr="05C21E0F" w:rsidR="0090220A">
        <w:rPr>
          <w:rFonts w:ascii="Aptos" w:hAnsi="Aptos" w:eastAsia="Aptos" w:cs="Aptos"/>
          <w:lang w:val="en-US"/>
        </w:rPr>
        <w:t xml:space="preserve"> </w:t>
      </w:r>
      <w:r w:rsidRPr="05C21E0F" w:rsidR="00144200">
        <w:rPr>
          <w:rFonts w:ascii="Aptos" w:hAnsi="Aptos" w:eastAsia="Aptos" w:cs="Aptos"/>
          <w:lang w:val="en-US"/>
        </w:rPr>
        <w:t>(mechanism—reasoning)</w:t>
      </w:r>
      <w:r w:rsidRPr="05C21E0F" w:rsidR="00414C03">
        <w:rPr>
          <w:rFonts w:ascii="Aptos" w:hAnsi="Aptos" w:eastAsia="Aptos" w:cs="Aptos"/>
          <w:lang w:val="en-US"/>
        </w:rPr>
        <w:t xml:space="preserve"> </w:t>
      </w:r>
      <w:r w:rsidRPr="05C21E0F" w:rsidR="00414C03">
        <w:rPr>
          <w:rFonts w:ascii="Aptos" w:hAnsi="Aptos" w:eastAsia="Aptos" w:cs="Aptos"/>
          <w:lang w:val="en-US"/>
        </w:rPr>
        <w:t>and they feel like they belong</w:t>
      </w:r>
      <w:r w:rsidRPr="05C21E0F" w:rsidR="00414C03">
        <w:rPr>
          <w:rFonts w:ascii="Aptos" w:hAnsi="Aptos" w:eastAsia="Aptos" w:cs="Aptos"/>
        </w:rPr>
        <w:t xml:space="preserve"> in the forum</w:t>
      </w:r>
      <w:r w:rsidRPr="05C21E0F" w:rsidR="00414C03">
        <w:rPr>
          <w:rFonts w:ascii="Aptos" w:hAnsi="Aptos" w:eastAsia="Aptos" w:cs="Aptos"/>
          <w:lang w:val="en-US"/>
        </w:rPr>
        <w:t xml:space="preserve"> </w:t>
      </w:r>
      <w:r w:rsidRPr="05C21E0F" w:rsidR="00414C03">
        <w:rPr>
          <w:rFonts w:ascii="Aptos" w:hAnsi="Aptos" w:eastAsia="Aptos" w:cs="Aptos"/>
          <w:lang w:val="en-US"/>
        </w:rPr>
        <w:t>(outcome)</w:t>
      </w:r>
      <w:r w:rsidRPr="05C21E0F" w:rsidR="00144200">
        <w:rPr>
          <w:rFonts w:ascii="Aptos" w:hAnsi="Aptos" w:eastAsia="Aptos" w:cs="Aptos"/>
          <w:lang w:val="en-US"/>
        </w:rPr>
        <w:t xml:space="preserve">. </w:t>
      </w:r>
    </w:p>
    <w:p w:rsidR="00144200" w:rsidP="05C21E0F" w:rsidRDefault="00144200" w14:paraId="1FBE3D0B" w14:textId="146BBDD1">
      <w:pPr>
        <w:pBdr>
          <w:top w:val="single" w:color="000000" w:sz="4" w:space="1"/>
          <w:left w:val="single" w:color="000000" w:sz="4" w:space="4"/>
          <w:bottom w:val="single" w:color="000000" w:sz="4" w:space="1"/>
          <w:right w:val="single" w:color="000000" w:sz="4" w:space="4"/>
        </w:pBdr>
        <w:rPr>
          <w:rFonts w:ascii="Aptos" w:hAnsi="Aptos" w:eastAsia="Aptos" w:cs="Aptos"/>
          <w:lang w:val="en-US"/>
        </w:rPr>
      </w:pPr>
      <w:r w:rsidRPr="05C21E0F" w:rsidR="00144200">
        <w:rPr>
          <w:rFonts w:ascii="Aptos" w:hAnsi="Aptos" w:eastAsia="Aptos" w:cs="Aptos"/>
          <w:lang w:val="en-US"/>
        </w:rPr>
        <w:t>If users feel safe enough to make a post (context) and receive timely, constructive, and empathetic responses from other users</w:t>
      </w:r>
      <w:r w:rsidRPr="05C21E0F" w:rsidR="00BC4012">
        <w:rPr>
          <w:rFonts w:ascii="Aptos" w:hAnsi="Aptos" w:eastAsia="Aptos" w:cs="Aptos"/>
          <w:lang w:val="en-US"/>
        </w:rPr>
        <w:t xml:space="preserve"> and moderators</w:t>
      </w:r>
      <w:r w:rsidRPr="05C21E0F" w:rsidR="00144200">
        <w:rPr>
          <w:rFonts w:ascii="Aptos" w:hAnsi="Aptos" w:eastAsia="Aptos" w:cs="Aptos"/>
          <w:lang w:val="en-US"/>
        </w:rPr>
        <w:t xml:space="preserve"> (mechanism—resource), they will feel personally recognized, and even more understood and accepted (mechanism—reasoning), leading to a reduction in self – stigma (</w:t>
      </w:r>
      <w:r w:rsidRPr="05C21E0F" w:rsidR="00822476">
        <w:rPr>
          <w:rFonts w:ascii="Aptos" w:hAnsi="Aptos" w:eastAsia="Aptos" w:cs="Aptos"/>
          <w:lang w:val="en-US"/>
        </w:rPr>
        <w:t>outcome</w:t>
      </w:r>
      <w:r w:rsidRPr="05C21E0F" w:rsidR="00144200">
        <w:rPr>
          <w:rFonts w:ascii="Aptos" w:hAnsi="Aptos" w:eastAsia="Aptos" w:cs="Aptos"/>
          <w:lang w:val="en-US"/>
        </w:rPr>
        <w:t xml:space="preserve">), and a further enhanced connection with the online community (outcome), reinforcing ongoing forum engagement (outcome). </w:t>
      </w:r>
    </w:p>
    <w:p w:rsidRPr="00144200" w:rsidR="00164D44" w:rsidP="006F499F" w:rsidRDefault="00164D44" w14:paraId="506E4B7E" w14:textId="77777777">
      <w:pPr>
        <w:spacing w:line="279" w:lineRule="auto"/>
        <w:rPr>
          <w:lang w:val="en-US"/>
        </w:rPr>
      </w:pPr>
    </w:p>
    <w:p w:rsidR="00F90396" w:rsidP="00A25918" w:rsidRDefault="00F90396" w14:paraId="729B4CAE" w14:textId="40132D45">
      <w:pPr>
        <w:pStyle w:val="Heading4"/>
      </w:pPr>
      <w:r w:rsidRPr="0033624B">
        <w:t>Forum</w:t>
      </w:r>
      <w:r w:rsidR="003A37D3">
        <w:t xml:space="preserve"> Posts</w:t>
      </w:r>
    </w:p>
    <w:p w:rsidR="005C25BB" w:rsidP="005C25BB" w:rsidRDefault="005C25BB" w14:paraId="361FDCDC" w14:textId="56219563">
      <w:r>
        <w:t>We analysed forum posts to see if there was in</w:t>
      </w:r>
      <w:r w:rsidR="0090220A">
        <w:t>-</w:t>
      </w:r>
      <w:r>
        <w:t xml:space="preserve">situ evidence for the </w:t>
      </w:r>
      <w:r w:rsidR="00EE5F55">
        <w:t>refined</w:t>
      </w:r>
      <w:r>
        <w:t xml:space="preserve"> </w:t>
      </w:r>
      <w:r w:rsidR="00906F9D">
        <w:t xml:space="preserve">CMO </w:t>
      </w:r>
      <w:r>
        <w:t>configurations driving</w:t>
      </w:r>
      <w:r w:rsidR="00C7591E">
        <w:t xml:space="preserve"> connection through understanding and acceptance</w:t>
      </w:r>
      <w:r>
        <w:t xml:space="preserve">. </w:t>
      </w:r>
    </w:p>
    <w:p w:rsidRPr="005C25BB" w:rsidR="005C25BB" w:rsidP="006F499F" w:rsidRDefault="00A57341" w14:paraId="51A8D5FF" w14:textId="340E862A">
      <w:pPr>
        <w:spacing w:line="279" w:lineRule="auto"/>
        <w:rPr>
          <w:iCs/>
        </w:rPr>
      </w:pPr>
      <w:r>
        <w:rPr>
          <w:iCs/>
        </w:rPr>
        <w:t>There was clear evidence that forums help people to feel connected</w:t>
      </w:r>
      <w:r w:rsidR="0053597C">
        <w:rPr>
          <w:iCs/>
        </w:rPr>
        <w:t xml:space="preserve">. This was described as resulting from </w:t>
      </w:r>
      <w:r w:rsidR="00363A9F">
        <w:rPr>
          <w:iCs/>
        </w:rPr>
        <w:t xml:space="preserve">hearing the lived experience of other users, </w:t>
      </w:r>
      <w:r w:rsidR="00BE696B">
        <w:rPr>
          <w:iCs/>
        </w:rPr>
        <w:t>which</w:t>
      </w:r>
      <w:r w:rsidR="00D47394">
        <w:rPr>
          <w:iCs/>
        </w:rPr>
        <w:t xml:space="preserve"> can</w:t>
      </w:r>
      <w:r w:rsidR="00BE696B">
        <w:rPr>
          <w:iCs/>
        </w:rPr>
        <w:t xml:space="preserve"> </w:t>
      </w:r>
      <w:r w:rsidR="007C3AD7">
        <w:rPr>
          <w:iCs/>
        </w:rPr>
        <w:t>normalis</w:t>
      </w:r>
      <w:r w:rsidR="00BE696B">
        <w:rPr>
          <w:iCs/>
        </w:rPr>
        <w:t>e</w:t>
      </w:r>
      <w:r w:rsidR="007C3AD7">
        <w:rPr>
          <w:iCs/>
        </w:rPr>
        <w:t xml:space="preserve"> the</w:t>
      </w:r>
      <w:r w:rsidR="00D47394">
        <w:rPr>
          <w:iCs/>
        </w:rPr>
        <w:t xml:space="preserve"> person’s</w:t>
      </w:r>
      <w:r w:rsidR="007C3AD7">
        <w:rPr>
          <w:iCs/>
        </w:rPr>
        <w:t xml:space="preserve"> own experiences </w:t>
      </w:r>
      <w:r w:rsidR="00363A9F">
        <w:rPr>
          <w:iCs/>
        </w:rPr>
        <w:t xml:space="preserve">and </w:t>
      </w:r>
      <w:r w:rsidR="00D47394">
        <w:rPr>
          <w:iCs/>
        </w:rPr>
        <w:t>make them</w:t>
      </w:r>
      <w:r w:rsidR="007C3AD7">
        <w:rPr>
          <w:iCs/>
        </w:rPr>
        <w:t xml:space="preserve"> </w:t>
      </w:r>
      <w:r w:rsidR="00D9273D">
        <w:rPr>
          <w:iCs/>
        </w:rPr>
        <w:t xml:space="preserve">feel understood and accepted </w:t>
      </w:r>
      <w:r w:rsidR="00AB7243">
        <w:rPr>
          <w:iCs/>
        </w:rPr>
        <w:t>within the forum</w:t>
      </w:r>
      <w:r w:rsidR="00D9273D">
        <w:rPr>
          <w:iCs/>
        </w:rPr>
        <w:t xml:space="preserve">: </w:t>
      </w:r>
    </w:p>
    <w:p w:rsidRPr="00B075B5" w:rsidR="173F5212" w:rsidP="7B56DE55" w:rsidRDefault="00FB434C" w14:paraId="73B36398" w14:textId="1B315430">
      <w:pPr>
        <w:spacing w:line="279" w:lineRule="auto"/>
        <w:rPr>
          <w:color w:val="000000" w:themeColor="text1"/>
          <w:lang w:val="en-US"/>
        </w:rPr>
      </w:pPr>
      <w:r>
        <w:rPr>
          <w:i/>
          <w:iCs/>
          <w:color w:val="000000" w:themeColor="text1"/>
          <w:lang w:val="en-US"/>
        </w:rPr>
        <w:t>“</w:t>
      </w:r>
      <w:r w:rsidRPr="00E36CFF" w:rsidR="00256013">
        <w:rPr>
          <w:i/>
          <w:iCs/>
          <w:color w:val="000000" w:themeColor="text1"/>
          <w:lang w:val="en-US"/>
        </w:rPr>
        <w:t>T</w:t>
      </w:r>
      <w:r w:rsidRPr="00E36CFF" w:rsidR="173F5212">
        <w:rPr>
          <w:i/>
          <w:iCs/>
          <w:color w:val="000000" w:themeColor="text1"/>
          <w:lang w:val="en-US"/>
        </w:rPr>
        <w:t>hank you for sharing your thoughts and the information</w:t>
      </w:r>
      <w:r w:rsidRPr="00B075B5" w:rsidR="173F5212">
        <w:rPr>
          <w:b/>
          <w:i/>
          <w:color w:val="000000" w:themeColor="text1"/>
          <w:lang w:val="en-US"/>
        </w:rPr>
        <w:t>. I am very thankful for being in this forum. It’s</w:t>
      </w:r>
      <w:r w:rsidRPr="00B075B5" w:rsidR="7673C659">
        <w:rPr>
          <w:b/>
          <w:i/>
          <w:color w:val="000000" w:themeColor="text1"/>
          <w:lang w:val="en-US"/>
        </w:rPr>
        <w:t xml:space="preserve"> very helpful to know that I am not alone and crazy. It’s been twelve months and after hearing some of the stories, I am beginning to feel I</w:t>
      </w:r>
      <w:r w:rsidRPr="00B075B5" w:rsidR="16355B45">
        <w:rPr>
          <w:b/>
          <w:i/>
          <w:color w:val="000000" w:themeColor="text1"/>
          <w:lang w:val="en-US"/>
        </w:rPr>
        <w:t xml:space="preserve"> am starting to heal</w:t>
      </w:r>
      <w:r w:rsidRPr="00E36CFF" w:rsidR="16355B45">
        <w:rPr>
          <w:i/>
          <w:iCs/>
          <w:color w:val="000000" w:themeColor="text1"/>
          <w:lang w:val="en-US"/>
        </w:rPr>
        <w:t>.</w:t>
      </w:r>
      <w:r w:rsidR="00B075B5">
        <w:rPr>
          <w:i/>
          <w:iCs/>
          <w:color w:val="000000" w:themeColor="text1"/>
          <w:lang w:val="en-US"/>
        </w:rPr>
        <w:t>”</w:t>
      </w:r>
      <w:r w:rsidRPr="00E36CFF" w:rsidR="00C954A7">
        <w:rPr>
          <w:i/>
          <w:iCs/>
          <w:color w:val="000000" w:themeColor="text1"/>
          <w:lang w:val="en-US"/>
        </w:rPr>
        <w:t xml:space="preserve"> </w:t>
      </w:r>
      <w:r w:rsidRPr="00B075B5" w:rsidR="00C906F2">
        <w:rPr>
          <w:color w:val="000000" w:themeColor="text1"/>
          <w:lang w:val="en-US"/>
        </w:rPr>
        <w:t>(Magpie)</w:t>
      </w:r>
    </w:p>
    <w:p w:rsidR="001211C0" w:rsidP="006F499F" w:rsidRDefault="00F740BF" w14:paraId="050F4C3B" w14:textId="35168B81">
      <w:pPr>
        <w:spacing w:line="279" w:lineRule="auto"/>
        <w:rPr>
          <w:iCs/>
          <w:lang w:val="en-US"/>
        </w:rPr>
      </w:pPr>
      <w:r>
        <w:rPr>
          <w:iCs/>
          <w:lang w:val="en-US"/>
        </w:rPr>
        <w:t xml:space="preserve">This sense of belonging </w:t>
      </w:r>
      <w:r w:rsidR="00031B42">
        <w:rPr>
          <w:iCs/>
          <w:lang w:val="en-US"/>
        </w:rPr>
        <w:t xml:space="preserve">is particularly important for people who </w:t>
      </w:r>
      <w:r w:rsidR="00242EC6">
        <w:rPr>
          <w:iCs/>
          <w:lang w:val="en-US"/>
        </w:rPr>
        <w:t>may not have someone they can easily talk to offline</w:t>
      </w:r>
      <w:r w:rsidR="00022057">
        <w:rPr>
          <w:iCs/>
          <w:lang w:val="en-US"/>
        </w:rPr>
        <w:t>. It</w:t>
      </w:r>
      <w:r w:rsidR="00242EC6">
        <w:rPr>
          <w:iCs/>
          <w:lang w:val="en-US"/>
        </w:rPr>
        <w:t xml:space="preserve"> is</w:t>
      </w:r>
      <w:r w:rsidR="00022057">
        <w:rPr>
          <w:iCs/>
          <w:lang w:val="en-US"/>
        </w:rPr>
        <w:t xml:space="preserve"> also</w:t>
      </w:r>
      <w:r w:rsidR="00242EC6">
        <w:rPr>
          <w:iCs/>
          <w:lang w:val="en-US"/>
        </w:rPr>
        <w:t xml:space="preserve"> </w:t>
      </w:r>
      <w:r w:rsidR="00031B42">
        <w:rPr>
          <w:iCs/>
          <w:lang w:val="en-US"/>
        </w:rPr>
        <w:t>important in reinforcing ongoing forum engagement</w:t>
      </w:r>
      <w:r w:rsidR="00106423">
        <w:rPr>
          <w:iCs/>
          <w:lang w:val="en-US"/>
        </w:rPr>
        <w:t xml:space="preserve">. </w:t>
      </w:r>
      <w:r w:rsidR="001F2416">
        <w:rPr>
          <w:iCs/>
          <w:lang w:val="en-US"/>
        </w:rPr>
        <w:t xml:space="preserve">When people post about their own experiences, rather than only reading about others, the </w:t>
      </w:r>
      <w:r w:rsidR="00DA40A9">
        <w:rPr>
          <w:iCs/>
          <w:lang w:val="en-US"/>
        </w:rPr>
        <w:t xml:space="preserve">nature of the </w:t>
      </w:r>
      <w:r w:rsidR="002C028D">
        <w:rPr>
          <w:iCs/>
          <w:lang w:val="en-US"/>
        </w:rPr>
        <w:t>repl</w:t>
      </w:r>
      <w:r w:rsidR="00DA40A9">
        <w:rPr>
          <w:iCs/>
          <w:lang w:val="en-US"/>
        </w:rPr>
        <w:t>ies, including sensitivity</w:t>
      </w:r>
      <w:r w:rsidR="002C028D">
        <w:rPr>
          <w:iCs/>
          <w:lang w:val="en-US"/>
        </w:rPr>
        <w:t xml:space="preserve"> is crucial</w:t>
      </w:r>
      <w:r w:rsidR="00242EC6">
        <w:rPr>
          <w:iCs/>
          <w:lang w:val="en-US"/>
        </w:rPr>
        <w:t xml:space="preserve">: </w:t>
      </w:r>
      <w:r w:rsidR="00031B42">
        <w:rPr>
          <w:iCs/>
          <w:lang w:val="en-US"/>
        </w:rPr>
        <w:t xml:space="preserve"> </w:t>
      </w:r>
    </w:p>
    <w:p w:rsidRPr="00B075B5" w:rsidR="6F285BA4" w:rsidP="7B56DE55" w:rsidRDefault="00B075B5" w14:paraId="757175BC" w14:textId="31920A96">
      <w:pPr>
        <w:spacing w:line="279" w:lineRule="auto"/>
        <w:rPr>
          <w:color w:val="000000" w:themeColor="text1"/>
        </w:rPr>
      </w:pPr>
      <w:r>
        <w:rPr>
          <w:i/>
          <w:iCs/>
          <w:color w:val="000000" w:themeColor="text1"/>
        </w:rPr>
        <w:t>“</w:t>
      </w:r>
      <w:r w:rsidRPr="00E36CFF" w:rsidR="6F285BA4">
        <w:rPr>
          <w:i/>
          <w:iCs/>
          <w:color w:val="000000" w:themeColor="text1"/>
        </w:rPr>
        <w:t>Thank you for your</w:t>
      </w:r>
      <w:r w:rsidRPr="00E36CFF" w:rsidR="56A97DC1">
        <w:rPr>
          <w:i/>
          <w:iCs/>
          <w:color w:val="000000" w:themeColor="text1"/>
        </w:rPr>
        <w:t xml:space="preserve"> lovely response. I feel the same, most of the things I tend to worry about don’t happen and I just create these horrible scenarios in my h</w:t>
      </w:r>
      <w:r w:rsidRPr="00E36CFF" w:rsidR="0F0508B8">
        <w:rPr>
          <w:i/>
          <w:iCs/>
          <w:color w:val="000000" w:themeColor="text1"/>
        </w:rPr>
        <w:t xml:space="preserve">ead of what could go wrong. I feel I do need help and change the way I think. Sometimes, I </w:t>
      </w:r>
      <w:r w:rsidRPr="00E36CFF" w:rsidR="7E46FFEE">
        <w:rPr>
          <w:i/>
          <w:iCs/>
          <w:color w:val="000000" w:themeColor="text1"/>
        </w:rPr>
        <w:t xml:space="preserve">speak about this with my </w:t>
      </w:r>
      <w:proofErr w:type="gramStart"/>
      <w:r w:rsidRPr="00E36CFF" w:rsidR="7E46FFEE">
        <w:rPr>
          <w:i/>
          <w:iCs/>
          <w:color w:val="000000" w:themeColor="text1"/>
        </w:rPr>
        <w:t>Mum</w:t>
      </w:r>
      <w:proofErr w:type="gramEnd"/>
      <w:r w:rsidRPr="00E36CFF" w:rsidR="7E46FFEE">
        <w:rPr>
          <w:i/>
          <w:iCs/>
          <w:color w:val="000000" w:themeColor="text1"/>
        </w:rPr>
        <w:t xml:space="preserve"> but I</w:t>
      </w:r>
      <w:r w:rsidRPr="00E36CFF" w:rsidR="62A1DAB2">
        <w:rPr>
          <w:i/>
          <w:iCs/>
          <w:color w:val="000000" w:themeColor="text1"/>
        </w:rPr>
        <w:t xml:space="preserve"> am aware I can’t</w:t>
      </w:r>
      <w:r w:rsidRPr="00E36CFF" w:rsidR="7E46FFEE">
        <w:rPr>
          <w:i/>
          <w:iCs/>
          <w:color w:val="000000" w:themeColor="text1"/>
        </w:rPr>
        <w:t xml:space="preserve"> fully </w:t>
      </w:r>
      <w:proofErr w:type="gramStart"/>
      <w:r w:rsidRPr="00E36CFF" w:rsidR="7E46FFEE">
        <w:rPr>
          <w:i/>
          <w:iCs/>
          <w:color w:val="000000" w:themeColor="text1"/>
        </w:rPr>
        <w:t>open up</w:t>
      </w:r>
      <w:proofErr w:type="gramEnd"/>
      <w:r w:rsidRPr="00E36CFF" w:rsidR="56602251">
        <w:rPr>
          <w:i/>
          <w:iCs/>
          <w:color w:val="000000" w:themeColor="text1"/>
        </w:rPr>
        <w:t xml:space="preserve">. She thinks I should just see my doctor. </w:t>
      </w:r>
      <w:r w:rsidRPr="00B075B5" w:rsidR="56602251">
        <w:rPr>
          <w:b/>
          <w:i/>
          <w:color w:val="000000" w:themeColor="text1"/>
        </w:rPr>
        <w:t xml:space="preserve">Thanks again for your </w:t>
      </w:r>
      <w:r w:rsidRPr="00B075B5" w:rsidR="3D7C1AE2">
        <w:rPr>
          <w:b/>
          <w:i/>
          <w:color w:val="000000" w:themeColor="text1"/>
        </w:rPr>
        <w:t xml:space="preserve">supportive </w:t>
      </w:r>
      <w:r w:rsidRPr="00B075B5" w:rsidR="56602251">
        <w:rPr>
          <w:b/>
          <w:i/>
          <w:color w:val="000000" w:themeColor="text1"/>
        </w:rPr>
        <w:t>reply</w:t>
      </w:r>
      <w:r w:rsidRPr="00B075B5" w:rsidR="4A920D76">
        <w:rPr>
          <w:b/>
          <w:i/>
          <w:color w:val="000000" w:themeColor="text1"/>
        </w:rPr>
        <w:t xml:space="preserve">, it really helps to be </w:t>
      </w:r>
      <w:proofErr w:type="gramStart"/>
      <w:r w:rsidRPr="00B075B5" w:rsidR="4A920D76">
        <w:rPr>
          <w:b/>
          <w:i/>
          <w:color w:val="000000" w:themeColor="text1"/>
        </w:rPr>
        <w:t>here</w:t>
      </w:r>
      <w:proofErr w:type="gramEnd"/>
      <w:r w:rsidRPr="00B075B5" w:rsidR="4A920D76">
        <w:rPr>
          <w:b/>
          <w:i/>
          <w:color w:val="000000" w:themeColor="text1"/>
        </w:rPr>
        <w:t xml:space="preserve"> and I feel less alone</w:t>
      </w:r>
      <w:r w:rsidRPr="00E36CFF" w:rsidR="4A920D76">
        <w:rPr>
          <w:i/>
          <w:iCs/>
          <w:color w:val="000000" w:themeColor="text1"/>
        </w:rPr>
        <w:t xml:space="preserve"> x</w:t>
      </w:r>
      <w:r>
        <w:rPr>
          <w:i/>
          <w:iCs/>
          <w:color w:val="000000" w:themeColor="text1"/>
        </w:rPr>
        <w:t>”</w:t>
      </w:r>
      <w:r w:rsidRPr="00E36CFF" w:rsidR="00E06B70">
        <w:rPr>
          <w:i/>
          <w:iCs/>
          <w:color w:val="000000" w:themeColor="text1"/>
        </w:rPr>
        <w:t xml:space="preserve"> </w:t>
      </w:r>
      <w:r w:rsidRPr="00B075B5" w:rsidR="00E06B70">
        <w:rPr>
          <w:color w:val="000000" w:themeColor="text1"/>
        </w:rPr>
        <w:t>(Dunnock)</w:t>
      </w:r>
    </w:p>
    <w:p w:rsidRPr="00BC35D3" w:rsidR="00164D44" w:rsidP="006F499F" w:rsidRDefault="00164D44" w14:paraId="5227F2FC" w14:textId="77777777">
      <w:pPr>
        <w:spacing w:line="279" w:lineRule="auto"/>
        <w:rPr>
          <w:i/>
        </w:rPr>
      </w:pPr>
    </w:p>
    <w:p w:rsidRPr="008844EF" w:rsidR="008844EF" w:rsidP="00853097" w:rsidRDefault="00C82961" w14:paraId="160F7C15" w14:textId="625DA1D2">
      <w:pPr>
        <w:pStyle w:val="Heading3"/>
      </w:pPr>
      <w:r>
        <w:t xml:space="preserve">Theory Area 3- </w:t>
      </w:r>
      <w:r w:rsidRPr="00CF74F9" w:rsidR="00864A31">
        <w:t xml:space="preserve">Connection - </w:t>
      </w:r>
      <w:r w:rsidRPr="00CF74F9" w:rsidR="3D500E95">
        <w:t xml:space="preserve">Helping </w:t>
      </w:r>
      <w:r w:rsidR="1E0FA42C">
        <w:t>O</w:t>
      </w:r>
      <w:r w:rsidR="3D500E95">
        <w:t>thers</w:t>
      </w:r>
      <w:r w:rsidRPr="1650790F" w:rsidR="3D500E95">
        <w:t xml:space="preserve"> </w:t>
      </w:r>
    </w:p>
    <w:p w:rsidRPr="00E36CFF" w:rsidR="00D60CA0" w:rsidP="003D68E0" w:rsidRDefault="001A2237" w14:paraId="72B05412" w14:textId="3AFE9D0B">
      <w:pPr>
        <w:spacing w:line="279" w:lineRule="auto"/>
        <w:rPr>
          <w:rFonts w:cs="Segoe UI"/>
        </w:rPr>
      </w:pPr>
      <w:r w:rsidRPr="00E36CFF">
        <w:rPr>
          <w:rFonts w:cs="Segoe UI"/>
        </w:rPr>
        <w:t xml:space="preserve">There </w:t>
      </w:r>
      <w:r w:rsidR="00374356">
        <w:rPr>
          <w:rFonts w:cs="Segoe UI"/>
        </w:rPr>
        <w:t>wa</w:t>
      </w:r>
      <w:r w:rsidRPr="00E36CFF">
        <w:rPr>
          <w:rFonts w:cs="Segoe UI"/>
        </w:rPr>
        <w:t xml:space="preserve">s </w:t>
      </w:r>
      <w:r w:rsidR="003160F3">
        <w:rPr>
          <w:rFonts w:cs="Segoe UI"/>
        </w:rPr>
        <w:t>substantial e</w:t>
      </w:r>
      <w:r w:rsidRPr="00E36CFF">
        <w:rPr>
          <w:rFonts w:cs="Segoe UI"/>
        </w:rPr>
        <w:t xml:space="preserve">vidence across </w:t>
      </w:r>
      <w:r w:rsidR="003160F3">
        <w:rPr>
          <w:rFonts w:cs="Segoe UI"/>
        </w:rPr>
        <w:t>all</w:t>
      </w:r>
      <w:r w:rsidRPr="00E36CFF">
        <w:rPr>
          <w:rFonts w:cs="Segoe UI"/>
        </w:rPr>
        <w:t xml:space="preserve"> </w:t>
      </w:r>
      <w:r w:rsidR="003160F3">
        <w:rPr>
          <w:rFonts w:cs="Segoe UI"/>
        </w:rPr>
        <w:t xml:space="preserve">three </w:t>
      </w:r>
      <w:r w:rsidRPr="00E36CFF">
        <w:rPr>
          <w:rFonts w:cs="Segoe UI"/>
        </w:rPr>
        <w:t xml:space="preserve">data sets </w:t>
      </w:r>
      <w:r w:rsidRPr="1898218E" w:rsidR="23074E1A">
        <w:rPr>
          <w:rFonts w:cs="Segoe UI"/>
        </w:rPr>
        <w:t>that</w:t>
      </w:r>
      <w:r w:rsidR="00093961">
        <w:rPr>
          <w:rFonts w:cs="Segoe UI"/>
        </w:rPr>
        <w:t>,</w:t>
      </w:r>
      <w:r w:rsidRPr="00E36CFF">
        <w:rPr>
          <w:rFonts w:cs="Segoe UI"/>
        </w:rPr>
        <w:t xml:space="preserve"> </w:t>
      </w:r>
      <w:r w:rsidRPr="00E36CFF" w:rsidR="0011257B">
        <w:rPr>
          <w:rFonts w:cs="Segoe UI"/>
        </w:rPr>
        <w:t xml:space="preserve">in helping other people in an online forum, we also help ourselves. </w:t>
      </w:r>
      <w:r w:rsidRPr="00E36CFF" w:rsidR="00EB5E0F">
        <w:rPr>
          <w:rFonts w:cs="Segoe UI"/>
        </w:rPr>
        <w:t xml:space="preserve">Helping others </w:t>
      </w:r>
      <w:r w:rsidRPr="00E36CFF" w:rsidR="00880F32">
        <w:rPr>
          <w:rFonts w:cs="Segoe UI"/>
        </w:rPr>
        <w:t>re</w:t>
      </w:r>
      <w:r w:rsidRPr="00E36CFF" w:rsidR="0025546C">
        <w:rPr>
          <w:rFonts w:cs="Segoe UI"/>
        </w:rPr>
        <w:t>lies on</w:t>
      </w:r>
      <w:r w:rsidRPr="00E36CFF" w:rsidR="00F04747">
        <w:rPr>
          <w:rFonts w:cs="Segoe UI"/>
        </w:rPr>
        <w:t xml:space="preserve"> and</w:t>
      </w:r>
      <w:r w:rsidRPr="00E36CFF" w:rsidR="00EB5E0F">
        <w:rPr>
          <w:rFonts w:cs="Segoe UI"/>
        </w:rPr>
        <w:t xml:space="preserve"> </w:t>
      </w:r>
      <w:r w:rsidRPr="00E36CFF" w:rsidR="00F04747">
        <w:rPr>
          <w:rFonts w:cs="Segoe UI"/>
        </w:rPr>
        <w:t>maintains,</w:t>
      </w:r>
      <w:r w:rsidRPr="00E36CFF" w:rsidR="0025546C">
        <w:rPr>
          <w:rFonts w:cs="Segoe UI"/>
        </w:rPr>
        <w:t xml:space="preserve"> a sense of social connection, </w:t>
      </w:r>
      <w:r w:rsidRPr="00E36CFF" w:rsidR="00C84F18">
        <w:rPr>
          <w:rFonts w:cs="Segoe UI"/>
        </w:rPr>
        <w:t>and crucially this active process lie</w:t>
      </w:r>
      <w:r w:rsidRPr="00E36CFF" w:rsidR="0011257B">
        <w:rPr>
          <w:rFonts w:cs="Segoe UI"/>
        </w:rPr>
        <w:t>s at the heart of how forums</w:t>
      </w:r>
      <w:r w:rsidRPr="00E36CFF" w:rsidR="00DB3F96">
        <w:rPr>
          <w:rFonts w:cs="Segoe UI"/>
        </w:rPr>
        <w:t xml:space="preserve"> are sustai</w:t>
      </w:r>
      <w:r w:rsidRPr="00E36CFF" w:rsidR="00102842">
        <w:rPr>
          <w:rFonts w:cs="Segoe UI"/>
        </w:rPr>
        <w:t>ned</w:t>
      </w:r>
      <w:r w:rsidRPr="00E36CFF" w:rsidR="00D60CA0">
        <w:rPr>
          <w:rFonts w:cs="Segoe UI"/>
        </w:rPr>
        <w:t>.</w:t>
      </w:r>
      <w:r w:rsidRPr="00E36CFF" w:rsidR="00DB3F96">
        <w:rPr>
          <w:rFonts w:cs="Segoe UI"/>
        </w:rPr>
        <w:t xml:space="preserve"> </w:t>
      </w:r>
      <w:r w:rsidRPr="00E36CFF" w:rsidR="00D60CA0">
        <w:rPr>
          <w:rFonts w:cs="Segoe UI"/>
        </w:rPr>
        <w:t xml:space="preserve"> </w:t>
      </w:r>
      <w:r w:rsidRPr="00E36CFF" w:rsidR="00CF060A">
        <w:rPr>
          <w:rFonts w:cs="Segoe UI"/>
        </w:rPr>
        <w:t>Therefore</w:t>
      </w:r>
      <w:r w:rsidRPr="00E36CFF" w:rsidR="00061A53">
        <w:rPr>
          <w:rFonts w:cs="Segoe UI"/>
        </w:rPr>
        <w:t>,</w:t>
      </w:r>
      <w:r w:rsidRPr="00E36CFF" w:rsidR="00CF060A">
        <w:rPr>
          <w:rFonts w:cs="Segoe UI"/>
        </w:rPr>
        <w:t xml:space="preserve"> we need to understand what facilitates this reciprocity so forums can </w:t>
      </w:r>
      <w:r w:rsidRPr="00E36CFF" w:rsidR="00D22716">
        <w:rPr>
          <w:rFonts w:cs="Segoe UI"/>
        </w:rPr>
        <w:t xml:space="preserve">be designed to maximise this, whilst also being aware of any potential negative impacts </w:t>
      </w:r>
      <w:r w:rsidRPr="00E36CFF" w:rsidR="004E2C9C">
        <w:rPr>
          <w:rFonts w:cs="Segoe UI"/>
        </w:rPr>
        <w:t xml:space="preserve">of helping others. </w:t>
      </w:r>
    </w:p>
    <w:p w:rsidRPr="007A08F2" w:rsidR="007F36DC" w:rsidP="00853097" w:rsidRDefault="007F36DC" w14:paraId="14730B2A" w14:textId="38111841">
      <w:pPr>
        <w:pStyle w:val="Heading4"/>
      </w:pPr>
      <w:r w:rsidRPr="007A08F2">
        <w:t>Survey</w:t>
      </w:r>
    </w:p>
    <w:p w:rsidRPr="00E36CFF" w:rsidR="00EF5A45" w:rsidP="3BECD3F1" w:rsidRDefault="00102842" w14:paraId="19A33E85" w14:textId="733C81FA">
      <w:pPr>
        <w:pStyle w:val="paragraph"/>
        <w:spacing w:before="0" w:beforeAutospacing="0" w:after="0" w:afterAutospacing="0"/>
        <w:textAlignment w:val="baseline"/>
        <w:rPr>
          <w:rFonts w:cs="Segoe UI" w:asciiTheme="minorHAnsi" w:hAnsiTheme="minorHAnsi"/>
          <w:sz w:val="22"/>
          <w:szCs w:val="22"/>
        </w:rPr>
      </w:pPr>
      <w:r w:rsidRPr="3BECD3F1">
        <w:rPr>
          <w:rFonts w:cs="Segoe UI" w:asciiTheme="minorHAnsi" w:hAnsiTheme="minorHAnsi"/>
          <w:sz w:val="22"/>
          <w:szCs w:val="22"/>
        </w:rPr>
        <w:t xml:space="preserve">High levels of helping others were reported. </w:t>
      </w:r>
      <w:proofErr w:type="gramStart"/>
      <w:r w:rsidRPr="3BECD3F1" w:rsidR="000174E0">
        <w:rPr>
          <w:rFonts w:cs="Segoe UI" w:asciiTheme="minorHAnsi" w:hAnsiTheme="minorHAnsi"/>
          <w:sz w:val="22"/>
          <w:szCs w:val="22"/>
        </w:rPr>
        <w:t>T</w:t>
      </w:r>
      <w:r w:rsidRPr="3BECD3F1" w:rsidR="007106D0">
        <w:rPr>
          <w:rFonts w:cs="Segoe UI" w:asciiTheme="minorHAnsi" w:hAnsiTheme="minorHAnsi"/>
          <w:sz w:val="22"/>
          <w:szCs w:val="22"/>
        </w:rPr>
        <w:t>he majority of</w:t>
      </w:r>
      <w:proofErr w:type="gramEnd"/>
      <w:r w:rsidRPr="3BECD3F1" w:rsidR="007106D0">
        <w:rPr>
          <w:rFonts w:cs="Segoe UI" w:asciiTheme="minorHAnsi" w:hAnsiTheme="minorHAnsi"/>
          <w:sz w:val="22"/>
          <w:szCs w:val="22"/>
        </w:rPr>
        <w:t xml:space="preserve"> our sample </w:t>
      </w:r>
      <w:r w:rsidRPr="3BECD3F1" w:rsidR="000174E0">
        <w:rPr>
          <w:rFonts w:cs="Segoe UI" w:asciiTheme="minorHAnsi" w:hAnsiTheme="minorHAnsi"/>
          <w:sz w:val="22"/>
          <w:szCs w:val="22"/>
        </w:rPr>
        <w:t xml:space="preserve">(88%) </w:t>
      </w:r>
      <w:r w:rsidRPr="3BECD3F1" w:rsidR="007106D0">
        <w:rPr>
          <w:rFonts w:cs="Segoe UI" w:asciiTheme="minorHAnsi" w:hAnsiTheme="minorHAnsi"/>
          <w:sz w:val="22"/>
          <w:szCs w:val="22"/>
        </w:rPr>
        <w:t>were responding to other people’s posts at least some of the time</w:t>
      </w:r>
      <w:r w:rsidRPr="3BECD3F1" w:rsidR="004B64AB">
        <w:rPr>
          <w:rFonts w:cs="Segoe UI" w:asciiTheme="minorHAnsi" w:hAnsiTheme="minorHAnsi"/>
          <w:sz w:val="22"/>
          <w:szCs w:val="22"/>
        </w:rPr>
        <w:t xml:space="preserve">. </w:t>
      </w:r>
      <w:r w:rsidRPr="3BECD3F1" w:rsidR="003033A9">
        <w:rPr>
          <w:rFonts w:cs="Segoe UI" w:asciiTheme="minorHAnsi" w:hAnsiTheme="minorHAnsi"/>
          <w:sz w:val="22"/>
          <w:szCs w:val="22"/>
        </w:rPr>
        <w:t xml:space="preserve">Even on the first visit, 41% of our sample reported coming into the forum initially </w:t>
      </w:r>
      <w:proofErr w:type="gramStart"/>
      <w:r w:rsidRPr="3BECD3F1" w:rsidR="003033A9">
        <w:rPr>
          <w:rFonts w:cs="Segoe UI" w:asciiTheme="minorHAnsi" w:hAnsiTheme="minorHAnsi"/>
          <w:sz w:val="22"/>
          <w:szCs w:val="22"/>
        </w:rPr>
        <w:t>in order to</w:t>
      </w:r>
      <w:proofErr w:type="gramEnd"/>
      <w:r w:rsidRPr="3BECD3F1" w:rsidR="003033A9">
        <w:rPr>
          <w:rFonts w:cs="Segoe UI" w:asciiTheme="minorHAnsi" w:hAnsiTheme="minorHAnsi"/>
          <w:sz w:val="22"/>
          <w:szCs w:val="22"/>
        </w:rPr>
        <w:t xml:space="preserve"> help someone else.  </w:t>
      </w:r>
    </w:p>
    <w:p w:rsidRPr="00E36CFF" w:rsidR="00EF5A45" w:rsidP="003B7670" w:rsidRDefault="00EF5A45" w14:paraId="3A38B63D" w14:textId="77777777">
      <w:pPr>
        <w:pStyle w:val="paragraph"/>
        <w:spacing w:before="0" w:beforeAutospacing="0" w:after="0" w:afterAutospacing="0"/>
        <w:textAlignment w:val="baseline"/>
        <w:rPr>
          <w:rFonts w:cs="Segoe UI" w:asciiTheme="minorHAnsi" w:hAnsiTheme="minorHAnsi"/>
          <w:sz w:val="22"/>
          <w:szCs w:val="22"/>
        </w:rPr>
      </w:pPr>
    </w:p>
    <w:p w:rsidRPr="00A05D58" w:rsidR="007F36DC" w:rsidP="00D45C16" w:rsidRDefault="007F36DC" w14:paraId="312378E1" w14:textId="7A505C58">
      <w:pPr>
        <w:pStyle w:val="Heading4"/>
      </w:pPr>
      <w:r w:rsidRPr="00A05D58">
        <w:t>Interview</w:t>
      </w:r>
      <w:r w:rsidR="009C2378">
        <w:t>s</w:t>
      </w:r>
      <w:r w:rsidRPr="00A05D58">
        <w:t xml:space="preserve"> </w:t>
      </w:r>
    </w:p>
    <w:p w:rsidRPr="00E36CFF" w:rsidR="00EC2564" w:rsidP="003D68E0" w:rsidRDefault="009C2378" w14:paraId="04197FCC" w14:textId="111097C5">
      <w:pPr>
        <w:spacing w:line="279" w:lineRule="auto"/>
        <w:rPr>
          <w:color w:val="000000" w:themeColor="text1"/>
        </w:rPr>
      </w:pPr>
      <w:r>
        <w:t>Overall</w:t>
      </w:r>
      <w:r w:rsidRPr="00A05D58" w:rsidR="000152AB">
        <w:t xml:space="preserve">, there was a general </w:t>
      </w:r>
      <w:r w:rsidRPr="00A05D58" w:rsidR="001378A7">
        <w:t xml:space="preserve">sense that people originally join forums seeking help, </w:t>
      </w:r>
      <w:r w:rsidRPr="00A05D58" w:rsidR="00FF5397">
        <w:t xml:space="preserve">but </w:t>
      </w:r>
      <w:r w:rsidRPr="00E36CFF" w:rsidR="00351C41">
        <w:rPr>
          <w:color w:val="000000" w:themeColor="text1"/>
        </w:rPr>
        <w:t xml:space="preserve">over time </w:t>
      </w:r>
      <w:r w:rsidRPr="00E36CFF" w:rsidR="00FF5397">
        <w:rPr>
          <w:color w:val="000000" w:themeColor="text1"/>
        </w:rPr>
        <w:t xml:space="preserve">they shift towards giving advice as they develop more expertise that they can then share back into the community: </w:t>
      </w:r>
    </w:p>
    <w:p w:rsidRPr="00E36CFF" w:rsidR="00E2487A" w:rsidP="00DE0C89" w:rsidRDefault="00DE0C89" w14:paraId="010A87A6" w14:textId="4DCDB337">
      <w:pPr>
        <w:rPr>
          <w:rFonts w:eastAsia="Aptos" w:cs="Aptos"/>
          <w:i/>
          <w:iCs/>
          <w:color w:val="000000" w:themeColor="text1"/>
        </w:rPr>
      </w:pPr>
      <w:r w:rsidRPr="00E36CFF">
        <w:rPr>
          <w:rFonts w:eastAsia="Aptos" w:cs="Aptos"/>
          <w:i/>
          <w:iCs/>
          <w:color w:val="000000" w:themeColor="text1"/>
        </w:rPr>
        <w:t>“</w:t>
      </w:r>
      <w:r w:rsidR="00DB0391">
        <w:rPr>
          <w:rFonts w:eastAsia="Aptos" w:cs="Aptos"/>
          <w:i/>
          <w:iCs/>
          <w:color w:val="000000" w:themeColor="text1"/>
        </w:rPr>
        <w:t xml:space="preserve">I’d </w:t>
      </w:r>
      <w:r w:rsidRPr="00E36CFF" w:rsidR="00E2487A">
        <w:rPr>
          <w:rFonts w:eastAsia="Aptos" w:cs="Aptos"/>
          <w:i/>
          <w:iCs/>
          <w:color w:val="000000" w:themeColor="text1"/>
        </w:rPr>
        <w:t xml:space="preserve">say a lot of them their health has improved and what they’ve done is they’ve gone on and stayed on these apps, they’ve </w:t>
      </w:r>
      <w:r w:rsidRPr="00E36CFF" w:rsidR="00E2487A">
        <w:rPr>
          <w:rFonts w:eastAsia="Aptos" w:cs="Aptos"/>
          <w:b/>
          <w:bCs/>
          <w:i/>
          <w:iCs/>
          <w:color w:val="000000" w:themeColor="text1"/>
        </w:rPr>
        <w:t>stayed on these forums to help other people.</w:t>
      </w:r>
      <w:r w:rsidRPr="00E36CFF" w:rsidR="00E2487A">
        <w:rPr>
          <w:rFonts w:eastAsia="Aptos" w:cs="Aptos"/>
          <w:i/>
          <w:iCs/>
          <w:color w:val="000000" w:themeColor="text1"/>
        </w:rPr>
        <w:t xml:space="preserve"> That’s their main purpose because </w:t>
      </w:r>
      <w:r w:rsidRPr="00E36CFF" w:rsidR="00E2487A">
        <w:rPr>
          <w:rFonts w:eastAsia="Aptos" w:cs="Aptos"/>
          <w:b/>
          <w:bCs/>
          <w:i/>
          <w:iCs/>
          <w:color w:val="000000" w:themeColor="text1"/>
        </w:rPr>
        <w:t>they’ve had probably such a bad time with their mental health and had to go through so many loopholes</w:t>
      </w:r>
      <w:r w:rsidRPr="00E36CFF" w:rsidR="00E2487A">
        <w:rPr>
          <w:rFonts w:eastAsia="Aptos" w:cs="Aptos"/>
          <w:i/>
          <w:iCs/>
          <w:color w:val="000000" w:themeColor="text1"/>
        </w:rPr>
        <w:t xml:space="preserve"> and they’ve had so many bad experiences or good and bad experiences </w:t>
      </w:r>
      <w:r w:rsidRPr="00E36CFF" w:rsidR="00E2487A">
        <w:rPr>
          <w:rFonts w:eastAsia="Aptos" w:cs="Aptos"/>
          <w:b/>
          <w:bCs/>
          <w:i/>
          <w:iCs/>
          <w:color w:val="000000" w:themeColor="text1"/>
        </w:rPr>
        <w:t>they want to share that with other people</w:t>
      </w:r>
      <w:r w:rsidRPr="00E36CFF" w:rsidR="00E2487A">
        <w:rPr>
          <w:rFonts w:eastAsia="Aptos" w:cs="Aptos"/>
          <w:i/>
          <w:iCs/>
          <w:color w:val="000000" w:themeColor="text1"/>
        </w:rPr>
        <w:t xml:space="preserve"> because I know I do.</w:t>
      </w:r>
      <w:r w:rsidR="00DB0391">
        <w:rPr>
          <w:rFonts w:eastAsia="Aptos" w:cs="Aptos"/>
          <w:i/>
          <w:iCs/>
          <w:color w:val="000000" w:themeColor="text1"/>
        </w:rPr>
        <w:t>”</w:t>
      </w:r>
      <w:r w:rsidRPr="00E36CFF" w:rsidR="00E2487A">
        <w:rPr>
          <w:rFonts w:eastAsia="Aptos" w:cs="Aptos"/>
          <w:i/>
          <w:iCs/>
          <w:color w:val="000000" w:themeColor="text1"/>
        </w:rPr>
        <w:t xml:space="preserve"> </w:t>
      </w:r>
      <w:r w:rsidRPr="00E36CFF" w:rsidR="00E2487A">
        <w:rPr>
          <w:rFonts w:eastAsia="Aptos" w:cs="Aptos"/>
          <w:i/>
          <w:iCs/>
          <w:color w:val="000000" w:themeColor="text1"/>
          <w:u w:val="single"/>
        </w:rPr>
        <w:t>Magpie_126</w:t>
      </w:r>
      <w:r w:rsidRPr="00E36CFF" w:rsidR="00E2487A">
        <w:rPr>
          <w:rFonts w:eastAsia="Aptos" w:cs="Aptos"/>
          <w:i/>
          <w:iCs/>
          <w:color w:val="000000" w:themeColor="text1"/>
        </w:rPr>
        <w:t xml:space="preserve"> </w:t>
      </w:r>
    </w:p>
    <w:p w:rsidRPr="00E36CFF" w:rsidR="00351C41" w:rsidP="00351C41" w:rsidRDefault="00351C41" w14:paraId="309F0443" w14:textId="3791F1E8">
      <w:r w:rsidRPr="00E36CFF">
        <w:t xml:space="preserve">This not only </w:t>
      </w:r>
      <w:r w:rsidRPr="00E36CFF" w:rsidR="002F74B7">
        <w:t xml:space="preserve">provides the relatable actionable information needed by others to develop </w:t>
      </w:r>
      <w:proofErr w:type="spellStart"/>
      <w:r w:rsidRPr="00E36CFF" w:rsidR="002F74B7">
        <w:t>self efficacy</w:t>
      </w:r>
      <w:proofErr w:type="spellEnd"/>
      <w:r w:rsidRPr="00E36CFF" w:rsidR="002F74B7">
        <w:t xml:space="preserve"> (see above), but also offers hope that positive change is possible</w:t>
      </w:r>
      <w:r w:rsidR="00140298">
        <w:t>:</w:t>
      </w:r>
    </w:p>
    <w:p w:rsidRPr="00E36CFF" w:rsidR="00E2487A" w:rsidP="00E2487A" w:rsidRDefault="00DB0391" w14:paraId="659BAAC2" w14:textId="7E5E3511">
      <w:pPr>
        <w:rPr>
          <w:i/>
          <w:iCs/>
          <w:color w:val="000000" w:themeColor="text1"/>
        </w:rPr>
      </w:pPr>
      <w:r>
        <w:rPr>
          <w:rFonts w:eastAsia="Aptos" w:cs="Aptos"/>
          <w:i/>
          <w:iCs/>
          <w:color w:val="000000" w:themeColor="text1"/>
        </w:rPr>
        <w:t>“</w:t>
      </w:r>
      <w:r w:rsidRPr="00E36CFF" w:rsidR="00E2487A">
        <w:rPr>
          <w:rFonts w:eastAsia="Aptos" w:cs="Aptos"/>
          <w:i/>
          <w:iCs/>
          <w:color w:val="000000" w:themeColor="text1"/>
        </w:rPr>
        <w:t xml:space="preserve">It’s nice when you’re at that starting point that there are other people there that are maybe a few weeks or a few months ahead of you </w:t>
      </w:r>
      <w:r w:rsidRPr="00E36CFF" w:rsidR="00E2487A">
        <w:rPr>
          <w:rFonts w:eastAsia="Aptos" w:cs="Aptos"/>
          <w:b/>
          <w:bCs/>
          <w:i/>
          <w:iCs/>
          <w:color w:val="000000" w:themeColor="text1"/>
        </w:rPr>
        <w:t>so you can see that all these people started in the same place and progression is possible</w:t>
      </w:r>
      <w:r w:rsidRPr="00E36CFF" w:rsidR="00E2487A">
        <w:rPr>
          <w:rFonts w:eastAsia="Aptos" w:cs="Aptos"/>
          <w:i/>
          <w:iCs/>
          <w:color w:val="000000" w:themeColor="text1"/>
        </w:rPr>
        <w:t>, so that’s one of the nice things about the forums.</w:t>
      </w:r>
      <w:r>
        <w:rPr>
          <w:rFonts w:eastAsia="Aptos" w:cs="Aptos"/>
          <w:i/>
          <w:iCs/>
          <w:color w:val="000000" w:themeColor="text1"/>
        </w:rPr>
        <w:t>”</w:t>
      </w:r>
      <w:r w:rsidRPr="00E36CFF" w:rsidR="00E2487A">
        <w:rPr>
          <w:rFonts w:eastAsia="Aptos" w:cs="Aptos"/>
          <w:i/>
          <w:iCs/>
          <w:color w:val="000000" w:themeColor="text1"/>
        </w:rPr>
        <w:t xml:space="preserve"> </w:t>
      </w:r>
      <w:r w:rsidRPr="00E36CFF" w:rsidR="00E2487A">
        <w:rPr>
          <w:rFonts w:eastAsia="Aptos" w:cs="Aptos"/>
          <w:i/>
          <w:iCs/>
          <w:color w:val="000000" w:themeColor="text1"/>
          <w:u w:val="single"/>
        </w:rPr>
        <w:t xml:space="preserve">Dunnock_196 </w:t>
      </w:r>
    </w:p>
    <w:p w:rsidRPr="00E36CFF" w:rsidR="004D3EE4" w:rsidP="00A05D58" w:rsidRDefault="00BF00E0" w14:paraId="5026EAB0" w14:textId="1EAD8091">
      <w:r w:rsidRPr="00A526DB">
        <w:t xml:space="preserve">However, the benefits are not </w:t>
      </w:r>
      <w:r w:rsidRPr="00A526DB" w:rsidR="00AD7438">
        <w:t>unidir</w:t>
      </w:r>
      <w:r w:rsidRPr="00A526DB" w:rsidR="00E2487A">
        <w:t>ectional</w:t>
      </w:r>
      <w:r w:rsidRPr="00A526DB" w:rsidR="00E0272E">
        <w:t xml:space="preserve">. </w:t>
      </w:r>
      <w:r w:rsidR="00B46D13">
        <w:t>T</w:t>
      </w:r>
      <w:r w:rsidRPr="00A526DB" w:rsidR="00E0272E">
        <w:t>he person offering help also benefits</w:t>
      </w:r>
      <w:r w:rsidR="00022A13">
        <w:t>, f</w:t>
      </w:r>
      <w:r w:rsidRPr="00A526DB" w:rsidR="00653D27">
        <w:t>irstly</w:t>
      </w:r>
      <w:r w:rsidR="00022A13">
        <w:t xml:space="preserve"> </w:t>
      </w:r>
      <w:r w:rsidRPr="00E36CFF" w:rsidR="00022A13">
        <w:t>through</w:t>
      </w:r>
      <w:r w:rsidRPr="00E36CFF" w:rsidR="00653D27">
        <w:t xml:space="preserve"> articulating their own suggestions and advice, they remind themselves to </w:t>
      </w:r>
      <w:r w:rsidRPr="00E36CFF" w:rsidR="004D3EE4">
        <w:t>keep practicing and experimenting with these strategies, even if they had not worked every time</w:t>
      </w:r>
      <w:r w:rsidR="00140298">
        <w:t>:</w:t>
      </w:r>
      <w:r w:rsidRPr="00E36CFF" w:rsidR="004D3EE4">
        <w:t xml:space="preserve"> </w:t>
      </w:r>
    </w:p>
    <w:p w:rsidRPr="00E36CFF" w:rsidR="00C04329" w:rsidP="00084008" w:rsidRDefault="00DB0391" w14:paraId="1549F7AD" w14:textId="2AE318C9">
      <w:pPr>
        <w:rPr>
          <w:i/>
          <w:iCs/>
          <w:color w:val="000000" w:themeColor="text1"/>
        </w:rPr>
      </w:pPr>
      <w:r>
        <w:rPr>
          <w:rFonts w:eastAsia="Aptos" w:cs="Aptos"/>
          <w:i/>
          <w:iCs/>
          <w:color w:val="000000" w:themeColor="text1"/>
        </w:rPr>
        <w:t>“</w:t>
      </w:r>
      <w:r w:rsidRPr="00E36CFF" w:rsidR="00C04329">
        <w:rPr>
          <w:rFonts w:eastAsia="Aptos" w:cs="Aptos"/>
          <w:i/>
          <w:iCs/>
          <w:color w:val="000000" w:themeColor="text1"/>
        </w:rPr>
        <w:t>My mental health definitely improved when I could help other people because I think k</w:t>
      </w:r>
      <w:r w:rsidRPr="00E36CFF" w:rsidR="00C04329">
        <w:rPr>
          <w:rFonts w:eastAsia="Aptos" w:cs="Aptos"/>
          <w:b/>
          <w:bCs/>
          <w:i/>
          <w:iCs/>
          <w:color w:val="000000" w:themeColor="text1"/>
        </w:rPr>
        <w:t>nowing I was helping others made me realise that those techniques were actually helping and I could try using them as well</w:t>
      </w:r>
      <w:r w:rsidRPr="00E36CFF" w:rsidR="00E2243C">
        <w:rPr>
          <w:rFonts w:eastAsia="Aptos" w:cs="Aptos"/>
          <w:b/>
          <w:bCs/>
          <w:i/>
          <w:iCs/>
          <w:color w:val="000000" w:themeColor="text1"/>
        </w:rPr>
        <w:t xml:space="preserve"> </w:t>
      </w:r>
      <w:r w:rsidRPr="00E36CFF" w:rsidR="00C04329">
        <w:rPr>
          <w:rFonts w:eastAsia="Aptos" w:cs="Aptos"/>
          <w:i/>
          <w:iCs/>
          <w:color w:val="000000" w:themeColor="text1"/>
        </w:rPr>
        <w:t xml:space="preserve"> whereas sometimes I’d try them once when it wasn’t working and just scrap that idea completely but I still give the idea to someone else</w:t>
      </w:r>
      <w:r w:rsidRPr="00E36CFF" w:rsidR="00C04329">
        <w:rPr>
          <w:rFonts w:eastAsia="Aptos" w:cs="Aptos"/>
          <w:b/>
          <w:bCs/>
          <w:i/>
          <w:iCs/>
          <w:color w:val="000000" w:themeColor="text1"/>
        </w:rPr>
        <w:t xml:space="preserve"> in case it was helpful to them but then I think it made me realise I could come back to these things and try them over and over </w:t>
      </w:r>
      <w:r w:rsidRPr="00E36CFF" w:rsidR="00C04329">
        <w:rPr>
          <w:rFonts w:eastAsia="Aptos" w:cs="Aptos"/>
          <w:i/>
          <w:iCs/>
          <w:color w:val="000000" w:themeColor="text1"/>
        </w:rPr>
        <w:t>because sometimes they will work and sometimes they won’t.</w:t>
      </w:r>
      <w:r>
        <w:rPr>
          <w:rFonts w:eastAsia="Aptos" w:cs="Aptos"/>
          <w:i/>
          <w:iCs/>
          <w:color w:val="000000" w:themeColor="text1"/>
        </w:rPr>
        <w:t>”</w:t>
      </w:r>
      <w:r w:rsidRPr="00E36CFF" w:rsidR="00C04329">
        <w:rPr>
          <w:rFonts w:eastAsia="Aptos" w:cs="Aptos"/>
          <w:i/>
          <w:iCs/>
          <w:color w:val="000000" w:themeColor="text1"/>
          <w:u w:val="single"/>
        </w:rPr>
        <w:t xml:space="preserve"> Dunnock_046 </w:t>
      </w:r>
    </w:p>
    <w:p w:rsidRPr="00E36CFF" w:rsidR="00C04329" w:rsidP="00C04329" w:rsidRDefault="00022A13" w14:paraId="51AF5687" w14:textId="0D22B1AC">
      <w:pPr>
        <w:spacing w:line="279" w:lineRule="auto"/>
      </w:pPr>
      <w:r w:rsidRPr="00E36CFF">
        <w:t>Sometimes</w:t>
      </w:r>
      <w:r w:rsidRPr="00E36CFF" w:rsidR="00DC3950">
        <w:t xml:space="preserve"> they </w:t>
      </w:r>
      <w:r w:rsidRPr="00E36CFF">
        <w:t>were</w:t>
      </w:r>
      <w:r w:rsidRPr="00E36CFF" w:rsidR="00DC3950">
        <w:t xml:space="preserve"> rewarded with </w:t>
      </w:r>
      <w:r w:rsidRPr="00E36CFF" w:rsidR="006240D3">
        <w:t>other people in the forum add</w:t>
      </w:r>
      <w:r w:rsidRPr="00E36CFF" w:rsidR="00BD2377">
        <w:t>ing</w:t>
      </w:r>
      <w:r w:rsidRPr="00E36CFF" w:rsidR="006240D3">
        <w:t xml:space="preserve"> in their own ideas</w:t>
      </w:r>
      <w:r w:rsidRPr="00E36CFF" w:rsidR="006D2CE1">
        <w:t xml:space="preserve"> and further enhancing their repertoire of </w:t>
      </w:r>
      <w:r w:rsidRPr="00E36CFF" w:rsidR="003861A1">
        <w:t>coping</w:t>
      </w:r>
      <w:r w:rsidRPr="00E36CFF" w:rsidR="005B1E3F">
        <w:t xml:space="preserve"> </w:t>
      </w:r>
      <w:r w:rsidRPr="00E36CFF" w:rsidR="006D2CE1">
        <w:t xml:space="preserve">skills. </w:t>
      </w:r>
    </w:p>
    <w:p w:rsidRPr="00E36CFF" w:rsidR="00C04329" w:rsidP="00A526DB" w:rsidRDefault="00DB0391" w14:paraId="43E98024" w14:textId="717D2D34">
      <w:pPr>
        <w:rPr>
          <w:i/>
          <w:iCs/>
          <w:color w:val="000000" w:themeColor="text1"/>
        </w:rPr>
      </w:pPr>
      <w:r>
        <w:rPr>
          <w:rFonts w:eastAsia="Aptos" w:cs="Aptos"/>
          <w:i/>
          <w:iCs/>
          <w:color w:val="000000" w:themeColor="text1"/>
        </w:rPr>
        <w:t>“</w:t>
      </w:r>
      <w:r w:rsidRPr="00E36CFF" w:rsidR="00C04329">
        <w:rPr>
          <w:rFonts w:eastAsia="Aptos" w:cs="Aptos"/>
          <w:i/>
          <w:iCs/>
          <w:color w:val="000000" w:themeColor="text1"/>
        </w:rPr>
        <w:t xml:space="preserve">The main thing I get out is just having other people who may share similar experiences and supporting each other by supporting a couple of people in particular then that </w:t>
      </w:r>
      <w:r w:rsidRPr="00E36CFF" w:rsidR="00C04329">
        <w:rPr>
          <w:rFonts w:eastAsia="Aptos" w:cs="Aptos"/>
          <w:b/>
          <w:bCs/>
          <w:i/>
          <w:iCs/>
          <w:color w:val="000000" w:themeColor="text1"/>
        </w:rPr>
        <w:t>enhances my wellbeing</w:t>
      </w:r>
      <w:r w:rsidRPr="00E36CFF" w:rsidR="00C04329">
        <w:rPr>
          <w:rFonts w:eastAsia="Aptos" w:cs="Aptos"/>
          <w:i/>
          <w:iCs/>
          <w:color w:val="000000" w:themeColor="text1"/>
        </w:rPr>
        <w:t xml:space="preserve"> in the fact that I feel like I’m making a difference to – not a lot of people but just a few people and </w:t>
      </w:r>
      <w:r w:rsidRPr="00E36CFF" w:rsidR="00C04329">
        <w:rPr>
          <w:rFonts w:eastAsia="Aptos" w:cs="Aptos"/>
          <w:b/>
          <w:bCs/>
          <w:i/>
          <w:iCs/>
          <w:color w:val="000000" w:themeColor="text1"/>
        </w:rPr>
        <w:t>I also when I get a response back from somebody maybe give some different idea</w:t>
      </w:r>
      <w:r w:rsidRPr="00E36CFF" w:rsidR="00C04329">
        <w:rPr>
          <w:rFonts w:eastAsia="Aptos" w:cs="Aptos"/>
          <w:i/>
          <w:iCs/>
          <w:color w:val="000000" w:themeColor="text1"/>
        </w:rPr>
        <w:t>s.</w:t>
      </w:r>
      <w:r>
        <w:rPr>
          <w:rFonts w:eastAsia="Aptos" w:cs="Aptos"/>
          <w:i/>
          <w:iCs/>
          <w:color w:val="000000" w:themeColor="text1"/>
        </w:rPr>
        <w:t>”</w:t>
      </w:r>
      <w:r w:rsidRPr="00E36CFF" w:rsidR="00C04329">
        <w:rPr>
          <w:rFonts w:eastAsia="Aptos" w:cs="Aptos"/>
          <w:i/>
          <w:color w:val="000000" w:themeColor="text1"/>
          <w:u w:val="single"/>
        </w:rPr>
        <w:t xml:space="preserve"> </w:t>
      </w:r>
      <w:r w:rsidRPr="00E36CFF" w:rsidR="00C04329">
        <w:rPr>
          <w:rFonts w:eastAsia="Aptos" w:cs="Aptos"/>
          <w:i/>
          <w:iCs/>
          <w:color w:val="000000" w:themeColor="text1"/>
          <w:u w:val="single"/>
        </w:rPr>
        <w:t>Sparrow2_002</w:t>
      </w:r>
    </w:p>
    <w:p w:rsidRPr="00E36CFF" w:rsidR="007F36DC" w:rsidP="003D68E0" w:rsidRDefault="003861A1" w14:paraId="75330718" w14:textId="055B5536">
      <w:pPr>
        <w:spacing w:line="279" w:lineRule="auto"/>
        <w:rPr>
          <w:color w:val="000000" w:themeColor="text1"/>
        </w:rPr>
      </w:pPr>
      <w:r w:rsidRPr="00E36CFF">
        <w:rPr>
          <w:color w:val="000000" w:themeColor="text1"/>
        </w:rPr>
        <w:t>Secondly</w:t>
      </w:r>
      <w:r w:rsidRPr="00E36CFF" w:rsidR="008C7345">
        <w:rPr>
          <w:color w:val="000000" w:themeColor="text1"/>
        </w:rPr>
        <w:t>,</w:t>
      </w:r>
      <w:r w:rsidRPr="00E36CFF" w:rsidR="00556D0A">
        <w:rPr>
          <w:color w:val="000000" w:themeColor="text1"/>
        </w:rPr>
        <w:t xml:space="preserve"> many forum users reported benefitting from </w:t>
      </w:r>
      <w:r w:rsidRPr="00E36CFF" w:rsidR="001B150D">
        <w:rPr>
          <w:color w:val="000000" w:themeColor="text1"/>
        </w:rPr>
        <w:t>an increased sense of satisfaction and wellbeing when they</w:t>
      </w:r>
      <w:r w:rsidRPr="00E36CFF" w:rsidR="0069689B">
        <w:rPr>
          <w:color w:val="000000" w:themeColor="text1"/>
        </w:rPr>
        <w:t xml:space="preserve"> shared their personal experiences</w:t>
      </w:r>
      <w:r w:rsidRPr="00E36CFF" w:rsidR="00173E3B">
        <w:rPr>
          <w:color w:val="000000" w:themeColor="text1"/>
        </w:rPr>
        <w:t xml:space="preserve">, </w:t>
      </w:r>
      <w:r w:rsidRPr="00E36CFF" w:rsidR="00FE7F95">
        <w:rPr>
          <w:color w:val="000000" w:themeColor="text1"/>
        </w:rPr>
        <w:t xml:space="preserve">because they </w:t>
      </w:r>
      <w:r w:rsidRPr="00E36CFF" w:rsidR="00290EF2">
        <w:rPr>
          <w:color w:val="000000" w:themeColor="text1"/>
        </w:rPr>
        <w:t>felt they were doing something positive and worthwhile</w:t>
      </w:r>
      <w:r w:rsidR="00737CFA">
        <w:rPr>
          <w:color w:val="000000" w:themeColor="text1"/>
        </w:rPr>
        <w:t xml:space="preserve">: </w:t>
      </w:r>
      <w:r w:rsidRPr="00E36CFF" w:rsidR="00965E5F">
        <w:rPr>
          <w:color w:val="000000" w:themeColor="text1"/>
        </w:rPr>
        <w:t xml:space="preserve">  </w:t>
      </w:r>
    </w:p>
    <w:p w:rsidRPr="00E36CFF" w:rsidR="00275C4F" w:rsidP="0086332D" w:rsidRDefault="00DB0391" w14:paraId="2E6A8171" w14:textId="419D0E2F">
      <w:pPr>
        <w:rPr>
          <w:i/>
          <w:iCs/>
          <w:color w:val="000000" w:themeColor="text1"/>
        </w:rPr>
      </w:pPr>
      <w:r>
        <w:rPr>
          <w:rFonts w:eastAsia="Aptos" w:cs="Aptos"/>
          <w:i/>
          <w:iCs/>
          <w:color w:val="000000" w:themeColor="text1"/>
        </w:rPr>
        <w:t>“</w:t>
      </w:r>
      <w:r w:rsidRPr="00E36CFF" w:rsidR="00275C4F">
        <w:rPr>
          <w:rFonts w:eastAsia="Aptos" w:cs="Aptos"/>
          <w:i/>
          <w:iCs/>
          <w:color w:val="000000" w:themeColor="text1"/>
        </w:rPr>
        <w:t xml:space="preserve">I was kind of able to do a lot of work to aid and speed my recovery and </w:t>
      </w:r>
      <w:r w:rsidRPr="00E36CFF" w:rsidR="00275C4F">
        <w:rPr>
          <w:rFonts w:eastAsia="Aptos" w:cs="Aptos"/>
          <w:b/>
          <w:bCs/>
          <w:i/>
          <w:iCs/>
          <w:color w:val="000000" w:themeColor="text1"/>
        </w:rPr>
        <w:t>being able to share that with other people it just made me feel good</w:t>
      </w:r>
      <w:r w:rsidRPr="00E36CFF" w:rsidR="00275C4F">
        <w:rPr>
          <w:rFonts w:eastAsia="Aptos" w:cs="Aptos"/>
          <w:i/>
          <w:iCs/>
          <w:color w:val="000000" w:themeColor="text1"/>
        </w:rPr>
        <w:t xml:space="preserve">. It just gave me a dopamine hit I guess just from being helpful or </w:t>
      </w:r>
      <w:r w:rsidRPr="00E36CFF" w:rsidR="00275C4F">
        <w:rPr>
          <w:rFonts w:eastAsia="Aptos" w:cs="Aptos"/>
          <w:b/>
          <w:bCs/>
          <w:i/>
          <w:iCs/>
          <w:color w:val="000000" w:themeColor="text1"/>
        </w:rPr>
        <w:t>thinking I was being helpful</w:t>
      </w:r>
      <w:r w:rsidRPr="00E36CFF" w:rsidR="00275C4F">
        <w:rPr>
          <w:rFonts w:eastAsia="Aptos" w:cs="Aptos"/>
          <w:i/>
          <w:iCs/>
          <w:color w:val="000000" w:themeColor="text1"/>
        </w:rPr>
        <w:t xml:space="preserve"> to others and yeah just hoping other people would feel they weren’t alone and feel that they were understood and if they found one thing helpful that I’d come across then it would be worth it</w:t>
      </w:r>
      <w:r>
        <w:rPr>
          <w:rFonts w:eastAsia="Aptos" w:cs="Aptos"/>
          <w:i/>
          <w:iCs/>
          <w:color w:val="000000" w:themeColor="text1"/>
        </w:rPr>
        <w:t xml:space="preserve">.” </w:t>
      </w:r>
      <w:r w:rsidRPr="00E36CFF" w:rsidR="00275C4F">
        <w:rPr>
          <w:rFonts w:eastAsia="Aptos" w:cs="Aptos"/>
          <w:i/>
          <w:iCs/>
          <w:color w:val="000000" w:themeColor="text1"/>
          <w:u w:val="single"/>
        </w:rPr>
        <w:t xml:space="preserve"> Magpie_213</w:t>
      </w:r>
    </w:p>
    <w:p w:rsidRPr="00E36CFF" w:rsidR="00680221" w:rsidP="004146B9" w:rsidRDefault="00680221" w14:paraId="11FCBD0F" w14:textId="1FFC40D8">
      <w:pPr>
        <w:rPr>
          <w:rFonts w:eastAsia="Aptos" w:cs="Aptos"/>
          <w:color w:val="000000" w:themeColor="text1"/>
        </w:rPr>
      </w:pPr>
      <w:r w:rsidRPr="00E36CFF">
        <w:rPr>
          <w:rFonts w:eastAsia="Aptos" w:cs="Aptos"/>
          <w:color w:val="000000" w:themeColor="text1"/>
        </w:rPr>
        <w:t xml:space="preserve">This </w:t>
      </w:r>
      <w:r w:rsidRPr="00E36CFF" w:rsidR="009A6B15">
        <w:rPr>
          <w:rFonts w:eastAsia="Aptos" w:cs="Aptos"/>
          <w:color w:val="000000" w:themeColor="text1"/>
        </w:rPr>
        <w:t xml:space="preserve">was </w:t>
      </w:r>
      <w:r w:rsidRPr="00E36CFF">
        <w:rPr>
          <w:rFonts w:eastAsia="Aptos" w:cs="Aptos"/>
          <w:color w:val="000000" w:themeColor="text1"/>
        </w:rPr>
        <w:t>not just a “nice to have”</w:t>
      </w:r>
      <w:r w:rsidRPr="00E36CFF" w:rsidR="009A6B15">
        <w:rPr>
          <w:rFonts w:eastAsia="Aptos" w:cs="Aptos"/>
          <w:color w:val="000000" w:themeColor="text1"/>
        </w:rPr>
        <w:t xml:space="preserve"> feeling</w:t>
      </w:r>
      <w:r w:rsidRPr="00E36CFF" w:rsidR="00FE7F95">
        <w:rPr>
          <w:rFonts w:eastAsia="Aptos" w:cs="Aptos"/>
          <w:color w:val="000000" w:themeColor="text1"/>
        </w:rPr>
        <w:t xml:space="preserve"> </w:t>
      </w:r>
      <w:r w:rsidRPr="00E36CFF" w:rsidR="009A6B15">
        <w:rPr>
          <w:rFonts w:eastAsia="Aptos" w:cs="Aptos"/>
          <w:color w:val="000000" w:themeColor="text1"/>
        </w:rPr>
        <w:t xml:space="preserve">but </w:t>
      </w:r>
      <w:r w:rsidRPr="00E36CFF" w:rsidR="00044F6F">
        <w:rPr>
          <w:rFonts w:eastAsia="Aptos" w:cs="Aptos"/>
          <w:color w:val="000000" w:themeColor="text1"/>
        </w:rPr>
        <w:t>provided people with a sense of self</w:t>
      </w:r>
      <w:r w:rsidRPr="00E36CFF" w:rsidR="00534178">
        <w:rPr>
          <w:rFonts w:eastAsia="Aptos" w:cs="Aptos"/>
          <w:color w:val="000000" w:themeColor="text1"/>
        </w:rPr>
        <w:t>-</w:t>
      </w:r>
      <w:r w:rsidRPr="00E36CFF" w:rsidR="00044F6F">
        <w:rPr>
          <w:rFonts w:eastAsia="Aptos" w:cs="Aptos"/>
          <w:color w:val="000000" w:themeColor="text1"/>
        </w:rPr>
        <w:t xml:space="preserve">worth that was fundamental to their own recovery. For one person, this </w:t>
      </w:r>
      <w:r w:rsidRPr="00E36CFF" w:rsidR="00D865FF">
        <w:rPr>
          <w:rFonts w:eastAsia="Aptos" w:cs="Aptos"/>
          <w:color w:val="000000" w:themeColor="text1"/>
        </w:rPr>
        <w:t xml:space="preserve">was life changing: </w:t>
      </w:r>
    </w:p>
    <w:p w:rsidRPr="00E36CFF" w:rsidR="006D7268" w:rsidP="006D7268" w:rsidRDefault="00DB0391" w14:paraId="21CD0623" w14:textId="7F4674E0">
      <w:pPr>
        <w:rPr>
          <w:rFonts w:eastAsia="Aptos" w:cs="Aptos"/>
          <w:i/>
          <w:iCs/>
          <w:color w:val="000000" w:themeColor="text1"/>
        </w:rPr>
      </w:pPr>
      <w:r>
        <w:rPr>
          <w:rFonts w:eastAsia="Aptos" w:cs="Aptos"/>
          <w:i/>
          <w:iCs/>
          <w:color w:val="000000" w:themeColor="text1"/>
        </w:rPr>
        <w:t>“</w:t>
      </w:r>
      <w:r w:rsidRPr="00E36CFF" w:rsidR="00680221">
        <w:rPr>
          <w:rFonts w:eastAsia="Aptos" w:cs="Aptos"/>
          <w:i/>
          <w:iCs/>
          <w:color w:val="000000" w:themeColor="text1"/>
        </w:rPr>
        <w:t xml:space="preserve">I feel like I make a difference for other </w:t>
      </w:r>
      <w:proofErr w:type="gramStart"/>
      <w:r w:rsidRPr="00E36CFF" w:rsidR="00680221">
        <w:rPr>
          <w:rFonts w:eastAsia="Aptos" w:cs="Aptos"/>
          <w:i/>
          <w:iCs/>
          <w:color w:val="000000" w:themeColor="text1"/>
        </w:rPr>
        <w:t>people</w:t>
      </w:r>
      <w:proofErr w:type="gramEnd"/>
      <w:r w:rsidRPr="00E36CFF" w:rsidR="00680221">
        <w:rPr>
          <w:rFonts w:eastAsia="Aptos" w:cs="Aptos"/>
          <w:i/>
          <w:iCs/>
          <w:color w:val="000000" w:themeColor="text1"/>
        </w:rPr>
        <w:t xml:space="preserve"> and it </w:t>
      </w:r>
      <w:r w:rsidRPr="00E36CFF" w:rsidR="00680221">
        <w:rPr>
          <w:rFonts w:eastAsia="Aptos" w:cs="Aptos"/>
          <w:b/>
          <w:bCs/>
          <w:i/>
          <w:iCs/>
          <w:color w:val="000000" w:themeColor="text1"/>
        </w:rPr>
        <w:t>makes me feel less useless</w:t>
      </w:r>
      <w:r w:rsidRPr="00E36CFF" w:rsidR="00680221">
        <w:rPr>
          <w:rFonts w:eastAsia="Aptos" w:cs="Aptos"/>
          <w:i/>
          <w:iCs/>
          <w:color w:val="000000" w:themeColor="text1"/>
        </w:rPr>
        <w:t xml:space="preserve"> because I feel if I can help somebody who hasn’t got help like me then </w:t>
      </w:r>
      <w:r w:rsidRPr="00E36CFF" w:rsidR="00680221">
        <w:rPr>
          <w:rFonts w:eastAsia="Aptos" w:cs="Aptos"/>
          <w:b/>
          <w:bCs/>
          <w:i/>
          <w:iCs/>
          <w:color w:val="000000" w:themeColor="text1"/>
        </w:rPr>
        <w:t>there’s still a point in me being here</w:t>
      </w:r>
      <w:r w:rsidRPr="00E36CFF" w:rsidR="00680221">
        <w:rPr>
          <w:rFonts w:eastAsia="Aptos" w:cs="Aptos"/>
          <w:i/>
          <w:iCs/>
          <w:color w:val="000000" w:themeColor="text1"/>
        </w:rPr>
        <w:t>.</w:t>
      </w:r>
      <w:r>
        <w:rPr>
          <w:rFonts w:eastAsia="Aptos" w:cs="Aptos"/>
          <w:i/>
          <w:iCs/>
          <w:color w:val="000000" w:themeColor="text1"/>
        </w:rPr>
        <w:t>”</w:t>
      </w:r>
      <w:r w:rsidRPr="00E36CFF" w:rsidR="00680221">
        <w:rPr>
          <w:rFonts w:eastAsia="Aptos" w:cs="Aptos"/>
          <w:i/>
          <w:iCs/>
          <w:color w:val="000000" w:themeColor="text1"/>
          <w:u w:val="single"/>
        </w:rPr>
        <w:t xml:space="preserve"> Starling_001</w:t>
      </w:r>
    </w:p>
    <w:p w:rsidRPr="00E36CFF" w:rsidR="000A314A" w:rsidP="006D7268" w:rsidRDefault="003861A1" w14:paraId="4AF106CF" w14:textId="6C9A2177">
      <w:pPr>
        <w:rPr>
          <w:rFonts w:eastAsia="Aptos" w:cs="Aptos"/>
          <w:i/>
          <w:color w:val="000000" w:themeColor="text1"/>
        </w:rPr>
      </w:pPr>
      <w:r w:rsidRPr="00E36CFF">
        <w:rPr>
          <w:rFonts w:eastAsia="Aptos" w:cs="Aptos"/>
          <w:color w:val="000000" w:themeColor="text1"/>
        </w:rPr>
        <w:t>B</w:t>
      </w:r>
      <w:r w:rsidRPr="00E36CFF">
        <w:rPr>
          <w:color w:val="000000" w:themeColor="text1"/>
        </w:rPr>
        <w:t>oth</w:t>
      </w:r>
      <w:r w:rsidRPr="00E36CFF" w:rsidR="00EA0A89">
        <w:rPr>
          <w:color w:val="000000" w:themeColor="text1"/>
        </w:rPr>
        <w:t xml:space="preserve"> these mechanisms w</w:t>
      </w:r>
      <w:r w:rsidRPr="00E36CFF">
        <w:rPr>
          <w:color w:val="000000" w:themeColor="text1"/>
        </w:rPr>
        <w:t>ere</w:t>
      </w:r>
      <w:r w:rsidRPr="00E36CFF" w:rsidR="00EA0A89">
        <w:rPr>
          <w:color w:val="000000" w:themeColor="text1"/>
        </w:rPr>
        <w:t xml:space="preserve"> </w:t>
      </w:r>
      <w:r w:rsidRPr="00E36CFF" w:rsidR="00CB0780">
        <w:rPr>
          <w:color w:val="000000" w:themeColor="text1"/>
        </w:rPr>
        <w:t xml:space="preserve">amplified and reinforced </w:t>
      </w:r>
      <w:r w:rsidRPr="00E36CFF" w:rsidR="009C1EBC">
        <w:rPr>
          <w:color w:val="000000" w:themeColor="text1"/>
        </w:rPr>
        <w:t xml:space="preserve">when there was </w:t>
      </w:r>
      <w:r w:rsidR="007B159D">
        <w:rPr>
          <w:color w:val="000000" w:themeColor="text1"/>
        </w:rPr>
        <w:t xml:space="preserve">tangible </w:t>
      </w:r>
      <w:r w:rsidRPr="00E36CFF" w:rsidR="009C1EBC">
        <w:rPr>
          <w:color w:val="000000" w:themeColor="text1"/>
        </w:rPr>
        <w:t xml:space="preserve">evidence of the impact that helping was having on someone in the forum. Sometimes this was gratitude in the form of a thank you, </w:t>
      </w:r>
      <w:r w:rsidRPr="00E36CFF" w:rsidR="00B5596C">
        <w:rPr>
          <w:color w:val="000000" w:themeColor="text1"/>
        </w:rPr>
        <w:t xml:space="preserve">but </w:t>
      </w:r>
      <w:r w:rsidRPr="00E36CFF" w:rsidR="00514576">
        <w:rPr>
          <w:color w:val="000000" w:themeColor="text1"/>
        </w:rPr>
        <w:t>even more powerful</w:t>
      </w:r>
      <w:r w:rsidRPr="00E36CFF" w:rsidR="00B5596C">
        <w:rPr>
          <w:color w:val="000000" w:themeColor="text1"/>
        </w:rPr>
        <w:t xml:space="preserve"> was e</w:t>
      </w:r>
      <w:r w:rsidRPr="00E36CFF" w:rsidR="000A314A">
        <w:rPr>
          <w:color w:val="000000" w:themeColor="text1"/>
        </w:rPr>
        <w:t xml:space="preserve">vidence of a change in </w:t>
      </w:r>
      <w:r w:rsidRPr="00E36CFF" w:rsidR="00B5596C">
        <w:rPr>
          <w:color w:val="000000" w:themeColor="text1"/>
        </w:rPr>
        <w:t xml:space="preserve">someone else’s life. </w:t>
      </w:r>
    </w:p>
    <w:p w:rsidRPr="00E36CFF" w:rsidR="004146B9" w:rsidP="00E36CFF" w:rsidRDefault="00DB0391" w14:paraId="6A4C5134" w14:textId="48A30148">
      <w:pPr>
        <w:rPr>
          <w:rFonts w:eastAsia="Aptos" w:cs="Aptos"/>
          <w:i/>
          <w:iCs/>
          <w:color w:val="000000" w:themeColor="text1"/>
        </w:rPr>
      </w:pPr>
      <w:r>
        <w:rPr>
          <w:rFonts w:eastAsia="Aptos" w:cs="Aptos"/>
          <w:i/>
          <w:iCs/>
          <w:color w:val="000000" w:themeColor="text1"/>
        </w:rPr>
        <w:t>“</w:t>
      </w:r>
      <w:r w:rsidRPr="00E36CFF" w:rsidR="004146B9">
        <w:rPr>
          <w:rFonts w:eastAsia="Aptos" w:cs="Aptos"/>
          <w:i/>
          <w:iCs/>
          <w:color w:val="000000" w:themeColor="text1"/>
        </w:rPr>
        <w:t>I think especially when like I say you’re using a particular forum and there’s a regular use</w:t>
      </w:r>
      <w:r w:rsidRPr="00E36CFF" w:rsidR="00514576">
        <w:rPr>
          <w:rFonts w:eastAsia="Aptos" w:cs="Aptos"/>
          <w:i/>
          <w:iCs/>
          <w:color w:val="000000" w:themeColor="text1"/>
        </w:rPr>
        <w:t>r</w:t>
      </w:r>
      <w:r w:rsidRPr="00E36CFF" w:rsidR="004146B9">
        <w:rPr>
          <w:rFonts w:eastAsia="Aptos" w:cs="Aptos"/>
          <w:i/>
          <w:iCs/>
          <w:color w:val="000000" w:themeColor="text1"/>
        </w:rPr>
        <w:t xml:space="preserve"> that you can keep going back to and interacting and you see them - maybe they have an </w:t>
      </w:r>
      <w:proofErr w:type="gramStart"/>
      <w:r w:rsidRPr="00E36CFF" w:rsidR="004146B9">
        <w:rPr>
          <w:rFonts w:eastAsia="Aptos" w:cs="Aptos"/>
          <w:i/>
          <w:iCs/>
          <w:color w:val="000000" w:themeColor="text1"/>
        </w:rPr>
        <w:t>issue</w:t>
      </w:r>
      <w:proofErr w:type="gramEnd"/>
      <w:r w:rsidRPr="00E36CFF" w:rsidR="004146B9">
        <w:rPr>
          <w:rFonts w:eastAsia="Aptos" w:cs="Aptos"/>
          <w:i/>
          <w:iCs/>
          <w:color w:val="000000" w:themeColor="text1"/>
        </w:rPr>
        <w:t xml:space="preserve"> and y</w:t>
      </w:r>
      <w:r w:rsidRPr="00E36CFF" w:rsidR="004146B9">
        <w:rPr>
          <w:rFonts w:eastAsia="Aptos" w:cs="Aptos"/>
          <w:b/>
          <w:bCs/>
          <w:i/>
          <w:iCs/>
          <w:color w:val="000000" w:themeColor="text1"/>
        </w:rPr>
        <w:t>ou see them getting past that or you see them over time become a bit more confident</w:t>
      </w:r>
      <w:r>
        <w:rPr>
          <w:rFonts w:eastAsia="Aptos" w:cs="Aptos"/>
          <w:b/>
          <w:bCs/>
          <w:i/>
          <w:iCs/>
          <w:color w:val="000000" w:themeColor="text1"/>
          <w:u w:val="single"/>
        </w:rPr>
        <w:t>.”</w:t>
      </w:r>
      <w:r w:rsidRPr="00E36CFF" w:rsidR="004146B9">
        <w:rPr>
          <w:rFonts w:eastAsia="Aptos" w:cs="Aptos"/>
          <w:b/>
          <w:bCs/>
          <w:i/>
          <w:iCs/>
          <w:color w:val="000000" w:themeColor="text1"/>
          <w:u w:val="single"/>
        </w:rPr>
        <w:t xml:space="preserve"> </w:t>
      </w:r>
      <w:r w:rsidRPr="00E36CFF" w:rsidR="004146B9">
        <w:rPr>
          <w:rFonts w:eastAsia="Aptos" w:cs="Aptos"/>
          <w:i/>
          <w:iCs/>
          <w:color w:val="000000" w:themeColor="text1"/>
          <w:u w:val="single"/>
        </w:rPr>
        <w:t xml:space="preserve">Chaffinch_009 </w:t>
      </w:r>
      <w:r w:rsidRPr="00E36CFF" w:rsidR="004146B9">
        <w:rPr>
          <w:rFonts w:eastAsia="Aptos" w:cs="Aptos"/>
          <w:i/>
          <w:iCs/>
          <w:color w:val="000000" w:themeColor="text1"/>
        </w:rPr>
        <w:t xml:space="preserve"> </w:t>
      </w:r>
    </w:p>
    <w:p w:rsidRPr="00E36CFF" w:rsidR="00A35E0C" w:rsidP="00A35E0C" w:rsidRDefault="003C546D" w14:paraId="170A97CE" w14:textId="0DD9533C">
      <w:pPr>
        <w:spacing w:after="0"/>
        <w:rPr>
          <w:rFonts w:eastAsia="Calibri" w:cs="Calibri"/>
          <w:color w:val="000000" w:themeColor="text1"/>
        </w:rPr>
      </w:pPr>
      <w:r w:rsidRPr="00E36CFF">
        <w:rPr>
          <w:rFonts w:eastAsia="Calibri" w:cs="Calibri"/>
          <w:color w:val="000000" w:themeColor="text1"/>
        </w:rPr>
        <w:t>There was</w:t>
      </w:r>
      <w:r w:rsidRPr="00E36CFF" w:rsidR="00285538">
        <w:rPr>
          <w:rFonts w:eastAsia="Calibri" w:cs="Calibri"/>
          <w:color w:val="000000" w:themeColor="text1"/>
        </w:rPr>
        <w:t xml:space="preserve"> also</w:t>
      </w:r>
      <w:r w:rsidRPr="00E36CFF">
        <w:rPr>
          <w:rFonts w:eastAsia="Calibri" w:cs="Calibri"/>
          <w:color w:val="000000" w:themeColor="text1"/>
        </w:rPr>
        <w:t xml:space="preserve"> evidence that positive impacts of helping others in an online forum </w:t>
      </w:r>
      <w:r w:rsidRPr="00E36CFF" w:rsidR="00E80809">
        <w:rPr>
          <w:rFonts w:eastAsia="Calibri" w:cs="Calibri"/>
          <w:color w:val="000000" w:themeColor="text1"/>
        </w:rPr>
        <w:t xml:space="preserve">could be generalised to changes in the offline world: </w:t>
      </w:r>
      <w:r w:rsidRPr="00E36CFF" w:rsidR="00A35E0C">
        <w:rPr>
          <w:rFonts w:eastAsia="Calibri" w:cs="Calibri"/>
          <w:color w:val="000000" w:themeColor="text1"/>
        </w:rPr>
        <w:t xml:space="preserve"> </w:t>
      </w:r>
    </w:p>
    <w:p w:rsidRPr="00E36CFF" w:rsidR="00A35E0C" w:rsidP="00A35E0C" w:rsidRDefault="00A35E0C" w14:paraId="0C6E8A04" w14:textId="77777777">
      <w:pPr>
        <w:spacing w:after="0"/>
        <w:rPr>
          <w:rFonts w:eastAsia="Calibri" w:cs="Calibri"/>
          <w:color w:val="000000" w:themeColor="text1"/>
        </w:rPr>
      </w:pPr>
    </w:p>
    <w:p w:rsidRPr="00225CA6" w:rsidR="00646AD0" w:rsidP="00646AD0" w:rsidRDefault="00DB0391" w14:paraId="19860C37" w14:textId="5048C48F">
      <w:pPr>
        <w:rPr>
          <w:i/>
          <w:iCs/>
          <w:color w:val="000000" w:themeColor="text1"/>
        </w:rPr>
      </w:pPr>
      <w:r>
        <w:rPr>
          <w:rFonts w:eastAsia="Calibri" w:cs="Calibri"/>
          <w:i/>
          <w:iCs/>
          <w:color w:val="000000" w:themeColor="text1"/>
        </w:rPr>
        <w:t>“</w:t>
      </w:r>
      <w:proofErr w:type="gramStart"/>
      <w:r>
        <w:rPr>
          <w:rFonts w:eastAsia="Calibri" w:cs="Calibri"/>
          <w:i/>
          <w:iCs/>
          <w:color w:val="000000" w:themeColor="text1"/>
        </w:rPr>
        <w:t>S</w:t>
      </w:r>
      <w:r w:rsidRPr="00E36CFF" w:rsidR="00A35E0C">
        <w:rPr>
          <w:rFonts w:eastAsia="Calibri" w:cs="Calibri"/>
          <w:i/>
          <w:iCs/>
          <w:color w:val="000000" w:themeColor="text1"/>
        </w:rPr>
        <w:t>o</w:t>
      </w:r>
      <w:proofErr w:type="gramEnd"/>
      <w:r w:rsidRPr="00E36CFF" w:rsidR="00A35E0C">
        <w:rPr>
          <w:rFonts w:eastAsia="Calibri" w:cs="Calibri"/>
          <w:i/>
          <w:iCs/>
          <w:color w:val="000000" w:themeColor="text1"/>
        </w:rPr>
        <w:t xml:space="preserve"> I like to be able to help someone on </w:t>
      </w:r>
      <w:r w:rsidRPr="00E36CFF" w:rsidR="00682F83">
        <w:rPr>
          <w:rFonts w:eastAsia="Calibri" w:cs="Calibri"/>
          <w:i/>
          <w:iCs/>
          <w:color w:val="000000" w:themeColor="text1"/>
        </w:rPr>
        <w:t>[forum name]</w:t>
      </w:r>
      <w:r w:rsidRPr="00E36CFF" w:rsidR="00A35E0C">
        <w:rPr>
          <w:rFonts w:eastAsia="Calibri" w:cs="Calibri"/>
          <w:i/>
          <w:iCs/>
          <w:color w:val="000000" w:themeColor="text1"/>
        </w:rPr>
        <w:t xml:space="preserve"> and </w:t>
      </w:r>
      <w:r w:rsidRPr="00DB0391" w:rsidR="00A35E0C">
        <w:rPr>
          <w:rFonts w:eastAsia="Calibri" w:cs="Calibri"/>
          <w:b/>
          <w:i/>
          <w:color w:val="000000" w:themeColor="text1"/>
        </w:rPr>
        <w:t xml:space="preserve">having that confidence to give someone advice has really helped me to have confidence in my </w:t>
      </w:r>
      <w:proofErr w:type="gramStart"/>
      <w:r w:rsidRPr="00DB0391" w:rsidR="00A35E0C">
        <w:rPr>
          <w:rFonts w:eastAsia="Calibri" w:cs="Calibri"/>
          <w:b/>
          <w:i/>
          <w:color w:val="000000" w:themeColor="text1"/>
        </w:rPr>
        <w:t>day to day</w:t>
      </w:r>
      <w:proofErr w:type="gramEnd"/>
      <w:r w:rsidRPr="00DB0391" w:rsidR="00A35E0C">
        <w:rPr>
          <w:rFonts w:eastAsia="Calibri" w:cs="Calibri"/>
          <w:b/>
          <w:i/>
          <w:color w:val="000000" w:themeColor="text1"/>
        </w:rPr>
        <w:t xml:space="preserve"> life as well</w:t>
      </w:r>
      <w:r w:rsidRPr="00E36CFF" w:rsidR="00A35E0C">
        <w:rPr>
          <w:rFonts w:eastAsia="Calibri" w:cs="Calibri"/>
          <w:i/>
          <w:iCs/>
          <w:color w:val="000000" w:themeColor="text1"/>
        </w:rPr>
        <w:t>.</w:t>
      </w:r>
      <w:r>
        <w:rPr>
          <w:rFonts w:eastAsia="Calibri" w:cs="Calibri"/>
          <w:i/>
          <w:iCs/>
          <w:color w:val="000000" w:themeColor="text1"/>
        </w:rPr>
        <w:t>”</w:t>
      </w:r>
      <w:r w:rsidRPr="00E36CFF" w:rsidR="00C8786B">
        <w:rPr>
          <w:rFonts w:eastAsia="Calibri" w:cs="Calibri"/>
          <w:i/>
          <w:iCs/>
          <w:color w:val="000000" w:themeColor="text1"/>
        </w:rPr>
        <w:t xml:space="preserve"> </w:t>
      </w:r>
      <w:r w:rsidRPr="00225CA6" w:rsidR="00C8786B">
        <w:rPr>
          <w:rFonts w:eastAsia="Calibri" w:cs="Calibri"/>
          <w:i/>
          <w:iCs/>
          <w:color w:val="000000" w:themeColor="text1"/>
          <w:u w:val="single"/>
        </w:rPr>
        <w:t>Dunnock_02</w:t>
      </w:r>
      <w:r w:rsidRPr="00225CA6" w:rsidR="00A35E0C">
        <w:rPr>
          <w:rFonts w:eastAsia="Calibri" w:cs="Calibri"/>
          <w:i/>
          <w:iCs/>
          <w:color w:val="000000" w:themeColor="text1"/>
        </w:rPr>
        <w:t xml:space="preserve"> </w:t>
      </w:r>
    </w:p>
    <w:p w:rsidRPr="00E36CFF" w:rsidR="00680221" w:rsidP="00680221" w:rsidRDefault="003051FC" w14:paraId="60119594" w14:textId="252446A3">
      <w:pPr>
        <w:spacing w:line="279" w:lineRule="auto"/>
        <w:rPr>
          <w:i/>
          <w:iCs/>
          <w:color w:val="000000" w:themeColor="text1"/>
        </w:rPr>
      </w:pPr>
      <w:r w:rsidRPr="00E36CFF">
        <w:rPr>
          <w:color w:val="000000" w:themeColor="text1"/>
        </w:rPr>
        <w:t xml:space="preserve">However, as with </w:t>
      </w:r>
      <w:r w:rsidRPr="00E36CFF" w:rsidR="00A24270">
        <w:rPr>
          <w:color w:val="000000" w:themeColor="text1"/>
        </w:rPr>
        <w:t xml:space="preserve">the previous programme theories, </w:t>
      </w:r>
      <w:r w:rsidRPr="00E36CFF" w:rsidR="008B7657">
        <w:rPr>
          <w:color w:val="000000" w:themeColor="text1"/>
        </w:rPr>
        <w:t>being able to help and support people within an online forum, c</w:t>
      </w:r>
      <w:r w:rsidRPr="00E36CFF" w:rsidR="004075B6">
        <w:rPr>
          <w:color w:val="000000" w:themeColor="text1"/>
        </w:rPr>
        <w:t>an</w:t>
      </w:r>
      <w:r w:rsidRPr="00E36CFF" w:rsidR="008B7657">
        <w:rPr>
          <w:color w:val="000000" w:themeColor="text1"/>
        </w:rPr>
        <w:t xml:space="preserve"> generate negative as well as positive impacts</w:t>
      </w:r>
      <w:r w:rsidRPr="00E36CFF" w:rsidR="003E7C9C">
        <w:rPr>
          <w:color w:val="000000" w:themeColor="text1"/>
        </w:rPr>
        <w:t>, particularly f</w:t>
      </w:r>
      <w:r w:rsidRPr="00E36CFF" w:rsidR="009A345A">
        <w:rPr>
          <w:color w:val="000000" w:themeColor="text1"/>
        </w:rPr>
        <w:t xml:space="preserve">or people who </w:t>
      </w:r>
      <w:r w:rsidRPr="00E36CFF" w:rsidR="00D83848">
        <w:rPr>
          <w:color w:val="000000" w:themeColor="text1"/>
        </w:rPr>
        <w:t xml:space="preserve">respond very empathically, or </w:t>
      </w:r>
      <w:r w:rsidR="00225CA6">
        <w:rPr>
          <w:color w:val="000000" w:themeColor="text1"/>
        </w:rPr>
        <w:t>feel a</w:t>
      </w:r>
      <w:r w:rsidRPr="00E36CFF" w:rsidR="00D83848">
        <w:rPr>
          <w:color w:val="000000" w:themeColor="text1"/>
        </w:rPr>
        <w:t xml:space="preserve"> strong sense of responsibility </w:t>
      </w:r>
      <w:r w:rsidRPr="00E36CFF" w:rsidR="00EA04C3">
        <w:rPr>
          <w:color w:val="000000" w:themeColor="text1"/>
        </w:rPr>
        <w:t>for h</w:t>
      </w:r>
      <w:r w:rsidRPr="00E36CFF" w:rsidR="00C63F58">
        <w:rPr>
          <w:color w:val="000000" w:themeColor="text1"/>
        </w:rPr>
        <w:t xml:space="preserve">elping </w:t>
      </w:r>
      <w:r w:rsidRPr="00E36CFF" w:rsidR="00EA04C3">
        <w:rPr>
          <w:color w:val="000000" w:themeColor="text1"/>
        </w:rPr>
        <w:t>people in distress</w:t>
      </w:r>
      <w:r w:rsidRPr="00E36CFF" w:rsidR="004075B6">
        <w:rPr>
          <w:color w:val="000000" w:themeColor="text1"/>
        </w:rPr>
        <w:t xml:space="preserve">. </w:t>
      </w:r>
      <w:r w:rsidRPr="00E36CFF" w:rsidR="00EA04C3">
        <w:rPr>
          <w:color w:val="000000" w:themeColor="text1"/>
        </w:rPr>
        <w:t xml:space="preserve"> </w:t>
      </w:r>
    </w:p>
    <w:p w:rsidRPr="00E36CFF" w:rsidR="00680221" w:rsidP="00680221" w:rsidRDefault="00DB0391" w14:paraId="10EAA6F0" w14:textId="5F54044B">
      <w:pPr>
        <w:rPr>
          <w:rFonts w:eastAsia="Aptos" w:cs="Aptos"/>
          <w:i/>
          <w:iCs/>
          <w:color w:val="000000" w:themeColor="text1"/>
        </w:rPr>
      </w:pPr>
      <w:r>
        <w:rPr>
          <w:rFonts w:eastAsia="Aptos" w:cs="Aptos"/>
          <w:i/>
          <w:iCs/>
          <w:color w:val="000000" w:themeColor="text1"/>
          <w:lang w:val="en-US"/>
        </w:rPr>
        <w:t>“</w:t>
      </w:r>
      <w:r w:rsidRPr="00E36CFF" w:rsidR="00680221">
        <w:rPr>
          <w:rFonts w:eastAsia="Aptos" w:cs="Aptos"/>
          <w:i/>
          <w:iCs/>
          <w:color w:val="000000" w:themeColor="text1"/>
          <w:lang w:val="en-US"/>
        </w:rPr>
        <w:t xml:space="preserve">I think there were moments where I’d see something come through and I’d think, </w:t>
      </w:r>
      <w:r w:rsidRPr="00E36CFF" w:rsidR="00680221">
        <w:rPr>
          <w:rFonts w:eastAsia="Aptos" w:cs="Aptos"/>
          <w:b/>
          <w:bCs/>
          <w:i/>
          <w:iCs/>
          <w:color w:val="000000" w:themeColor="text1"/>
          <w:lang w:val="en-US"/>
        </w:rPr>
        <w:t>‘I’ve got to reply to that,’ and kind of dropped the things I was doing or rearranged my priorities to reply and obviously that’s not healthy</w:t>
      </w:r>
      <w:r w:rsidRPr="00E36CFF" w:rsidR="00680221">
        <w:rPr>
          <w:rFonts w:eastAsia="Aptos" w:cs="Aptos"/>
          <w:i/>
          <w:iCs/>
          <w:color w:val="000000" w:themeColor="text1"/>
          <w:lang w:val="en-US"/>
        </w:rPr>
        <w:t xml:space="preserve"> but I think that’s a very... personal issue of mine...I was like, ‘I’m being useful,’ so it kind of fills that need for purpose that I was seeking out so yeah it was a bit of a coping mechanism in a lot of ways but yeah better than drinking I guess.</w:t>
      </w:r>
      <w:r>
        <w:rPr>
          <w:rFonts w:eastAsia="Aptos" w:cs="Aptos"/>
          <w:i/>
          <w:iCs/>
          <w:color w:val="000000" w:themeColor="text1"/>
          <w:lang w:val="en-US"/>
        </w:rPr>
        <w:t>”</w:t>
      </w:r>
      <w:r w:rsidRPr="00E36CFF" w:rsidR="00680221">
        <w:rPr>
          <w:rFonts w:eastAsia="Aptos" w:cs="Aptos"/>
          <w:i/>
          <w:iCs/>
          <w:color w:val="000000" w:themeColor="text1"/>
          <w:u w:val="single"/>
          <w:lang w:val="en-US"/>
        </w:rPr>
        <w:t xml:space="preserve"> Magpie_213</w:t>
      </w:r>
      <w:r w:rsidRPr="00E36CFF" w:rsidR="00680221">
        <w:rPr>
          <w:rFonts w:eastAsia="Aptos" w:cs="Aptos"/>
          <w:i/>
          <w:color w:val="000000" w:themeColor="text1"/>
          <w:lang w:val="en-US"/>
        </w:rPr>
        <w:t xml:space="preserve"> </w:t>
      </w:r>
    </w:p>
    <w:p w:rsidRPr="00E36CFF" w:rsidR="00680221" w:rsidP="00680221" w:rsidRDefault="004F2688" w14:paraId="3C2C7754" w14:textId="09039408">
      <w:pPr>
        <w:spacing w:line="279" w:lineRule="auto"/>
        <w:rPr>
          <w:color w:val="000000" w:themeColor="text1"/>
        </w:rPr>
      </w:pPr>
      <w:r w:rsidRPr="00E36CFF">
        <w:rPr>
          <w:color w:val="000000" w:themeColor="text1"/>
        </w:rPr>
        <w:t xml:space="preserve">The extent to which this mechanism </w:t>
      </w:r>
      <w:r w:rsidR="000178A4">
        <w:rPr>
          <w:color w:val="000000" w:themeColor="text1"/>
        </w:rPr>
        <w:t>is activated</w:t>
      </w:r>
      <w:r w:rsidR="00C35C57">
        <w:rPr>
          <w:color w:val="000000" w:themeColor="text1"/>
        </w:rPr>
        <w:t xml:space="preserve"> </w:t>
      </w:r>
      <w:r w:rsidRPr="00E36CFF">
        <w:rPr>
          <w:color w:val="000000" w:themeColor="text1"/>
        </w:rPr>
        <w:t>was inf</w:t>
      </w:r>
      <w:r w:rsidRPr="00E36CFF" w:rsidR="00B642F6">
        <w:rPr>
          <w:color w:val="000000" w:themeColor="text1"/>
        </w:rPr>
        <w:t xml:space="preserve">luenced by perceived effectiveness of the moderation: </w:t>
      </w:r>
    </w:p>
    <w:p w:rsidRPr="00E36CFF" w:rsidR="00107A05" w:rsidP="00107A05" w:rsidRDefault="00DB0391" w14:paraId="2B7B0A5E" w14:textId="617036B7">
      <w:pPr>
        <w:spacing w:line="279" w:lineRule="auto"/>
        <w:rPr>
          <w:i/>
          <w:iCs/>
          <w:color w:val="000000" w:themeColor="text1"/>
        </w:rPr>
      </w:pPr>
      <w:r>
        <w:rPr>
          <w:rFonts w:eastAsia="Calibri" w:cs="Calibri"/>
          <w:i/>
          <w:iCs/>
          <w:color w:val="000000" w:themeColor="text1"/>
          <w:lang w:val="en-US"/>
        </w:rPr>
        <w:t>“</w:t>
      </w:r>
      <w:r w:rsidRPr="00E36CFF" w:rsidR="00107A05">
        <w:rPr>
          <w:rFonts w:eastAsia="Calibri" w:cs="Calibri"/>
          <w:i/>
          <w:iCs/>
          <w:color w:val="000000" w:themeColor="text1"/>
          <w:lang w:val="en-US"/>
        </w:rPr>
        <w:t>…if the person is in crisis</w:t>
      </w:r>
      <w:r w:rsidRPr="00E36CFF" w:rsidR="00B0760B">
        <w:rPr>
          <w:rFonts w:eastAsia="Calibri" w:cs="Calibri"/>
          <w:i/>
          <w:iCs/>
          <w:color w:val="000000" w:themeColor="text1"/>
          <w:lang w:val="en-US"/>
        </w:rPr>
        <w:t>…</w:t>
      </w:r>
      <w:r w:rsidRPr="00E36CFF" w:rsidR="00107A05">
        <w:rPr>
          <w:rFonts w:eastAsia="Calibri" w:cs="Calibri"/>
          <w:i/>
          <w:iCs/>
          <w:color w:val="000000" w:themeColor="text1"/>
          <w:lang w:val="en-US"/>
        </w:rPr>
        <w:t xml:space="preserve">, </w:t>
      </w:r>
      <w:r w:rsidRPr="00E36CFF" w:rsidR="00107A05">
        <w:rPr>
          <w:rFonts w:eastAsia="Calibri" w:cs="Calibri"/>
          <w:b/>
          <w:bCs/>
          <w:i/>
          <w:iCs/>
          <w:color w:val="000000" w:themeColor="text1"/>
          <w:lang w:val="en-US"/>
        </w:rPr>
        <w:t>I just feel really worried about them which is why I think it’s really good that they have the moderators then I know that person will be offered support</w:t>
      </w:r>
      <w:r>
        <w:rPr>
          <w:rFonts w:eastAsia="Calibri" w:cs="Calibri"/>
          <w:b/>
          <w:bCs/>
          <w:i/>
          <w:iCs/>
          <w:color w:val="000000" w:themeColor="text1"/>
          <w:lang w:val="en-US"/>
        </w:rPr>
        <w:t>.”</w:t>
      </w:r>
      <w:r w:rsidRPr="00E36CFF" w:rsidR="00107A05">
        <w:rPr>
          <w:rFonts w:eastAsia="Calibri" w:cs="Calibri"/>
          <w:b/>
          <w:bCs/>
          <w:i/>
          <w:iCs/>
          <w:color w:val="000000" w:themeColor="text1"/>
          <w:lang w:val="en-US"/>
        </w:rPr>
        <w:t xml:space="preserve"> </w:t>
      </w:r>
      <w:r w:rsidRPr="00E36CFF" w:rsidR="00107A05">
        <w:rPr>
          <w:rFonts w:eastAsia="Calibri" w:cs="Calibri"/>
          <w:i/>
          <w:iCs/>
          <w:color w:val="000000" w:themeColor="text1"/>
          <w:u w:val="single"/>
          <w:lang w:val="en-US"/>
        </w:rPr>
        <w:t>Jay_009</w:t>
      </w:r>
    </w:p>
    <w:p w:rsidRPr="00E50F4B" w:rsidR="00B642F6" w:rsidP="00680221" w:rsidRDefault="00B654EC" w14:paraId="6FF16881" w14:textId="2E8FA087">
      <w:pPr>
        <w:spacing w:line="279" w:lineRule="auto"/>
        <w:rPr>
          <w:color w:val="000000" w:themeColor="text1"/>
        </w:rPr>
      </w:pPr>
      <w:r w:rsidRPr="002A046A">
        <w:rPr>
          <w:color w:val="000000" w:themeColor="text1"/>
        </w:rPr>
        <w:t xml:space="preserve">In other </w:t>
      </w:r>
      <w:proofErr w:type="gramStart"/>
      <w:r w:rsidR="00EE68C6">
        <w:rPr>
          <w:color w:val="000000" w:themeColor="text1"/>
        </w:rPr>
        <w:t>instances</w:t>
      </w:r>
      <w:proofErr w:type="gramEnd"/>
      <w:r w:rsidRPr="002A046A">
        <w:rPr>
          <w:color w:val="000000" w:themeColor="text1"/>
        </w:rPr>
        <w:t xml:space="preserve"> the </w:t>
      </w:r>
      <w:r w:rsidRPr="002A046A" w:rsidR="00F06AF3">
        <w:rPr>
          <w:color w:val="000000" w:themeColor="text1"/>
        </w:rPr>
        <w:t xml:space="preserve">relevance of the mechanism depended on </w:t>
      </w:r>
      <w:r w:rsidRPr="002A046A" w:rsidR="00222E29">
        <w:rPr>
          <w:color w:val="000000" w:themeColor="text1"/>
        </w:rPr>
        <w:t>the helper</w:t>
      </w:r>
      <w:r w:rsidRPr="002A046A" w:rsidR="003E7C9C">
        <w:rPr>
          <w:color w:val="000000" w:themeColor="text1"/>
        </w:rPr>
        <w:t>’</w:t>
      </w:r>
      <w:r w:rsidRPr="002A046A" w:rsidR="00222E29">
        <w:rPr>
          <w:color w:val="000000" w:themeColor="text1"/>
        </w:rPr>
        <w:t xml:space="preserve">s </w:t>
      </w:r>
      <w:r w:rsidRPr="00E50F4B" w:rsidR="00222E29">
        <w:rPr>
          <w:color w:val="000000" w:themeColor="text1"/>
        </w:rPr>
        <w:t>own strategies to maintain some boundaries to prote</w:t>
      </w:r>
      <w:r w:rsidRPr="00E50F4B" w:rsidR="00BA657D">
        <w:rPr>
          <w:color w:val="000000" w:themeColor="text1"/>
        </w:rPr>
        <w:t>c</w:t>
      </w:r>
      <w:r w:rsidRPr="00E50F4B" w:rsidR="00222E29">
        <w:rPr>
          <w:color w:val="000000" w:themeColor="text1"/>
        </w:rPr>
        <w:t xml:space="preserve">t themselves: </w:t>
      </w:r>
    </w:p>
    <w:p w:rsidRPr="00E36CFF" w:rsidR="00680221" w:rsidP="00BA657D" w:rsidRDefault="00DB0391" w14:paraId="71654F17" w14:textId="13A15195">
      <w:pPr>
        <w:rPr>
          <w:rFonts w:eastAsia="Aptos" w:cs="Aptos"/>
          <w:i/>
          <w:iCs/>
          <w:color w:val="000000" w:themeColor="text1"/>
        </w:rPr>
      </w:pPr>
      <w:r>
        <w:rPr>
          <w:rFonts w:eastAsia="Aptos" w:cs="Aptos"/>
          <w:i/>
          <w:iCs/>
          <w:color w:val="000000" w:themeColor="text1"/>
          <w:lang w:val="en-US"/>
        </w:rPr>
        <w:t>“</w:t>
      </w:r>
      <w:r w:rsidRPr="00E36CFF" w:rsidR="00680221">
        <w:rPr>
          <w:rFonts w:eastAsia="Aptos" w:cs="Aptos"/>
          <w:i/>
          <w:iCs/>
          <w:color w:val="000000" w:themeColor="text1"/>
          <w:lang w:val="en-US"/>
        </w:rPr>
        <w:t xml:space="preserve">-– </w:t>
      </w:r>
      <w:r w:rsidRPr="00E36CFF" w:rsidR="00680221">
        <w:rPr>
          <w:rFonts w:eastAsia="Aptos" w:cs="Aptos"/>
          <w:b/>
          <w:bCs/>
          <w:i/>
          <w:iCs/>
          <w:color w:val="000000" w:themeColor="text1"/>
          <w:lang w:val="en-US"/>
        </w:rPr>
        <w:t xml:space="preserve">I don’t want to be attached to people online that I don’t know basically...I think I’d just struggle with them let’s say if they had a relapse or they were going downhill and then they didn’t reply for X amount of time on the forum, I think I’d become quite concerned and then I don’t know if that would affect me and my mental health </w:t>
      </w:r>
      <w:r w:rsidRPr="00E36CFF" w:rsidR="00680221">
        <w:rPr>
          <w:rFonts w:eastAsia="Aptos" w:cs="Aptos"/>
          <w:i/>
          <w:iCs/>
          <w:color w:val="000000" w:themeColor="text1"/>
          <w:lang w:val="en-US"/>
        </w:rPr>
        <w:t>and maybe go down.</w:t>
      </w:r>
      <w:r>
        <w:rPr>
          <w:rFonts w:eastAsia="Aptos" w:cs="Aptos"/>
          <w:i/>
          <w:iCs/>
          <w:color w:val="000000" w:themeColor="text1"/>
          <w:lang w:val="en-US"/>
        </w:rPr>
        <w:t>”</w:t>
      </w:r>
      <w:r w:rsidRPr="00E36CFF" w:rsidR="00680221">
        <w:rPr>
          <w:rFonts w:eastAsia="Arial" w:cs="Arial"/>
          <w:i/>
          <w:iCs/>
          <w:color w:val="000000" w:themeColor="text1"/>
          <w:lang w:val="en-US"/>
        </w:rPr>
        <w:t xml:space="preserve"> </w:t>
      </w:r>
      <w:r w:rsidRPr="00E36CFF" w:rsidR="00680221">
        <w:rPr>
          <w:rFonts w:eastAsia="Aptos" w:cs="Aptos"/>
          <w:i/>
          <w:iCs/>
          <w:color w:val="000000" w:themeColor="text1"/>
          <w:u w:val="single"/>
          <w:lang w:val="en-US"/>
        </w:rPr>
        <w:t xml:space="preserve"> Dunnock_196</w:t>
      </w:r>
    </w:p>
    <w:p w:rsidR="00872F66" w:rsidP="00872F66" w:rsidRDefault="00872F66" w14:paraId="1F7241C6" w14:textId="77777777">
      <w:pPr>
        <w:spacing w:line="279" w:lineRule="auto"/>
        <w:rPr>
          <w:iCs/>
        </w:rPr>
      </w:pPr>
    </w:p>
    <w:p w:rsidRPr="00973F19" w:rsidR="001B7263" w:rsidP="001B7263" w:rsidRDefault="00937197" w14:paraId="1BCD89AC" w14:textId="1AAB827B">
      <w:pPr>
        <w:pStyle w:val="Heading4"/>
        <w:pBdr>
          <w:top w:val="single" w:color="auto" w:sz="4" w:space="1"/>
          <w:left w:val="single" w:color="auto" w:sz="4" w:space="4"/>
          <w:bottom w:val="single" w:color="auto" w:sz="4" w:space="1"/>
          <w:right w:val="single" w:color="auto" w:sz="4" w:space="4"/>
        </w:pBdr>
        <w:rPr>
          <w:b/>
          <w:bCs/>
          <w:i w:val="0"/>
          <w:iCs w:val="0"/>
          <w:color w:val="auto"/>
        </w:rPr>
      </w:pPr>
      <w:r w:rsidRPr="00973F19">
        <w:rPr>
          <w:b/>
          <w:bCs/>
          <w:i w:val="0"/>
          <w:iCs w:val="0"/>
          <w:color w:val="auto"/>
        </w:rPr>
        <w:t xml:space="preserve">Refined theory about how peer online forums foster connection through helping others  </w:t>
      </w:r>
    </w:p>
    <w:p w:rsidRPr="001B7263" w:rsidR="001B7263" w:rsidP="001B7263" w:rsidRDefault="001B7263" w14:paraId="37275A62" w14:textId="0A904114">
      <w:pPr>
        <w:pStyle w:val="Heading4"/>
        <w:pBdr>
          <w:top w:val="single" w:color="auto" w:sz="4" w:space="1"/>
          <w:left w:val="single" w:color="auto" w:sz="4" w:space="4"/>
          <w:bottom w:val="single" w:color="auto" w:sz="4" w:space="1"/>
          <w:right w:val="single" w:color="auto" w:sz="4" w:space="4"/>
        </w:pBdr>
        <w:rPr>
          <w:i w:val="0"/>
          <w:iCs w:val="0"/>
          <w:color w:val="auto"/>
        </w:rPr>
      </w:pPr>
      <w:r w:rsidRPr="001B7263">
        <w:rPr>
          <w:i w:val="0"/>
          <w:iCs w:val="0"/>
          <w:color w:val="auto"/>
        </w:rPr>
        <w:t>When more experienced users (context) share their personal experiences and expertise on the web in response to requests from others (mechanism- resource) this increases their wellbeing (outcome) because it gives them a sense of purpose and value (mechanism - response) and leads them to revisit and remind themselves of how best to manage their own health (mechanism - response).  When responses are met with expressions of gratitude, or recipient</w:t>
      </w:r>
      <w:r w:rsidR="00F53587">
        <w:rPr>
          <w:i w:val="0"/>
          <w:iCs w:val="0"/>
          <w:color w:val="auto"/>
        </w:rPr>
        <w:t>s</w:t>
      </w:r>
      <w:r w:rsidRPr="001B7263">
        <w:rPr>
          <w:i w:val="0"/>
          <w:iCs w:val="0"/>
          <w:color w:val="auto"/>
        </w:rPr>
        <w:t xml:space="preserve"> shows improvement in their lives (context), this sense of value is heightened, reinforcing further forum use and continued wellbeing (outcomes).  However, </w:t>
      </w:r>
      <w:proofErr w:type="spellStart"/>
      <w:r w:rsidRPr="001B7263">
        <w:rPr>
          <w:i w:val="0"/>
          <w:iCs w:val="0"/>
          <w:color w:val="auto"/>
        </w:rPr>
        <w:t>i</w:t>
      </w:r>
      <w:proofErr w:type="spellEnd"/>
      <w:r w:rsidRPr="001B7263">
        <w:rPr>
          <w:i w:val="0"/>
          <w:iCs w:val="0"/>
          <w:color w:val="auto"/>
          <w:lang w:val="en-US"/>
        </w:rPr>
        <w:t xml:space="preserve">f users read about difficult experiences that resonate for them (mechanism - resource), they may </w:t>
      </w:r>
      <w:proofErr w:type="spellStart"/>
      <w:r w:rsidRPr="001B7263">
        <w:rPr>
          <w:i w:val="0"/>
          <w:iCs w:val="0"/>
          <w:color w:val="auto"/>
          <w:lang w:val="en-US"/>
        </w:rPr>
        <w:t>empathise</w:t>
      </w:r>
      <w:proofErr w:type="spellEnd"/>
      <w:r w:rsidRPr="001B7263">
        <w:rPr>
          <w:i w:val="0"/>
          <w:iCs w:val="0"/>
          <w:color w:val="auto"/>
          <w:lang w:val="en-US"/>
        </w:rPr>
        <w:t xml:space="preserve"> deeply and want the person to receive help quickly, increasing their sense of responsibility (mechanism – response), and negatively impact</w:t>
      </w:r>
      <w:r w:rsidR="00A870ED">
        <w:rPr>
          <w:i w:val="0"/>
          <w:iCs w:val="0"/>
          <w:color w:val="auto"/>
          <w:lang w:val="en-US"/>
        </w:rPr>
        <w:t>ing</w:t>
      </w:r>
      <w:r w:rsidRPr="001B7263">
        <w:rPr>
          <w:i w:val="0"/>
          <w:iCs w:val="0"/>
          <w:color w:val="auto"/>
          <w:lang w:val="en-US"/>
        </w:rPr>
        <w:t xml:space="preserve"> their own wellbeing (outcome). This </w:t>
      </w:r>
      <w:r w:rsidR="00766DF2">
        <w:rPr>
          <w:i w:val="0"/>
          <w:iCs w:val="0"/>
          <w:color w:val="auto"/>
          <w:lang w:val="en-US"/>
        </w:rPr>
        <w:t xml:space="preserve">responsibility </w:t>
      </w:r>
      <w:r w:rsidRPr="001B7263">
        <w:rPr>
          <w:i w:val="0"/>
          <w:iCs w:val="0"/>
          <w:color w:val="auto"/>
          <w:lang w:val="en-US"/>
        </w:rPr>
        <w:t>is more likely to happen when the user is not confident in the moderators</w:t>
      </w:r>
      <w:r w:rsidR="00A870ED">
        <w:rPr>
          <w:i w:val="0"/>
          <w:iCs w:val="0"/>
          <w:color w:val="auto"/>
          <w:lang w:val="en-US"/>
        </w:rPr>
        <w:t>’</w:t>
      </w:r>
      <w:r w:rsidRPr="001B7263">
        <w:rPr>
          <w:i w:val="0"/>
          <w:iCs w:val="0"/>
          <w:color w:val="auto"/>
          <w:lang w:val="en-US"/>
        </w:rPr>
        <w:t xml:space="preserve"> ability to respond and manage the situation</w:t>
      </w:r>
      <w:r w:rsidRPr="001B7263">
        <w:rPr>
          <w:b/>
          <w:bCs/>
          <w:i w:val="0"/>
          <w:iCs w:val="0"/>
          <w:color w:val="auto"/>
          <w:lang w:val="en-US"/>
        </w:rPr>
        <w:t xml:space="preserve"> </w:t>
      </w:r>
      <w:r w:rsidRPr="001B7263">
        <w:rPr>
          <w:i w:val="0"/>
          <w:iCs w:val="0"/>
          <w:color w:val="auto"/>
          <w:lang w:val="en-US"/>
        </w:rPr>
        <w:t>(context). </w:t>
      </w:r>
      <w:r w:rsidRPr="001B7263">
        <w:rPr>
          <w:i w:val="0"/>
          <w:iCs w:val="0"/>
          <w:color w:val="auto"/>
        </w:rPr>
        <w:t>  </w:t>
      </w:r>
    </w:p>
    <w:p w:rsidRPr="001B7263" w:rsidR="00B44EBD" w:rsidP="001B7263" w:rsidRDefault="00B44EBD" w14:paraId="5A265A55" w14:textId="77777777">
      <w:pPr>
        <w:pStyle w:val="Heading4"/>
        <w:pBdr>
          <w:top w:val="single" w:color="auto" w:sz="4" w:space="1"/>
          <w:left w:val="single" w:color="auto" w:sz="4" w:space="4"/>
          <w:bottom w:val="single" w:color="auto" w:sz="4" w:space="1"/>
          <w:right w:val="single" w:color="auto" w:sz="4" w:space="4"/>
        </w:pBdr>
        <w:rPr>
          <w:i w:val="0"/>
          <w:iCs w:val="0"/>
          <w:color w:val="auto"/>
        </w:rPr>
      </w:pPr>
    </w:p>
    <w:p w:rsidR="00B44EBD" w:rsidP="00D45C16" w:rsidRDefault="00B44EBD" w14:paraId="010C8C94" w14:textId="77777777">
      <w:pPr>
        <w:pStyle w:val="Heading4"/>
        <w:rPr>
          <w:lang w:val="en-US"/>
        </w:rPr>
      </w:pPr>
    </w:p>
    <w:p w:rsidR="00B44EBD" w:rsidP="00D45C16" w:rsidRDefault="00B44EBD" w14:paraId="2B3BC948" w14:textId="77777777">
      <w:pPr>
        <w:pStyle w:val="Heading4"/>
        <w:rPr>
          <w:lang w:val="en-US"/>
        </w:rPr>
      </w:pPr>
    </w:p>
    <w:p w:rsidRPr="00701001" w:rsidR="00872F66" w:rsidP="00D45C16" w:rsidRDefault="00872F66" w14:paraId="7D52089E" w14:textId="5979A856">
      <w:pPr>
        <w:pStyle w:val="Heading4"/>
        <w:rPr>
          <w:lang w:val="en-US"/>
        </w:rPr>
      </w:pPr>
      <w:r w:rsidRPr="009C3395">
        <w:rPr>
          <w:lang w:val="en-US"/>
        </w:rPr>
        <w:t>F</w:t>
      </w:r>
      <w:r w:rsidR="009C3395">
        <w:rPr>
          <w:lang w:val="en-US"/>
        </w:rPr>
        <w:t>orum</w:t>
      </w:r>
      <w:r w:rsidRPr="009C3395">
        <w:rPr>
          <w:lang w:val="en-US"/>
        </w:rPr>
        <w:t xml:space="preserve"> P</w:t>
      </w:r>
      <w:r w:rsidR="009C3395">
        <w:rPr>
          <w:lang w:val="en-US"/>
        </w:rPr>
        <w:t>osts</w:t>
      </w:r>
    </w:p>
    <w:p w:rsidRPr="002F653D" w:rsidR="00872F66" w:rsidP="00872F66" w:rsidRDefault="00872F66" w14:paraId="4F217E5F" w14:textId="7733BB90">
      <w:pPr>
        <w:rPr>
          <w:color w:val="000000" w:themeColor="text1"/>
        </w:rPr>
      </w:pPr>
      <w:r w:rsidRPr="002F653D">
        <w:rPr>
          <w:color w:val="000000" w:themeColor="text1"/>
        </w:rPr>
        <w:t xml:space="preserve">We analysed forum posts to </w:t>
      </w:r>
      <w:r w:rsidR="00ED7071">
        <w:rPr>
          <w:color w:val="000000" w:themeColor="text1"/>
        </w:rPr>
        <w:t xml:space="preserve">identify </w:t>
      </w:r>
      <w:r w:rsidRPr="002F653D">
        <w:rPr>
          <w:color w:val="000000" w:themeColor="text1"/>
        </w:rPr>
        <w:t>in</w:t>
      </w:r>
      <w:r w:rsidR="00ED7071">
        <w:rPr>
          <w:color w:val="000000" w:themeColor="text1"/>
        </w:rPr>
        <w:t>-</w:t>
      </w:r>
      <w:r w:rsidRPr="002F653D">
        <w:rPr>
          <w:color w:val="000000" w:themeColor="text1"/>
        </w:rPr>
        <w:t xml:space="preserve">situ evidence for the </w:t>
      </w:r>
      <w:r w:rsidR="00EE5F55">
        <w:rPr>
          <w:color w:val="000000" w:themeColor="text1"/>
        </w:rPr>
        <w:t>refined</w:t>
      </w:r>
      <w:r w:rsidRPr="002F653D">
        <w:rPr>
          <w:color w:val="000000" w:themeColor="text1"/>
        </w:rPr>
        <w:t xml:space="preserve"> </w:t>
      </w:r>
      <w:r w:rsidR="00ED7071">
        <w:rPr>
          <w:color w:val="000000" w:themeColor="text1"/>
        </w:rPr>
        <w:t>CMO</w:t>
      </w:r>
      <w:r w:rsidRPr="002F653D">
        <w:rPr>
          <w:color w:val="000000" w:themeColor="text1"/>
        </w:rPr>
        <w:t xml:space="preserve"> configurations driving connection through</w:t>
      </w:r>
      <w:r w:rsidRPr="002F653D" w:rsidR="00D534BA">
        <w:rPr>
          <w:color w:val="000000" w:themeColor="text1"/>
        </w:rPr>
        <w:t xml:space="preserve"> helping others</w:t>
      </w:r>
      <w:r w:rsidRPr="002F653D">
        <w:rPr>
          <w:color w:val="000000" w:themeColor="text1"/>
        </w:rPr>
        <w:t xml:space="preserve">. </w:t>
      </w:r>
    </w:p>
    <w:p w:rsidRPr="002F653D" w:rsidR="003367F1" w:rsidP="1C90EF55" w:rsidRDefault="003367F1" w14:paraId="099B4A06" w14:textId="4EF854B9">
      <w:pPr>
        <w:spacing w:line="279" w:lineRule="auto"/>
        <w:rPr>
          <w:color w:val="000000" w:themeColor="text1"/>
        </w:rPr>
      </w:pPr>
      <w:r w:rsidRPr="002F653D">
        <w:rPr>
          <w:color w:val="000000" w:themeColor="text1"/>
        </w:rPr>
        <w:t>Unsurpris</w:t>
      </w:r>
      <w:r w:rsidRPr="002F653D" w:rsidR="00CB4E45">
        <w:rPr>
          <w:color w:val="000000" w:themeColor="text1"/>
        </w:rPr>
        <w:t>ing</w:t>
      </w:r>
      <w:r w:rsidRPr="002F653D">
        <w:rPr>
          <w:color w:val="000000" w:themeColor="text1"/>
        </w:rPr>
        <w:t xml:space="preserve">ly, the “thank you for….” </w:t>
      </w:r>
      <w:r w:rsidRPr="002F653D" w:rsidR="006E0230">
        <w:rPr>
          <w:color w:val="000000" w:themeColor="text1"/>
        </w:rPr>
        <w:t>p</w:t>
      </w:r>
      <w:r w:rsidRPr="002F653D">
        <w:rPr>
          <w:color w:val="000000" w:themeColor="text1"/>
        </w:rPr>
        <w:t xml:space="preserve">osts </w:t>
      </w:r>
      <w:r w:rsidRPr="002F653D" w:rsidR="006E0230">
        <w:rPr>
          <w:color w:val="000000" w:themeColor="text1"/>
        </w:rPr>
        <w:t xml:space="preserve">provided a lot of evidence of people </w:t>
      </w:r>
      <w:r w:rsidRPr="002F653D">
        <w:rPr>
          <w:color w:val="000000" w:themeColor="text1"/>
        </w:rPr>
        <w:t xml:space="preserve">expressing gratitude </w:t>
      </w:r>
      <w:r w:rsidRPr="002F653D" w:rsidR="006E0230">
        <w:rPr>
          <w:color w:val="000000" w:themeColor="text1"/>
        </w:rPr>
        <w:t xml:space="preserve">to others </w:t>
      </w:r>
      <w:r w:rsidRPr="002F653D" w:rsidR="00CB4E45">
        <w:rPr>
          <w:color w:val="000000" w:themeColor="text1"/>
        </w:rPr>
        <w:t xml:space="preserve">for information, support and acceptance </w:t>
      </w:r>
      <w:r w:rsidRPr="002F653D" w:rsidR="006E0230">
        <w:rPr>
          <w:color w:val="000000" w:themeColor="text1"/>
        </w:rPr>
        <w:t xml:space="preserve">they had </w:t>
      </w:r>
      <w:r w:rsidR="00782D11">
        <w:rPr>
          <w:color w:val="000000" w:themeColor="text1"/>
        </w:rPr>
        <w:t>received</w:t>
      </w:r>
      <w:r w:rsidR="00351BE5">
        <w:rPr>
          <w:color w:val="000000" w:themeColor="text1"/>
        </w:rPr>
        <w:t xml:space="preserve">, but </w:t>
      </w:r>
      <w:r w:rsidR="00FA4FC2">
        <w:rPr>
          <w:color w:val="000000" w:themeColor="text1"/>
        </w:rPr>
        <w:t>there</w:t>
      </w:r>
      <w:r w:rsidRPr="002F653D" w:rsidR="00BC2EBA">
        <w:rPr>
          <w:color w:val="000000" w:themeColor="text1"/>
        </w:rPr>
        <w:t xml:space="preserve"> </w:t>
      </w:r>
      <w:r w:rsidRPr="002F653D" w:rsidR="00792B5C">
        <w:rPr>
          <w:color w:val="000000" w:themeColor="text1"/>
        </w:rPr>
        <w:t xml:space="preserve">was </w:t>
      </w:r>
      <w:r w:rsidR="009A22B7">
        <w:rPr>
          <w:color w:val="000000" w:themeColor="text1"/>
        </w:rPr>
        <w:t xml:space="preserve">little evidence of the hypothesised mechanisms being overtly expressed. </w:t>
      </w:r>
      <w:r w:rsidR="007D60B6">
        <w:rPr>
          <w:color w:val="000000" w:themeColor="text1"/>
        </w:rPr>
        <w:t>We can, however, infer</w:t>
      </w:r>
      <w:r w:rsidRPr="002F653D" w:rsidR="00FC338E">
        <w:rPr>
          <w:color w:val="000000" w:themeColor="text1"/>
        </w:rPr>
        <w:t xml:space="preserve"> how </w:t>
      </w:r>
      <w:r w:rsidRPr="002F653D" w:rsidR="003811D7">
        <w:rPr>
          <w:color w:val="000000" w:themeColor="text1"/>
        </w:rPr>
        <w:t xml:space="preserve">reinforcing </w:t>
      </w:r>
      <w:r w:rsidRPr="002F653D" w:rsidR="006F6A8F">
        <w:rPr>
          <w:color w:val="000000" w:themeColor="text1"/>
        </w:rPr>
        <w:t>it could be to be on the receiving end of some of the deep gratitude expressed,</w:t>
      </w:r>
      <w:r w:rsidRPr="002F653D" w:rsidR="006F6A8F">
        <w:rPr>
          <w:b/>
          <w:bCs/>
          <w:color w:val="000000" w:themeColor="text1"/>
        </w:rPr>
        <w:t xml:space="preserve"> </w:t>
      </w:r>
      <w:r w:rsidRPr="002F653D" w:rsidR="00CA584D">
        <w:rPr>
          <w:color w:val="000000" w:themeColor="text1"/>
        </w:rPr>
        <w:t xml:space="preserve">particularly for someone whose mental health may have reduced their </w:t>
      </w:r>
      <w:r w:rsidRPr="002F653D" w:rsidR="009D1CBD">
        <w:rPr>
          <w:color w:val="000000" w:themeColor="text1"/>
        </w:rPr>
        <w:t xml:space="preserve">capacity or opportunities to feel a sense of value and agency in </w:t>
      </w:r>
      <w:r w:rsidRPr="002F653D" w:rsidR="008F2776">
        <w:rPr>
          <w:color w:val="000000" w:themeColor="text1"/>
        </w:rPr>
        <w:t xml:space="preserve">situations in the </w:t>
      </w:r>
      <w:r w:rsidRPr="002F653D" w:rsidR="009D1CBD">
        <w:rPr>
          <w:color w:val="000000" w:themeColor="text1"/>
        </w:rPr>
        <w:t xml:space="preserve">offline world. </w:t>
      </w:r>
    </w:p>
    <w:p w:rsidRPr="002F653D" w:rsidR="458F992A" w:rsidP="7B56DE55" w:rsidRDefault="00DB0391" w14:paraId="3736B8CE" w14:textId="739F4380">
      <w:pPr>
        <w:spacing w:line="279" w:lineRule="auto"/>
        <w:rPr>
          <w:i/>
          <w:iCs/>
          <w:color w:val="000000" w:themeColor="text1"/>
        </w:rPr>
      </w:pPr>
      <w:r>
        <w:rPr>
          <w:i/>
          <w:iCs/>
          <w:color w:val="000000" w:themeColor="text1"/>
        </w:rPr>
        <w:t>“</w:t>
      </w:r>
      <w:r w:rsidRPr="002F653D" w:rsidR="458F992A">
        <w:rPr>
          <w:i/>
          <w:iCs/>
          <w:color w:val="000000" w:themeColor="text1"/>
        </w:rPr>
        <w:t xml:space="preserve">Thank you very much, this is so helpful! Thank you for being my friend and helping me through this. Hope all is well with </w:t>
      </w:r>
      <w:proofErr w:type="gramStart"/>
      <w:r w:rsidRPr="002F653D" w:rsidR="458F992A">
        <w:rPr>
          <w:i/>
          <w:iCs/>
          <w:color w:val="000000" w:themeColor="text1"/>
        </w:rPr>
        <w:t>you</w:t>
      </w:r>
      <w:proofErr w:type="gramEnd"/>
      <w:r w:rsidRPr="002F653D" w:rsidR="458F992A">
        <w:rPr>
          <w:i/>
          <w:iCs/>
          <w:color w:val="000000" w:themeColor="text1"/>
        </w:rPr>
        <w:t xml:space="preserve"> and I am so grateful you have bee</w:t>
      </w:r>
      <w:r w:rsidRPr="002F653D" w:rsidR="27B86B2C">
        <w:rPr>
          <w:i/>
          <w:iCs/>
          <w:color w:val="000000" w:themeColor="text1"/>
        </w:rPr>
        <w:t>n there through all this. I love you for your kindness and thanks</w:t>
      </w:r>
      <w:r w:rsidRPr="002F653D" w:rsidR="0BAE9816">
        <w:rPr>
          <w:i/>
          <w:iCs/>
          <w:color w:val="000000" w:themeColor="text1"/>
        </w:rPr>
        <w:t xml:space="preserve"> for supporting me! I will</w:t>
      </w:r>
      <w:r w:rsidRPr="002F653D" w:rsidR="29EB4E57">
        <w:rPr>
          <w:i/>
          <w:iCs/>
          <w:color w:val="000000" w:themeColor="text1"/>
        </w:rPr>
        <w:t xml:space="preserve"> act on your advice.</w:t>
      </w:r>
      <w:r w:rsidR="004338A6">
        <w:rPr>
          <w:i/>
          <w:iCs/>
          <w:color w:val="000000" w:themeColor="text1"/>
        </w:rPr>
        <w:t>”</w:t>
      </w:r>
      <w:r w:rsidRPr="002F653D" w:rsidR="007F0E9F">
        <w:rPr>
          <w:i/>
          <w:iCs/>
          <w:color w:val="000000" w:themeColor="text1"/>
        </w:rPr>
        <w:t xml:space="preserve"> </w:t>
      </w:r>
      <w:r w:rsidRPr="004338A6" w:rsidR="007F0E9F">
        <w:rPr>
          <w:color w:val="000000" w:themeColor="text1"/>
        </w:rPr>
        <w:t>(Dunnock)</w:t>
      </w:r>
    </w:p>
    <w:p w:rsidRPr="00A363FE" w:rsidR="16C407A7" w:rsidP="1C90EF55" w:rsidRDefault="00113616" w14:paraId="19E7ED4E" w14:textId="586C323D">
      <w:pPr>
        <w:spacing w:line="279" w:lineRule="auto"/>
      </w:pPr>
      <w:r w:rsidRPr="00A363FE">
        <w:t>There was also evidence that</w:t>
      </w:r>
      <w:r w:rsidR="00720FBF">
        <w:t>,</w:t>
      </w:r>
      <w:r w:rsidRPr="00A363FE">
        <w:t xml:space="preserve"> when gratitude is received, th</w:t>
      </w:r>
      <w:r w:rsidRPr="00A363FE" w:rsidR="000F2B24">
        <w:t xml:space="preserve">e positive impacts of this can trigger further sharing, creating a virtuous cycle.  </w:t>
      </w:r>
    </w:p>
    <w:p w:rsidRPr="002F653D" w:rsidR="1C90EF55" w:rsidP="1C90EF55" w:rsidRDefault="004338A6" w14:paraId="11B96860" w14:textId="1C225E43">
      <w:pPr>
        <w:spacing w:line="279" w:lineRule="auto"/>
        <w:rPr>
          <w:i/>
          <w:iCs/>
          <w:color w:val="000000" w:themeColor="text1"/>
        </w:rPr>
      </w:pPr>
      <w:r>
        <w:rPr>
          <w:i/>
          <w:iCs/>
          <w:color w:val="000000" w:themeColor="text1"/>
        </w:rPr>
        <w:t>“</w:t>
      </w:r>
      <w:r w:rsidRPr="002F653D" w:rsidR="00155499">
        <w:rPr>
          <w:i/>
          <w:iCs/>
          <w:color w:val="000000" w:themeColor="text1"/>
        </w:rPr>
        <w:t>Thank you for the appreciation, although I really didn't do a lot.</w:t>
      </w:r>
      <w:r w:rsidR="00645346">
        <w:rPr>
          <w:i/>
          <w:iCs/>
          <w:color w:val="000000" w:themeColor="text1"/>
        </w:rPr>
        <w:t xml:space="preserve"> </w:t>
      </w:r>
      <w:r w:rsidRPr="00645346" w:rsidR="00645346">
        <w:rPr>
          <w:i/>
          <w:iCs/>
          <w:color w:val="000000" w:themeColor="text1"/>
        </w:rPr>
        <w:t xml:space="preserve">Make sure you get a copy of the minutes of the meeting and don't be afraid (if you are at the meeting) to challenge anything in the minutes you don't agree with (safeguarding minutes are a nightmare and the minute taker doesn't always get it all down and right - I speak from experience!). Also make sure any actions are properly followed up. If it looks like </w:t>
      </w:r>
      <w:proofErr w:type="gramStart"/>
      <w:r w:rsidRPr="00645346" w:rsidR="00645346">
        <w:rPr>
          <w:i/>
          <w:iCs/>
          <w:color w:val="000000" w:themeColor="text1"/>
        </w:rPr>
        <w:t>it</w:t>
      </w:r>
      <w:proofErr w:type="gramEnd"/>
      <w:r w:rsidRPr="00645346" w:rsidR="00645346">
        <w:rPr>
          <w:i/>
          <w:iCs/>
          <w:color w:val="000000" w:themeColor="text1"/>
        </w:rPr>
        <w:t xml:space="preserve"> </w:t>
      </w:r>
      <w:proofErr w:type="spellStart"/>
      <w:r w:rsidRPr="00645346" w:rsidR="00645346">
        <w:rPr>
          <w:i/>
          <w:iCs/>
          <w:color w:val="000000" w:themeColor="text1"/>
        </w:rPr>
        <w:t>it</w:t>
      </w:r>
      <w:proofErr w:type="spellEnd"/>
      <w:r w:rsidRPr="00645346" w:rsidR="00645346">
        <w:rPr>
          <w:i/>
          <w:iCs/>
          <w:color w:val="000000" w:themeColor="text1"/>
        </w:rPr>
        <w:t xml:space="preserve"> being swept under the carpet (</w:t>
      </w:r>
      <w:proofErr w:type="gramStart"/>
      <w:r w:rsidRPr="00645346" w:rsidR="00645346">
        <w:rPr>
          <w:i/>
          <w:iCs/>
          <w:color w:val="000000" w:themeColor="text1"/>
        </w:rPr>
        <w:t>god</w:t>
      </w:r>
      <w:proofErr w:type="gramEnd"/>
      <w:r w:rsidRPr="00645346" w:rsidR="00645346">
        <w:rPr>
          <w:i/>
          <w:iCs/>
          <w:color w:val="000000" w:themeColor="text1"/>
        </w:rPr>
        <w:t xml:space="preserve"> forbid) please go to CQC for </w:t>
      </w:r>
      <w:proofErr w:type="spellStart"/>
      <w:proofErr w:type="gramStart"/>
      <w:r w:rsidRPr="00645346" w:rsidR="00645346">
        <w:rPr>
          <w:i/>
          <w:iCs/>
          <w:color w:val="000000" w:themeColor="text1"/>
        </w:rPr>
        <w:t>advise</w:t>
      </w:r>
      <w:proofErr w:type="spellEnd"/>
      <w:proofErr w:type="gramEnd"/>
      <w:r w:rsidRPr="00645346" w:rsidR="00645346">
        <w:rPr>
          <w:i/>
          <w:iCs/>
          <w:color w:val="000000" w:themeColor="text1"/>
        </w:rPr>
        <w:t>.</w:t>
      </w:r>
      <w:r>
        <w:rPr>
          <w:i/>
          <w:iCs/>
          <w:color w:val="000000" w:themeColor="text1"/>
        </w:rPr>
        <w:t>”</w:t>
      </w:r>
      <w:r w:rsidRPr="002F653D" w:rsidR="00155499">
        <w:rPr>
          <w:i/>
          <w:iCs/>
          <w:color w:val="000000" w:themeColor="text1"/>
        </w:rPr>
        <w:t xml:space="preserve">  </w:t>
      </w:r>
      <w:r w:rsidRPr="004338A6" w:rsidR="00542B91">
        <w:rPr>
          <w:color w:val="000000" w:themeColor="text1"/>
        </w:rPr>
        <w:t>(</w:t>
      </w:r>
      <w:r w:rsidRPr="004338A6" w:rsidR="00155499">
        <w:rPr>
          <w:color w:val="000000" w:themeColor="text1"/>
        </w:rPr>
        <w:t>Magpie)</w:t>
      </w:r>
    </w:p>
    <w:p w:rsidR="006B638F" w:rsidP="00195CA6" w:rsidRDefault="006B638F" w14:paraId="5465B80B" w14:textId="77777777"/>
    <w:p w:rsidR="00D557E8" w:rsidP="00D45C16" w:rsidRDefault="00D557E8" w14:paraId="30CD0932" w14:textId="4479732F">
      <w:pPr>
        <w:pStyle w:val="Heading3"/>
        <w:rPr>
          <w:lang w:val="en-US"/>
        </w:rPr>
      </w:pPr>
      <w:r>
        <w:t xml:space="preserve">Theory Area 4 - </w:t>
      </w:r>
      <w:r w:rsidR="00573D60">
        <w:t xml:space="preserve">Catharsis and </w:t>
      </w:r>
      <w:r w:rsidR="00897190">
        <w:t>Sense-making</w:t>
      </w:r>
      <w:r w:rsidR="00067ACA">
        <w:t xml:space="preserve">  </w:t>
      </w:r>
    </w:p>
    <w:p w:rsidRPr="00E70FE8" w:rsidR="002D3DE7" w:rsidRDefault="00CD0DC0" w14:paraId="55960B28" w14:textId="5EE5797C">
      <w:pPr>
        <w:rPr>
          <w:color w:val="000000" w:themeColor="text1"/>
          <w:lang w:val="en-US"/>
        </w:rPr>
      </w:pPr>
      <w:r>
        <w:rPr>
          <w:lang w:val="en-US"/>
        </w:rPr>
        <w:t xml:space="preserve">This theory </w:t>
      </w:r>
      <w:r w:rsidR="00055333">
        <w:rPr>
          <w:lang w:val="en-US"/>
        </w:rPr>
        <w:t xml:space="preserve">was not part of our initial programme theories but emerged from analysis of the interview data. </w:t>
      </w:r>
      <w:r w:rsidR="006C5005">
        <w:rPr>
          <w:lang w:val="en-US"/>
        </w:rPr>
        <w:t xml:space="preserve">It describes the only mechanism </w:t>
      </w:r>
      <w:r w:rsidR="000E1CB2">
        <w:rPr>
          <w:lang w:val="en-US"/>
        </w:rPr>
        <w:t>specific to the online text</w:t>
      </w:r>
      <w:r w:rsidR="009C3395">
        <w:rPr>
          <w:lang w:val="en-US"/>
        </w:rPr>
        <w:t>-</w:t>
      </w:r>
      <w:r w:rsidR="000E1CB2">
        <w:rPr>
          <w:lang w:val="en-US"/>
        </w:rPr>
        <w:t xml:space="preserve">based context, and which does </w:t>
      </w:r>
      <w:r w:rsidR="006C5005">
        <w:rPr>
          <w:lang w:val="en-US"/>
        </w:rPr>
        <w:t xml:space="preserve">not rely on interaction </w:t>
      </w:r>
      <w:r w:rsidR="00E40C9D">
        <w:rPr>
          <w:lang w:val="en-US"/>
        </w:rPr>
        <w:t xml:space="preserve">between forum users. </w:t>
      </w:r>
      <w:r w:rsidR="00EC4C0D">
        <w:rPr>
          <w:lang w:val="en-US"/>
        </w:rPr>
        <w:t xml:space="preserve">We propose </w:t>
      </w:r>
      <w:r w:rsidR="00C81A14">
        <w:rPr>
          <w:lang w:val="en-US"/>
        </w:rPr>
        <w:t>that the pro</w:t>
      </w:r>
      <w:r w:rsidRPr="00E70FE8" w:rsidR="00C81A14">
        <w:rPr>
          <w:color w:val="000000" w:themeColor="text1"/>
          <w:lang w:val="en-US"/>
        </w:rPr>
        <w:t xml:space="preserve">cess of writing </w:t>
      </w:r>
      <w:r w:rsidRPr="00E70FE8" w:rsidR="000234D7">
        <w:rPr>
          <w:color w:val="000000" w:themeColor="text1"/>
          <w:lang w:val="en-US"/>
        </w:rPr>
        <w:t xml:space="preserve">leads to </w:t>
      </w:r>
      <w:r w:rsidRPr="00E70FE8" w:rsidR="005048BB">
        <w:rPr>
          <w:color w:val="000000" w:themeColor="text1"/>
          <w:lang w:val="en-US"/>
        </w:rPr>
        <w:t xml:space="preserve">a </w:t>
      </w:r>
      <w:r w:rsidRPr="00E70FE8" w:rsidR="00791E62">
        <w:rPr>
          <w:color w:val="000000" w:themeColor="text1"/>
          <w:lang w:val="en-US"/>
        </w:rPr>
        <w:t>release</w:t>
      </w:r>
      <w:r w:rsidRPr="00E70FE8" w:rsidR="005048BB">
        <w:rPr>
          <w:color w:val="000000" w:themeColor="text1"/>
          <w:lang w:val="en-US"/>
        </w:rPr>
        <w:t xml:space="preserve">, </w:t>
      </w:r>
      <w:r w:rsidRPr="00E70FE8" w:rsidR="000234D7">
        <w:rPr>
          <w:color w:val="000000" w:themeColor="text1"/>
          <w:lang w:val="en-US"/>
        </w:rPr>
        <w:t xml:space="preserve">externalization and </w:t>
      </w:r>
      <w:r w:rsidRPr="00E70FE8" w:rsidR="005F4798">
        <w:rPr>
          <w:color w:val="000000" w:themeColor="text1"/>
          <w:lang w:val="en-US"/>
        </w:rPr>
        <w:t>dis</w:t>
      </w:r>
      <w:r w:rsidRPr="00E70FE8" w:rsidR="000234D7">
        <w:rPr>
          <w:color w:val="000000" w:themeColor="text1"/>
          <w:lang w:val="en-US"/>
        </w:rPr>
        <w:t xml:space="preserve">tancing from experiences that </w:t>
      </w:r>
      <w:proofErr w:type="gramStart"/>
      <w:r w:rsidRPr="00E70FE8" w:rsidR="000234D7">
        <w:rPr>
          <w:color w:val="000000" w:themeColor="text1"/>
          <w:lang w:val="en-US"/>
        </w:rPr>
        <w:t>allows</w:t>
      </w:r>
      <w:proofErr w:type="gramEnd"/>
      <w:r w:rsidRPr="00E70FE8" w:rsidR="000234D7">
        <w:rPr>
          <w:color w:val="000000" w:themeColor="text1"/>
          <w:lang w:val="en-US"/>
        </w:rPr>
        <w:t xml:space="preserve"> them to be</w:t>
      </w:r>
      <w:r w:rsidRPr="00E70FE8" w:rsidR="002D3DE7">
        <w:rPr>
          <w:color w:val="000000" w:themeColor="text1"/>
          <w:lang w:val="en-US"/>
        </w:rPr>
        <w:t xml:space="preserve"> experienced in </w:t>
      </w:r>
      <w:r w:rsidRPr="00E70FE8" w:rsidR="00052046">
        <w:rPr>
          <w:color w:val="000000" w:themeColor="text1"/>
          <w:lang w:val="en-US"/>
        </w:rPr>
        <w:t xml:space="preserve">a </w:t>
      </w:r>
      <w:r w:rsidRPr="00E70FE8" w:rsidR="002D3DE7">
        <w:rPr>
          <w:color w:val="000000" w:themeColor="text1"/>
          <w:lang w:val="en-US"/>
        </w:rPr>
        <w:t>different way</w:t>
      </w:r>
      <w:r w:rsidRPr="00E70FE8" w:rsidR="006C1CA4">
        <w:rPr>
          <w:color w:val="000000" w:themeColor="text1"/>
          <w:lang w:val="en-US"/>
        </w:rPr>
        <w:t>:</w:t>
      </w:r>
    </w:p>
    <w:p w:rsidRPr="00E70FE8" w:rsidR="00CA36BE" w:rsidP="002F653D" w:rsidRDefault="004338A6" w14:paraId="447EF361" w14:textId="768B1B73">
      <w:pPr>
        <w:spacing w:after="0" w:line="240" w:lineRule="auto"/>
        <w:rPr>
          <w:rFonts w:eastAsia="Calibri" w:cs="Calibri"/>
          <w:i/>
          <w:iCs/>
          <w:color w:val="000000" w:themeColor="text1"/>
          <w:u w:val="single"/>
        </w:rPr>
      </w:pPr>
      <w:r>
        <w:rPr>
          <w:rFonts w:eastAsia="Calibri" w:cs="Calibri"/>
          <w:i/>
          <w:iCs/>
          <w:color w:val="000000" w:themeColor="text1"/>
        </w:rPr>
        <w:t>“</w:t>
      </w:r>
      <w:r w:rsidRPr="00E70FE8" w:rsidR="006C1CA4">
        <w:rPr>
          <w:rFonts w:eastAsia="Calibri" w:cs="Calibri"/>
          <w:i/>
          <w:iCs/>
          <w:color w:val="000000" w:themeColor="text1"/>
        </w:rPr>
        <w:t xml:space="preserve">That’s it yeah or just to vent </w:t>
      </w:r>
      <w:proofErr w:type="gramStart"/>
      <w:r w:rsidRPr="00E70FE8" w:rsidR="006C1CA4">
        <w:rPr>
          <w:rFonts w:eastAsia="Calibri" w:cs="Calibri"/>
          <w:i/>
          <w:iCs/>
          <w:color w:val="000000" w:themeColor="text1"/>
        </w:rPr>
        <w:t>really sometimes</w:t>
      </w:r>
      <w:proofErr w:type="gramEnd"/>
      <w:r w:rsidRPr="00E70FE8" w:rsidR="006C1CA4">
        <w:rPr>
          <w:rFonts w:eastAsia="Calibri" w:cs="Calibri"/>
          <w:i/>
          <w:iCs/>
          <w:color w:val="000000" w:themeColor="text1"/>
        </w:rPr>
        <w:t xml:space="preserve">. Just to put down how you’re feeling. Some people journal </w:t>
      </w:r>
      <w:proofErr w:type="gramStart"/>
      <w:r w:rsidRPr="00E70FE8" w:rsidR="006C1CA4">
        <w:rPr>
          <w:rFonts w:eastAsia="Calibri" w:cs="Calibri"/>
          <w:i/>
          <w:iCs/>
          <w:color w:val="000000" w:themeColor="text1"/>
        </w:rPr>
        <w:t>apparently,</w:t>
      </w:r>
      <w:proofErr w:type="gramEnd"/>
      <w:r w:rsidRPr="00E70FE8" w:rsidR="006C1CA4">
        <w:rPr>
          <w:rFonts w:eastAsia="Calibri" w:cs="Calibri"/>
          <w:i/>
          <w:iCs/>
          <w:color w:val="000000" w:themeColor="text1"/>
        </w:rPr>
        <w:t xml:space="preserve"> I don’t </w:t>
      </w:r>
      <w:r w:rsidRPr="008D567A" w:rsidR="006C1CA4">
        <w:rPr>
          <w:rFonts w:eastAsia="Calibri" w:cs="Calibri"/>
          <w:b/>
          <w:i/>
          <w:color w:val="000000" w:themeColor="text1"/>
        </w:rPr>
        <w:t>but it’s a way of putting it on paper and makes you feel better .... it just externalises it from yourself. You’re sort of almost then looking in on it from other people’s point of view</w:t>
      </w:r>
      <w:r w:rsidRPr="00E70FE8" w:rsidR="006C1CA4">
        <w:rPr>
          <w:rFonts w:eastAsia="Calibri" w:cs="Calibri"/>
          <w:i/>
          <w:iCs/>
          <w:color w:val="000000" w:themeColor="text1"/>
        </w:rPr>
        <w:t xml:space="preserve"> and you also get support which is helpful.</w:t>
      </w:r>
      <w:r w:rsidR="008D567A">
        <w:rPr>
          <w:rFonts w:eastAsia="Calibri" w:cs="Calibri"/>
          <w:i/>
          <w:iCs/>
          <w:color w:val="000000" w:themeColor="text1"/>
        </w:rPr>
        <w:t>”</w:t>
      </w:r>
      <w:r w:rsidRPr="00E70FE8" w:rsidR="00CA36BE">
        <w:rPr>
          <w:rFonts w:eastAsia="Calibri" w:cs="Calibri"/>
          <w:i/>
          <w:iCs/>
          <w:color w:val="000000" w:themeColor="text1"/>
        </w:rPr>
        <w:t xml:space="preserve"> </w:t>
      </w:r>
      <w:r w:rsidRPr="00E70FE8" w:rsidR="002201B2">
        <w:rPr>
          <w:rFonts w:eastAsia="Calibri" w:cs="Calibri"/>
          <w:i/>
          <w:iCs/>
          <w:color w:val="000000" w:themeColor="text1"/>
          <w:u w:val="single"/>
        </w:rPr>
        <w:t>Dunnock_046</w:t>
      </w:r>
    </w:p>
    <w:p w:rsidRPr="00E70FE8" w:rsidR="002F653D" w:rsidP="002F653D" w:rsidRDefault="002F653D" w14:paraId="41E97D2E" w14:textId="77777777">
      <w:pPr>
        <w:spacing w:after="0" w:line="240" w:lineRule="auto"/>
        <w:rPr>
          <w:color w:val="000000" w:themeColor="text1"/>
        </w:rPr>
      </w:pPr>
    </w:p>
    <w:p w:rsidRPr="00E70FE8" w:rsidR="00194760" w:rsidP="00194760" w:rsidRDefault="00F37792" w14:paraId="67F0B5CD" w14:textId="47EF4C51">
      <w:pPr>
        <w:rPr>
          <w:color w:val="000000" w:themeColor="text1"/>
        </w:rPr>
      </w:pPr>
      <w:r w:rsidRPr="00E70FE8">
        <w:rPr>
          <w:color w:val="000000" w:themeColor="text1"/>
          <w:lang w:val="en-US"/>
        </w:rPr>
        <w:t xml:space="preserve">This </w:t>
      </w:r>
      <w:r w:rsidRPr="00E70FE8" w:rsidR="003D7FAD">
        <w:rPr>
          <w:color w:val="000000" w:themeColor="text1"/>
          <w:lang w:val="en-US"/>
        </w:rPr>
        <w:t xml:space="preserve">processing </w:t>
      </w:r>
      <w:r w:rsidRPr="00E70FE8" w:rsidR="00194760">
        <w:rPr>
          <w:color w:val="000000" w:themeColor="text1"/>
          <w:lang w:val="en-US"/>
        </w:rPr>
        <w:t xml:space="preserve">seems particularly </w:t>
      </w:r>
      <w:r w:rsidRPr="00E70FE8" w:rsidR="003D7FAD">
        <w:rPr>
          <w:color w:val="000000" w:themeColor="text1"/>
          <w:lang w:val="en-US"/>
        </w:rPr>
        <w:t xml:space="preserve">useful </w:t>
      </w:r>
      <w:r w:rsidRPr="00E70FE8" w:rsidR="00194760">
        <w:rPr>
          <w:color w:val="000000" w:themeColor="text1"/>
          <w:lang w:val="en-US"/>
        </w:rPr>
        <w:t xml:space="preserve">for </w:t>
      </w:r>
      <w:r w:rsidRPr="00E70FE8" w:rsidR="00D76522">
        <w:rPr>
          <w:color w:val="000000" w:themeColor="text1"/>
          <w:lang w:val="en-US"/>
        </w:rPr>
        <w:t>emotive</w:t>
      </w:r>
      <w:r w:rsidRPr="00E70FE8" w:rsidR="00194760">
        <w:rPr>
          <w:color w:val="000000" w:themeColor="text1"/>
          <w:lang w:val="en-US"/>
        </w:rPr>
        <w:t xml:space="preserve"> issues that are difficult to discuss</w:t>
      </w:r>
      <w:r w:rsidR="001E6636">
        <w:rPr>
          <w:color w:val="000000" w:themeColor="text1"/>
          <w:lang w:val="en-US"/>
        </w:rPr>
        <w:t xml:space="preserve"> in person </w:t>
      </w:r>
      <w:r w:rsidRPr="00E70FE8" w:rsidR="00194760">
        <w:rPr>
          <w:color w:val="000000" w:themeColor="text1"/>
          <w:lang w:val="en-US"/>
        </w:rPr>
        <w:t xml:space="preserve">with friends </w:t>
      </w:r>
      <w:r w:rsidR="003F0DE5">
        <w:rPr>
          <w:color w:val="000000" w:themeColor="text1"/>
          <w:lang w:val="en-US"/>
        </w:rPr>
        <w:t>or</w:t>
      </w:r>
      <w:r w:rsidRPr="00E70FE8" w:rsidR="00194760">
        <w:rPr>
          <w:color w:val="000000" w:themeColor="text1"/>
          <w:lang w:val="en-US"/>
        </w:rPr>
        <w:t xml:space="preserve"> family </w:t>
      </w:r>
      <w:r w:rsidRPr="00E70FE8" w:rsidR="009A30BD">
        <w:rPr>
          <w:color w:val="000000" w:themeColor="text1"/>
          <w:lang w:val="en-US"/>
        </w:rPr>
        <w:t xml:space="preserve">because they may </w:t>
      </w:r>
      <w:r w:rsidRPr="00E70FE8" w:rsidR="00C16255">
        <w:rPr>
          <w:color w:val="000000" w:themeColor="text1"/>
          <w:lang w:val="en-US"/>
        </w:rPr>
        <w:t>cause distress or discomfort, or may change how the person sharing is perceived by others</w:t>
      </w:r>
      <w:r w:rsidRPr="00E70FE8" w:rsidR="00194760">
        <w:rPr>
          <w:color w:val="000000" w:themeColor="text1"/>
          <w:lang w:val="en-US"/>
        </w:rPr>
        <w:t> </w:t>
      </w:r>
      <w:r w:rsidRPr="00E70FE8" w:rsidR="00194760">
        <w:rPr>
          <w:color w:val="000000" w:themeColor="text1"/>
        </w:rPr>
        <w:t> </w:t>
      </w:r>
    </w:p>
    <w:p w:rsidRPr="003F0DE5" w:rsidR="00CA36BE" w:rsidP="00CA36BE" w:rsidRDefault="008D567A" w14:paraId="55BD2056" w14:textId="01B32220">
      <w:pPr>
        <w:rPr>
          <w:color w:val="000000" w:themeColor="text1"/>
        </w:rPr>
      </w:pPr>
      <w:r>
        <w:rPr>
          <w:rFonts w:eastAsia="Calibri" w:cs="Calibri"/>
          <w:i/>
          <w:iCs/>
          <w:color w:val="000000" w:themeColor="text1"/>
          <w:lang w:val="en-US"/>
        </w:rPr>
        <w:t>“</w:t>
      </w:r>
      <w:r w:rsidRPr="00E70FE8" w:rsidR="00194760">
        <w:rPr>
          <w:rFonts w:eastAsia="Calibri" w:cs="Calibri"/>
          <w:i/>
          <w:iCs/>
          <w:color w:val="000000" w:themeColor="text1"/>
          <w:lang w:val="en-US"/>
        </w:rPr>
        <w:t xml:space="preserve">– I did talk to my </w:t>
      </w:r>
      <w:proofErr w:type="gramStart"/>
      <w:r w:rsidRPr="00E70FE8" w:rsidR="00194760">
        <w:rPr>
          <w:rFonts w:eastAsia="Calibri" w:cs="Calibri"/>
          <w:i/>
          <w:iCs/>
          <w:color w:val="000000" w:themeColor="text1"/>
          <w:lang w:val="en-US"/>
        </w:rPr>
        <w:t>friends</w:t>
      </w:r>
      <w:proofErr w:type="gramEnd"/>
      <w:r w:rsidRPr="00E70FE8" w:rsidR="00194760">
        <w:rPr>
          <w:rFonts w:eastAsia="Calibri" w:cs="Calibri"/>
          <w:i/>
          <w:iCs/>
          <w:color w:val="000000" w:themeColor="text1"/>
          <w:lang w:val="en-US"/>
        </w:rPr>
        <w:t xml:space="preserve"> but I don’t disclose parts of my feelings because I’m afraid of certain repercussions, so when I’m online and talking about things I consider very dark. I consider myself I have thoughts that I consider very dark. I feel more at ease knowing that it’s not going anywhere, it’s not going to damage anyone’s </w:t>
      </w:r>
      <w:proofErr w:type="gramStart"/>
      <w:r w:rsidRPr="00E70FE8" w:rsidR="00194760">
        <w:rPr>
          <w:rFonts w:eastAsia="Calibri" w:cs="Calibri"/>
          <w:i/>
          <w:iCs/>
          <w:color w:val="000000" w:themeColor="text1"/>
          <w:lang w:val="en-US"/>
        </w:rPr>
        <w:t>relationships</w:t>
      </w:r>
      <w:r w:rsidRPr="003F0DE5" w:rsidR="00194760">
        <w:rPr>
          <w:rFonts w:eastAsia="Calibri" w:cs="Calibri"/>
          <w:color w:val="000000" w:themeColor="text1"/>
          <w:lang w:val="en-US"/>
        </w:rPr>
        <w:t>.</w:t>
      </w:r>
      <w:r w:rsidR="00AC7495">
        <w:rPr>
          <w:rFonts w:eastAsia="Calibri" w:cs="Calibri"/>
          <w:color w:val="000000" w:themeColor="text1"/>
          <w:lang w:val="en-US"/>
        </w:rPr>
        <w:t>”</w:t>
      </w:r>
      <w:proofErr w:type="gramEnd"/>
      <w:r w:rsidRPr="003F0DE5" w:rsidR="00FA537B">
        <w:rPr>
          <w:rFonts w:eastAsia="Calibri" w:cs="Calibri"/>
          <w:color w:val="000000" w:themeColor="text1"/>
          <w:lang w:val="en-US"/>
        </w:rPr>
        <w:t xml:space="preserve"> </w:t>
      </w:r>
      <w:r w:rsidRPr="003F0DE5" w:rsidR="00FA537B">
        <w:rPr>
          <w:rFonts w:eastAsia="Calibri" w:cs="Calibri"/>
          <w:color w:val="000000" w:themeColor="text1"/>
          <w:u w:val="single"/>
          <w:lang w:val="en-US"/>
        </w:rPr>
        <w:t>Chaffinch_001</w:t>
      </w:r>
    </w:p>
    <w:p w:rsidRPr="00E70FE8" w:rsidR="00194760" w:rsidP="00194760" w:rsidRDefault="00194760" w14:paraId="77ACB1FF" w14:textId="77777777">
      <w:pPr>
        <w:spacing w:after="0"/>
        <w:rPr>
          <w:rFonts w:eastAsia="Calibri" w:cs="Calibri"/>
          <w:color w:val="000000" w:themeColor="text1"/>
        </w:rPr>
      </w:pPr>
    </w:p>
    <w:p w:rsidRPr="00E70FE8" w:rsidR="009E4DC7" w:rsidRDefault="00780678" w14:paraId="11A80C44" w14:textId="13E078ED">
      <w:pPr>
        <w:rPr>
          <w:color w:val="000000" w:themeColor="text1"/>
          <w:lang w:val="en-US"/>
        </w:rPr>
      </w:pPr>
      <w:r w:rsidRPr="00E70FE8">
        <w:rPr>
          <w:color w:val="000000" w:themeColor="text1"/>
        </w:rPr>
        <w:t xml:space="preserve">For the </w:t>
      </w:r>
      <w:r w:rsidRPr="00E70FE8" w:rsidR="003F7B5C">
        <w:rPr>
          <w:color w:val="000000" w:themeColor="text1"/>
        </w:rPr>
        <w:t xml:space="preserve">catharsis and </w:t>
      </w:r>
      <w:r w:rsidRPr="00E70FE8">
        <w:rPr>
          <w:color w:val="000000" w:themeColor="text1"/>
        </w:rPr>
        <w:t xml:space="preserve">sense-making </w:t>
      </w:r>
      <w:r w:rsidRPr="00E70FE8" w:rsidR="003F7B5C">
        <w:rPr>
          <w:color w:val="000000" w:themeColor="text1"/>
        </w:rPr>
        <w:t xml:space="preserve">to happen, </w:t>
      </w:r>
      <w:r w:rsidRPr="00E70FE8" w:rsidR="009E4DC7">
        <w:rPr>
          <w:color w:val="000000" w:themeColor="text1"/>
          <w:lang w:val="en-US"/>
        </w:rPr>
        <w:t xml:space="preserve">people </w:t>
      </w:r>
      <w:r w:rsidRPr="00E70FE8" w:rsidR="00514A40">
        <w:rPr>
          <w:color w:val="000000" w:themeColor="text1"/>
          <w:lang w:val="en-US"/>
        </w:rPr>
        <w:t xml:space="preserve">in the forum need to </w:t>
      </w:r>
      <w:r w:rsidRPr="00E70FE8" w:rsidR="009E4DC7">
        <w:rPr>
          <w:color w:val="000000" w:themeColor="text1"/>
          <w:lang w:val="en-US"/>
        </w:rPr>
        <w:t xml:space="preserve">feel safe enough to share their </w:t>
      </w:r>
      <w:r w:rsidR="00E75788">
        <w:rPr>
          <w:color w:val="000000" w:themeColor="text1"/>
          <w:lang w:val="en-US"/>
        </w:rPr>
        <w:t xml:space="preserve">very personal sensitive </w:t>
      </w:r>
      <w:r w:rsidR="00506388">
        <w:rPr>
          <w:color w:val="000000" w:themeColor="text1"/>
          <w:lang w:val="en-US"/>
        </w:rPr>
        <w:t>r</w:t>
      </w:r>
      <w:r w:rsidRPr="00E70FE8" w:rsidR="00514A40">
        <w:rPr>
          <w:color w:val="000000" w:themeColor="text1"/>
          <w:lang w:val="en-US"/>
        </w:rPr>
        <w:t xml:space="preserve">eflections without censorship. This can be facilitated by anonymity </w:t>
      </w:r>
      <w:r w:rsidR="00FF202E">
        <w:rPr>
          <w:color w:val="000000" w:themeColor="text1"/>
          <w:lang w:val="en-US"/>
        </w:rPr>
        <w:t>within t</w:t>
      </w:r>
      <w:r w:rsidRPr="00E70FE8" w:rsidR="00514A40">
        <w:rPr>
          <w:color w:val="000000" w:themeColor="text1"/>
          <w:lang w:val="en-US"/>
        </w:rPr>
        <w:t>he forum</w:t>
      </w:r>
      <w:r w:rsidR="009323DD">
        <w:rPr>
          <w:color w:val="000000" w:themeColor="text1"/>
          <w:lang w:val="en-US"/>
        </w:rPr>
        <w:t xml:space="preserve">. </w:t>
      </w:r>
      <w:r w:rsidRPr="00E70FE8" w:rsidR="00514A40">
        <w:rPr>
          <w:color w:val="000000" w:themeColor="text1"/>
          <w:lang w:val="en-US"/>
        </w:rPr>
        <w:t xml:space="preserve"> </w:t>
      </w:r>
    </w:p>
    <w:p w:rsidRPr="00E70FE8" w:rsidR="00D87AC8" w:rsidP="00D87AC8" w:rsidRDefault="00397B88" w14:paraId="2E67710B" w14:textId="2BE98E68">
      <w:pPr>
        <w:spacing w:after="0"/>
        <w:rPr>
          <w:rFonts w:eastAsia="Calibri" w:cs="Calibri"/>
          <w:i/>
          <w:iCs/>
          <w:color w:val="000000" w:themeColor="text1"/>
        </w:rPr>
      </w:pPr>
      <w:r>
        <w:rPr>
          <w:rFonts w:eastAsia="Calibri" w:cs="Calibri"/>
          <w:i/>
          <w:iCs/>
          <w:color w:val="000000" w:themeColor="text1"/>
          <w:lang w:val="en-US"/>
        </w:rPr>
        <w:t>“…</w:t>
      </w:r>
      <w:r w:rsidRPr="00E70FE8" w:rsidR="00D87AC8">
        <w:rPr>
          <w:rFonts w:eastAsia="Calibri" w:cs="Calibri"/>
          <w:i/>
          <w:iCs/>
          <w:color w:val="000000" w:themeColor="text1"/>
          <w:lang w:val="en-US"/>
        </w:rPr>
        <w:t xml:space="preserve">eating disorders can be quite a secretive thing and that can make it </w:t>
      </w:r>
      <w:proofErr w:type="gramStart"/>
      <w:r w:rsidRPr="00E70FE8" w:rsidR="00D87AC8">
        <w:rPr>
          <w:rFonts w:eastAsia="Calibri" w:cs="Calibri"/>
          <w:i/>
          <w:iCs/>
          <w:color w:val="000000" w:themeColor="text1"/>
          <w:lang w:val="en-US"/>
        </w:rPr>
        <w:t>isolating</w:t>
      </w:r>
      <w:proofErr w:type="gramEnd"/>
      <w:r w:rsidRPr="00E70FE8" w:rsidR="00D87AC8">
        <w:rPr>
          <w:rFonts w:eastAsia="Calibri" w:cs="Calibri"/>
          <w:i/>
          <w:iCs/>
          <w:color w:val="000000" w:themeColor="text1"/>
          <w:lang w:val="en-US"/>
        </w:rPr>
        <w:t xml:space="preserve"> as well which is a problem. That’s why the forum is a good thing in a </w:t>
      </w:r>
      <w:proofErr w:type="gramStart"/>
      <w:r w:rsidRPr="00E70FE8" w:rsidR="00D87AC8">
        <w:rPr>
          <w:rFonts w:eastAsia="Calibri" w:cs="Calibri"/>
          <w:i/>
          <w:iCs/>
          <w:color w:val="000000" w:themeColor="text1"/>
          <w:lang w:val="en-US"/>
        </w:rPr>
        <w:t>way</w:t>
      </w:r>
      <w:proofErr w:type="gramEnd"/>
      <w:r w:rsidRPr="00E70FE8" w:rsidR="00D87AC8">
        <w:rPr>
          <w:rFonts w:eastAsia="Calibri" w:cs="Calibri"/>
          <w:i/>
          <w:iCs/>
          <w:color w:val="000000" w:themeColor="text1"/>
          <w:lang w:val="en-US"/>
        </w:rPr>
        <w:t xml:space="preserve"> but </w:t>
      </w:r>
      <w:r w:rsidRPr="00397B88" w:rsidR="00D87AC8">
        <w:rPr>
          <w:rFonts w:eastAsia="Calibri" w:cs="Calibri"/>
          <w:b/>
          <w:i/>
          <w:color w:val="000000" w:themeColor="text1"/>
          <w:lang w:val="en-US"/>
        </w:rPr>
        <w:t>a lot of people don’t want to disclose that they have an eating disorder or have had an eating disorder, so having it anonymous is good in that respect</w:t>
      </w:r>
      <w:r w:rsidRPr="00E70FE8" w:rsidR="006F514E">
        <w:rPr>
          <w:rFonts w:eastAsia="Calibri" w:cs="Calibri"/>
          <w:i/>
          <w:iCs/>
          <w:color w:val="000000" w:themeColor="text1"/>
          <w:lang w:val="en-US"/>
        </w:rPr>
        <w:t>.</w:t>
      </w:r>
      <w:r>
        <w:rPr>
          <w:rFonts w:eastAsia="Calibri" w:cs="Calibri"/>
          <w:i/>
          <w:iCs/>
          <w:color w:val="000000" w:themeColor="text1"/>
          <w:lang w:val="en-US"/>
        </w:rPr>
        <w:t>”</w:t>
      </w:r>
      <w:r w:rsidRPr="00E70FE8" w:rsidR="006F514E">
        <w:rPr>
          <w:rFonts w:eastAsia="Calibri" w:cs="Calibri"/>
          <w:i/>
          <w:iCs/>
          <w:color w:val="000000" w:themeColor="text1"/>
          <w:lang w:val="en-US"/>
        </w:rPr>
        <w:t xml:space="preserve"> </w:t>
      </w:r>
      <w:r w:rsidRPr="00E70FE8" w:rsidR="006F514E">
        <w:rPr>
          <w:rFonts w:eastAsia="Calibri" w:cs="Calibri"/>
          <w:color w:val="000000" w:themeColor="text1"/>
          <w:u w:val="single"/>
          <w:lang w:val="en-US"/>
        </w:rPr>
        <w:t>Sparrow8_035</w:t>
      </w:r>
    </w:p>
    <w:p w:rsidRPr="00E70FE8" w:rsidR="009D0F49" w:rsidP="009D0F49" w:rsidRDefault="009D0F49" w14:paraId="7DF5C088" w14:textId="77777777">
      <w:pPr>
        <w:spacing w:after="0" w:line="240" w:lineRule="auto"/>
        <w:rPr>
          <w:rFonts w:eastAsia="Calibri" w:cs="Calibri"/>
          <w:i/>
          <w:iCs/>
          <w:color w:val="000000" w:themeColor="text1"/>
        </w:rPr>
      </w:pPr>
    </w:p>
    <w:p w:rsidRPr="00E70FE8" w:rsidR="00B27E2C" w:rsidP="00B27E2C" w:rsidRDefault="00453888" w14:paraId="1A1095D4" w14:textId="4A962C1A">
      <w:pPr>
        <w:rPr>
          <w:color w:val="000000" w:themeColor="text1"/>
          <w:lang w:val="en-US"/>
        </w:rPr>
      </w:pPr>
      <w:r w:rsidRPr="00E70FE8">
        <w:rPr>
          <w:color w:val="000000" w:themeColor="text1"/>
          <w:lang w:val="en-US"/>
        </w:rPr>
        <w:t xml:space="preserve">The </w:t>
      </w:r>
      <w:r w:rsidRPr="00E70FE8" w:rsidR="00D87AC8">
        <w:rPr>
          <w:color w:val="000000" w:themeColor="text1"/>
          <w:lang w:val="en-US"/>
        </w:rPr>
        <w:t xml:space="preserve">key mechanism </w:t>
      </w:r>
      <w:r w:rsidRPr="00E70FE8" w:rsidR="00F546C6">
        <w:rPr>
          <w:color w:val="000000" w:themeColor="text1"/>
          <w:lang w:val="en-US"/>
        </w:rPr>
        <w:t>at play here does not require a response from other people in the forum, and in fact sometimes th</w:t>
      </w:r>
      <w:r w:rsidRPr="00E70FE8" w:rsidR="00DB0B64">
        <w:rPr>
          <w:color w:val="000000" w:themeColor="text1"/>
          <w:lang w:val="en-US"/>
        </w:rPr>
        <w:t>ese responses can actively inhibit this mechanism from firing</w:t>
      </w:r>
      <w:r w:rsidRPr="00E70FE8" w:rsidR="00C24F2A">
        <w:rPr>
          <w:color w:val="000000" w:themeColor="text1"/>
          <w:lang w:val="en-US"/>
        </w:rPr>
        <w:t xml:space="preserve">. </w:t>
      </w:r>
    </w:p>
    <w:p w:rsidRPr="00E70FE8" w:rsidR="00B27E2C" w:rsidP="00B27E2C" w:rsidRDefault="00397B88" w14:paraId="0950966C" w14:textId="091F693B">
      <w:pPr>
        <w:spacing w:after="0"/>
        <w:rPr>
          <w:rFonts w:eastAsia="Calibri" w:cs="Calibri"/>
          <w:i/>
          <w:iCs/>
          <w:color w:val="000000" w:themeColor="text1"/>
        </w:rPr>
      </w:pPr>
      <w:r>
        <w:rPr>
          <w:rFonts w:eastAsia="Calibri" w:cs="Calibri"/>
          <w:i/>
          <w:iCs/>
          <w:color w:val="000000" w:themeColor="text1"/>
          <w:lang w:val="en-US"/>
        </w:rPr>
        <w:t>“</w:t>
      </w:r>
      <w:proofErr w:type="gramStart"/>
      <w:r>
        <w:rPr>
          <w:rFonts w:eastAsia="Calibri" w:cs="Calibri"/>
          <w:i/>
          <w:iCs/>
          <w:color w:val="000000" w:themeColor="text1"/>
          <w:lang w:val="en-US"/>
        </w:rPr>
        <w:t>A</w:t>
      </w:r>
      <w:r w:rsidRPr="00E70FE8" w:rsidR="00B27E2C">
        <w:rPr>
          <w:rFonts w:eastAsia="Calibri" w:cs="Calibri"/>
          <w:i/>
          <w:iCs/>
          <w:color w:val="000000" w:themeColor="text1"/>
          <w:lang w:val="en-US"/>
        </w:rPr>
        <w:t>lso</w:t>
      </w:r>
      <w:proofErr w:type="gramEnd"/>
      <w:r w:rsidRPr="00E70FE8" w:rsidR="00B27E2C">
        <w:rPr>
          <w:rFonts w:eastAsia="Calibri" w:cs="Calibri"/>
          <w:i/>
          <w:iCs/>
          <w:color w:val="000000" w:themeColor="text1"/>
          <w:lang w:val="en-US"/>
        </w:rPr>
        <w:t xml:space="preserve"> I think there is an option to have comments on and comments off </w:t>
      </w:r>
      <w:r w:rsidRPr="00A2648E" w:rsidR="00B27E2C">
        <w:rPr>
          <w:rFonts w:eastAsia="Calibri" w:cs="Calibri"/>
          <w:b/>
          <w:i/>
          <w:color w:val="000000" w:themeColor="text1"/>
          <w:lang w:val="en-US"/>
        </w:rPr>
        <w:t xml:space="preserve">because sometimes people don’t want to have other people’s sympathy and </w:t>
      </w:r>
      <w:proofErr w:type="gramStart"/>
      <w:r w:rsidRPr="00A2648E" w:rsidR="00B27E2C">
        <w:rPr>
          <w:rFonts w:eastAsia="Calibri" w:cs="Calibri"/>
          <w:b/>
          <w:i/>
          <w:color w:val="000000" w:themeColor="text1"/>
          <w:lang w:val="en-US"/>
        </w:rPr>
        <w:t>empathy</w:t>
      </w:r>
      <w:proofErr w:type="gramEnd"/>
      <w:r w:rsidRPr="00A2648E" w:rsidR="00B27E2C">
        <w:rPr>
          <w:rFonts w:eastAsia="Calibri" w:cs="Calibri"/>
          <w:b/>
          <w:i/>
          <w:color w:val="000000" w:themeColor="text1"/>
          <w:lang w:val="en-US"/>
        </w:rPr>
        <w:t xml:space="preserve"> or they don’t want people to access what they were </w:t>
      </w:r>
      <w:proofErr w:type="gramStart"/>
      <w:r w:rsidRPr="00A2648E" w:rsidR="00B27E2C">
        <w:rPr>
          <w:rFonts w:eastAsia="Calibri" w:cs="Calibri"/>
          <w:b/>
          <w:i/>
          <w:color w:val="000000" w:themeColor="text1"/>
          <w:lang w:val="en-US"/>
        </w:rPr>
        <w:t>saying</w:t>
      </w:r>
      <w:proofErr w:type="gramEnd"/>
      <w:r w:rsidRPr="00E70FE8" w:rsidR="00B27E2C">
        <w:rPr>
          <w:rFonts w:eastAsia="Calibri" w:cs="Calibri"/>
          <w:i/>
          <w:iCs/>
          <w:color w:val="000000" w:themeColor="text1"/>
          <w:lang w:val="en-US"/>
        </w:rPr>
        <w:t xml:space="preserve"> and some people do want that so I think that would be a </w:t>
      </w:r>
      <w:proofErr w:type="gramStart"/>
      <w:r w:rsidRPr="00E70FE8" w:rsidR="00B27E2C">
        <w:rPr>
          <w:rFonts w:eastAsia="Calibri" w:cs="Calibri"/>
          <w:i/>
          <w:iCs/>
          <w:color w:val="000000" w:themeColor="text1"/>
          <w:lang w:val="en-US"/>
        </w:rPr>
        <w:t>really good</w:t>
      </w:r>
      <w:proofErr w:type="gramEnd"/>
      <w:r w:rsidRPr="00E70FE8" w:rsidR="00B27E2C">
        <w:rPr>
          <w:rFonts w:eastAsia="Calibri" w:cs="Calibri"/>
          <w:i/>
          <w:iCs/>
          <w:color w:val="000000" w:themeColor="text1"/>
          <w:lang w:val="en-US"/>
        </w:rPr>
        <w:t xml:space="preserve"> option for online forums... </w:t>
      </w:r>
      <w:r w:rsidRPr="00A2648E" w:rsidR="00B27E2C">
        <w:rPr>
          <w:rFonts w:eastAsia="Calibri" w:cs="Calibri"/>
          <w:b/>
          <w:i/>
          <w:color w:val="000000" w:themeColor="text1"/>
          <w:lang w:val="en-US"/>
        </w:rPr>
        <w:t>I think they don’t want other people to have their say in a way because that’s their experience or what they’re going through</w:t>
      </w:r>
      <w:r w:rsidRPr="00E70FE8" w:rsidR="00B27E2C">
        <w:rPr>
          <w:rFonts w:eastAsia="Calibri" w:cs="Calibri"/>
          <w:i/>
          <w:iCs/>
          <w:color w:val="000000" w:themeColor="text1"/>
          <w:lang w:val="en-US"/>
        </w:rPr>
        <w:t xml:space="preserve"> and they probably have a lot of, ‘Everybody’s going to be here for you, you can do this. I get what you’re doing.’ </w:t>
      </w:r>
      <w:r w:rsidRPr="009B74E4" w:rsidR="00B27E2C">
        <w:rPr>
          <w:rFonts w:eastAsia="Calibri" w:cs="Calibri"/>
          <w:b/>
          <w:i/>
          <w:color w:val="000000" w:themeColor="text1"/>
          <w:lang w:val="en-US"/>
        </w:rPr>
        <w:t>Sometimes people just want to share their experience and not have other people’s experiences added on top of it.</w:t>
      </w:r>
      <w:r w:rsidRPr="00E70FE8" w:rsidR="00B27E2C">
        <w:rPr>
          <w:rFonts w:eastAsia="Calibri" w:cs="Calibri"/>
          <w:i/>
          <w:iCs/>
          <w:color w:val="000000" w:themeColor="text1"/>
          <w:lang w:val="en-US"/>
        </w:rPr>
        <w:t xml:space="preserve"> I think it’s just a preference thing for some </w:t>
      </w:r>
      <w:proofErr w:type="gramStart"/>
      <w:r w:rsidRPr="00E70FE8" w:rsidR="00B27E2C">
        <w:rPr>
          <w:rFonts w:eastAsia="Calibri" w:cs="Calibri"/>
          <w:i/>
          <w:iCs/>
          <w:color w:val="000000" w:themeColor="text1"/>
          <w:lang w:val="en-US"/>
        </w:rPr>
        <w:t>people.</w:t>
      </w:r>
      <w:r w:rsidR="009B74E4">
        <w:rPr>
          <w:rFonts w:eastAsia="Calibri" w:cs="Calibri"/>
          <w:i/>
          <w:iCs/>
          <w:color w:val="000000" w:themeColor="text1"/>
          <w:lang w:val="en-US"/>
        </w:rPr>
        <w:t>“</w:t>
      </w:r>
      <w:proofErr w:type="gramEnd"/>
      <w:r w:rsidRPr="00E70FE8" w:rsidR="00AA7021">
        <w:rPr>
          <w:rFonts w:eastAsia="Calibri" w:cs="Calibri"/>
          <w:i/>
          <w:iCs/>
          <w:color w:val="000000" w:themeColor="text1"/>
          <w:lang w:val="en-US"/>
        </w:rPr>
        <w:t xml:space="preserve"> </w:t>
      </w:r>
      <w:proofErr w:type="gramStart"/>
      <w:r w:rsidRPr="00E70FE8" w:rsidR="00AA7021">
        <w:rPr>
          <w:rFonts w:eastAsia="Calibri" w:cs="Calibri"/>
          <w:color w:val="000000" w:themeColor="text1"/>
          <w:u w:val="single"/>
          <w:lang w:val="en-US"/>
        </w:rPr>
        <w:t>Dunnock</w:t>
      </w:r>
      <w:proofErr w:type="gramEnd"/>
      <w:r w:rsidRPr="00E70FE8" w:rsidR="00AA7021">
        <w:rPr>
          <w:rFonts w:eastAsia="Calibri" w:cs="Calibri"/>
          <w:color w:val="000000" w:themeColor="text1"/>
          <w:u w:val="single"/>
          <w:lang w:val="en-US"/>
        </w:rPr>
        <w:t>_</w:t>
      </w:r>
      <w:proofErr w:type="gramStart"/>
      <w:r w:rsidRPr="00E70FE8" w:rsidR="00AA7021">
        <w:rPr>
          <w:rFonts w:eastAsia="Calibri" w:cs="Calibri"/>
          <w:color w:val="000000" w:themeColor="text1"/>
          <w:u w:val="single"/>
          <w:lang w:val="en-US"/>
        </w:rPr>
        <w:t>229</w:t>
      </w:r>
      <w:proofErr w:type="gramEnd"/>
    </w:p>
    <w:p w:rsidR="00B27E2C" w:rsidP="00B27E2C" w:rsidRDefault="00B27E2C" w14:paraId="67F159B3" w14:textId="77777777">
      <w:pPr>
        <w:spacing w:after="0"/>
        <w:rPr>
          <w:rFonts w:eastAsia="Calibri" w:cs="Calibri"/>
          <w:color w:val="000000" w:themeColor="text1"/>
        </w:rPr>
      </w:pPr>
    </w:p>
    <w:p w:rsidR="004F76BE" w:rsidP="00B27E2C" w:rsidRDefault="004F76BE" w14:paraId="2DD4DDBD" w14:textId="5A4B5EDF">
      <w:pPr>
        <w:spacing w:after="0"/>
        <w:rPr>
          <w:color w:val="000000" w:themeColor="text1"/>
          <w:lang w:val="en-US"/>
        </w:rPr>
      </w:pPr>
      <w:r>
        <w:rPr>
          <w:color w:val="000000" w:themeColor="text1"/>
          <w:lang w:val="en-US"/>
        </w:rPr>
        <w:t>Indeed, a</w:t>
      </w:r>
      <w:r w:rsidRPr="00E70FE8">
        <w:rPr>
          <w:color w:val="000000" w:themeColor="text1"/>
          <w:lang w:val="en-US"/>
        </w:rPr>
        <w:t xml:space="preserve"> sense of control over what can happen in response to sharing is a key contextual facilitator:  </w:t>
      </w:r>
    </w:p>
    <w:p w:rsidRPr="00E70FE8" w:rsidR="004F76BE" w:rsidP="00B27E2C" w:rsidRDefault="004F76BE" w14:paraId="04426366" w14:textId="77777777">
      <w:pPr>
        <w:spacing w:after="0"/>
        <w:rPr>
          <w:rFonts w:eastAsia="Calibri" w:cs="Calibri"/>
          <w:color w:val="000000" w:themeColor="text1"/>
        </w:rPr>
      </w:pPr>
    </w:p>
    <w:p w:rsidR="00B27E2C" w:rsidP="00B27E2C" w:rsidRDefault="009B74E4" w14:paraId="5C8CE264" w14:textId="6A4BF635">
      <w:pPr>
        <w:spacing w:after="0"/>
        <w:rPr>
          <w:rFonts w:eastAsia="Calibri" w:cs="Calibri"/>
          <w:color w:val="000000" w:themeColor="text1"/>
          <w:u w:val="single"/>
          <w:lang w:val="en-US"/>
        </w:rPr>
      </w:pPr>
      <w:r>
        <w:rPr>
          <w:rFonts w:eastAsia="Calibri" w:cs="Calibri"/>
          <w:i/>
          <w:iCs/>
          <w:color w:val="000000" w:themeColor="text1"/>
          <w:lang w:val="en-US"/>
        </w:rPr>
        <w:t>“</w:t>
      </w:r>
      <w:r w:rsidRPr="00E70FE8" w:rsidR="00B27E2C">
        <w:rPr>
          <w:rFonts w:eastAsia="Calibri" w:cs="Calibri"/>
          <w:i/>
          <w:iCs/>
          <w:color w:val="000000" w:themeColor="text1"/>
          <w:lang w:val="en-US"/>
        </w:rPr>
        <w:t xml:space="preserve">I think </w:t>
      </w:r>
      <w:r w:rsidRPr="009B74E4" w:rsidR="00B27E2C">
        <w:rPr>
          <w:rFonts w:eastAsia="Calibri" w:cs="Calibri"/>
          <w:b/>
          <w:i/>
          <w:color w:val="000000" w:themeColor="text1"/>
          <w:lang w:val="en-US"/>
        </w:rPr>
        <w:t>because you know that nobody is going to contact you off the forum and that kind of thing. I think if you’re anonymous it is easier to share things that are a bit deeper in your mind.</w:t>
      </w:r>
      <w:r w:rsidRPr="00E70FE8" w:rsidR="00B27E2C">
        <w:rPr>
          <w:rFonts w:eastAsia="Calibri" w:cs="Calibri"/>
          <w:i/>
          <w:iCs/>
          <w:color w:val="000000" w:themeColor="text1"/>
          <w:lang w:val="en-US"/>
        </w:rPr>
        <w:t xml:space="preserve"> Does that make sense? Yeah, </w:t>
      </w:r>
      <w:r w:rsidRPr="009B74E4" w:rsidR="00B27E2C">
        <w:rPr>
          <w:rFonts w:eastAsia="Calibri" w:cs="Calibri"/>
          <w:b/>
          <w:i/>
          <w:color w:val="000000" w:themeColor="text1"/>
          <w:lang w:val="en-US"/>
        </w:rPr>
        <w:t>you’re more likely to be more vulnerable I think if you know nobody can contact you personally</w:t>
      </w:r>
      <w:r w:rsidRPr="00E70FE8" w:rsidR="00B27E2C">
        <w:rPr>
          <w:rFonts w:eastAsia="Calibri" w:cs="Calibri"/>
          <w:i/>
          <w:iCs/>
          <w:color w:val="000000" w:themeColor="text1"/>
          <w:lang w:val="en-US"/>
        </w:rPr>
        <w:t>.</w:t>
      </w:r>
      <w:r>
        <w:rPr>
          <w:rFonts w:eastAsia="Calibri" w:cs="Calibri"/>
          <w:i/>
          <w:iCs/>
          <w:color w:val="000000" w:themeColor="text1"/>
          <w:lang w:val="en-US"/>
        </w:rPr>
        <w:t>”</w:t>
      </w:r>
      <w:r w:rsidRPr="00E70FE8" w:rsidR="00FC12F7">
        <w:rPr>
          <w:rFonts w:eastAsia="Calibri" w:cs="Calibri"/>
          <w:i/>
          <w:iCs/>
          <w:color w:val="000000" w:themeColor="text1"/>
          <w:lang w:val="en-US"/>
        </w:rPr>
        <w:t xml:space="preserve"> </w:t>
      </w:r>
      <w:r w:rsidRPr="00E70FE8" w:rsidR="00FC12F7">
        <w:rPr>
          <w:rFonts w:eastAsia="Calibri" w:cs="Calibri"/>
          <w:color w:val="000000" w:themeColor="text1"/>
          <w:u w:val="single"/>
          <w:lang w:val="en-US"/>
        </w:rPr>
        <w:t>Sparrow2_84</w:t>
      </w:r>
    </w:p>
    <w:p w:rsidR="00730DFD" w:rsidP="00B27E2C" w:rsidRDefault="00730DFD" w14:paraId="2750C363" w14:textId="77777777">
      <w:pPr>
        <w:spacing w:after="0"/>
        <w:rPr>
          <w:rFonts w:eastAsia="Calibri" w:cs="Calibri"/>
          <w:color w:val="000000" w:themeColor="text1"/>
          <w:u w:val="single"/>
          <w:lang w:val="en-US"/>
        </w:rPr>
      </w:pPr>
    </w:p>
    <w:p w:rsidR="05C21E0F" w:rsidRDefault="05C21E0F" w14:paraId="293A923D" w14:textId="369EE11A">
      <w:r>
        <w:br w:type="page"/>
      </w:r>
    </w:p>
    <w:p w:rsidRPr="009D0F49" w:rsidR="009D0F49" w:rsidP="009D0F49" w:rsidRDefault="009D0F49" w14:paraId="2ECAA5BC" w14:textId="77777777">
      <w:pPr>
        <w:spacing w:after="0"/>
        <w:rPr>
          <w:i/>
          <w:iCs/>
          <w:color w:val="156082" w:themeColor="accent1"/>
        </w:rPr>
      </w:pPr>
    </w:p>
    <w:p w:rsidRPr="00937197" w:rsidR="00937197" w:rsidDel="008549D4" w:rsidP="00306561" w:rsidRDefault="00937197" w14:paraId="00BA6EFF" w14:textId="5005F6D3">
      <w:pPr>
        <w:pBdr>
          <w:top w:val="single" w:color="auto" w:sz="4" w:space="1"/>
          <w:left w:val="single" w:color="auto" w:sz="4" w:space="4"/>
          <w:bottom w:val="single" w:color="auto" w:sz="4" w:space="1"/>
          <w:right w:val="single" w:color="auto" w:sz="4" w:space="4"/>
        </w:pBdr>
        <w:spacing w:line="257" w:lineRule="auto"/>
        <w:rPr>
          <w:b/>
          <w:bCs/>
        </w:rPr>
      </w:pPr>
      <w:r w:rsidRPr="00937197">
        <w:rPr>
          <w:b/>
          <w:bCs/>
        </w:rPr>
        <w:t>New theory about how peer online forums facilitate catharsis and sense-making</w:t>
      </w:r>
    </w:p>
    <w:p w:rsidRPr="00306561" w:rsidR="00306561" w:rsidP="00306561" w:rsidRDefault="00306561" w14:paraId="0A491267" w14:textId="738C5BDB">
      <w:pPr>
        <w:pBdr>
          <w:top w:val="single" w:color="auto" w:sz="4" w:space="1"/>
          <w:left w:val="single" w:color="auto" w:sz="4" w:space="4"/>
          <w:bottom w:val="single" w:color="auto" w:sz="4" w:space="1"/>
          <w:right w:val="single" w:color="auto" w:sz="4" w:space="4"/>
        </w:pBdr>
        <w:spacing w:line="257" w:lineRule="auto"/>
      </w:pPr>
      <w:r w:rsidRPr="00306561">
        <w:rPr>
          <w:lang w:val="en-US"/>
        </w:rPr>
        <w:t>When people are truly anonymous in a forum with people with shared experiences, and they can control the responses they invite from others (mechanism - resource), then they feel safe enough to post about their most challenging experiences to the forum (mechanism- response). The process of writing, and the externalization of the experiences onto the page, can bring distance and new perspectives (mech</w:t>
      </w:r>
      <w:r w:rsidR="00C85AC2">
        <w:rPr>
          <w:lang w:val="en-US"/>
        </w:rPr>
        <w:t>anism</w:t>
      </w:r>
      <w:r w:rsidRPr="00306561">
        <w:rPr>
          <w:lang w:val="en-US"/>
        </w:rPr>
        <w:t xml:space="preserve">- response) which can fundamentally change the </w:t>
      </w:r>
      <w:r w:rsidRPr="41C6F832" w:rsidR="3F584A45">
        <w:rPr>
          <w:lang w:val="en-US"/>
        </w:rPr>
        <w:t>experience</w:t>
      </w:r>
      <w:r w:rsidRPr="41C6F832" w:rsidR="3F584A45">
        <w:rPr>
          <w:rFonts w:ascii="Arial" w:hAnsi="Arial" w:cs="Arial"/>
          <w:lang w:val="en-US"/>
        </w:rPr>
        <w:t> </w:t>
      </w:r>
      <w:r w:rsidRPr="00306561">
        <w:rPr>
          <w:lang w:val="en-US"/>
        </w:rPr>
        <w:t xml:space="preserve">(outcome). This </w:t>
      </w:r>
      <w:r w:rsidR="00752E7A">
        <w:rPr>
          <w:lang w:val="en-US"/>
        </w:rPr>
        <w:t xml:space="preserve">change </w:t>
      </w:r>
      <w:r w:rsidRPr="00306561">
        <w:rPr>
          <w:lang w:val="en-US"/>
        </w:rPr>
        <w:t>can happen without any response required</w:t>
      </w:r>
      <w:r w:rsidR="00B71AFD">
        <w:rPr>
          <w:lang w:val="en-US"/>
        </w:rPr>
        <w:t xml:space="preserve"> </w:t>
      </w:r>
      <w:r w:rsidR="00BF17DF">
        <w:rPr>
          <w:lang w:val="en-US"/>
        </w:rPr>
        <w:t xml:space="preserve">and may </w:t>
      </w:r>
      <w:r w:rsidR="006D6983">
        <w:rPr>
          <w:lang w:val="en-US"/>
        </w:rPr>
        <w:t xml:space="preserve">rely on </w:t>
      </w:r>
      <w:r w:rsidR="00B71AFD">
        <w:rPr>
          <w:lang w:val="en-US"/>
        </w:rPr>
        <w:t xml:space="preserve">being able to control </w:t>
      </w:r>
      <w:r w:rsidR="006D6983">
        <w:rPr>
          <w:lang w:val="en-US"/>
        </w:rPr>
        <w:t xml:space="preserve">responses. </w:t>
      </w:r>
      <w:r w:rsidR="003304D7">
        <w:rPr>
          <w:lang w:val="en-US"/>
        </w:rPr>
        <w:t xml:space="preserve">Creating this </w:t>
      </w:r>
      <w:r w:rsidR="00EC4757">
        <w:rPr>
          <w:lang w:val="en-US"/>
        </w:rPr>
        <w:t xml:space="preserve">feeling of </w:t>
      </w:r>
      <w:r w:rsidR="003304D7">
        <w:rPr>
          <w:lang w:val="en-US"/>
        </w:rPr>
        <w:t xml:space="preserve">safety </w:t>
      </w:r>
      <w:r w:rsidR="00EC4757">
        <w:rPr>
          <w:lang w:val="en-US"/>
        </w:rPr>
        <w:t xml:space="preserve">to share </w:t>
      </w:r>
      <w:r w:rsidRPr="00306561">
        <w:rPr>
          <w:lang w:val="en-US"/>
        </w:rPr>
        <w:t>is particularly important for issues that are difficult to discuss face to face or with friends and family (context</w:t>
      </w:r>
      <w:r w:rsidRPr="41C6F832" w:rsidR="3F584A45">
        <w:rPr>
          <w:lang w:val="en-US"/>
        </w:rPr>
        <w:t>).</w:t>
      </w:r>
      <w:r w:rsidRPr="00306561">
        <w:t> </w:t>
      </w:r>
    </w:p>
    <w:p w:rsidRPr="00160F09" w:rsidR="009D7CDD" w:rsidP="00306561" w:rsidRDefault="009D7CDD" w14:paraId="59A3B3D6" w14:textId="77777777">
      <w:pPr>
        <w:pBdr>
          <w:top w:val="single" w:color="auto" w:sz="4" w:space="1"/>
          <w:left w:val="single" w:color="auto" w:sz="4" w:space="4"/>
          <w:bottom w:val="single" w:color="auto" w:sz="4" w:space="1"/>
          <w:right w:val="single" w:color="auto" w:sz="4" w:space="4"/>
        </w:pBdr>
        <w:spacing w:line="257" w:lineRule="auto"/>
      </w:pPr>
    </w:p>
    <w:p w:rsidRPr="008E58DE" w:rsidR="00BD3357" w:rsidP="00BD3357" w:rsidRDefault="00BD3357" w14:paraId="6AD1C18E" w14:textId="77777777">
      <w:pPr>
        <w:spacing w:line="279" w:lineRule="auto"/>
        <w:rPr>
          <w:iCs/>
        </w:rPr>
      </w:pPr>
    </w:p>
    <w:p w:rsidRPr="00D557E8" w:rsidR="00BD3357" w:rsidP="00D45C16" w:rsidRDefault="00BD3357" w14:paraId="0BFB4F23" w14:textId="13F5C8E3">
      <w:pPr>
        <w:pStyle w:val="Heading4"/>
        <w:rPr>
          <w:lang w:val="en-US"/>
        </w:rPr>
      </w:pPr>
      <w:r w:rsidRPr="00CF43BE">
        <w:rPr>
          <w:lang w:val="en-US"/>
        </w:rPr>
        <w:t>F</w:t>
      </w:r>
      <w:r w:rsidRPr="00CF43BE" w:rsidR="00D557E8">
        <w:rPr>
          <w:lang w:val="en-US"/>
        </w:rPr>
        <w:t>orum Posts</w:t>
      </w:r>
    </w:p>
    <w:p w:rsidRPr="00E70FE8" w:rsidR="00E2044A" w:rsidP="0062A4AA" w:rsidRDefault="00BD3357" w14:paraId="2AC5BF68" w14:textId="1F1A7D98">
      <w:pPr>
        <w:rPr>
          <w:color w:val="000000" w:themeColor="text1"/>
        </w:rPr>
      </w:pPr>
      <w:r>
        <w:t xml:space="preserve">We analysed forum posts to see if there was in situ evidence for the </w:t>
      </w:r>
      <w:r w:rsidR="00556B03">
        <w:t>new</w:t>
      </w:r>
      <w:r>
        <w:t xml:space="preserve"> </w:t>
      </w:r>
      <w:r w:rsidR="001E1914">
        <w:t>CMOs</w:t>
      </w:r>
      <w:r>
        <w:t xml:space="preserve"> driving</w:t>
      </w:r>
      <w:r w:rsidR="00DA24F7">
        <w:t xml:space="preserve"> catharsis and sense-making</w:t>
      </w:r>
      <w:r>
        <w:t xml:space="preserve">. </w:t>
      </w:r>
      <w:r w:rsidR="00DA24F7">
        <w:t xml:space="preserve">There was evidence of long </w:t>
      </w:r>
      <w:r w:rsidR="001757F6">
        <w:t xml:space="preserve">posts, describing very personal experiences that the poster reported having struggled to share </w:t>
      </w:r>
      <w:r w:rsidRPr="00E70FE8" w:rsidR="001757F6">
        <w:rPr>
          <w:color w:val="000000" w:themeColor="text1"/>
        </w:rPr>
        <w:t>in the</w:t>
      </w:r>
      <w:r w:rsidR="009C57D7">
        <w:rPr>
          <w:color w:val="000000" w:themeColor="text1"/>
        </w:rPr>
        <w:t>ir</w:t>
      </w:r>
      <w:r w:rsidRPr="00E70FE8" w:rsidR="001757F6">
        <w:rPr>
          <w:color w:val="000000" w:themeColor="text1"/>
        </w:rPr>
        <w:t xml:space="preserve"> offline </w:t>
      </w:r>
      <w:r w:rsidR="009C57D7">
        <w:rPr>
          <w:color w:val="000000" w:themeColor="text1"/>
        </w:rPr>
        <w:t>lives</w:t>
      </w:r>
      <w:r w:rsidRPr="00E70FE8" w:rsidR="00A02BB8">
        <w:rPr>
          <w:color w:val="000000" w:themeColor="text1"/>
        </w:rPr>
        <w:t xml:space="preserve">, and just wanted to put out into the world: </w:t>
      </w:r>
    </w:p>
    <w:p w:rsidRPr="00E70FE8" w:rsidR="2DD63620" w:rsidP="7B56DE55" w:rsidRDefault="00B55373" w14:paraId="376E8929" w14:textId="0F5A09D7">
      <w:pPr>
        <w:rPr>
          <w:i/>
          <w:iCs/>
          <w:color w:val="000000" w:themeColor="text1"/>
        </w:rPr>
      </w:pPr>
      <w:r>
        <w:rPr>
          <w:i/>
          <w:iCs/>
          <w:color w:val="000000" w:themeColor="text1"/>
        </w:rPr>
        <w:t>“</w:t>
      </w:r>
      <w:proofErr w:type="gramStart"/>
      <w:r w:rsidRPr="00E70FE8" w:rsidR="2DD63620">
        <w:rPr>
          <w:i/>
          <w:iCs/>
          <w:color w:val="000000" w:themeColor="text1"/>
        </w:rPr>
        <w:t>So</w:t>
      </w:r>
      <w:proofErr w:type="gramEnd"/>
      <w:r w:rsidRPr="00E70FE8" w:rsidR="2DD63620">
        <w:rPr>
          <w:i/>
          <w:iCs/>
          <w:color w:val="000000" w:themeColor="text1"/>
        </w:rPr>
        <w:t xml:space="preserve"> I’m bi but I’m not out to anyone </w:t>
      </w:r>
      <w:proofErr w:type="gramStart"/>
      <w:r w:rsidRPr="00E70FE8" w:rsidR="2DD63620">
        <w:rPr>
          <w:i/>
          <w:iCs/>
          <w:color w:val="000000" w:themeColor="text1"/>
        </w:rPr>
        <w:t>at the moment</w:t>
      </w:r>
      <w:proofErr w:type="gramEnd"/>
      <w:r w:rsidRPr="00E70FE8" w:rsidR="2DD63620">
        <w:rPr>
          <w:i/>
          <w:iCs/>
          <w:color w:val="000000" w:themeColor="text1"/>
        </w:rPr>
        <w:t xml:space="preserve">. I went to see a doctor about </w:t>
      </w:r>
      <w:r w:rsidRPr="00E70FE8" w:rsidR="3FE2E79B">
        <w:rPr>
          <w:i/>
          <w:iCs/>
          <w:color w:val="000000" w:themeColor="text1"/>
        </w:rPr>
        <w:t xml:space="preserve">mental health issues and of course they asked me about my sexuality and gender. Cos I’m not out I said </w:t>
      </w:r>
      <w:proofErr w:type="gramStart"/>
      <w:r w:rsidRPr="00E70FE8" w:rsidR="3FE2E79B">
        <w:rPr>
          <w:i/>
          <w:iCs/>
          <w:color w:val="000000" w:themeColor="text1"/>
        </w:rPr>
        <w:t>straight</w:t>
      </w:r>
      <w:proofErr w:type="gramEnd"/>
      <w:r w:rsidRPr="00E70FE8" w:rsidR="3FE2E79B">
        <w:rPr>
          <w:i/>
          <w:iCs/>
          <w:color w:val="000000" w:themeColor="text1"/>
        </w:rPr>
        <w:t xml:space="preserve"> and my pronouns and it </w:t>
      </w:r>
      <w:r w:rsidRPr="00E70FE8" w:rsidR="7D5A9575">
        <w:rPr>
          <w:i/>
          <w:iCs/>
          <w:color w:val="000000" w:themeColor="text1"/>
        </w:rPr>
        <w:t xml:space="preserve">really did not feel right ugh. I want to be out cos I really want a </w:t>
      </w:r>
      <w:proofErr w:type="gramStart"/>
      <w:r w:rsidRPr="00E70FE8" w:rsidR="7D5A9575">
        <w:rPr>
          <w:i/>
          <w:iCs/>
          <w:color w:val="000000" w:themeColor="text1"/>
        </w:rPr>
        <w:t>girlfriend</w:t>
      </w:r>
      <w:proofErr w:type="gramEnd"/>
      <w:r w:rsidRPr="00E70FE8" w:rsidR="7D5A9575">
        <w:rPr>
          <w:i/>
          <w:iCs/>
          <w:color w:val="000000" w:themeColor="text1"/>
        </w:rPr>
        <w:t xml:space="preserve"> but </w:t>
      </w:r>
      <w:r w:rsidRPr="00E70FE8" w:rsidR="3466EA24">
        <w:rPr>
          <w:i/>
          <w:iCs/>
          <w:color w:val="000000" w:themeColor="text1"/>
        </w:rPr>
        <w:t xml:space="preserve">I feel I can’t tell anyone. I feel like I can’t tell my Mum </w:t>
      </w:r>
      <w:proofErr w:type="gramStart"/>
      <w:r w:rsidRPr="00E70FE8" w:rsidR="3466EA24">
        <w:rPr>
          <w:i/>
          <w:iCs/>
          <w:color w:val="000000" w:themeColor="text1"/>
        </w:rPr>
        <w:t>cause</w:t>
      </w:r>
      <w:proofErr w:type="gramEnd"/>
      <w:r w:rsidRPr="00E70FE8" w:rsidR="3466EA24">
        <w:rPr>
          <w:i/>
          <w:iCs/>
          <w:color w:val="000000" w:themeColor="text1"/>
        </w:rPr>
        <w:t xml:space="preserve"> she’ll tell everyone including people I do</w:t>
      </w:r>
      <w:r w:rsidRPr="00E70FE8" w:rsidR="3B5F83A0">
        <w:rPr>
          <w:i/>
          <w:iCs/>
          <w:color w:val="000000" w:themeColor="text1"/>
        </w:rPr>
        <w:t xml:space="preserve">n’t want them to know cos they’re homophobic and I’m not too sure about my friendship group </w:t>
      </w:r>
      <w:r w:rsidRPr="00E70FE8" w:rsidR="600C4259">
        <w:rPr>
          <w:i/>
          <w:iCs/>
          <w:color w:val="000000" w:themeColor="text1"/>
        </w:rPr>
        <w:t xml:space="preserve">because they all think I’m straight. Yeah, it’s silly, I want to be </w:t>
      </w:r>
      <w:proofErr w:type="gramStart"/>
      <w:r w:rsidRPr="00E70FE8" w:rsidR="600C4259">
        <w:rPr>
          <w:i/>
          <w:iCs/>
          <w:color w:val="000000" w:themeColor="text1"/>
        </w:rPr>
        <w:t>out</w:t>
      </w:r>
      <w:proofErr w:type="gramEnd"/>
      <w:r w:rsidRPr="00E70FE8" w:rsidR="600C4259">
        <w:rPr>
          <w:i/>
          <w:iCs/>
          <w:color w:val="000000" w:themeColor="text1"/>
        </w:rPr>
        <w:t xml:space="preserve"> but I feel I can’t really. Anyway, </w:t>
      </w:r>
      <w:r w:rsidRPr="009D7EB5" w:rsidR="600C4259">
        <w:rPr>
          <w:b/>
          <w:i/>
          <w:color w:val="000000" w:themeColor="text1"/>
        </w:rPr>
        <w:t>thank yo</w:t>
      </w:r>
      <w:r w:rsidRPr="009D7EB5" w:rsidR="4AEAF177">
        <w:rPr>
          <w:b/>
          <w:i/>
          <w:color w:val="000000" w:themeColor="text1"/>
        </w:rPr>
        <w:t>u for reading this, even though it’s anonymous, it’s still good to be able to just say it – I’m bi</w:t>
      </w:r>
      <w:r w:rsidRPr="009D7EB5" w:rsidR="4AEAF177">
        <w:rPr>
          <w:b/>
          <w:bCs/>
          <w:i/>
          <w:iCs/>
          <w:color w:val="000000" w:themeColor="text1"/>
        </w:rPr>
        <w:t>!!!!</w:t>
      </w:r>
      <w:r>
        <w:rPr>
          <w:b/>
          <w:bCs/>
          <w:i/>
          <w:iCs/>
          <w:color w:val="000000" w:themeColor="text1"/>
        </w:rPr>
        <w:t>”</w:t>
      </w:r>
      <w:r w:rsidRPr="00E70FE8" w:rsidR="00CF43BE">
        <w:rPr>
          <w:i/>
          <w:iCs/>
          <w:color w:val="000000" w:themeColor="text1"/>
        </w:rPr>
        <w:t xml:space="preserve"> (Dunnock)</w:t>
      </w:r>
    </w:p>
    <w:p w:rsidR="000530F2" w:rsidP="0062A4AA" w:rsidRDefault="00C95693" w14:paraId="634297EA" w14:textId="72E35207">
      <w:r>
        <w:t xml:space="preserve">Some of posts relevant </w:t>
      </w:r>
      <w:r w:rsidR="0AF99975">
        <w:t>to</w:t>
      </w:r>
      <w:r>
        <w:t xml:space="preserve"> this theory s</w:t>
      </w:r>
      <w:r w:rsidR="002A410E">
        <w:t>tarted with a</w:t>
      </w:r>
      <w:r w:rsidR="0018142F">
        <w:t xml:space="preserve"> rationale for</w:t>
      </w:r>
      <w:r w:rsidR="002A410E">
        <w:t xml:space="preserve"> why the post was being written: </w:t>
      </w:r>
    </w:p>
    <w:p w:rsidRPr="00E70FE8" w:rsidR="039E2F80" w:rsidP="7B56DE55" w:rsidRDefault="00B55373" w14:paraId="7D8398A0" w14:textId="21FAC008">
      <w:pPr>
        <w:rPr>
          <w:i/>
          <w:iCs/>
          <w:color w:val="000000" w:themeColor="text1"/>
        </w:rPr>
      </w:pPr>
      <w:r>
        <w:rPr>
          <w:i/>
          <w:iCs/>
          <w:color w:val="000000" w:themeColor="text1"/>
        </w:rPr>
        <w:t>“</w:t>
      </w:r>
      <w:r w:rsidR="002456E8">
        <w:rPr>
          <w:i/>
          <w:iCs/>
          <w:color w:val="000000" w:themeColor="text1"/>
        </w:rPr>
        <w:t>……</w:t>
      </w:r>
      <w:r w:rsidRPr="00E70FE8" w:rsidR="039E2F80">
        <w:rPr>
          <w:i/>
          <w:iCs/>
          <w:color w:val="000000" w:themeColor="text1"/>
        </w:rPr>
        <w:t>I’m not expecting anyone will reply or anything</w:t>
      </w:r>
      <w:r w:rsidRPr="009D7EB5" w:rsidR="039E2F80">
        <w:rPr>
          <w:b/>
          <w:i/>
          <w:color w:val="000000" w:themeColor="text1"/>
        </w:rPr>
        <w:t>, I just need a place to get these feelings out</w:t>
      </w:r>
      <w:r>
        <w:rPr>
          <w:b/>
          <w:bCs/>
          <w:i/>
          <w:iCs/>
          <w:color w:val="000000" w:themeColor="text1"/>
        </w:rPr>
        <w:t>”</w:t>
      </w:r>
      <w:r w:rsidRPr="00E70FE8" w:rsidR="00CF43BE">
        <w:rPr>
          <w:i/>
          <w:iCs/>
          <w:color w:val="000000" w:themeColor="text1"/>
        </w:rPr>
        <w:t xml:space="preserve"> (Dunnock)</w:t>
      </w:r>
    </w:p>
    <w:p w:rsidR="0055119A" w:rsidP="0055119A" w:rsidRDefault="0055119A" w14:paraId="5F0A259E" w14:textId="40E0D821">
      <w:r>
        <w:t>O</w:t>
      </w:r>
      <w:r w:rsidR="009C57D7">
        <w:t>ther posts</w:t>
      </w:r>
      <w:r>
        <w:t xml:space="preserve"> ended with an explicit reflection on the purpose</w:t>
      </w:r>
      <w:r w:rsidR="009C57D7">
        <w:t xml:space="preserve"> that</w:t>
      </w:r>
      <w:r>
        <w:t xml:space="preserve"> </w:t>
      </w:r>
      <w:r w:rsidR="0018142F">
        <w:t xml:space="preserve">writing </w:t>
      </w:r>
      <w:r w:rsidR="009C57D7">
        <w:t>the</w:t>
      </w:r>
      <w:r>
        <w:t xml:space="preserve"> post had served:  </w:t>
      </w:r>
    </w:p>
    <w:p w:rsidRPr="00E70FE8" w:rsidR="4A2E7EDF" w:rsidP="7B56DE55" w:rsidRDefault="00B55373" w14:paraId="69BFC8AC" w14:textId="0D83D4C6">
      <w:pPr>
        <w:rPr>
          <w:i/>
          <w:iCs/>
          <w:color w:val="000000" w:themeColor="text1"/>
        </w:rPr>
      </w:pPr>
      <w:r>
        <w:rPr>
          <w:i/>
          <w:iCs/>
          <w:color w:val="000000" w:themeColor="text1"/>
        </w:rPr>
        <w:t>“</w:t>
      </w:r>
      <w:r w:rsidRPr="00E70FE8" w:rsidR="4A2E7EDF">
        <w:rPr>
          <w:i/>
          <w:iCs/>
          <w:color w:val="000000" w:themeColor="text1"/>
        </w:rPr>
        <w:t xml:space="preserve">... sorry, </w:t>
      </w:r>
      <w:r w:rsidRPr="005B3683" w:rsidR="4A2E7EDF">
        <w:rPr>
          <w:b/>
          <w:i/>
          <w:color w:val="000000" w:themeColor="text1"/>
        </w:rPr>
        <w:t xml:space="preserve">I lost the thread a </w:t>
      </w:r>
      <w:proofErr w:type="gramStart"/>
      <w:r w:rsidRPr="005B3683" w:rsidR="4A2E7EDF">
        <w:rPr>
          <w:b/>
          <w:i/>
          <w:color w:val="000000" w:themeColor="text1"/>
        </w:rPr>
        <w:t>bit</w:t>
      </w:r>
      <w:proofErr w:type="gramEnd"/>
      <w:r w:rsidRPr="005B3683" w:rsidR="4A2E7EDF">
        <w:rPr>
          <w:b/>
          <w:i/>
          <w:color w:val="000000" w:themeColor="text1"/>
        </w:rPr>
        <w:t xml:space="preserve"> but I sort of needed to let out what I am dealing with today</w:t>
      </w:r>
      <w:r w:rsidRPr="005B3683" w:rsidR="4A2E7EDF">
        <w:rPr>
          <w:b/>
          <w:bCs/>
          <w:i/>
          <w:iCs/>
          <w:color w:val="000000" w:themeColor="text1"/>
        </w:rPr>
        <w:t>.</w:t>
      </w:r>
      <w:r>
        <w:rPr>
          <w:b/>
          <w:bCs/>
          <w:i/>
          <w:iCs/>
          <w:color w:val="000000" w:themeColor="text1"/>
        </w:rPr>
        <w:t>”</w:t>
      </w:r>
      <w:r w:rsidRPr="00E70FE8" w:rsidR="00032311">
        <w:rPr>
          <w:i/>
          <w:iCs/>
          <w:color w:val="000000" w:themeColor="text1"/>
        </w:rPr>
        <w:t xml:space="preserve"> (Magpie)</w:t>
      </w:r>
    </w:p>
    <w:p w:rsidRPr="00E70FE8" w:rsidR="00894B9E" w:rsidP="0062A4AA" w:rsidRDefault="0014093D" w14:paraId="129C2043" w14:textId="3DBE7FC5">
      <w:pPr>
        <w:rPr>
          <w:color w:val="000000" w:themeColor="text1"/>
        </w:rPr>
      </w:pPr>
      <w:r>
        <w:t xml:space="preserve">Less direct evidence for this </w:t>
      </w:r>
      <w:r w:rsidR="00605FDD">
        <w:t xml:space="preserve">mechanism can be inferred from some of these expressions of gratitude at the end of </w:t>
      </w:r>
      <w:r w:rsidR="00CC3767">
        <w:t xml:space="preserve">posts, which were offered to </w:t>
      </w:r>
      <w:r w:rsidR="00675EE2">
        <w:t xml:space="preserve">anyone who had read the post, but </w:t>
      </w:r>
      <w:r w:rsidR="00CC3767">
        <w:t>impl</w:t>
      </w:r>
      <w:r w:rsidR="00863EF6">
        <w:t>ied</w:t>
      </w:r>
      <w:r w:rsidR="00675EE2">
        <w:t xml:space="preserve"> </w:t>
      </w:r>
      <w:r w:rsidRPr="00E70FE8" w:rsidR="00675EE2">
        <w:rPr>
          <w:color w:val="000000" w:themeColor="text1"/>
        </w:rPr>
        <w:t xml:space="preserve">little expectation </w:t>
      </w:r>
      <w:r w:rsidRPr="00E70FE8" w:rsidR="00894B9E">
        <w:rPr>
          <w:color w:val="000000" w:themeColor="text1"/>
        </w:rPr>
        <w:t xml:space="preserve">that anyone </w:t>
      </w:r>
      <w:r w:rsidRPr="00E70FE8" w:rsidR="00CC3767">
        <w:rPr>
          <w:color w:val="000000" w:themeColor="text1"/>
        </w:rPr>
        <w:t>would have done so,</w:t>
      </w:r>
      <w:r w:rsidRPr="00E70FE8" w:rsidR="00894B9E">
        <w:rPr>
          <w:color w:val="000000" w:themeColor="text1"/>
        </w:rPr>
        <w:t xml:space="preserve"> and </w:t>
      </w:r>
      <w:r w:rsidRPr="00E70FE8" w:rsidR="00675EE2">
        <w:rPr>
          <w:color w:val="000000" w:themeColor="text1"/>
        </w:rPr>
        <w:t>no request for help</w:t>
      </w:r>
      <w:r w:rsidRPr="00E70FE8" w:rsidR="00894B9E">
        <w:rPr>
          <w:color w:val="000000" w:themeColor="text1"/>
        </w:rPr>
        <w:t xml:space="preserve">: </w:t>
      </w:r>
    </w:p>
    <w:p w:rsidRPr="00E70FE8" w:rsidR="0016B52B" w:rsidP="7B56DE55" w:rsidRDefault="00B55373" w14:paraId="66E78942" w14:textId="7CD2658F">
      <w:pPr>
        <w:rPr>
          <w:i/>
          <w:iCs/>
          <w:color w:val="000000" w:themeColor="text1"/>
        </w:rPr>
      </w:pPr>
      <w:r>
        <w:rPr>
          <w:i/>
          <w:iCs/>
          <w:color w:val="000000" w:themeColor="text1"/>
        </w:rPr>
        <w:t>“</w:t>
      </w:r>
      <w:r w:rsidRPr="00E70FE8" w:rsidR="0016B52B">
        <w:rPr>
          <w:i/>
          <w:iCs/>
          <w:color w:val="000000" w:themeColor="text1"/>
        </w:rPr>
        <w:t>I couldn’t talk about this to anyone in real life</w:t>
      </w:r>
      <w:r w:rsidRPr="00F61F49" w:rsidR="0016B52B">
        <w:rPr>
          <w:b/>
          <w:i/>
          <w:color w:val="000000" w:themeColor="text1"/>
        </w:rPr>
        <w:t>, I am here to offload</w:t>
      </w:r>
      <w:r w:rsidRPr="006A25ED" w:rsidR="0016B52B">
        <w:rPr>
          <w:b/>
          <w:i/>
          <w:color w:val="000000" w:themeColor="text1"/>
        </w:rPr>
        <w:t>, thank you so much for reading</w:t>
      </w:r>
      <w:r>
        <w:rPr>
          <w:b/>
          <w:bCs/>
          <w:i/>
          <w:iCs/>
          <w:color w:val="000000" w:themeColor="text1"/>
        </w:rPr>
        <w:t>.”</w:t>
      </w:r>
      <w:r w:rsidRPr="00E70FE8" w:rsidR="00F63C54">
        <w:rPr>
          <w:i/>
          <w:iCs/>
          <w:color w:val="000000" w:themeColor="text1"/>
        </w:rPr>
        <w:t xml:space="preserve"> (</w:t>
      </w:r>
      <w:r w:rsidRPr="00E70FE8" w:rsidR="00F622EA">
        <w:rPr>
          <w:i/>
          <w:iCs/>
          <w:color w:val="000000" w:themeColor="text1"/>
        </w:rPr>
        <w:t>Magpie)</w:t>
      </w:r>
    </w:p>
    <w:p w:rsidR="00A15BAE" w:rsidP="1BCE152D" w:rsidRDefault="00A15BAE" w14:paraId="0BA299AE" w14:textId="77777777">
      <w:pPr>
        <w:rPr>
          <w:b/>
          <w:bCs/>
        </w:rPr>
      </w:pPr>
    </w:p>
    <w:p w:rsidR="00A73696" w:rsidP="00D45C16" w:rsidRDefault="00A73696" w14:paraId="339C54FB" w14:textId="66C6DB93">
      <w:pPr>
        <w:pStyle w:val="Heading3"/>
      </w:pPr>
      <w:r>
        <w:t>Overall programme theory</w:t>
      </w:r>
    </w:p>
    <w:p w:rsidRPr="00E70FE8" w:rsidR="002B7E8B" w:rsidP="1BCE152D" w:rsidRDefault="00105CF1" w14:paraId="7357BB06" w14:textId="5C389EB5">
      <w:pPr>
        <w:rPr>
          <w:color w:val="000000" w:themeColor="text1"/>
        </w:rPr>
      </w:pPr>
      <w:r w:rsidRPr="007A45EA">
        <w:t xml:space="preserve">Although presented as four separate theories, these mechanisms </w:t>
      </w:r>
      <w:r w:rsidRPr="007A45EA" w:rsidR="00B23401">
        <w:t xml:space="preserve">are </w:t>
      </w:r>
      <w:r w:rsidR="000178A4">
        <w:t>activated t</w:t>
      </w:r>
      <w:r w:rsidRPr="007A45EA" w:rsidR="00B23401">
        <w:t xml:space="preserve">o a greater and lesser extent </w:t>
      </w:r>
      <w:r w:rsidRPr="007A45EA" w:rsidR="00BD09CD">
        <w:t xml:space="preserve">at different times, for different people, and in different forums. </w:t>
      </w:r>
      <w:r w:rsidRPr="007A45EA" w:rsidR="00231886">
        <w:t xml:space="preserve">Our theories attempt to </w:t>
      </w:r>
      <w:r w:rsidRPr="007A45EA" w:rsidR="00416832">
        <w:t xml:space="preserve">identify </w:t>
      </w:r>
      <w:r w:rsidRPr="007A45EA" w:rsidR="00231886">
        <w:t>some of the</w:t>
      </w:r>
      <w:r w:rsidRPr="007A45EA" w:rsidR="00416832">
        <w:t xml:space="preserve"> key </w:t>
      </w:r>
      <w:r w:rsidRPr="007A45EA" w:rsidR="00231886">
        <w:t>context</w:t>
      </w:r>
      <w:r w:rsidRPr="007A45EA" w:rsidR="000B35B7">
        <w:t xml:space="preserve">ual factors </w:t>
      </w:r>
      <w:r w:rsidRPr="007A45EA" w:rsidR="00F25A5E">
        <w:t>influenc</w:t>
      </w:r>
      <w:r w:rsidRPr="007A45EA" w:rsidR="00416832">
        <w:t xml:space="preserve">ing the most important </w:t>
      </w:r>
      <w:r w:rsidRPr="007A45EA" w:rsidR="00416832">
        <w:t>outcomes</w:t>
      </w:r>
      <w:r w:rsidRPr="00E70FE8" w:rsidR="00416832">
        <w:rPr>
          <w:color w:val="000000" w:themeColor="text1"/>
        </w:rPr>
        <w:t xml:space="preserve">, but </w:t>
      </w:r>
      <w:r w:rsidRPr="00E70FE8" w:rsidR="002E3E9F">
        <w:rPr>
          <w:color w:val="000000" w:themeColor="text1"/>
        </w:rPr>
        <w:t xml:space="preserve">we can never capture the whole experience for any individual, who may experience multiple </w:t>
      </w:r>
      <w:r w:rsidRPr="00E70FE8" w:rsidR="006D341F">
        <w:rPr>
          <w:color w:val="000000" w:themeColor="text1"/>
        </w:rPr>
        <w:t>things happening in parallel</w:t>
      </w:r>
      <w:r w:rsidRPr="00E70FE8" w:rsidR="002B7E8B">
        <w:rPr>
          <w:color w:val="000000" w:themeColor="text1"/>
        </w:rPr>
        <w:t>, as this interview participant describes:</w:t>
      </w:r>
    </w:p>
    <w:p w:rsidRPr="00E70FE8" w:rsidR="002B7E8B" w:rsidP="002B7E8B" w:rsidRDefault="00B55373" w14:paraId="538750DC" w14:textId="3D36342D">
      <w:pPr>
        <w:spacing w:before="240" w:after="240"/>
        <w:rPr>
          <w:rFonts w:eastAsia="Aptos" w:cs="Aptos"/>
          <w:i/>
          <w:iCs/>
          <w:color w:val="000000" w:themeColor="text1"/>
        </w:rPr>
      </w:pPr>
      <w:r>
        <w:rPr>
          <w:rFonts w:eastAsia="Aptos" w:cs="Aptos"/>
          <w:i/>
          <w:iCs/>
          <w:color w:val="000000" w:themeColor="text1"/>
          <w:lang w:val="en-US"/>
        </w:rPr>
        <w:t>“</w:t>
      </w:r>
      <w:r w:rsidRPr="00E70FE8" w:rsidR="002B7E8B">
        <w:rPr>
          <w:rFonts w:eastAsia="Aptos" w:cs="Aptos"/>
          <w:i/>
          <w:iCs/>
          <w:color w:val="000000" w:themeColor="text1"/>
          <w:lang w:val="en-US"/>
        </w:rPr>
        <w:t>If I didn’t have these forums I</w:t>
      </w:r>
      <w:r w:rsidRPr="00E70FE8" w:rsidR="002B7E8B">
        <w:rPr>
          <w:rFonts w:eastAsia="Aptos" w:cs="Aptos"/>
          <w:b/>
          <w:bCs/>
          <w:i/>
          <w:iCs/>
          <w:color w:val="000000" w:themeColor="text1"/>
          <w:lang w:val="en-US"/>
        </w:rPr>
        <w:t>’d be all alone, I wouldn’t know anything.</w:t>
      </w:r>
      <w:r w:rsidRPr="00E70FE8" w:rsidR="002B7E8B">
        <w:rPr>
          <w:rFonts w:eastAsia="Aptos" w:cs="Aptos"/>
          <w:i/>
          <w:iCs/>
          <w:color w:val="000000" w:themeColor="text1"/>
          <w:lang w:val="en-US"/>
        </w:rPr>
        <w:t xml:space="preserve"> </w:t>
      </w:r>
      <w:r w:rsidRPr="00E70FE8" w:rsidR="002B7E8B">
        <w:rPr>
          <w:rFonts w:eastAsia="Aptos" w:cs="Aptos"/>
          <w:b/>
          <w:bCs/>
          <w:i/>
          <w:iCs/>
          <w:color w:val="000000" w:themeColor="text1"/>
          <w:lang w:val="en-US"/>
        </w:rPr>
        <w:t>I would not have a clue what the heck was going on with my health at all</w:t>
      </w:r>
      <w:r w:rsidRPr="00E70FE8" w:rsidR="002B7E8B">
        <w:rPr>
          <w:rFonts w:eastAsia="Aptos" w:cs="Aptos"/>
          <w:i/>
          <w:iCs/>
          <w:color w:val="000000" w:themeColor="text1"/>
          <w:lang w:val="en-US"/>
        </w:rPr>
        <w:t xml:space="preserve">. If it was not for those </w:t>
      </w:r>
      <w:proofErr w:type="gramStart"/>
      <w:r w:rsidRPr="00E70FE8" w:rsidR="002B7E8B">
        <w:rPr>
          <w:rFonts w:eastAsia="Aptos" w:cs="Aptos"/>
          <w:i/>
          <w:iCs/>
          <w:color w:val="000000" w:themeColor="text1"/>
          <w:lang w:val="en-US"/>
        </w:rPr>
        <w:t>forums</w:t>
      </w:r>
      <w:proofErr w:type="gramEnd"/>
      <w:r w:rsidRPr="00E70FE8" w:rsidR="002B7E8B">
        <w:rPr>
          <w:rFonts w:eastAsia="Aptos" w:cs="Aptos"/>
          <w:i/>
          <w:iCs/>
          <w:color w:val="000000" w:themeColor="text1"/>
          <w:lang w:val="en-US"/>
        </w:rPr>
        <w:t xml:space="preserve"> I probably wouldn’t be alive. I’d be dead. I’d have topped myself years ago. </w:t>
      </w:r>
      <w:r w:rsidRPr="00E70FE8" w:rsidR="002B7E8B">
        <w:rPr>
          <w:rFonts w:eastAsia="Aptos" w:cs="Aptos"/>
          <w:b/>
          <w:bCs/>
          <w:i/>
          <w:iCs/>
          <w:color w:val="000000" w:themeColor="text1"/>
          <w:lang w:val="en-US"/>
        </w:rPr>
        <w:t>I’d have been so alone and lonely and suicidal because I was</w:t>
      </w:r>
      <w:r w:rsidRPr="00E70FE8" w:rsidR="002B7E8B">
        <w:rPr>
          <w:rFonts w:eastAsia="Aptos" w:cs="Aptos"/>
          <w:i/>
          <w:iCs/>
          <w:color w:val="000000" w:themeColor="text1"/>
          <w:lang w:val="en-US"/>
        </w:rPr>
        <w:t xml:space="preserve"> and it’s only because I’ve – I know it sounds awful, a bit far</w:t>
      </w:r>
      <w:r w:rsidR="00AD71C4">
        <w:rPr>
          <w:rFonts w:eastAsia="Aptos" w:cs="Aptos"/>
          <w:i/>
          <w:iCs/>
          <w:color w:val="000000" w:themeColor="text1"/>
          <w:lang w:val="en-US"/>
        </w:rPr>
        <w:t>-</w:t>
      </w:r>
      <w:r w:rsidRPr="00E70FE8" w:rsidR="002B7E8B">
        <w:rPr>
          <w:rFonts w:eastAsia="Aptos" w:cs="Aptos"/>
          <w:i/>
          <w:iCs/>
          <w:color w:val="000000" w:themeColor="text1"/>
          <w:lang w:val="en-US"/>
        </w:rPr>
        <w:t xml:space="preserve">fetched and a bit traumatic but it’s true </w:t>
      </w:r>
      <w:proofErr w:type="gramStart"/>
      <w:r w:rsidR="00190910">
        <w:rPr>
          <w:rFonts w:eastAsia="Aptos" w:cs="Aptos"/>
          <w:i/>
          <w:iCs/>
          <w:color w:val="000000" w:themeColor="text1"/>
          <w:lang w:val="en-US"/>
        </w:rPr>
        <w:t xml:space="preserve">- </w:t>
      </w:r>
      <w:r w:rsidRPr="00E70FE8" w:rsidR="002B7E8B">
        <w:rPr>
          <w:rFonts w:eastAsia="Aptos" w:cs="Aptos"/>
          <w:i/>
          <w:iCs/>
          <w:color w:val="000000" w:themeColor="text1"/>
          <w:lang w:val="en-US"/>
        </w:rPr>
        <w:t xml:space="preserve"> if</w:t>
      </w:r>
      <w:proofErr w:type="gramEnd"/>
      <w:r w:rsidRPr="00E70FE8" w:rsidR="002B7E8B">
        <w:rPr>
          <w:rFonts w:eastAsia="Aptos" w:cs="Aptos"/>
          <w:i/>
          <w:iCs/>
          <w:color w:val="000000" w:themeColor="text1"/>
          <w:lang w:val="en-US"/>
        </w:rPr>
        <w:t xml:space="preserve"> it wasn’t for the forums and people </w:t>
      </w:r>
      <w:proofErr w:type="gramStart"/>
      <w:r w:rsidRPr="00E70FE8" w:rsidR="002B7E8B">
        <w:rPr>
          <w:rFonts w:eastAsia="Aptos" w:cs="Aptos"/>
          <w:i/>
          <w:iCs/>
          <w:color w:val="000000" w:themeColor="text1"/>
          <w:lang w:val="en-US"/>
        </w:rPr>
        <w:t>online</w:t>
      </w:r>
      <w:proofErr w:type="gramEnd"/>
      <w:r w:rsidRPr="00E70FE8" w:rsidR="002B7E8B">
        <w:rPr>
          <w:rFonts w:eastAsia="Aptos" w:cs="Aptos"/>
          <w:i/>
          <w:iCs/>
          <w:color w:val="000000" w:themeColor="text1"/>
          <w:lang w:val="en-US"/>
        </w:rPr>
        <w:t xml:space="preserve"> I’d be really – I probably would be more depressed. </w:t>
      </w:r>
      <w:r w:rsidRPr="00210F0C" w:rsidR="002B7E8B">
        <w:rPr>
          <w:rFonts w:eastAsia="Aptos" w:cs="Aptos"/>
          <w:b/>
          <w:i/>
          <w:color w:val="000000" w:themeColor="text1"/>
          <w:lang w:val="en-US"/>
        </w:rPr>
        <w:t>These forums have helped me get over my depression</w:t>
      </w:r>
      <w:r w:rsidR="00210F0C">
        <w:rPr>
          <w:rFonts w:eastAsia="Calibri" w:cs="Calibri"/>
          <w:i/>
          <w:iCs/>
          <w:color w:val="000000" w:themeColor="text1"/>
          <w:u w:val="single"/>
          <w:lang w:val="en-US"/>
        </w:rPr>
        <w:t>.”</w:t>
      </w:r>
      <w:r w:rsidRPr="00210F0C" w:rsidR="002B7E8B">
        <w:rPr>
          <w:rFonts w:eastAsia="Calibri" w:cs="Calibri"/>
          <w:i/>
          <w:color w:val="000000" w:themeColor="text1"/>
          <w:u w:val="single"/>
          <w:lang w:val="en-US"/>
        </w:rPr>
        <w:t xml:space="preserve"> </w:t>
      </w:r>
      <w:r w:rsidRPr="00E70FE8" w:rsidR="002B7E8B">
        <w:rPr>
          <w:rFonts w:eastAsia="Calibri" w:cs="Calibri"/>
          <w:i/>
          <w:iCs/>
          <w:color w:val="000000" w:themeColor="text1"/>
          <w:u w:val="single"/>
          <w:lang w:val="en-US"/>
        </w:rPr>
        <w:t>Magpie_126</w:t>
      </w:r>
    </w:p>
    <w:p w:rsidRPr="005E24AB" w:rsidR="007A45EA" w:rsidP="1BCE152D" w:rsidRDefault="007A45EA" w14:paraId="2254E90C" w14:textId="19977387">
      <w:r w:rsidRPr="006B11DF">
        <w:t>Alternatively, someone may visit the forum and experience very little happening</w:t>
      </w:r>
      <w:r w:rsidRPr="006B11DF" w:rsidR="00BD4F70">
        <w:t xml:space="preserve">, probably </w:t>
      </w:r>
      <w:r w:rsidRPr="005E24AB" w:rsidR="00BD4F70">
        <w:t xml:space="preserve">resulting in them leaving, and not being in the population </w:t>
      </w:r>
      <w:r w:rsidRPr="005E24AB" w:rsidR="003239E4">
        <w:t xml:space="preserve">from which </w:t>
      </w:r>
      <w:r w:rsidRPr="005E24AB" w:rsidR="00BD4F70">
        <w:t xml:space="preserve">we recruited for this study. </w:t>
      </w:r>
    </w:p>
    <w:p w:rsidR="009D61A7" w:rsidP="1BCE152D" w:rsidRDefault="00874330" w14:paraId="5A5695AC" w14:textId="784316C2">
      <w:r w:rsidRPr="005E24AB">
        <w:t xml:space="preserve">Figure </w:t>
      </w:r>
      <w:r w:rsidRPr="005E24AB" w:rsidR="00D02EC6">
        <w:t>1</w:t>
      </w:r>
      <w:r w:rsidRPr="005E24AB">
        <w:t xml:space="preserve"> </w:t>
      </w:r>
      <w:r w:rsidRPr="005E24AB" w:rsidR="0090592A">
        <w:t>is a visual representation of the</w:t>
      </w:r>
      <w:r w:rsidRPr="005E24AB" w:rsidR="00C666B7">
        <w:t xml:space="preserve"> overall programme theory</w:t>
      </w:r>
      <w:r w:rsidRPr="005E24AB" w:rsidR="0090592A">
        <w:t xml:space="preserve"> produced by </w:t>
      </w:r>
      <w:r w:rsidRPr="005E24AB" w:rsidR="00FF519B">
        <w:t>author G</w:t>
      </w:r>
      <w:r w:rsidRPr="005E24AB" w:rsidR="00706F1A">
        <w:t xml:space="preserve">ee </w:t>
      </w:r>
      <w:r w:rsidRPr="005E24AB" w:rsidR="00FF519B">
        <w:t>C</w:t>
      </w:r>
      <w:r w:rsidRPr="005E24AB" w:rsidR="00706F1A">
        <w:t xml:space="preserve">ollins </w:t>
      </w:r>
      <w:r w:rsidRPr="005E24AB" w:rsidR="00C666B7">
        <w:t xml:space="preserve">who cofacilitated the PPI Group </w:t>
      </w:r>
      <w:r w:rsidRPr="005E24AB" w:rsidR="00706F1A">
        <w:t xml:space="preserve"> </w:t>
      </w:r>
    </w:p>
    <w:p w:rsidR="009D61A7" w:rsidRDefault="009D61A7" w14:paraId="42624C88" w14:textId="77777777">
      <w:r>
        <w:br w:type="page"/>
      </w:r>
    </w:p>
    <w:p w:rsidRPr="005E24AB" w:rsidR="002B7E8B" w:rsidP="1BCE152D" w:rsidRDefault="002B7E8B" w14:paraId="62AF435B" w14:textId="77777777"/>
    <w:p w:rsidRPr="006F0060" w:rsidR="00A73E5B" w:rsidP="1BCE152D" w:rsidRDefault="00274DCF" w14:paraId="28970D49" w14:textId="00541F0B">
      <w:r>
        <w:t>Figure</w:t>
      </w:r>
      <w:r w:rsidRPr="006F0060" w:rsidR="00E43F94">
        <w:t xml:space="preserve"> </w:t>
      </w:r>
      <w:r w:rsidR="003F6250">
        <w:t>1</w:t>
      </w:r>
      <w:r w:rsidR="009023EC">
        <w:t xml:space="preserve">: </w:t>
      </w:r>
      <w:r w:rsidR="00F76AFE">
        <w:t>A</w:t>
      </w:r>
      <w:r w:rsidRPr="005E24AB" w:rsidR="009023EC">
        <w:t xml:space="preserve"> visual representation of the overall programme theory </w:t>
      </w:r>
      <w:r w:rsidR="00F76AFE">
        <w:t>about how peer online forums work. P</w:t>
      </w:r>
      <w:r w:rsidRPr="005E24AB" w:rsidR="009023EC">
        <w:t>roduced by author Gee Collins who cofacilitated the PPI Group</w:t>
      </w:r>
    </w:p>
    <w:p w:rsidR="00A73696" w:rsidP="1BCE152D" w:rsidRDefault="006D341F" w14:paraId="7DEC3B72" w14:textId="56778EA7">
      <w:pPr>
        <w:rPr>
          <w:b/>
          <w:bCs/>
        </w:rPr>
      </w:pPr>
      <w:r>
        <w:rPr>
          <w:b/>
          <w:bCs/>
        </w:rPr>
        <w:t xml:space="preserve"> </w:t>
      </w:r>
      <w:r w:rsidR="005E24AB">
        <w:rPr>
          <w:b/>
          <w:bCs/>
          <w:noProof/>
        </w:rPr>
        <w:drawing>
          <wp:inline distT="0" distB="0" distL="0" distR="0" wp14:anchorId="43A87DED" wp14:editId="1C031934">
            <wp:extent cx="5525841" cy="7816132"/>
            <wp:effectExtent l="0" t="0" r="0" b="0"/>
            <wp:docPr id="574900642" name="Picture 1" descr="A collage of different types of though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4900642" name="Picture 1" descr="A collage of different types of thoughts&#10;&#10;AI-generated content may be incorrect."/>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550261" cy="7850673"/>
                    </a:xfrm>
                    <a:prstGeom prst="rect">
                      <a:avLst/>
                    </a:prstGeom>
                  </pic:spPr>
                </pic:pic>
              </a:graphicData>
            </a:graphic>
          </wp:inline>
        </w:drawing>
      </w:r>
    </w:p>
    <w:p w:rsidR="009D61A7" w:rsidRDefault="009D61A7" w14:paraId="4C2E46CC" w14:textId="77777777">
      <w:pPr>
        <w:rPr>
          <w:rFonts w:asciiTheme="majorHAnsi" w:hAnsiTheme="majorHAnsi" w:eastAsiaTheme="majorEastAsia" w:cstheme="majorBidi"/>
          <w:color w:val="0F4761" w:themeColor="accent1" w:themeShade="BF"/>
          <w:sz w:val="32"/>
          <w:szCs w:val="32"/>
        </w:rPr>
      </w:pPr>
      <w:r>
        <w:br w:type="page"/>
      </w:r>
    </w:p>
    <w:p w:rsidR="00084311" w:rsidP="00D45C16" w:rsidRDefault="00084311" w14:paraId="7EC188E3" w14:textId="501EE46F">
      <w:pPr>
        <w:pStyle w:val="Heading2"/>
      </w:pPr>
      <w:r w:rsidRPr="0062A4AA">
        <w:t>D</w:t>
      </w:r>
      <w:r w:rsidR="00671AD9">
        <w:t>i</w:t>
      </w:r>
      <w:r w:rsidRPr="0062A4AA">
        <w:t xml:space="preserve">scussion </w:t>
      </w:r>
    </w:p>
    <w:p w:rsidR="00084311" w:rsidP="00D45C16" w:rsidRDefault="00084311" w14:paraId="61AD6FBD" w14:textId="77777777">
      <w:pPr>
        <w:pStyle w:val="Heading3"/>
      </w:pPr>
      <w:r>
        <w:t xml:space="preserve">Summary of </w:t>
      </w:r>
      <w:r w:rsidRPr="0062A4AA">
        <w:t>Findings</w:t>
      </w:r>
    </w:p>
    <w:p w:rsidR="00084311" w:rsidP="00084311" w:rsidRDefault="001958A9" w14:paraId="413CE7C2" w14:textId="318BEE93">
      <w:r w:rsidR="001958A9">
        <w:rPr/>
        <w:t>A large proportion</w:t>
      </w:r>
      <w:r w:rsidR="001958A9">
        <w:rPr/>
        <w:t xml:space="preserve"> of people using online forums are experiencing clinically significant levels of anxiety or depression</w:t>
      </w:r>
      <w:r w:rsidR="007C3828">
        <w:rPr/>
        <w:t>, though this proportion is</w:t>
      </w:r>
      <w:r w:rsidR="00084311">
        <w:rPr/>
        <w:t xml:space="preserve"> not as high as </w:t>
      </w:r>
      <w:r w:rsidR="009C39CE">
        <w:rPr/>
        <w:t>t</w:t>
      </w:r>
      <w:r w:rsidR="00084311">
        <w:rPr/>
        <w:t xml:space="preserve">hose attending face to face individual therapy in the NHS. The impacts of using forums are </w:t>
      </w:r>
      <w:r w:rsidR="00084311">
        <w:rPr/>
        <w:t>largely positive</w:t>
      </w:r>
      <w:r w:rsidR="00084311">
        <w:rPr/>
        <w:t xml:space="preserve">. </w:t>
      </w:r>
      <w:r w:rsidR="5188C977">
        <w:rPr/>
        <w:t xml:space="preserve">There was some suggestion </w:t>
      </w:r>
      <w:r w:rsidR="2097B7D9">
        <w:rPr/>
        <w:t>of a small decrease in</w:t>
      </w:r>
      <w:r w:rsidR="5188C977">
        <w:rPr/>
        <w:t xml:space="preserve"> anxiety scores over time, but not for depression, though</w:t>
      </w:r>
      <w:r w:rsidR="0ABED4E1">
        <w:rPr/>
        <w:t xml:space="preserve"> further research would be needed to test </w:t>
      </w:r>
      <w:r w:rsidR="00EA5DA7">
        <w:rPr/>
        <w:t xml:space="preserve">the </w:t>
      </w:r>
      <w:r w:rsidR="00B8249C">
        <w:rPr/>
        <w:t>reliability of this finding and t</w:t>
      </w:r>
      <w:r w:rsidR="00EA5DA7">
        <w:rPr/>
        <w:t>he real</w:t>
      </w:r>
      <w:r w:rsidR="00706C5B">
        <w:rPr/>
        <w:t>-</w:t>
      </w:r>
      <w:r w:rsidR="00EA5DA7">
        <w:rPr/>
        <w:t xml:space="preserve">world </w:t>
      </w:r>
      <w:r w:rsidR="00EA5DA7">
        <w:rPr/>
        <w:t>significanc</w:t>
      </w:r>
      <w:r w:rsidR="3B88E742">
        <w:rPr/>
        <w:t xml:space="preserve">e </w:t>
      </w:r>
      <w:r w:rsidR="008265F4">
        <w:rPr/>
        <w:t>for</w:t>
      </w:r>
      <w:r w:rsidR="008265F4">
        <w:rPr/>
        <w:t xml:space="preserve"> any change</w:t>
      </w:r>
      <w:r w:rsidR="00DD0C93">
        <w:rPr/>
        <w:t>s</w:t>
      </w:r>
      <w:r w:rsidR="4F8918D2">
        <w:rPr/>
        <w:t xml:space="preserve">. </w:t>
      </w:r>
      <w:r w:rsidR="5188C977">
        <w:rPr/>
        <w:t xml:space="preserve"> </w:t>
      </w:r>
      <w:r w:rsidR="00084311">
        <w:rPr/>
        <w:t>Reading posts from people with lived experience who share different perspectives and strategies for managing mental health challenges can lead to greater self</w:t>
      </w:r>
      <w:r w:rsidR="26D6AC00">
        <w:rPr/>
        <w:t>-</w:t>
      </w:r>
      <w:r w:rsidR="00084311">
        <w:rPr/>
        <w:t xml:space="preserve">efficacy. Seeing how others are understood and accepted within the forum can be </w:t>
      </w:r>
      <w:r w:rsidR="00084311">
        <w:rPr/>
        <w:t>very powerful</w:t>
      </w:r>
      <w:r w:rsidR="00084311">
        <w:rPr/>
        <w:t xml:space="preserve"> in challenging stigma and reducing isolation and loneliness. When </w:t>
      </w:r>
      <w:r w:rsidR="6B05F6A3">
        <w:rPr/>
        <w:t>people</w:t>
      </w:r>
      <w:r w:rsidR="00F258C9">
        <w:rPr/>
        <w:t xml:space="preserve"> </w:t>
      </w:r>
      <w:r w:rsidR="00084311">
        <w:rPr/>
        <w:t xml:space="preserve">feel safe enough to post about </w:t>
      </w:r>
      <w:r w:rsidR="00662C9C">
        <w:rPr/>
        <w:t xml:space="preserve">their </w:t>
      </w:r>
      <w:r w:rsidR="00084311">
        <w:rPr/>
        <w:t xml:space="preserve">own experiences, the information, support, and acceptance </w:t>
      </w:r>
      <w:r w:rsidR="2702A208">
        <w:rPr/>
        <w:t>they</w:t>
      </w:r>
      <w:r w:rsidR="00662C9C">
        <w:rPr/>
        <w:t xml:space="preserve"> </w:t>
      </w:r>
      <w:r w:rsidR="00084311">
        <w:rPr/>
        <w:t xml:space="preserve">receive </w:t>
      </w:r>
      <w:r w:rsidR="00662C9C">
        <w:rPr/>
        <w:t>is</w:t>
      </w:r>
      <w:r w:rsidR="00084311">
        <w:rPr/>
        <w:t xml:space="preserve"> more personalised, enhancing these positive impacts. </w:t>
      </w:r>
    </w:p>
    <w:p w:rsidR="00084311" w:rsidP="00084311" w:rsidRDefault="00084311" w14:paraId="55A4887D" w14:textId="28BB9EDF">
      <w:r>
        <w:t xml:space="preserve">Posting brings additional benefits. The act of writing about distressing or painful experiences can be cathartic and helps externalise and create distance that affords new perspectives and insights even without any response from others. Willingness to post also offers an opportunity to help others as well as be helped. </w:t>
      </w:r>
      <w:r w:rsidR="00115325">
        <w:t>H</w:t>
      </w:r>
      <w:r>
        <w:t>elping others</w:t>
      </w:r>
      <w:r w:rsidR="00115325">
        <w:t xml:space="preserve"> can serve as a </w:t>
      </w:r>
      <w:r>
        <w:t>reminde</w:t>
      </w:r>
      <w:r w:rsidR="65FB529A">
        <w:t>r</w:t>
      </w:r>
      <w:r>
        <w:t xml:space="preserve"> of </w:t>
      </w:r>
      <w:r w:rsidR="75AE95C9">
        <w:t>one’s</w:t>
      </w:r>
      <w:r>
        <w:t xml:space="preserve"> own wisdom and implicit understanding of mental health and </w:t>
      </w:r>
      <w:r w:rsidR="00BD43B2">
        <w:t>generate</w:t>
      </w:r>
      <w:r>
        <w:t xml:space="preserve"> a sense of purpose and value in being able to meaningfully contribute to the online community. </w:t>
      </w:r>
      <w:r w:rsidR="00BD43B2">
        <w:t xml:space="preserve">Opportunities </w:t>
      </w:r>
      <w:r w:rsidR="002C3DD9">
        <w:t xml:space="preserve">to feel valued often </w:t>
      </w:r>
      <w:r>
        <w:t xml:space="preserve">diminish in the offline world when </w:t>
      </w:r>
      <w:r w:rsidR="085A097D">
        <w:t>people</w:t>
      </w:r>
      <w:r>
        <w:t xml:space="preserve"> are suffering with mental health challenges, and the fact that </w:t>
      </w:r>
      <w:r w:rsidR="0AAFD22A">
        <w:t>their</w:t>
      </w:r>
      <w:r>
        <w:t xml:space="preserve"> positive contribution comes from these challenges makes this particularly rewarding. Each of these positive impacts reinforces ongoing forum use, creating a virtuous cycle of reciprocity on which the life of the forum depends. However, each mechanism relies </w:t>
      </w:r>
      <w:proofErr w:type="gramStart"/>
      <w:r>
        <w:t>on  design</w:t>
      </w:r>
      <w:proofErr w:type="gramEnd"/>
      <w:r>
        <w:t xml:space="preserve"> features of the forum, and to a lesser extent, the characteristics of </w:t>
      </w:r>
      <w:r w:rsidR="00B27D23">
        <w:t xml:space="preserve">the community of people </w:t>
      </w:r>
      <w:r w:rsidR="00DB768E">
        <w:t>within</w:t>
      </w:r>
      <w:r>
        <w:t xml:space="preserve">. </w:t>
      </w:r>
    </w:p>
    <w:p w:rsidRPr="001D38F9" w:rsidR="0021611F" w:rsidP="00084311" w:rsidRDefault="00084311" w14:paraId="32B45694" w14:textId="40CA8A55">
      <w:r w:rsidR="00084311">
        <w:rPr/>
        <w:t xml:space="preserve">Finding new strategies and new perspectives related to specific challenges requires forums to be well populated, actively used by </w:t>
      </w:r>
      <w:r w:rsidR="00AA48D6">
        <w:rPr/>
        <w:t>others</w:t>
      </w:r>
      <w:r w:rsidR="00084311">
        <w:rPr/>
        <w:t xml:space="preserve"> with relatable experiences, and easy to navigate. People who have experience</w:t>
      </w:r>
      <w:r w:rsidR="0013485F">
        <w:rPr/>
        <w:t>d</w:t>
      </w:r>
      <w:r w:rsidR="00084311">
        <w:rPr/>
        <w:t xml:space="preserve"> trauma need to be able to </w:t>
      </w:r>
      <w:r w:rsidR="00084311">
        <w:rPr/>
        <w:t>identify</w:t>
      </w:r>
      <w:r w:rsidR="00084311">
        <w:rPr/>
        <w:t xml:space="preserve"> posts that might be </w:t>
      </w:r>
      <w:r w:rsidR="007F6DF5">
        <w:rPr/>
        <w:t>distressing</w:t>
      </w:r>
      <w:r w:rsidR="00084311">
        <w:rPr/>
        <w:t xml:space="preserve"> to read in any moment. Well trained, well supported moderators are essential to balancing the need for space to allow sharing with reassurance that wellbeing of forum members will be responsibly managed. Design features that promote autonomy and reinforce helping behaviours e.g. </w:t>
      </w:r>
      <w:r w:rsidR="00084311">
        <w:rPr/>
        <w:t>encouraging expressions of gratitude and feedback, are likely to reinforce ongoing use and reciprocity</w:t>
      </w:r>
      <w:r w:rsidR="00084311">
        <w:rPr/>
        <w:t xml:space="preserve">.  </w:t>
      </w:r>
      <w:r w:rsidR="00084311">
        <w:rPr/>
        <w:t xml:space="preserve">Specific recommendations for forum design are summarised in </w:t>
      </w:r>
      <w:r w:rsidR="00133A6B">
        <w:rPr/>
        <w:t>Text</w:t>
      </w:r>
      <w:r w:rsidR="000013A5">
        <w:rPr/>
        <w:t>b</w:t>
      </w:r>
      <w:r w:rsidR="00133A6B">
        <w:rPr/>
        <w:t>ox 1</w:t>
      </w:r>
      <w:r w:rsidR="0021611F">
        <w:rPr/>
        <w:t xml:space="preserve">. </w:t>
      </w:r>
    </w:p>
    <w:p w:rsidR="05C21E0F" w:rsidRDefault="05C21E0F" w14:paraId="1D765826" w14:textId="44CA2F32">
      <w:r>
        <w:br w:type="page"/>
      </w:r>
    </w:p>
    <w:p w:rsidR="05C21E0F" w:rsidP="05C21E0F" w:rsidRDefault="05C21E0F" w14:paraId="54697332" w14:textId="5BDC92C7">
      <w:pPr>
        <w:pStyle w:val="Normal"/>
      </w:pPr>
    </w:p>
    <w:p w:rsidR="0021611F" w:rsidP="00084311" w:rsidRDefault="0021611F" w14:paraId="1DF8D9B0" w14:textId="661F8575">
      <w:r w:rsidRPr="001D38F9">
        <w:t>Text</w:t>
      </w:r>
      <w:r w:rsidR="000013A5">
        <w:t>b</w:t>
      </w:r>
      <w:r w:rsidRPr="001D38F9">
        <w:t>ox 1</w:t>
      </w:r>
      <w:r w:rsidR="007E5547">
        <w:t>.</w:t>
      </w:r>
      <w:r w:rsidRPr="001D38F9" w:rsidR="00C03EC3">
        <w:t xml:space="preserve"> </w:t>
      </w:r>
      <w:r w:rsidR="00FE1DF8">
        <w:t xml:space="preserve">Forum </w:t>
      </w:r>
      <w:r w:rsidR="007E5547">
        <w:t>d</w:t>
      </w:r>
      <w:r w:rsidR="00FE1DF8">
        <w:t xml:space="preserve">esign </w:t>
      </w:r>
      <w:r w:rsidR="007E5547">
        <w:t>i</w:t>
      </w:r>
      <w:r w:rsidR="00FE1DF8">
        <w:t>mplications</w:t>
      </w:r>
      <w:r w:rsidR="00A0009E">
        <w:t xml:space="preserve"> </w:t>
      </w:r>
      <w:r w:rsidR="00F05BBA">
        <w:t xml:space="preserve">informed by </w:t>
      </w:r>
      <w:r w:rsidR="00FB7A46">
        <w:t xml:space="preserve">revised programme </w:t>
      </w:r>
      <w:r w:rsidR="00F05BBA">
        <w:t>theories</w:t>
      </w:r>
      <w:r w:rsidR="00FB7A46">
        <w:t xml:space="preserve"> about how </w:t>
      </w:r>
      <w:r w:rsidR="00611D26">
        <w:t>peer online mental health forums work</w:t>
      </w:r>
    </w:p>
    <w:tbl>
      <w:tblPr>
        <w:tblStyle w:val="TableGrid"/>
        <w:tblW w:w="0" w:type="auto"/>
        <w:tblLook w:val="04A0" w:firstRow="1" w:lastRow="0" w:firstColumn="1" w:lastColumn="0" w:noHBand="0" w:noVBand="1"/>
      </w:tblPr>
      <w:tblGrid>
        <w:gridCol w:w="9016"/>
      </w:tblGrid>
      <w:tr w:rsidR="000013A5" w14:paraId="6E898003" w14:textId="77777777">
        <w:tc>
          <w:tcPr>
            <w:tcW w:w="9016" w:type="dxa"/>
          </w:tcPr>
          <w:p w:rsidRPr="00C03EC3" w:rsidR="000013A5" w:rsidP="000013A5" w:rsidRDefault="000013A5" w14:paraId="17C88ADA" w14:textId="77777777">
            <w:pPr>
              <w:spacing w:after="160" w:line="259" w:lineRule="auto"/>
            </w:pPr>
            <w:r w:rsidRPr="00C03EC3">
              <w:t xml:space="preserve">We do not propose specific rules, but list key design suggestions to consider </w:t>
            </w:r>
            <w:proofErr w:type="gramStart"/>
            <w:r w:rsidRPr="00C03EC3">
              <w:t>in light of</w:t>
            </w:r>
            <w:proofErr w:type="gramEnd"/>
            <w:r w:rsidRPr="00C03EC3">
              <w:t xml:space="preserve"> each programme theory area.    </w:t>
            </w:r>
          </w:p>
          <w:p w:rsidRPr="00EC2FEF" w:rsidR="000013A5" w:rsidP="000013A5" w:rsidRDefault="000013A5" w14:paraId="03838086" w14:textId="77777777">
            <w:pPr>
              <w:spacing w:after="160" w:line="259" w:lineRule="auto"/>
              <w:rPr>
                <w:i/>
                <w:iCs/>
              </w:rPr>
            </w:pPr>
            <w:proofErr w:type="spellStart"/>
            <w:r w:rsidRPr="00EC2FEF">
              <w:rPr>
                <w:b/>
                <w:bCs/>
                <w:i/>
                <w:iCs/>
              </w:rPr>
              <w:t>Self efficacy</w:t>
            </w:r>
            <w:proofErr w:type="spellEnd"/>
            <w:r w:rsidRPr="00EC2FEF">
              <w:rPr>
                <w:b/>
                <w:bCs/>
                <w:i/>
                <w:iCs/>
              </w:rPr>
              <w:t> </w:t>
            </w:r>
            <w:r w:rsidRPr="00EC2FEF">
              <w:rPr>
                <w:i/>
                <w:iCs/>
              </w:rPr>
              <w:t> </w:t>
            </w:r>
          </w:p>
          <w:p w:rsidRPr="00C03EC3" w:rsidR="000013A5" w:rsidP="000013A5" w:rsidRDefault="000013A5" w14:paraId="66E6586A" w14:textId="6B42CB6D">
            <w:pPr>
              <w:spacing w:after="160" w:line="259" w:lineRule="auto"/>
            </w:pPr>
            <w:r w:rsidRPr="00C03EC3">
              <w:t>Forum members are often looking for relatable experiences so ensure forum</w:t>
            </w:r>
            <w:r w:rsidR="00C11402">
              <w:t>s</w:t>
            </w:r>
            <w:r w:rsidRPr="00C03EC3">
              <w:t xml:space="preserve"> </w:t>
            </w:r>
            <w:r w:rsidR="00C11402">
              <w:t>are</w:t>
            </w:r>
            <w:r w:rsidRPr="00C03EC3">
              <w:t xml:space="preserve"> clearly organised into well signposted subforums and content is easily searchable. </w:t>
            </w:r>
          </w:p>
          <w:p w:rsidRPr="00C03EC3" w:rsidR="000013A5" w:rsidP="000013A5" w:rsidRDefault="000013A5" w14:paraId="2DDABC24" w14:textId="77777777">
            <w:pPr>
              <w:spacing w:after="160" w:line="259" w:lineRule="auto"/>
            </w:pPr>
            <w:r w:rsidRPr="00C03EC3">
              <w:t>Promote psychological safety through anonymity, content warnings, and transparent moderation. This will encourage people to post (as well as read), increasing the likelihood of them receiving more personalised support, and the benefit of being able to help others.   </w:t>
            </w:r>
          </w:p>
          <w:p w:rsidRPr="00C03EC3" w:rsidR="000013A5" w:rsidP="000013A5" w:rsidRDefault="000013A5" w14:paraId="3B707E8E" w14:textId="77777777">
            <w:pPr>
              <w:spacing w:after="160" w:line="259" w:lineRule="auto"/>
            </w:pPr>
            <w:r w:rsidRPr="00C03EC3">
              <w:t>Moderators are essential to forum support. Moderation needs to be timely and empathic. Moderators need to be well trained and well supported. Lived expertise and professional expertise can both be of value in moderators. </w:t>
            </w:r>
          </w:p>
          <w:p w:rsidRPr="00EC2FEF" w:rsidR="000013A5" w:rsidP="000013A5" w:rsidRDefault="000013A5" w14:paraId="65B3E061" w14:textId="77777777">
            <w:pPr>
              <w:spacing w:after="160" w:line="259" w:lineRule="auto"/>
              <w:rPr>
                <w:i/>
                <w:iCs/>
              </w:rPr>
            </w:pPr>
            <w:r w:rsidRPr="00EC2FEF">
              <w:rPr>
                <w:b/>
                <w:bCs/>
                <w:i/>
                <w:iCs/>
              </w:rPr>
              <w:t>Connection –Understanding and Acceptance</w:t>
            </w:r>
            <w:r w:rsidRPr="00EC2FEF">
              <w:rPr>
                <w:i/>
                <w:iCs/>
              </w:rPr>
              <w:t> </w:t>
            </w:r>
          </w:p>
          <w:p w:rsidRPr="00C03EC3" w:rsidR="000013A5" w:rsidP="000013A5" w:rsidRDefault="000013A5" w14:paraId="40B3DE6D" w14:textId="79E75B8E">
            <w:pPr>
              <w:spacing w:after="160" w:line="259" w:lineRule="auto"/>
            </w:pPr>
            <w:r w:rsidRPr="00C03EC3">
              <w:t>Train moderators to welcome new members to the forum and help them feel part of the community</w:t>
            </w:r>
            <w:r w:rsidR="000751BD">
              <w:t>.</w:t>
            </w:r>
            <w:r w:rsidRPr="00C03EC3">
              <w:t> </w:t>
            </w:r>
          </w:p>
          <w:p w:rsidRPr="00C03EC3" w:rsidR="000013A5" w:rsidP="000013A5" w:rsidRDefault="000013A5" w14:paraId="4F68D8BC" w14:textId="454138DC">
            <w:pPr>
              <w:spacing w:after="160" w:line="259" w:lineRule="auto"/>
            </w:pPr>
            <w:r w:rsidRPr="00C03EC3">
              <w:t>Use and promote inclusive and non-stigmatising language</w:t>
            </w:r>
            <w:r w:rsidR="000751BD">
              <w:t>.</w:t>
            </w:r>
            <w:r w:rsidRPr="00C03EC3">
              <w:t> </w:t>
            </w:r>
          </w:p>
          <w:p w:rsidRPr="00C03EC3" w:rsidR="000013A5" w:rsidP="000013A5" w:rsidRDefault="000013A5" w14:paraId="044F75AC" w14:textId="7C83147F">
            <w:pPr>
              <w:spacing w:after="160" w:line="259" w:lineRule="auto"/>
            </w:pPr>
            <w:r w:rsidRPr="00C03EC3">
              <w:t xml:space="preserve">Frame forum members as part of a community rather than site users. This can be done by encouraging and responding to feedback so </w:t>
            </w:r>
            <w:r w:rsidR="007C3708">
              <w:t xml:space="preserve">that </w:t>
            </w:r>
            <w:r w:rsidRPr="00C03EC3">
              <w:t>members have a sense of ownership over the way the forum works.  </w:t>
            </w:r>
          </w:p>
          <w:p w:rsidRPr="00C03EC3" w:rsidR="000013A5" w:rsidP="000013A5" w:rsidRDefault="000013A5" w14:paraId="776204FF" w14:textId="4F0BD48E">
            <w:pPr>
              <w:spacing w:after="160" w:line="259" w:lineRule="auto"/>
            </w:pPr>
            <w:r w:rsidRPr="00C03EC3">
              <w:t>Carefully consider sensitive implementation of rules, particularly those involv</w:t>
            </w:r>
            <w:r w:rsidR="007C5D82">
              <w:t>ing</w:t>
            </w:r>
            <w:r w:rsidRPr="00C03EC3">
              <w:t xml:space="preserve"> hiding or removing posts. These can have unintended negative impact</w:t>
            </w:r>
            <w:r w:rsidR="007C5D82">
              <w:t>s</w:t>
            </w:r>
            <w:r w:rsidRPr="00C03EC3">
              <w:t xml:space="preserve"> if members feel misunderstood or rejected.  </w:t>
            </w:r>
          </w:p>
          <w:p w:rsidRPr="00EC2FEF" w:rsidR="000013A5" w:rsidP="000013A5" w:rsidRDefault="000013A5" w14:paraId="0666AFB7" w14:textId="77777777">
            <w:pPr>
              <w:spacing w:after="160" w:line="259" w:lineRule="auto"/>
              <w:rPr>
                <w:i/>
                <w:iCs/>
              </w:rPr>
            </w:pPr>
            <w:r w:rsidRPr="00EC2FEF">
              <w:rPr>
                <w:b/>
                <w:bCs/>
                <w:i/>
                <w:iCs/>
              </w:rPr>
              <w:t>Connection – Helping Others </w:t>
            </w:r>
            <w:r w:rsidRPr="00EC2FEF">
              <w:rPr>
                <w:i/>
                <w:iCs/>
              </w:rPr>
              <w:t> </w:t>
            </w:r>
          </w:p>
          <w:p w:rsidRPr="00C03EC3" w:rsidR="000013A5" w:rsidP="000013A5" w:rsidRDefault="000013A5" w14:paraId="2C6FA35F" w14:textId="13E621AE">
            <w:pPr>
              <w:spacing w:after="160" w:line="259" w:lineRule="auto"/>
            </w:pPr>
            <w:r w:rsidRPr="00C03EC3">
              <w:t>Moderators need to find a balance between giving time to allow forum members to respond to each other but not leaving a message without a response for too long.  </w:t>
            </w:r>
          </w:p>
          <w:p w:rsidRPr="00C03EC3" w:rsidR="000013A5" w:rsidP="000013A5" w:rsidRDefault="000013A5" w14:paraId="51DB4D93" w14:textId="62BBB9EC">
            <w:pPr>
              <w:spacing w:after="160" w:line="259" w:lineRule="auto"/>
            </w:pPr>
            <w:r w:rsidRPr="00C03EC3">
              <w:t>Consider ways to make it easy for forum members to express gratitude for help they receive and share any impacts or changes they have made. Feedback can be very reinforcing to encourage ongoing reciprocation. Non-textual indicators such as emojis might support this.  </w:t>
            </w:r>
          </w:p>
          <w:p w:rsidRPr="00EC2FEF" w:rsidR="000013A5" w:rsidP="000013A5" w:rsidRDefault="000013A5" w14:paraId="653BE6FA" w14:textId="77777777">
            <w:pPr>
              <w:spacing w:after="160" w:line="259" w:lineRule="auto"/>
              <w:rPr>
                <w:i/>
                <w:iCs/>
              </w:rPr>
            </w:pPr>
            <w:r w:rsidRPr="00EC2FEF">
              <w:rPr>
                <w:b/>
                <w:bCs/>
                <w:i/>
                <w:iCs/>
              </w:rPr>
              <w:t>Catharsis and sense making </w:t>
            </w:r>
            <w:r w:rsidRPr="00EC2FEF">
              <w:rPr>
                <w:i/>
                <w:iCs/>
              </w:rPr>
              <w:t> </w:t>
            </w:r>
          </w:p>
          <w:p w:rsidRPr="00C03EC3" w:rsidR="000013A5" w:rsidP="000013A5" w:rsidRDefault="000013A5" w14:paraId="4618F836" w14:textId="77777777">
            <w:pPr>
              <w:spacing w:after="160" w:line="259" w:lineRule="auto"/>
            </w:pPr>
            <w:r w:rsidRPr="00C03EC3">
              <w:t>Ensure anonymity to promote safety in sharing personal details </w:t>
            </w:r>
          </w:p>
          <w:p w:rsidR="000013A5" w:rsidP="000013A5" w:rsidRDefault="000013A5" w14:paraId="5509A847" w14:textId="4F57B566">
            <w:pPr>
              <w:spacing w:after="160" w:line="259" w:lineRule="auto"/>
            </w:pPr>
            <w:r w:rsidRPr="00C03EC3">
              <w:t>Introduce ways for forum members to manage the nature and timing of responses to posts including a diary style space that allows people to share experiences but without expecting any response.  </w:t>
            </w:r>
          </w:p>
        </w:tc>
      </w:tr>
    </w:tbl>
    <w:p w:rsidRPr="001D38F9" w:rsidR="000013A5" w:rsidP="00084311" w:rsidRDefault="000013A5" w14:paraId="05DA6C5D" w14:textId="77777777"/>
    <w:p w:rsidR="0021611F" w:rsidP="00084311" w:rsidRDefault="0021611F" w14:paraId="26B27673" w14:textId="3BF04F15">
      <w:pPr>
        <w:rPr>
          <w:highlight w:val="yellow"/>
        </w:rPr>
      </w:pPr>
    </w:p>
    <w:p w:rsidRPr="00A76CD1" w:rsidR="00A76CD1" w:rsidP="00A76CD1" w:rsidRDefault="00084311" w14:paraId="66F68054" w14:textId="56D874AA">
      <w:r>
        <w:t>Less prevalent</w:t>
      </w:r>
      <w:r w:rsidR="008B16C0">
        <w:t xml:space="preserve"> in our </w:t>
      </w:r>
      <w:r w:rsidR="007950C5">
        <w:t>data</w:t>
      </w:r>
      <w:r w:rsidR="00D22CD7">
        <w:t>,</w:t>
      </w:r>
      <w:r>
        <w:t xml:space="preserve"> but equally important to understand, are reported negative impacts. Forums that are difficult to navigate can be stressful to use and are less likely to afford helpful insights or strategies. Low levels of activity can increase the likelihood of posts being left without a response for longer and to small “</w:t>
      </w:r>
      <w:r w:rsidR="00101916">
        <w:t>cliques</w:t>
      </w:r>
      <w:r>
        <w:t xml:space="preserve">” forming, which are difficult for new users to infiltrate. Rather than feeling understood, accepted, and less stigmatised, users </w:t>
      </w:r>
      <w:r w:rsidR="00D57F50">
        <w:t xml:space="preserve">can </w:t>
      </w:r>
      <w:r>
        <w:t xml:space="preserve">feel ignored, rejected and more stigmatised. Low activity reduces reinforcing feedback, creating a vicious cycle that </w:t>
      </w:r>
      <w:r w:rsidR="002819AB">
        <w:t>could</w:t>
      </w:r>
      <w:r>
        <w:t xml:space="preserve"> ultimately end the forum. Although moderators were generally highly praised, problems can arise when they are called to censor </w:t>
      </w:r>
      <w:proofErr w:type="gramStart"/>
      <w:r>
        <w:t>particular topics</w:t>
      </w:r>
      <w:proofErr w:type="gramEnd"/>
      <w:r>
        <w:t xml:space="preserve"> by removing or hiding posts. Balancing the needs of some users to talk about complex issues relevant to mental health, such as disordered eating, </w:t>
      </w:r>
      <w:r w:rsidR="005F47DB">
        <w:t xml:space="preserve">or gender-identity, </w:t>
      </w:r>
      <w:r>
        <w:t xml:space="preserve">against the possible distress this </w:t>
      </w:r>
      <w:r>
        <w:t xml:space="preserve">can cause to other users, is a big challenge for forum moderators. </w:t>
      </w:r>
      <w:r w:rsidR="002764C0">
        <w:t xml:space="preserve">Consistent with previous </w:t>
      </w:r>
      <w:r w:rsidR="00D8089A">
        <w:t xml:space="preserve">work </w:t>
      </w:r>
      <w:r w:rsidR="00780F77">
        <w:t>exp</w:t>
      </w:r>
      <w:r w:rsidR="00210D94">
        <w:t xml:space="preserve">loring forum use through the lens of social exchange </w:t>
      </w:r>
      <w:r w:rsidR="00200BB2">
        <w:t xml:space="preserve">theory (e.g. </w:t>
      </w:r>
      <w:r w:rsidR="00C15A1E">
        <w:fldChar w:fldCharType="begin"/>
      </w:r>
      <w:r w:rsidR="00C15A1E">
        <w:instrText xml:space="preserve"> ADDIN EN.CITE &lt;EndNote&gt;&lt;Cite&gt;&lt;Author&gt;Yan&lt;/Author&gt;&lt;Year&gt;2016&lt;/Year&gt;&lt;RecNum&gt;104&lt;/RecNum&gt;&lt;DisplayText&gt;[26]&lt;/DisplayText&gt;&lt;record&gt;&lt;rec-number&gt;104&lt;/rec-number&gt;&lt;foreign-keys&gt;&lt;key app="EN" db-id="azsapf0f7fpe29erp0b5rvxm092tze9se22s" timestamp="1754928876"&gt;104&lt;/key&gt;&lt;/foreign-keys&gt;&lt;ref-type name="Journal Article"&gt;17&lt;/ref-type&gt;&lt;contributors&gt;&lt;authors&gt;&lt;author&gt;Yan, Zhijun&lt;/author&gt;&lt;author&gt;Wang, Tianmei&lt;/author&gt;&lt;author&gt;Chen, Yi&lt;/author&gt;&lt;author&gt;Zhang, Han&lt;/author&gt;&lt;/authors&gt;&lt;/contributors&gt;&lt;titles&gt;&lt;title&gt;Knowledge sharing in online health communities: A social exchange theory perspective&lt;/title&gt;&lt;secondary-title&gt;Information &amp;amp; management&lt;/secondary-title&gt;&lt;/titles&gt;&lt;periodical&gt;&lt;full-title&gt;Information &amp;amp; management&lt;/full-title&gt;&lt;/periodical&gt;&lt;pages&gt;643-653&lt;/pages&gt;&lt;volume&gt;53&lt;/volume&gt;&lt;number&gt;5&lt;/number&gt;&lt;dates&gt;&lt;year&gt;2016&lt;/year&gt;&lt;/dates&gt;&lt;isbn&gt;0378-7206&lt;/isbn&gt;&lt;urls&gt;&lt;/urls&gt;&lt;/record&gt;&lt;/Cite&gt;&lt;/EndNote&gt;</w:instrText>
      </w:r>
      <w:r w:rsidR="00C15A1E">
        <w:fldChar w:fldCharType="separate"/>
      </w:r>
      <w:r w:rsidR="00C15A1E">
        <w:rPr>
          <w:noProof/>
        </w:rPr>
        <w:t>[26]</w:t>
      </w:r>
      <w:r w:rsidR="00C15A1E">
        <w:fldChar w:fldCharType="end"/>
      </w:r>
      <w:r w:rsidR="00C5672E">
        <w:t xml:space="preserve">) </w:t>
      </w:r>
      <w:r w:rsidR="00FE396A">
        <w:t xml:space="preserve">Individual forum users are tasked with weighing up the </w:t>
      </w:r>
      <w:r w:rsidR="008C3F21">
        <w:t xml:space="preserve">potential benefits </w:t>
      </w:r>
      <w:r w:rsidR="003D1ED8">
        <w:t xml:space="preserve">versus costs to them of using a forum, informed by its design and </w:t>
      </w:r>
      <w:r w:rsidR="00E25562">
        <w:t xml:space="preserve">approach to moderation. </w:t>
      </w:r>
      <w:r w:rsidR="007E7683">
        <w:t>These findings also build</w:t>
      </w:r>
      <w:r w:rsidR="00FB1B38">
        <w:t xml:space="preserve"> on previous research </w:t>
      </w:r>
      <w:r w:rsidR="00B0751E">
        <w:t xml:space="preserve">exploring how a sense of virtual community can be established </w:t>
      </w:r>
      <w:r w:rsidR="003844C5">
        <w:t xml:space="preserve">through </w:t>
      </w:r>
      <w:r w:rsidR="00A14E90">
        <w:t>the</w:t>
      </w:r>
      <w:r w:rsidR="00161134">
        <w:t xml:space="preserve"> </w:t>
      </w:r>
      <w:r w:rsidR="00DC23AD">
        <w:t xml:space="preserve">anticipated </w:t>
      </w:r>
      <w:r w:rsidR="00161134">
        <w:t>cognitive benefits of reading posts, and social and personal integrative benefits of posting</w:t>
      </w:r>
      <w:r w:rsidR="00AF64CC">
        <w:t xml:space="preserve"> </w:t>
      </w:r>
      <w:r w:rsidR="00B0751E">
        <w:t>(</w:t>
      </w:r>
      <w:proofErr w:type="spellStart"/>
      <w:r w:rsidR="00B0751E">
        <w:t>e.g</w:t>
      </w:r>
      <w:proofErr w:type="spellEnd"/>
      <w:r w:rsidR="00334A04">
        <w:t xml:space="preserve"> </w:t>
      </w:r>
      <w:r w:rsidR="00334A04">
        <w:fldChar w:fldCharType="begin"/>
      </w:r>
      <w:r w:rsidR="00C15A1E">
        <w:instrText xml:space="preserve"> ADDIN EN.CITE &lt;EndNote&gt;&lt;Cite&gt;&lt;Author&gt;Tonteri&lt;/Author&gt;&lt;Year&gt;2011&lt;/Year&gt;&lt;RecNum&gt;103&lt;/RecNum&gt;&lt;DisplayText&gt;[27]&lt;/DisplayText&gt;&lt;record&gt;&lt;rec-number&gt;103&lt;/rec-number&gt;&lt;foreign-keys&gt;&lt;key app="EN" db-id="azsapf0f7fpe29erp0b5rvxm092tze9se22s" timestamp="1754928749"&gt;103&lt;/key&gt;&lt;/foreign-keys&gt;&lt;ref-type name="Journal Article"&gt;17&lt;/ref-type&gt;&lt;contributors&gt;&lt;authors&gt;&lt;author&gt;Tonteri, Lisbeth&lt;/author&gt;&lt;author&gt;Kosonen, Miia&lt;/author&gt;&lt;author&gt;Ellonen, Hanna-Kaisa&lt;/author&gt;&lt;author&gt;Tarkiainen, Anssi&lt;/author&gt;&lt;/authors&gt;&lt;/contributors&gt;&lt;titles&gt;&lt;title&gt;Antecedents of an experienced sense of virtual community&lt;/title&gt;&lt;secondary-title&gt;Computers in Human Behavior&lt;/secondary-title&gt;&lt;/titles&gt;&lt;periodical&gt;&lt;full-title&gt;Computers in Human Behavior&lt;/full-title&gt;&lt;/periodical&gt;&lt;pages&gt;2215-2223&lt;/pages&gt;&lt;volume&gt;27&lt;/volume&gt;&lt;number&gt;6&lt;/number&gt;&lt;dates&gt;&lt;year&gt;2011&lt;/year&gt;&lt;/dates&gt;&lt;isbn&gt;0747-5632&lt;/isbn&gt;&lt;urls&gt;&lt;/urls&gt;&lt;/record&gt;&lt;/Cite&gt;&lt;/EndNote&gt;</w:instrText>
      </w:r>
      <w:r w:rsidR="00334A04">
        <w:fldChar w:fldCharType="separate"/>
      </w:r>
      <w:r w:rsidR="00C15A1E">
        <w:rPr>
          <w:noProof/>
        </w:rPr>
        <w:t>[27]</w:t>
      </w:r>
      <w:r w:rsidR="00334A04">
        <w:fldChar w:fldCharType="end"/>
      </w:r>
      <w:r w:rsidR="00087C5A">
        <w:t>)</w:t>
      </w:r>
      <w:r w:rsidR="005704A1">
        <w:t xml:space="preserve"> </w:t>
      </w:r>
      <w:r w:rsidR="007754E1">
        <w:t>provid</w:t>
      </w:r>
      <w:r w:rsidR="005704A1">
        <w:t>ing</w:t>
      </w:r>
      <w:r w:rsidR="007754E1">
        <w:t xml:space="preserve"> a more in depth understanding of how these </w:t>
      </w:r>
      <w:r w:rsidR="007E7683">
        <w:t xml:space="preserve">benefits are </w:t>
      </w:r>
      <w:r w:rsidR="005704A1">
        <w:t xml:space="preserve">realised and what </w:t>
      </w:r>
      <w:r w:rsidR="00B969AC">
        <w:t xml:space="preserve">factors can impact this. </w:t>
      </w:r>
    </w:p>
    <w:p w:rsidR="00084311" w:rsidP="00084311" w:rsidRDefault="00084311" w14:paraId="2845516F" w14:textId="19A60437"/>
    <w:p w:rsidR="00084311" w:rsidP="00D45C16" w:rsidRDefault="00084311" w14:paraId="0651DA7B" w14:textId="07CD0FD8">
      <w:pPr>
        <w:pStyle w:val="Heading4"/>
        <w:rPr>
          <w:i w:val="0"/>
        </w:rPr>
      </w:pPr>
      <w:r w:rsidRPr="0062A4AA">
        <w:t>Interpretation</w:t>
      </w:r>
      <w:r w:rsidR="00671AD9">
        <w:rPr>
          <w:i w:val="0"/>
        </w:rPr>
        <w:t xml:space="preserve"> of findings</w:t>
      </w:r>
    </w:p>
    <w:p w:rsidR="00084311" w:rsidP="00084311" w:rsidRDefault="00084311" w14:paraId="0D375B48" w14:textId="4900871B">
      <w:r>
        <w:t>The impacts of using peer online mental health forums were largely on well</w:t>
      </w:r>
      <w:r w:rsidR="005E4287">
        <w:t>-</w:t>
      </w:r>
      <w:r>
        <w:t>established personal recovery outcomes that are associated with enhanced quality of life and wellbeing. Increasing self</w:t>
      </w:r>
      <w:r w:rsidR="0004624A">
        <w:t>-</w:t>
      </w:r>
      <w:r>
        <w:t xml:space="preserve">efficacy and social </w:t>
      </w:r>
      <w:r w:rsidR="00334A04">
        <w:t>connection</w:t>
      </w:r>
      <w:r>
        <w:t xml:space="preserve"> are associated with reduced risk of suicide </w:t>
      </w:r>
      <w:r w:rsidR="00A112CA">
        <w:t>(e.g.</w:t>
      </w:r>
      <w:r w:rsidR="0032184E">
        <w:fldChar w:fldCharType="begin"/>
      </w:r>
      <w:r w:rsidR="00C15A1E">
        <w:instrText xml:space="preserve"> ADDIN EN.CITE &lt;EndNote&gt;&lt;Cite&gt;&lt;Author&gt;Motillon-Toudic&lt;/Author&gt;&lt;Year&gt;2022&lt;/Year&gt;&lt;RecNum&gt;96&lt;/RecNum&gt;&lt;DisplayText&gt;[28, 29]&lt;/DisplayText&gt;&lt;record&gt;&lt;rec-number&gt;96&lt;/rec-number&gt;&lt;foreign-keys&gt;&lt;key app="EN" db-id="azsapf0f7fpe29erp0b5rvxm092tze9se22s" timestamp="1747045308"&gt;96&lt;/key&gt;&lt;/foreign-keys&gt;&lt;ref-type name="Journal Article"&gt;17&lt;/ref-type&gt;&lt;contributors&gt;&lt;authors&gt;&lt;author&gt;Motillon-Toudic, Chloé&lt;/author&gt;&lt;author&gt;Walter, Michel&lt;/author&gt;&lt;author&gt;Séguin, Monique&lt;/author&gt;&lt;author&gt;Carrier, Jean-Daniel&lt;/author&gt;&lt;author&gt;Berrouiguet, Sofian&lt;/author&gt;&lt;author&gt;Lemey, Christophe&lt;/author&gt;&lt;/authors&gt;&lt;/contributors&gt;&lt;titles&gt;&lt;title&gt;Social isolation and suicide risk: Literature review and perspectives&lt;/title&gt;&lt;secondary-title&gt;European psychiatry&lt;/secondary-title&gt;&lt;/titles&gt;&lt;periodical&gt;&lt;full-title&gt;European psychiatry&lt;/full-title&gt;&lt;/periodical&gt;&lt;pages&gt;e65&lt;/pages&gt;&lt;volume&gt;65&lt;/volume&gt;&lt;number&gt;1&lt;/number&gt;&lt;dates&gt;&lt;year&gt;2022&lt;/year&gt;&lt;/dates&gt;&lt;isbn&gt;0924-9338&lt;/isbn&gt;&lt;urls&gt;&lt;/urls&gt;&lt;/record&gt;&lt;/Cite&gt;&lt;Cite&gt;&lt;Author&gt;Chen&lt;/Author&gt;&lt;Year&gt;2025&lt;/Year&gt;&lt;RecNum&gt;97&lt;/RecNum&gt;&lt;record&gt;&lt;rec-number&gt;97&lt;/rec-number&gt;&lt;foreign-keys&gt;&lt;key app="EN" db-id="azsapf0f7fpe29erp0b5rvxm092tze9se22s" timestamp="1747045353"&gt;97&lt;/key&gt;&lt;/foreign-keys&gt;&lt;ref-type name="Journal Article"&gt;17&lt;/ref-type&gt;&lt;contributors&gt;&lt;authors&gt;&lt;author&gt;Chen, Ziyi&lt;/author&gt;&lt;author&gt;Zhang, Jianhua&lt;/author&gt;&lt;author&gt;Zhang, Tiancheng&lt;/author&gt;&lt;author&gt;Zhang, Fulan&lt;/author&gt;&lt;author&gt;Liu, Yang&lt;/author&gt;&lt;author&gt;Ma, Yuanyuan&lt;/author&gt;&lt;author&gt;Chen, Yiyi&lt;/author&gt;&lt;author&gt;Zhou, Zeng&lt;/author&gt;&lt;/authors&gt;&lt;/contributors&gt;&lt;titles&gt;&lt;title&gt;The relationship between early adolescent bullying victimization and suicidal ideation: the longitudinal mediating role of self-efficacy&lt;/title&gt;&lt;secondary-title&gt;BMC Public Health&lt;/secondary-title&gt;&lt;/titles&gt;&lt;periodical&gt;&lt;full-title&gt;BMC Public Health&lt;/full-title&gt;&lt;/periodical&gt;&lt;pages&gt;1000&lt;/pages&gt;&lt;volume&gt;25&lt;/volume&gt;&lt;number&gt;1&lt;/number&gt;&lt;dates&gt;&lt;year&gt;2025&lt;/year&gt;&lt;/dates&gt;&lt;isbn&gt;1471-2458&lt;/isbn&gt;&lt;urls&gt;&lt;/urls&gt;&lt;/record&gt;&lt;/Cite&gt;&lt;/EndNote&gt;</w:instrText>
      </w:r>
      <w:r w:rsidR="0032184E">
        <w:fldChar w:fldCharType="separate"/>
      </w:r>
      <w:r w:rsidR="00C15A1E">
        <w:rPr>
          <w:noProof/>
        </w:rPr>
        <w:t>[28, 29]</w:t>
      </w:r>
      <w:r w:rsidR="0032184E">
        <w:fldChar w:fldCharType="end"/>
      </w:r>
      <w:r w:rsidR="00E01D67">
        <w:t>)</w:t>
      </w:r>
      <w:r>
        <w:t xml:space="preserve">, and underpin NHS policies around self-management interventions </w:t>
      </w:r>
      <w:r w:rsidR="00720971">
        <w:fldChar w:fldCharType="begin"/>
      </w:r>
      <w:r w:rsidR="00C15A1E">
        <w:instrText xml:space="preserve"> ADDIN EN.CITE &lt;EndNote&gt;&lt;Cite ExcludeYear="1"&gt;&lt;Author&gt;NHS&lt;/Author&gt;&lt;RecNum&gt;95&lt;/RecNum&gt;&lt;DisplayText&gt;[30]&lt;/DisplayText&gt;&lt;record&gt;&lt;rec-number&gt;95&lt;/rec-number&gt;&lt;foreign-keys&gt;&lt;key app="EN" db-id="azsapf0f7fpe29erp0b5rvxm092tze9se22s" timestamp="1747045203"&gt;95&lt;/key&gt;&lt;/foreign-keys&gt;&lt;ref-type name="Web Page"&gt;12&lt;/ref-type&gt;&lt;contributors&gt;&lt;authors&gt;&lt;author&gt;NHS&lt;/author&gt;&lt;/authors&gt;&lt;/contributors&gt;&lt;titles&gt;&lt;title&gt;Supported self-management&lt;/title&gt;&lt;/titles&gt;&lt;number&gt;09/05/2025&lt;/number&gt;&lt;dates&gt;&lt;/dates&gt;&lt;urls&gt;&lt;related-urls&gt;&lt;url&gt;https://www.england.nhs.uk/personalisedcare/supported-self-management/&lt;/url&gt;&lt;/related-urls&gt;&lt;/urls&gt;&lt;/record&gt;&lt;/Cite&gt;&lt;/EndNote&gt;</w:instrText>
      </w:r>
      <w:r w:rsidR="00720971">
        <w:fldChar w:fldCharType="separate"/>
      </w:r>
      <w:r w:rsidR="00C15A1E">
        <w:rPr>
          <w:noProof/>
        </w:rPr>
        <w:t>[30]</w:t>
      </w:r>
      <w:r w:rsidR="00720971">
        <w:fldChar w:fldCharType="end"/>
      </w:r>
      <w:r w:rsidR="0A523E9F">
        <w:t xml:space="preserve">, </w:t>
      </w:r>
      <w:r>
        <w:t xml:space="preserve">recovery focussed care and social prescribing </w:t>
      </w:r>
      <w:r w:rsidR="00D06141">
        <w:fldChar w:fldCharType="begin"/>
      </w:r>
      <w:r w:rsidR="00C15A1E">
        <w:instrText xml:space="preserve"> ADDIN EN.CITE &lt;EndNote&gt;&lt;Cite&gt;&lt;Author&gt;NHS&lt;/Author&gt;&lt;Year&gt;2019&lt;/Year&gt;&lt;RecNum&gt;91&lt;/RecNum&gt;&lt;DisplayText&gt;[31]&lt;/DisplayText&gt;&lt;record&gt;&lt;rec-number&gt;91&lt;/rec-number&gt;&lt;foreign-keys&gt;&lt;key app="EN" db-id="azsapf0f7fpe29erp0b5rvxm092tze9se22s" timestamp="1747044693"&gt;91&lt;/key&gt;&lt;/foreign-keys&gt;&lt;ref-type name="Web Page"&gt;12&lt;/ref-type&gt;&lt;contributors&gt;&lt;authors&gt;&lt;author&gt;NHS&lt;/author&gt;&lt;/authors&gt;&lt;/contributors&gt;&lt;titles&gt;&lt;title&gt;The NHS Long Term Plan&lt;/title&gt;&lt;/titles&gt;&lt;number&gt;09/05/2025&lt;/number&gt;&lt;dates&gt;&lt;year&gt;2019&lt;/year&gt;&lt;/dates&gt;&lt;urls&gt;&lt;related-urls&gt;&lt;url&gt;https://www.longtermplan.nhs.uk/wp-content/uploads/2019/08/nhs-long-term-plan-version-1.2.pdf&lt;/url&gt;&lt;/related-urls&gt;&lt;/urls&gt;&lt;/record&gt;&lt;/Cite&gt;&lt;/EndNote&gt;</w:instrText>
      </w:r>
      <w:r w:rsidR="00D06141">
        <w:fldChar w:fldCharType="separate"/>
      </w:r>
      <w:r w:rsidR="00C15A1E">
        <w:rPr>
          <w:noProof/>
        </w:rPr>
        <w:t>[31]</w:t>
      </w:r>
      <w:r w:rsidR="00D06141">
        <w:fldChar w:fldCharType="end"/>
      </w:r>
      <w:r w:rsidR="00D06141">
        <w:t>.</w:t>
      </w:r>
      <w:r>
        <w:t xml:space="preserve">  A wide literature on volunteering has shown the benefits of helping others on our own mental health and wellbeing </w:t>
      </w:r>
      <w:r w:rsidR="00AD792D">
        <w:fldChar w:fldCharType="begin"/>
      </w:r>
      <w:r w:rsidR="00C15A1E">
        <w:instrText xml:space="preserve"> ADDIN EN.CITE &lt;EndNote&gt;&lt;Cite&gt;&lt;Author&gt;Nichol&lt;/Author&gt;&lt;Year&gt;2024&lt;/Year&gt;&lt;RecNum&gt;92&lt;/RecNum&gt;&lt;DisplayText&gt;[32]&lt;/DisplayText&gt;&lt;record&gt;&lt;rec-number&gt;92&lt;/rec-number&gt;&lt;foreign-keys&gt;&lt;key app="EN" db-id="azsapf0f7fpe29erp0b5rvxm092tze9se22s" timestamp="1747044793"&gt;92&lt;/key&gt;&lt;/foreign-keys&gt;&lt;ref-type name="Journal Article"&gt;17&lt;/ref-type&gt;&lt;contributors&gt;&lt;authors&gt;&lt;author&gt;Nichol, Beth&lt;/author&gt;&lt;author&gt;Wilson, Rob&lt;/author&gt;&lt;author&gt;Rodrigues, Angela&lt;/author&gt;&lt;author&gt;Haighton, Catherine&lt;/author&gt;&lt;/authors&gt;&lt;/contributors&gt;&lt;titles&gt;&lt;title&gt;Exploring the effects of volunteering on the social, mental, and physical health and well-being of volunteers: an umbrella review&lt;/title&gt;&lt;secondary-title&gt;Voluntas: international journal of voluntary and nonprofit organizations&lt;/secondary-title&gt;&lt;/titles&gt;&lt;periodical&gt;&lt;full-title&gt;Voluntas: international journal of voluntary and nonprofit organizations&lt;/full-title&gt;&lt;/periodical&gt;&lt;pages&gt;97-128&lt;/pages&gt;&lt;volume&gt;35&lt;/volume&gt;&lt;number&gt;1&lt;/number&gt;&lt;dates&gt;&lt;year&gt;2024&lt;/year&gt;&lt;/dates&gt;&lt;isbn&gt;0957-8765&lt;/isbn&gt;&lt;urls&gt;&lt;/urls&gt;&lt;/record&gt;&lt;/Cite&gt;&lt;/EndNote&gt;</w:instrText>
      </w:r>
      <w:r w:rsidR="00AD792D">
        <w:fldChar w:fldCharType="separate"/>
      </w:r>
      <w:r w:rsidR="00C15A1E">
        <w:rPr>
          <w:noProof/>
        </w:rPr>
        <w:t>[32]</w:t>
      </w:r>
      <w:r w:rsidR="00AD792D">
        <w:fldChar w:fldCharType="end"/>
      </w:r>
      <w:r>
        <w:t xml:space="preserve"> and the effectiveness of all psychotherapies relies to some extent on catharsis and sense making. </w:t>
      </w:r>
    </w:p>
    <w:p w:rsidR="00084311" w:rsidP="00084311" w:rsidRDefault="00084311" w14:paraId="1FB58E48" w14:textId="3923C6A1">
      <w:r>
        <w:t xml:space="preserve">These impacts also have commonalities with impacts identified from other peer support approaches. Two recent umbrella reviews </w:t>
      </w:r>
      <w:r w:rsidR="000A072B">
        <w:fldChar w:fldCharType="begin"/>
      </w:r>
      <w:r w:rsidR="00C15A1E">
        <w:instrText xml:space="preserve"> ADDIN EN.CITE &lt;EndNote&gt;&lt;Cite&gt;&lt;Author&gt;Cooper&lt;/Author&gt;&lt;Year&gt;2024&lt;/Year&gt;&lt;RecNum&gt;18&lt;/RecNum&gt;&lt;DisplayText&gt;[13, 33]&lt;/DisplayText&gt;&lt;record&gt;&lt;rec-number&gt;18&lt;/rec-number&gt;&lt;foreign-keys&gt;&lt;key app="EN" db-id="azsapf0f7fpe29erp0b5rvxm092tze9se22s" timestamp="1746440036"&gt;18&lt;/key&gt;&lt;/foreign-keys&gt;&lt;ref-type name="Journal Article"&gt;17&lt;/ref-type&gt;&lt;contributors&gt;&lt;authors&gt;&lt;author&gt;Cooper, Ruth E&lt;/author&gt;&lt;author&gt;Saunders, Katherine RK&lt;/author&gt;&lt;author&gt;Greenburgh, Anna&lt;/author&gt;&lt;author&gt;Shah, Prisha&lt;/author&gt;&lt;author&gt;Appleton, Rebecca&lt;/author&gt;&lt;author&gt;Machin, Karen&lt;/author&gt;&lt;author&gt;Jeynes, Tamar&lt;/author&gt;&lt;author&gt;Barnett, Phoebe&lt;/author&gt;&lt;author&gt;Allan, Sophie M&lt;/author&gt;&lt;author&gt;Griffiths, Jessica&lt;/author&gt;&lt;/authors&gt;&lt;/contributors&gt;&lt;titles&gt;&lt;title&gt;The effectiveness, implementation, and experiences of peer support approaches for mental health: a systematic umbrella review&lt;/title&gt;&lt;secondary-title&gt;BMC medicine&lt;/secondary-title&gt;&lt;/titles&gt;&lt;periodical&gt;&lt;full-title&gt;BMC medicine&lt;/full-title&gt;&lt;/periodical&gt;&lt;pages&gt;72&lt;/pages&gt;&lt;volume&gt;22&lt;/volume&gt;&lt;number&gt;1&lt;/number&gt;&lt;dates&gt;&lt;year&gt;2024&lt;/year&gt;&lt;/dates&gt;&lt;isbn&gt;1741-7015&lt;/isbn&gt;&lt;urls&gt;&lt;/urls&gt;&lt;/record&gt;&lt;/Cite&gt;&lt;Cite&gt;&lt;Author&gt;Yim&lt;/Author&gt;&lt;Year&gt;2023&lt;/Year&gt;&lt;RecNum&gt;94&lt;/RecNum&gt;&lt;record&gt;&lt;rec-number&gt;94&lt;/rec-number&gt;&lt;foreign-keys&gt;&lt;key app="EN" db-id="azsapf0f7fpe29erp0b5rvxm092tze9se22s" timestamp="1747044937"&gt;94&lt;/key&gt;&lt;/foreign-keys&gt;&lt;ref-type name="Journal Article"&gt;17&lt;/ref-type&gt;&lt;contributors&gt;&lt;authors&gt;&lt;author&gt;Yim, Celeste Si Tyng&lt;/author&gt;&lt;author&gt;Chieng, Jenny Hui Ling&lt;/author&gt;&lt;author&gt;Tang, Xuan Rong&lt;/author&gt;&lt;author&gt;Tan, Jing Xuan&lt;/author&gt;&lt;author&gt;Kwok, Victor Kah Foo&lt;/author&gt;&lt;author&gt;Tan, Shian Ming&lt;/author&gt;&lt;/authors&gt;&lt;/contributors&gt;&lt;titles&gt;&lt;title&gt;Umbrella review on peer support in mental disorders&lt;/title&gt;&lt;secondary-title&gt;International Journal of Mental Health&lt;/secondary-title&gt;&lt;/titles&gt;&lt;periodical&gt;&lt;full-title&gt;International Journal of Mental Health&lt;/full-title&gt;&lt;/periodical&gt;&lt;pages&gt;379-400&lt;/pages&gt;&lt;volume&gt;52&lt;/volume&gt;&lt;number&gt;4&lt;/number&gt;&lt;dates&gt;&lt;year&gt;2023&lt;/year&gt;&lt;/dates&gt;&lt;isbn&gt;0020-7411&lt;/isbn&gt;&lt;urls&gt;&lt;/urls&gt;&lt;/record&gt;&lt;/Cite&gt;&lt;/EndNote&gt;</w:instrText>
      </w:r>
      <w:r w:rsidR="000A072B">
        <w:fldChar w:fldCharType="separate"/>
      </w:r>
      <w:r w:rsidR="00C15A1E">
        <w:rPr>
          <w:noProof/>
        </w:rPr>
        <w:t>[13, 33]</w:t>
      </w:r>
      <w:r w:rsidR="000A072B">
        <w:fldChar w:fldCharType="end"/>
      </w:r>
      <w:r>
        <w:t xml:space="preserve"> suggest individual face</w:t>
      </w:r>
      <w:r w:rsidR="00E343AE">
        <w:t>-</w:t>
      </w:r>
      <w:r>
        <w:t>to</w:t>
      </w:r>
      <w:r w:rsidR="00E343AE">
        <w:t>-</w:t>
      </w:r>
      <w:r>
        <w:t>face support from peer support workers (PSWs) employed in clinical services can enhance recovery</w:t>
      </w:r>
      <w:r w:rsidR="00E343AE">
        <w:t>-</w:t>
      </w:r>
      <w:r>
        <w:t>focussed outcomes, and specifically self</w:t>
      </w:r>
      <w:r w:rsidR="00F9068B">
        <w:t>-</w:t>
      </w:r>
      <w:r>
        <w:t xml:space="preserve">efficacy.  A review of peer support groups for mental health </w:t>
      </w:r>
      <w:r w:rsidR="00F1396E">
        <w:fldChar w:fldCharType="begin"/>
      </w:r>
      <w:r w:rsidR="00C15A1E">
        <w:instrText xml:space="preserve"> ADDIN EN.CITE &lt;EndNote&gt;&lt;Cite&gt;&lt;Author&gt;Lyons&lt;/Author&gt;&lt;Year&gt;2021&lt;/Year&gt;&lt;RecNum&gt;86&lt;/RecNum&gt;&lt;DisplayText&gt;[34]&lt;/DisplayText&gt;&lt;record&gt;&lt;rec-number&gt;86&lt;/rec-number&gt;&lt;foreign-keys&gt;&lt;key app="EN" db-id="azsapf0f7fpe29erp0b5rvxm092tze9se22s" timestamp="1746460378"&gt;86&lt;/key&gt;&lt;/foreign-keys&gt;&lt;ref-type name="Journal Article"&gt;17&lt;/ref-type&gt;&lt;contributors&gt;&lt;authors&gt;&lt;author&gt;Lyons, Natasha&lt;/author&gt;&lt;author&gt;Cooper, Chris&lt;/author&gt;&lt;author&gt;Lloyd-Evans, Brynmor&lt;/author&gt;&lt;/authors&gt;&lt;/contributors&gt;&lt;titles&gt;&lt;title&gt;A systematic review and meta-analysis of group peer support interventions for people experiencing mental health conditions&lt;/title&gt;&lt;secondary-title&gt;BMC psychiatry&lt;/secondary-title&gt;&lt;/titles&gt;&lt;periodical&gt;&lt;full-title&gt;BMC psychiatry&lt;/full-title&gt;&lt;/periodical&gt;&lt;pages&gt;315&lt;/pages&gt;&lt;volume&gt;21&lt;/volume&gt;&lt;number&gt;1&lt;/number&gt;&lt;dates&gt;&lt;year&gt;2021&lt;/year&gt;&lt;/dates&gt;&lt;isbn&gt;1471-244X&lt;/isbn&gt;&lt;urls&gt;&lt;/urls&gt;&lt;/record&gt;&lt;/Cite&gt;&lt;/EndNote&gt;</w:instrText>
      </w:r>
      <w:r w:rsidR="00F1396E">
        <w:fldChar w:fldCharType="separate"/>
      </w:r>
      <w:r w:rsidR="00C15A1E">
        <w:rPr>
          <w:noProof/>
        </w:rPr>
        <w:t>[34]</w:t>
      </w:r>
      <w:r w:rsidR="00F1396E">
        <w:fldChar w:fldCharType="end"/>
      </w:r>
      <w:r>
        <w:t xml:space="preserve"> identified fewer studies, but similar benefits on recovery</w:t>
      </w:r>
      <w:r w:rsidR="0009492F">
        <w:t>-</w:t>
      </w:r>
      <w:r>
        <w:t>focussed outcomes.  All reviews highlight the lack of high</w:t>
      </w:r>
      <w:r w:rsidR="0009492F">
        <w:t>-</w:t>
      </w:r>
      <w:r>
        <w:t>quality evidence</w:t>
      </w:r>
      <w:r w:rsidR="0009492F">
        <w:t xml:space="preserve"> in peer support</w:t>
      </w:r>
      <w:r>
        <w:t>, and call for more research on other outcomes, including clinical ones.</w:t>
      </w:r>
    </w:p>
    <w:p w:rsidR="00084311" w:rsidP="00084311" w:rsidRDefault="00084311" w14:paraId="132031AE" w14:textId="6295085E">
      <w:r>
        <w:t xml:space="preserve">This study goes beyond identifying impacts by also shedding light on the mechanisms underpinning impacts, and how these are </w:t>
      </w:r>
      <w:r w:rsidR="00DD744F">
        <w:t>activated</w:t>
      </w:r>
      <w:r>
        <w:t xml:space="preserve"> Some mechanisms are likely common to all forms of peer support including catharsis and sense making; feeling understood and accepted. Others may be more specific to online forums. Learning new strategies and perspectives; feeling understood and accepted; and reciprocity in the helping relationships within a forum are all facilitated by many people feeling safe enough to share a wide range of relatable experiences. This safety is generated in part by anonymity. In contrast, PSWs generally work 1:1 and may not share any of their own experiences as part of the process. Face to face groups </w:t>
      </w:r>
      <w:proofErr w:type="gramStart"/>
      <w:r>
        <w:t>are</w:t>
      </w:r>
      <w:proofErr w:type="gramEnd"/>
      <w:r>
        <w:t xml:space="preserve"> not anonymous, offer a narrower range of experiences, and </w:t>
      </w:r>
      <w:r w:rsidR="00245B61">
        <w:t>can be</w:t>
      </w:r>
      <w:r>
        <w:t xml:space="preserve"> more challenging for people to attend practically, and emotionally. Thus, peer online forums offer a potentially </w:t>
      </w:r>
      <w:r w:rsidR="00CD27C8">
        <w:t>accessible,</w:t>
      </w:r>
      <w:r>
        <w:t xml:space="preserve"> inclusive, </w:t>
      </w:r>
      <w:r w:rsidR="004745F7">
        <w:t xml:space="preserve">effective </w:t>
      </w:r>
      <w:r>
        <w:t xml:space="preserve">and </w:t>
      </w:r>
      <w:r w:rsidR="00E66E92">
        <w:t>relatively in</w:t>
      </w:r>
      <w:r>
        <w:t xml:space="preserve">expensive option for mental health support. </w:t>
      </w:r>
    </w:p>
    <w:p w:rsidR="00084311" w:rsidP="007770E0" w:rsidRDefault="00084311" w14:paraId="14AC6F3A" w14:textId="4B1D2258">
      <w:pPr>
        <w:pStyle w:val="Heading4"/>
        <w:rPr>
          <w:i w:val="0"/>
        </w:rPr>
      </w:pPr>
      <w:r w:rsidRPr="0062A4AA">
        <w:t xml:space="preserve">Strengths </w:t>
      </w:r>
      <w:r>
        <w:rPr>
          <w:i w:val="0"/>
        </w:rPr>
        <w:t>and limitations</w:t>
      </w:r>
    </w:p>
    <w:p w:rsidR="000A7026" w:rsidP="000A7026" w:rsidRDefault="00084311" w14:paraId="60EC095C" w14:textId="3E514FBE">
      <w:r>
        <w:t>Although realist evaluation methodology strongly advocates for triangulation</w:t>
      </w:r>
      <w:r w:rsidR="1F3E7800">
        <w:t xml:space="preserve"> across methods</w:t>
      </w:r>
      <w:r>
        <w:t xml:space="preserve">, it is rarely achieved in practice. The majority of studies rely on one method of data collection, and most commonly qualitative interviews </w:t>
      </w:r>
      <w:r>
        <w:fldChar w:fldCharType="begin"/>
      </w:r>
      <w:r w:rsidR="00C15A1E">
        <w:instrText xml:space="preserve"> ADDIN EN.CITE &lt;EndNote&gt;&lt;Cite&gt;&lt;Author&gt;Renmans&lt;/Author&gt;&lt;Year&gt;2023&lt;/Year&gt;&lt;RecNum&gt;47&lt;/RecNum&gt;&lt;DisplayText&gt;[35]&lt;/DisplayText&gt;&lt;record&gt;&lt;rec-number&gt;47&lt;/rec-number&gt;&lt;foreign-keys&gt;&lt;key app="EN" db-id="azsapf0f7fpe29erp0b5rvxm092tze9se22s" timestamp="1746440038"&gt;47&lt;/key&gt;&lt;/foreign-keys&gt;&lt;ref-type name="Journal Article"&gt;17&lt;/ref-type&gt;&lt;contributors&gt;&lt;authors&gt;&lt;author&gt;Renmans, Dimitri&lt;/author&gt;&lt;author&gt;Pleguezuelo, Virginia Castellano&lt;/author&gt;&lt;/authors&gt;&lt;/contributors&gt;&lt;titles&gt;&lt;title&gt;Methods in realist evaluation: A mapping review&lt;/title&gt;&lt;secondary-title&gt;Evaluation and program planning&lt;/secondary-title&gt;&lt;/titles&gt;&lt;periodical&gt;&lt;full-title&gt;Evaluation and program planning&lt;/full-title&gt;&lt;/periodical&gt;&lt;pages&gt;102209&lt;/pages&gt;&lt;volume&gt;97&lt;/volume&gt;&lt;dates&gt;&lt;year&gt;2023&lt;/year&gt;&lt;/dates&gt;&lt;isbn&gt;0149-7189&lt;/isbn&gt;&lt;urls&gt;&lt;/urls&gt;&lt;/record&gt;&lt;/Cite&gt;&lt;/EndNote&gt;</w:instrText>
      </w:r>
      <w:r>
        <w:fldChar w:fldCharType="separate"/>
      </w:r>
      <w:r w:rsidR="00C15A1E">
        <w:rPr>
          <w:noProof/>
        </w:rPr>
        <w:t>[35]</w:t>
      </w:r>
      <w:r>
        <w:fldChar w:fldCharType="end"/>
      </w:r>
      <w:r w:rsidR="006226C1">
        <w:t>.</w:t>
      </w:r>
      <w:r w:rsidR="00EE3BA6">
        <w:t xml:space="preserve"> </w:t>
      </w:r>
      <w:r w:rsidR="000A7026">
        <w:t xml:space="preserve">This study makes a novel contribution to the development of theory about how peer online mental health forums work, and to realist methodology. Our programme theories were co-developed with input from people with lived experience, through triangulating findings across analysis of three large data sources (surveys, interviews, forum posts), each with different strengths and weaknesses, collected across seven different peer online mental health forums.  Although not a representative sample, the breadth of forums increases the likelihood that the programme theories are generalisable to other </w:t>
      </w:r>
      <w:r w:rsidR="000A7026">
        <w:t xml:space="preserve">mental health forums, and at least in part, to other chronic health conditions. The findings have clear and actionable implications for forum design. </w:t>
      </w:r>
    </w:p>
    <w:p w:rsidR="00991466" w:rsidP="00991466" w:rsidRDefault="00B976B1" w14:paraId="28890A5F" w14:textId="59CF82AE">
      <w:r>
        <w:t xml:space="preserve"> </w:t>
      </w:r>
      <w:r w:rsidR="1BE6CA8F">
        <w:t xml:space="preserve">We examined change in anxiety and depression over 12 weeks, but causal inference that this is due to forum use is limited. </w:t>
      </w:r>
      <w:r w:rsidR="00084311">
        <w:t xml:space="preserve">We had </w:t>
      </w:r>
      <w:r w:rsidR="2A67B821">
        <w:t xml:space="preserve">highly variable </w:t>
      </w:r>
      <w:r w:rsidR="00084311">
        <w:t>sample</w:t>
      </w:r>
      <w:r w:rsidR="5DDA5B9A">
        <w:t xml:space="preserve"> sizes across</w:t>
      </w:r>
      <w:r w:rsidR="00084311">
        <w:t xml:space="preserve"> forum</w:t>
      </w:r>
      <w:r w:rsidR="7DEC2640">
        <w:t xml:space="preserve">s, limiting </w:t>
      </w:r>
      <w:r w:rsidR="00084311">
        <w:t>comparison between forums</w:t>
      </w:r>
      <w:r w:rsidR="559C065F">
        <w:t>.</w:t>
      </w:r>
      <w:r w:rsidR="00084311">
        <w:t xml:space="preserve"> Both the survey and interviews were limited by convenience sampling of people actively using forums </w:t>
      </w:r>
      <w:r w:rsidR="00D82278">
        <w:t>and</w:t>
      </w:r>
      <w:r w:rsidR="004151BA">
        <w:t>,</w:t>
      </w:r>
      <w:r w:rsidR="00D82278">
        <w:t xml:space="preserve"> </w:t>
      </w:r>
      <w:r w:rsidR="005A7AB8">
        <w:t xml:space="preserve">given the high </w:t>
      </w:r>
      <w:r w:rsidR="00160A3A">
        <w:t>proportion who had posted (</w:t>
      </w:r>
      <w:r w:rsidRPr="3BECD3F1" w:rsidR="00160A3A">
        <w:rPr>
          <w:color w:val="000000" w:themeColor="text1"/>
        </w:rPr>
        <w:t>64.5%)</w:t>
      </w:r>
      <w:r w:rsidR="005A7AB8">
        <w:t xml:space="preserve">, likely skewed towards </w:t>
      </w:r>
      <w:r w:rsidR="00E700F7">
        <w:t>more active members</w:t>
      </w:r>
      <w:r w:rsidR="00160A3A">
        <w:t>,</w:t>
      </w:r>
      <w:r w:rsidR="004151BA">
        <w:t xml:space="preserve"> </w:t>
      </w:r>
      <w:r w:rsidR="00084311">
        <w:t xml:space="preserve">thereby missing the views of those who have left or never used forums and who may have different views. </w:t>
      </w:r>
      <w:r w:rsidR="00253A37">
        <w:t xml:space="preserve">Follow-up rates over the </w:t>
      </w:r>
      <w:r w:rsidR="00F85643">
        <w:t xml:space="preserve">twelve weeks were less than half </w:t>
      </w:r>
      <w:r w:rsidR="004B652E">
        <w:t xml:space="preserve">resulting in a skewed subsample. </w:t>
      </w:r>
      <w:r w:rsidR="00084311">
        <w:t xml:space="preserve">Participants were largely white and heterosexual, which </w:t>
      </w:r>
      <w:r w:rsidR="00434BED">
        <w:t>may</w:t>
      </w:r>
      <w:r w:rsidR="00084311">
        <w:t xml:space="preserve"> reflect the populations using </w:t>
      </w:r>
      <w:r w:rsidR="00702D5E">
        <w:t>forums</w:t>
      </w:r>
      <w:r w:rsidR="00084311">
        <w:t xml:space="preserve"> in the UK</w:t>
      </w:r>
      <w:r w:rsidRPr="3BECD3F1" w:rsidR="001632E7">
        <w:rPr>
          <w:rStyle w:val="CommentReference"/>
        </w:rPr>
        <w:t>.</w:t>
      </w:r>
      <w:r w:rsidR="00084311">
        <w:t xml:space="preserve"> </w:t>
      </w:r>
      <w:r w:rsidR="00726185">
        <w:t xml:space="preserve">Interviews were the most insightful method in this study as they allowed us to directly test initial programme theories, but survey data allowed us to describe our population, gather a broad understanding of positive and negative impacts, and explore associations with cross sectional hypothesised mechanisms. </w:t>
      </w:r>
      <w:r w:rsidR="00084311">
        <w:t>We collected a lot of forum data that provided insights into what was happening online</w:t>
      </w:r>
      <w:r w:rsidR="00E05E05">
        <w:t>,</w:t>
      </w:r>
      <w:r w:rsidR="00084311">
        <w:t xml:space="preserve"> unfiltered through the reflexive lens of either participant or interviewer. However, the posts cannot reflect experiences of those who only ever observe in forms (generally estimated to </w:t>
      </w:r>
      <w:r w:rsidR="00A96ED2">
        <w:t xml:space="preserve">be </w:t>
      </w:r>
      <w:r w:rsidR="00084311">
        <w:t>the majority</w:t>
      </w:r>
      <w:r w:rsidR="004C1692">
        <w:t xml:space="preserve"> </w:t>
      </w:r>
      <w:r w:rsidR="00084311">
        <w:fldChar w:fldCharType="begin"/>
      </w:r>
      <w:r w:rsidR="00C15A1E">
        <w:instrText xml:space="preserve"> ADDIN EN.CITE &lt;EndNote&gt;&lt;Cite&gt;&lt;Author&gt;Wilkerson&lt;/Author&gt;&lt;Year&gt;2016&lt;/Year&gt;&lt;RecNum&gt;15&lt;/RecNum&gt;&lt;DisplayText&gt;[36]&lt;/DisplayText&gt;&lt;record&gt;&lt;rec-number&gt;15&lt;/rec-number&gt;&lt;foreign-keys&gt;&lt;key app="EN" db-id="azsapf0f7fpe29erp0b5rvxm092tze9se22s" timestamp="1746440036"&gt;15&lt;/key&gt;&lt;/foreign-keys&gt;&lt;ref-type name="Journal Article"&gt;17&lt;/ref-type&gt;&lt;contributors&gt;&lt;authors&gt;&lt;author&gt;Wilkerson, David A&lt;/author&gt;&lt;/authors&gt;&lt;/contributors&gt;&lt;titles&gt;&lt;title&gt;Lurking behavior in online psychosocial discussion forums: theoretical perspectives and implications for practice&lt;/title&gt;&lt;secondary-title&gt;Journal of Technology in Human Services&lt;/secondary-title&gt;&lt;/titles&gt;&lt;periodical&gt;&lt;full-title&gt;Journal of Technology in Human Services&lt;/full-title&gt;&lt;/periodical&gt;&lt;pages&gt;256-266&lt;/pages&gt;&lt;volume&gt;34&lt;/volume&gt;&lt;number&gt;3&lt;/number&gt;&lt;dates&gt;&lt;year&gt;2016&lt;/year&gt;&lt;/dates&gt;&lt;isbn&gt;1522-8835&lt;/isbn&gt;&lt;urls&gt;&lt;/urls&gt;&lt;/record&gt;&lt;/Cite&gt;&lt;/EndNote&gt;</w:instrText>
      </w:r>
      <w:r w:rsidR="00084311">
        <w:fldChar w:fldCharType="separate"/>
      </w:r>
      <w:r w:rsidR="00C15A1E">
        <w:rPr>
          <w:noProof/>
        </w:rPr>
        <w:t>[36]</w:t>
      </w:r>
      <w:r w:rsidR="00084311">
        <w:fldChar w:fldCharType="end"/>
      </w:r>
      <w:r w:rsidR="00452D63">
        <w:t>)</w:t>
      </w:r>
      <w:r w:rsidR="00DA5BD3">
        <w:t xml:space="preserve"> </w:t>
      </w:r>
      <w:r w:rsidR="00084311">
        <w:t xml:space="preserve">and due to ethical concerns around the use of forum data for research, we have focussed only on posts from individuals freely consenting, limiting our analysis to only two forums. </w:t>
      </w:r>
    </w:p>
    <w:p w:rsidR="009A3BBF" w:rsidP="00991466" w:rsidRDefault="009A3BBF" w14:paraId="2E8F0E40" w14:textId="59A155A4"/>
    <w:p w:rsidR="00084311" w:rsidP="00084311" w:rsidRDefault="00084311" w14:paraId="7C9BDEEB" w14:textId="2C5FB5E1"/>
    <w:p w:rsidRPr="00751AC1" w:rsidR="00084311" w:rsidP="00C67B1D" w:rsidRDefault="00084311" w14:paraId="02C3E778" w14:textId="77777777">
      <w:pPr>
        <w:pStyle w:val="Heading3"/>
      </w:pPr>
      <w:r w:rsidRPr="00751AC1">
        <w:t xml:space="preserve">Conclusion </w:t>
      </w:r>
    </w:p>
    <w:p w:rsidR="00295A79" w:rsidP="00295A79" w:rsidRDefault="00084311" w14:paraId="689D670C" w14:textId="0A6EF391">
      <w:r w:rsidRPr="00B57646">
        <w:t>Online peer ment</w:t>
      </w:r>
      <w:r>
        <w:t>al</w:t>
      </w:r>
      <w:r w:rsidRPr="00B57646">
        <w:t xml:space="preserve"> health forums</w:t>
      </w:r>
      <w:r>
        <w:t xml:space="preserve"> that are easy to navigate, make users feel safe to post and are supported by well-trained moderators, can help people find new ways to make sense of their mental health challenges, improve self-efficacy, enhance connection and increase mental wellbeing. Forums offer inexpensive and inclusive ways to effectively support mental health for many people who have limited access to other forms of help.  </w:t>
      </w:r>
      <w:r w:rsidR="001F3A1B">
        <w:t xml:space="preserve">Findings are being used to inform codesign of an Online Moderator Toolkit, and Design Guidelines for online forums. </w:t>
      </w:r>
      <w:r w:rsidR="00295A79">
        <w:t xml:space="preserve">Further research is needed to </w:t>
      </w:r>
      <w:r w:rsidR="005D1EEE">
        <w:t>tes</w:t>
      </w:r>
      <w:r w:rsidR="00454534">
        <w:t>t</w:t>
      </w:r>
      <w:r w:rsidR="00B26ADD">
        <w:t>:</w:t>
      </w:r>
      <w:r w:rsidR="005D1EEE">
        <w:t xml:space="preserve"> if these </w:t>
      </w:r>
      <w:r w:rsidR="00735EC6">
        <w:t xml:space="preserve">tools </w:t>
      </w:r>
      <w:r w:rsidR="005D1EEE">
        <w:t xml:space="preserve">can enhance the positive impacts and </w:t>
      </w:r>
      <w:r w:rsidR="00735EC6">
        <w:t>mitigate against any negative impacts</w:t>
      </w:r>
      <w:r w:rsidR="007B3640">
        <w:t>;</w:t>
      </w:r>
      <w:r w:rsidR="00D85D47">
        <w:t xml:space="preserve"> </w:t>
      </w:r>
      <w:r w:rsidR="00C77E9B">
        <w:t>what further adaptations can</w:t>
      </w:r>
      <w:r w:rsidR="00D85D47">
        <w:t xml:space="preserve"> increase accessibility and use by under-served communities such as people from ethnic minority groups; </w:t>
      </w:r>
      <w:r w:rsidR="00277006">
        <w:t xml:space="preserve">and how emerging use of Artificial Intelligence might change </w:t>
      </w:r>
      <w:r w:rsidR="00374837">
        <w:t xml:space="preserve">how forums work. </w:t>
      </w:r>
    </w:p>
    <w:p w:rsidR="00084311" w:rsidP="00084311" w:rsidRDefault="00084311" w14:paraId="30939114" w14:textId="79872B45"/>
    <w:p w:rsidRPr="00546B27" w:rsidR="00546B27" w:rsidP="00C67B1D" w:rsidRDefault="00546B27" w14:paraId="4021B0A7" w14:textId="77777777">
      <w:pPr>
        <w:pStyle w:val="Heading2"/>
      </w:pPr>
      <w:r w:rsidRPr="00546B27">
        <w:t>Acknowledgements</w:t>
      </w:r>
      <w:r w:rsidRPr="00546B27">
        <w:rPr>
          <w:rFonts w:ascii="Arial" w:hAnsi="Arial" w:cs="Arial"/>
        </w:rPr>
        <w:t> </w:t>
      </w:r>
      <w:r w:rsidRPr="00546B27">
        <w:t> </w:t>
      </w:r>
    </w:p>
    <w:p w:rsidRPr="00546B27" w:rsidR="00546B27" w:rsidP="00C67B1D" w:rsidRDefault="00546B27" w14:paraId="6782CCAF" w14:textId="77777777">
      <w:pPr>
        <w:pStyle w:val="Heading3"/>
      </w:pPr>
      <w:r w:rsidRPr="00546B27">
        <w:t>Funding Statement</w:t>
      </w:r>
      <w:r w:rsidRPr="00546B27">
        <w:rPr>
          <w:rFonts w:ascii="Arial" w:hAnsi="Arial" w:cs="Arial"/>
        </w:rPr>
        <w:t>  </w:t>
      </w:r>
      <w:r w:rsidRPr="00546B27">
        <w:t> </w:t>
      </w:r>
    </w:p>
    <w:p w:rsidR="00546B27" w:rsidP="00546B27" w:rsidRDefault="00546B27" w14:paraId="1FF3437F" w14:textId="77777777">
      <w:r w:rsidRPr="00546B27">
        <w:t>This study is funded by the NIHR Health and Social Care Delivery Research (HS&amp;DR) (NIHR134035). The views expressed are those of the author(s) and not necessarily those of the NIHR or the Department of Health and Social Care. The study is hosted by Berkshire Healthcare NHS Foundation Trust. The Sponsor is Lancaster University. Additional support comes from the NIHR Clinical Research Network, NIHR North-West Coast Applied Research Collaboration (ARC), and Oxford Allied Health Sciences Network (AHSN).</w:t>
      </w:r>
      <w:r w:rsidRPr="00546B27">
        <w:rPr>
          <w:rFonts w:ascii="Arial" w:hAnsi="Arial" w:cs="Arial"/>
        </w:rPr>
        <w:t>   </w:t>
      </w:r>
      <w:r w:rsidRPr="00546B27">
        <w:t> </w:t>
      </w:r>
    </w:p>
    <w:p w:rsidRPr="00763B46" w:rsidR="00F9095E" w:rsidP="00F9095E" w:rsidRDefault="00AA134B" w14:paraId="7947273B" w14:textId="77777777">
      <w:r w:rsidRPr="00F5278D">
        <w:t xml:space="preserve">We would like to acknowledge the valuable contribution of all the </w:t>
      </w:r>
      <w:r w:rsidR="00101CF1">
        <w:t xml:space="preserve">forum </w:t>
      </w:r>
      <w:r w:rsidRPr="00F5278D">
        <w:t>collaborators and participants in the iPOF study, without whom this work would not have been possible.</w:t>
      </w:r>
      <w:r w:rsidR="00101CF1">
        <w:t xml:space="preserve"> T</w:t>
      </w:r>
      <w:r w:rsidR="00E75265">
        <w:t>hey are anonymised to protect anonymity</w:t>
      </w:r>
      <w:r w:rsidR="008A0932">
        <w:t>.</w:t>
      </w:r>
      <w:r w:rsidR="00D14C09">
        <w:t xml:space="preserve"> </w:t>
      </w:r>
      <w:r w:rsidRPr="00763B46" w:rsidR="00F9095E">
        <w:t>No AI was</w:t>
      </w:r>
      <w:r w:rsidR="00F9095E">
        <w:t xml:space="preserve"> used in any portion of the manuscript writing. </w:t>
      </w:r>
    </w:p>
    <w:p w:rsidRPr="00973F19" w:rsidR="00DB0334" w:rsidP="00973F19" w:rsidRDefault="00DB0334" w14:paraId="5032C3AF" w14:textId="3DEB5AE2">
      <w:pPr>
        <w:pStyle w:val="Heading3"/>
      </w:pPr>
      <w:r w:rsidR="00DB0334">
        <w:rPr/>
        <w:t xml:space="preserve">Data </w:t>
      </w:r>
      <w:r w:rsidR="12B2C6AE">
        <w:rPr/>
        <w:t>Availability</w:t>
      </w:r>
    </w:p>
    <w:p w:rsidRPr="00130ECC" w:rsidR="00DB0334" w:rsidP="00973F19" w:rsidRDefault="00DB0334" w14:paraId="6B6B0979" w14:textId="5CDA5413">
      <w:r w:rsidRPr="00973F19">
        <w:t xml:space="preserve">The survey data analysed for this study are available at Lancaster University Data Repository </w:t>
      </w:r>
      <w:r w:rsidRPr="00973F19" w:rsidR="003107D5">
        <w:fldChar w:fldCharType="begin"/>
      </w:r>
      <w:r w:rsidR="00C90EA1">
        <w:instrText xml:space="preserve"> ADDIN EN.CITE &lt;EndNote&gt;&lt;Cite&gt;&lt;Author&gt;Lobban&lt;/Author&gt;&lt;Year&gt;2025&lt;/Year&gt;&lt;RecNum&gt;102&lt;/RecNum&gt;&lt;DisplayText&gt;[37]&lt;/DisplayText&gt;&lt;record&gt;&lt;rec-number&gt;102&lt;/rec-number&gt;&lt;foreign-keys&gt;&lt;key app="EN" db-id="azsapf0f7fpe29erp0b5rvxm092tze9se22s" timestamp="1754927726"&gt;102&lt;/key&gt;&lt;/foreign-keys&gt;&lt;ref-type name="Web Page"&gt;12&lt;/ref-type&gt;&lt;contributors&gt;&lt;authors&gt;&lt;author&gt;Lobban, Fiona&lt;/author&gt;&lt;/authors&gt;&lt;/contributors&gt;&lt;titles&gt;&lt;title&gt;iPOF Survey Data&lt;/title&gt;&lt;/titles&gt;&lt;volume&gt;2025&lt;/volume&gt;&lt;number&gt;13/08/2025&lt;/number&gt;&lt;dates&gt;&lt;year&gt;2025&lt;/year&gt;&lt;/dates&gt;&lt;pub-location&gt;Lancaster University&lt;/pub-location&gt;&lt;urls&gt;&lt;related-urls&gt;&lt;url&gt;https://www.research.lancs.ac.uk/portal/en/datasets/improving-peer-online-forums-ipof-survey-data(20a026b5-f591-4e66-8ee5-5e213aedeb37).html&lt;/url&gt;&lt;/related-urls&gt;&lt;/urls&gt;&lt;electronic-resource-num&gt;https://doi.org/10.17635/lancaster/researchdata/714&lt;/electronic-resource-num&gt;&lt;access-date&gt;NA&lt;/access-date&gt;&lt;/record&gt;&lt;/Cite&gt;&lt;/EndNote&gt;</w:instrText>
      </w:r>
      <w:r w:rsidRPr="00973F19" w:rsidR="003107D5">
        <w:fldChar w:fldCharType="separate"/>
      </w:r>
      <w:r w:rsidR="00C15A1E">
        <w:rPr>
          <w:noProof/>
        </w:rPr>
        <w:t>[37]</w:t>
      </w:r>
      <w:r w:rsidRPr="00973F19" w:rsidR="003107D5">
        <w:fldChar w:fldCharType="end"/>
      </w:r>
      <w:r w:rsidRPr="00973F19">
        <w:t>. The interview and forum datasets are not publicly available due to increased risk of personal identification but are available from the corresponding author on reasonable request.</w:t>
      </w:r>
    </w:p>
    <w:p w:rsidRPr="00546B27" w:rsidR="00546B27" w:rsidP="00C5084F" w:rsidRDefault="00546B27" w14:paraId="7339EF02" w14:textId="77777777">
      <w:pPr>
        <w:pStyle w:val="Heading3"/>
      </w:pPr>
      <w:r w:rsidRPr="00546B27">
        <w:t>Conflicts of Interest</w:t>
      </w:r>
      <w:r w:rsidRPr="00546B27">
        <w:rPr>
          <w:rFonts w:ascii="Arial" w:hAnsi="Arial" w:cs="Arial"/>
        </w:rPr>
        <w:t> </w:t>
      </w:r>
      <w:r w:rsidRPr="00546B27">
        <w:t> </w:t>
      </w:r>
    </w:p>
    <w:p w:rsidRPr="00546B27" w:rsidR="00546B27" w:rsidP="00546B27" w:rsidRDefault="00546B27" w14:paraId="10932122" w14:textId="77777777">
      <w:r w:rsidRPr="00546B27">
        <w:t>None declared </w:t>
      </w:r>
    </w:p>
    <w:p w:rsidRPr="00546B27" w:rsidR="00546B27" w:rsidP="00C5084F" w:rsidRDefault="00546B27" w14:paraId="776ABD23" w14:textId="77777777">
      <w:pPr>
        <w:pStyle w:val="Heading3"/>
      </w:pPr>
      <w:r w:rsidRPr="00546B27">
        <w:t>Abbreviations</w:t>
      </w:r>
      <w:r w:rsidRPr="00546B27">
        <w:rPr>
          <w:rFonts w:ascii="Arial" w:hAnsi="Arial" w:cs="Arial"/>
        </w:rPr>
        <w:t> </w:t>
      </w:r>
      <w:r w:rsidRPr="00546B27">
        <w:t> </w:t>
      </w:r>
    </w:p>
    <w:p w:rsidRPr="00546B27" w:rsidR="00546B27" w:rsidP="00546B27" w:rsidRDefault="00546B27" w14:paraId="54E6D2DD" w14:textId="77777777">
      <w:r w:rsidRPr="00546B27">
        <w:rPr>
          <w:b/>
          <w:bCs/>
        </w:rPr>
        <w:t>iPOF</w:t>
      </w:r>
      <w:r w:rsidRPr="00546B27">
        <w:t>: improving peer online forums </w:t>
      </w:r>
    </w:p>
    <w:p w:rsidRPr="00546B27" w:rsidR="00546B27" w:rsidP="00546B27" w:rsidRDefault="00546B27" w14:paraId="36343889" w14:textId="77777777">
      <w:r w:rsidRPr="00546B27">
        <w:rPr>
          <w:b/>
          <w:bCs/>
        </w:rPr>
        <w:t>NIHR</w:t>
      </w:r>
      <w:r w:rsidRPr="00546B27">
        <w:t>: National Institute for Health and Care Research </w:t>
      </w:r>
    </w:p>
    <w:p w:rsidR="00084311" w:rsidP="00084311" w:rsidRDefault="00084311" w14:paraId="283185BC" w14:textId="77777777"/>
    <w:p w:rsidRPr="00B57646" w:rsidR="00E158D5" w:rsidP="00E158D5" w:rsidRDefault="00E158D5" w14:paraId="1A6BF60A" w14:textId="42AC2A90">
      <w:pPr>
        <w:pStyle w:val="Heading2"/>
      </w:pPr>
      <w:r>
        <w:t>References</w:t>
      </w:r>
    </w:p>
    <w:p w:rsidRPr="00C15A1E" w:rsidR="00C15A1E" w:rsidP="00C15A1E" w:rsidRDefault="00A32825" w14:paraId="7B65CABB" w14:textId="77777777">
      <w:pPr>
        <w:pStyle w:val="EndNoteBibliography"/>
        <w:spacing w:after="0"/>
      </w:pPr>
      <w:r>
        <w:rPr>
          <w:i/>
          <w:iCs/>
        </w:rPr>
        <w:fldChar w:fldCharType="begin"/>
      </w:r>
      <w:r>
        <w:rPr>
          <w:i/>
          <w:iCs/>
        </w:rPr>
        <w:instrText xml:space="preserve"> ADDIN EN.REFLIST </w:instrText>
      </w:r>
      <w:r>
        <w:rPr>
          <w:i/>
          <w:iCs/>
        </w:rPr>
        <w:fldChar w:fldCharType="separate"/>
      </w:r>
      <w:r w:rsidRPr="00C15A1E" w:rsidR="00C15A1E">
        <w:t>1.</w:t>
      </w:r>
      <w:r w:rsidRPr="00C15A1E" w:rsidR="00C15A1E">
        <w:tab/>
      </w:r>
      <w:r w:rsidRPr="00C15A1E" w:rsidR="00C15A1E">
        <w:t>Organization WH. Comprehensive mental health action plan 2013–2020. Geneva: World Health Organization. 2013;48.</w:t>
      </w:r>
    </w:p>
    <w:p w:rsidRPr="00C15A1E" w:rsidR="00C15A1E" w:rsidP="00C15A1E" w:rsidRDefault="00C15A1E" w14:paraId="6D3327CA" w14:textId="77777777">
      <w:pPr>
        <w:pStyle w:val="EndNoteBibliography"/>
        <w:spacing w:after="0"/>
      </w:pPr>
      <w:r w:rsidRPr="00C15A1E">
        <w:t>2.</w:t>
      </w:r>
      <w:r w:rsidRPr="00C15A1E">
        <w:tab/>
      </w:r>
      <w:r w:rsidRPr="00C15A1E">
        <w:t>O'Grady L, Bender J, Urowitz S, Wiljer D, Jadad AR. Promoting and participating in online health forums: a guide to facilitation and evaluation for health professionals. Journal of Communication in Healthcare. 2010;3(3-4):246-57.</w:t>
      </w:r>
    </w:p>
    <w:p w:rsidRPr="00C15A1E" w:rsidR="00C15A1E" w:rsidP="00C15A1E" w:rsidRDefault="00C15A1E" w14:paraId="26808E49" w14:textId="77777777">
      <w:pPr>
        <w:pStyle w:val="EndNoteBibliography"/>
        <w:spacing w:after="0"/>
      </w:pPr>
      <w:r w:rsidRPr="00C15A1E">
        <w:t>3.</w:t>
      </w:r>
      <w:r w:rsidRPr="00C15A1E">
        <w:tab/>
      </w:r>
      <w:r w:rsidRPr="00C15A1E">
        <w:t>Griffiths KM, Mackinnon AJ, Crisp DA, Christensen H, Bennett K, Farrer L. The effectiveness of an online support group for members of the community with depression: a randomised controlled trial. PloS one. 2012;7(12):e53244.</w:t>
      </w:r>
    </w:p>
    <w:p w:rsidRPr="00C15A1E" w:rsidR="00C15A1E" w:rsidP="00C15A1E" w:rsidRDefault="00C15A1E" w14:paraId="283158FB" w14:textId="77777777">
      <w:pPr>
        <w:pStyle w:val="EndNoteBibliography"/>
        <w:spacing w:after="0"/>
      </w:pPr>
      <w:r w:rsidRPr="00C15A1E">
        <w:t>4.</w:t>
      </w:r>
      <w:r w:rsidRPr="00C15A1E">
        <w:tab/>
      </w:r>
      <w:r w:rsidRPr="00C15A1E">
        <w:t>Marchant A, Hawton K, Stewart A, Montgomery P, Singaravelu V, Lloyd K, et al. A systematic review of the relationship between internet use, self-harm and suicidal behaviour in young people: The good, the bad and the unknown. PloS one. 2017;12(8):e0181722.</w:t>
      </w:r>
    </w:p>
    <w:p w:rsidRPr="00C15A1E" w:rsidR="00C15A1E" w:rsidP="00C15A1E" w:rsidRDefault="00C15A1E" w14:paraId="70B0E8E9" w14:textId="77777777">
      <w:pPr>
        <w:pStyle w:val="EndNoteBibliography"/>
        <w:spacing w:after="0"/>
      </w:pPr>
      <w:r w:rsidRPr="00C15A1E">
        <w:t>5.</w:t>
      </w:r>
      <w:r w:rsidRPr="00C15A1E">
        <w:tab/>
      </w:r>
      <w:r w:rsidRPr="00C15A1E">
        <w:t>Smith-Merry J, Goggin G, Campbell A, McKenzie K, Ridout B, Baylosis C. Social connection and online engagement: insights from interviews with users of a mental health online forum. JMIR mental health. 2019;6(3):e11084.</w:t>
      </w:r>
    </w:p>
    <w:p w:rsidRPr="00C15A1E" w:rsidR="00C15A1E" w:rsidP="00C15A1E" w:rsidRDefault="00C15A1E" w14:paraId="4496D690" w14:textId="77777777">
      <w:pPr>
        <w:pStyle w:val="EndNoteBibliography"/>
        <w:spacing w:after="0"/>
      </w:pPr>
      <w:r w:rsidRPr="00C15A1E">
        <w:t>6.</w:t>
      </w:r>
      <w:r w:rsidRPr="00C15A1E">
        <w:tab/>
      </w:r>
      <w:r w:rsidRPr="00C15A1E">
        <w:t>Dunlop SM, More E, Romer D. Where do youth learn about suicides on the Internet, and what influence does this have on suicidal ideation? Journal of child psychology and psychiatry. 2011;52(10):1073-80.</w:t>
      </w:r>
    </w:p>
    <w:p w:rsidRPr="00C15A1E" w:rsidR="00C15A1E" w:rsidP="00C15A1E" w:rsidRDefault="00C15A1E" w14:paraId="44346C55" w14:textId="77777777">
      <w:pPr>
        <w:pStyle w:val="EndNoteBibliography"/>
        <w:spacing w:after="0"/>
      </w:pPr>
      <w:r w:rsidRPr="00C15A1E">
        <w:t>7.</w:t>
      </w:r>
      <w:r w:rsidRPr="00C15A1E">
        <w:tab/>
      </w:r>
      <w:r w:rsidRPr="00C15A1E">
        <w:t>Moore D, Ayers S. Virtual voices: social support and stigma in postnatal mental illness Internet forums. Psychology, health &amp; medicine. 2017;22(5):546-51.</w:t>
      </w:r>
    </w:p>
    <w:p w:rsidRPr="00C15A1E" w:rsidR="00C15A1E" w:rsidP="00C15A1E" w:rsidRDefault="00C15A1E" w14:paraId="56120F37" w14:textId="77777777">
      <w:pPr>
        <w:pStyle w:val="EndNoteBibliography"/>
        <w:spacing w:after="0"/>
      </w:pPr>
      <w:r w:rsidRPr="00C15A1E">
        <w:t>8.</w:t>
      </w:r>
      <w:r w:rsidRPr="00C15A1E">
        <w:tab/>
      </w:r>
      <w:r w:rsidRPr="00C15A1E">
        <w:t>Rodgers RF, Lowy AS, Halperin DM, Franko DL. A meta</w:t>
      </w:r>
      <w:r w:rsidRPr="00C15A1E">
        <w:rPr>
          <w:rFonts w:ascii="Cambria Math" w:hAnsi="Cambria Math" w:cs="Cambria Math"/>
        </w:rPr>
        <w:t>‐</w:t>
      </w:r>
      <w:r w:rsidRPr="00C15A1E">
        <w:t>analysis examining the influence of pro</w:t>
      </w:r>
      <w:r w:rsidRPr="00C15A1E">
        <w:rPr>
          <w:rFonts w:ascii="Cambria Math" w:hAnsi="Cambria Math" w:cs="Cambria Math"/>
        </w:rPr>
        <w:t>‐</w:t>
      </w:r>
      <w:r w:rsidRPr="00C15A1E">
        <w:t>eating disorder websites on body image and eating pathology. European Eating Disorders Review. 2016;24(1):3-8.</w:t>
      </w:r>
    </w:p>
    <w:p w:rsidRPr="00C15A1E" w:rsidR="00C15A1E" w:rsidP="00C15A1E" w:rsidRDefault="00C15A1E" w14:paraId="2D77CC5A" w14:textId="77777777">
      <w:pPr>
        <w:pStyle w:val="EndNoteBibliography"/>
        <w:spacing w:after="0"/>
      </w:pPr>
      <w:r w:rsidRPr="00C15A1E">
        <w:t>9.</w:t>
      </w:r>
      <w:r w:rsidRPr="00C15A1E">
        <w:tab/>
      </w:r>
      <w:r w:rsidRPr="00C15A1E">
        <w:t>Pawson R, Tilley N. An introduction to scientific realist evaluation. Evaluation for the 21st century: A handbook. 1997;1997:405-18.</w:t>
      </w:r>
    </w:p>
    <w:p w:rsidRPr="00C15A1E" w:rsidR="00C15A1E" w:rsidP="00C15A1E" w:rsidRDefault="00C15A1E" w14:paraId="5C3B9C09" w14:textId="77777777">
      <w:pPr>
        <w:pStyle w:val="EndNoteBibliography"/>
        <w:spacing w:after="0"/>
      </w:pPr>
      <w:r w:rsidRPr="00C15A1E">
        <w:t>10.</w:t>
      </w:r>
      <w:r w:rsidRPr="00C15A1E">
        <w:tab/>
      </w:r>
      <w:r w:rsidRPr="00C15A1E">
        <w:t>Marshall P, Booth M, Coole M, Fothergill L, Glossop Z, Haines J, et al. Understanding the Impacts of Online Mental Health Peer Support Forums: Realist Synthesis. JMIR Mental Health. 2024;11:e55750.</w:t>
      </w:r>
    </w:p>
    <w:p w:rsidRPr="00C15A1E" w:rsidR="00C15A1E" w:rsidP="00C15A1E" w:rsidRDefault="00C15A1E" w14:paraId="53D95803" w14:textId="77777777">
      <w:pPr>
        <w:pStyle w:val="EndNoteBibliography"/>
        <w:spacing w:after="0"/>
      </w:pPr>
      <w:r w:rsidRPr="00C15A1E">
        <w:t>11.</w:t>
      </w:r>
      <w:r w:rsidRPr="00C15A1E">
        <w:tab/>
      </w:r>
      <w:r w:rsidRPr="00C15A1E">
        <w:t>Robinson H, Booth M, Fothergill L, Friedrich C, Glossop Z, Haines J, et al. Understanding the needs of moderators in online mental health forums: a realist synthesis and recommendations for support. JMIR Mental Health. 2024;11:e55750.</w:t>
      </w:r>
    </w:p>
    <w:p w:rsidRPr="00C15A1E" w:rsidR="00C15A1E" w:rsidP="00C15A1E" w:rsidRDefault="00C15A1E" w14:paraId="665E265B" w14:textId="77777777">
      <w:pPr>
        <w:pStyle w:val="EndNoteBibliography"/>
        <w:spacing w:after="0"/>
      </w:pPr>
      <w:r w:rsidRPr="00C15A1E">
        <w:t>12.</w:t>
      </w:r>
      <w:r w:rsidRPr="00C15A1E">
        <w:tab/>
      </w:r>
      <w:r w:rsidRPr="00C15A1E">
        <w:t>Marshall P CN, Glossop Z, Jones S, Meacock R, Rayson P, Robinson R, &amp; Lobban F. . Understanding Safety in Online Mental Health Forums: Realist Evaluation. JMIR Mental Health. 2025. doi: 10.2196/75320.</w:t>
      </w:r>
    </w:p>
    <w:p w:rsidRPr="00C15A1E" w:rsidR="00C15A1E" w:rsidP="00C15A1E" w:rsidRDefault="00C15A1E" w14:paraId="5C2C1B77" w14:textId="77777777">
      <w:pPr>
        <w:pStyle w:val="EndNoteBibliography"/>
        <w:spacing w:after="0"/>
      </w:pPr>
      <w:r w:rsidRPr="00C15A1E">
        <w:t>13.</w:t>
      </w:r>
      <w:r w:rsidRPr="00C15A1E">
        <w:tab/>
      </w:r>
      <w:r w:rsidRPr="00C15A1E">
        <w:t>Cooper RE, Saunders KR, Greenburgh A, Shah P, Appleton R, Machin K, et al. The effectiveness, implementation, and experiences of peer support approaches for mental health: a systematic umbrella review. BMC medicine. 2024;22(1):72.</w:t>
      </w:r>
    </w:p>
    <w:p w:rsidRPr="00C15A1E" w:rsidR="00C15A1E" w:rsidP="00C15A1E" w:rsidRDefault="00C15A1E" w14:paraId="1671ADB5" w14:textId="77777777">
      <w:pPr>
        <w:pStyle w:val="EndNoteBibliography"/>
        <w:spacing w:after="0"/>
      </w:pPr>
      <w:r w:rsidRPr="00C15A1E">
        <w:t>14.</w:t>
      </w:r>
      <w:r w:rsidRPr="00C15A1E">
        <w:tab/>
      </w:r>
      <w:r w:rsidRPr="00C15A1E">
        <w:t>Farber GK, Gage S, Kemmer D, White R. Common measures in mental health: a joint initiative by funders and journals. The Lancet Psychiatry. 2023;10(6):465-70.</w:t>
      </w:r>
    </w:p>
    <w:p w:rsidRPr="00C15A1E" w:rsidR="00C15A1E" w:rsidP="00C15A1E" w:rsidRDefault="00C15A1E" w14:paraId="00354C7B" w14:textId="77777777">
      <w:pPr>
        <w:pStyle w:val="EndNoteBibliography"/>
        <w:spacing w:after="0"/>
      </w:pPr>
      <w:r w:rsidRPr="00C15A1E">
        <w:t>15.</w:t>
      </w:r>
      <w:r w:rsidRPr="00C15A1E">
        <w:tab/>
      </w:r>
      <w:r w:rsidRPr="00C15A1E">
        <w:t>Spitzer RL, Kroenke K, Williams JB, Löwe B. A brief measure for assessing generalized anxiety disorder: the GAD-7. Archives of internal medicine. 2006;166(10):1092-7.</w:t>
      </w:r>
    </w:p>
    <w:p w:rsidRPr="00C15A1E" w:rsidR="00C15A1E" w:rsidP="00C15A1E" w:rsidRDefault="00C15A1E" w14:paraId="3D2DC233" w14:textId="77777777">
      <w:pPr>
        <w:pStyle w:val="EndNoteBibliography"/>
        <w:spacing w:after="0"/>
      </w:pPr>
      <w:r w:rsidRPr="00C15A1E">
        <w:t>16.</w:t>
      </w:r>
      <w:r w:rsidRPr="00C15A1E">
        <w:tab/>
      </w:r>
      <w:r w:rsidRPr="00C15A1E">
        <w:t>Kroenke K, Spitzer RL, Williams JB. The PHQ</w:t>
      </w:r>
      <w:r w:rsidRPr="00C15A1E">
        <w:rPr>
          <w:rFonts w:ascii="Cambria Math" w:hAnsi="Cambria Math" w:cs="Cambria Math"/>
        </w:rPr>
        <w:t>‐</w:t>
      </w:r>
      <w:r w:rsidRPr="00C15A1E">
        <w:t>9: validity of a brief depression severity measure. Journal of general internal medicine. 2001;16(9):606-13.</w:t>
      </w:r>
    </w:p>
    <w:p w:rsidRPr="00C15A1E" w:rsidR="00C15A1E" w:rsidP="00C15A1E" w:rsidRDefault="00C15A1E" w14:paraId="58D6AFFB" w14:textId="42733012">
      <w:pPr>
        <w:pStyle w:val="EndNoteBibliography"/>
        <w:spacing w:after="0"/>
      </w:pPr>
      <w:r w:rsidRPr="00C15A1E">
        <w:t>17.</w:t>
      </w:r>
      <w:r w:rsidRPr="00C15A1E">
        <w:tab/>
      </w:r>
      <w:r w:rsidRPr="00C15A1E">
        <w:t xml:space="preserve">NHS Talking Therapies for Anxiety and Depression. NHS England2024 [23/04/2025]; Available from: </w:t>
      </w:r>
      <w:hyperlink w:history="1" r:id="rId24">
        <w:r w:rsidRPr="00C15A1E">
          <w:rPr>
            <w:rStyle w:val="Hyperlink"/>
          </w:rPr>
          <w:t>https://app.powerbi.com/view?r=eyJrIjoiNDdmMWZkMTYtN2I5Ni00MTFkLWFkYjMtNDgwNjFhY2ZkNzJhIiwidCI6IjM3YzM1NGIyLTg1YjAtNDdmNS1iMjIyLTA3YjQ4ZDc3NGVlMyJ9</w:t>
        </w:r>
      </w:hyperlink>
      <w:r w:rsidRPr="00C15A1E">
        <w:t xml:space="preserve"> </w:t>
      </w:r>
    </w:p>
    <w:p w:rsidRPr="00C15A1E" w:rsidR="00C15A1E" w:rsidP="00C15A1E" w:rsidRDefault="00C15A1E" w14:paraId="0B6C9D08" w14:textId="77777777">
      <w:pPr>
        <w:pStyle w:val="EndNoteBibliography"/>
        <w:spacing w:after="0"/>
      </w:pPr>
      <w:r w:rsidRPr="00C15A1E">
        <w:t>18.</w:t>
      </w:r>
      <w:r w:rsidRPr="00C15A1E">
        <w:tab/>
      </w:r>
      <w:r w:rsidRPr="00C15A1E">
        <w:t>Lobban F, Coole M, Donaldson E, Glossop Z, Haines J, Johnston R, et al. Improving Peer Online Forums (iPOF): protocol for a realist evaluation of peer online mental health forums to inform practice and policy. BMJ open. 2023;13(7):e075142.</w:t>
      </w:r>
    </w:p>
    <w:p w:rsidRPr="00C15A1E" w:rsidR="00C15A1E" w:rsidP="00C15A1E" w:rsidRDefault="00C15A1E" w14:paraId="4D8D10F8" w14:textId="77777777">
      <w:pPr>
        <w:pStyle w:val="EndNoteBibliography"/>
        <w:spacing w:after="0"/>
      </w:pPr>
      <w:r w:rsidRPr="00C15A1E">
        <w:t>19.</w:t>
      </w:r>
      <w:r w:rsidRPr="00C15A1E">
        <w:tab/>
      </w:r>
      <w:r w:rsidRPr="00C15A1E">
        <w:t>Wong G, Westhorp G, Manzano A, Greenhalgh J, Jagosh J, Greenhalgh T. RAMESES II reporting standards for realist evaluations. BMC medicine. 2016;14:96.</w:t>
      </w:r>
    </w:p>
    <w:p w:rsidRPr="00C15A1E" w:rsidR="00C15A1E" w:rsidP="00C15A1E" w:rsidRDefault="00C15A1E" w14:paraId="19FDD772" w14:textId="77777777">
      <w:pPr>
        <w:pStyle w:val="EndNoteBibliography"/>
        <w:spacing w:after="0"/>
      </w:pPr>
      <w:r w:rsidRPr="00C15A1E">
        <w:t>20.</w:t>
      </w:r>
      <w:r w:rsidRPr="00C15A1E">
        <w:tab/>
      </w:r>
      <w:r w:rsidRPr="00C15A1E">
        <w:t>Dalkin SM, Greenhalgh J, Jones D, Cunningham B, Lhussier M. What’s in a mechanism? Development of a key concept in realist evaluation. Implementation science. 2015;10:1-7.</w:t>
      </w:r>
    </w:p>
    <w:p w:rsidRPr="00C15A1E" w:rsidR="00C15A1E" w:rsidP="00C15A1E" w:rsidRDefault="00C15A1E" w14:paraId="19C4F2FC" w14:textId="77777777">
      <w:pPr>
        <w:pStyle w:val="EndNoteBibliography"/>
        <w:spacing w:after="0"/>
      </w:pPr>
      <w:r w:rsidRPr="00C15A1E">
        <w:t>21.</w:t>
      </w:r>
      <w:r w:rsidRPr="00C15A1E">
        <w:tab/>
      </w:r>
      <w:r w:rsidRPr="00C15A1E">
        <w:t>Westhorp G, Feeny S. Using surveys in realist evaluation. Evaluation Journal of Australasia. 2024:1035719X241292083.</w:t>
      </w:r>
    </w:p>
    <w:p w:rsidRPr="00C15A1E" w:rsidR="00C15A1E" w:rsidP="00C15A1E" w:rsidRDefault="00C15A1E" w14:paraId="64607550" w14:textId="77777777">
      <w:pPr>
        <w:pStyle w:val="EndNoteBibliography"/>
        <w:spacing w:after="0"/>
      </w:pPr>
      <w:r w:rsidRPr="00C15A1E">
        <w:t>22.</w:t>
      </w:r>
      <w:r w:rsidRPr="00C15A1E">
        <w:tab/>
      </w:r>
      <w:r w:rsidRPr="00C15A1E">
        <w:t>Duncan TE, Duncan SC. The ABC’s of LGM: An introductory guide to latent variable growth curve modeling. Social and personality psychology compass. 2009;3(6):979-91.</w:t>
      </w:r>
    </w:p>
    <w:p w:rsidRPr="00C15A1E" w:rsidR="00C15A1E" w:rsidP="00C15A1E" w:rsidRDefault="00C15A1E" w14:paraId="2BAAEECE" w14:textId="77777777">
      <w:pPr>
        <w:pStyle w:val="EndNoteBibliography"/>
        <w:spacing w:after="0"/>
      </w:pPr>
      <w:r w:rsidRPr="00C15A1E">
        <w:t>23.</w:t>
      </w:r>
      <w:r w:rsidRPr="00C15A1E">
        <w:tab/>
      </w:r>
      <w:r w:rsidRPr="00C15A1E">
        <w:t>Manzano A. The craft of interviewing in realist evaluation. Evaluation. 2016;22(3):342-60.</w:t>
      </w:r>
    </w:p>
    <w:p w:rsidRPr="00C15A1E" w:rsidR="00C15A1E" w:rsidP="00C15A1E" w:rsidRDefault="00C15A1E" w14:paraId="7F5E2CE7" w14:textId="77777777">
      <w:pPr>
        <w:pStyle w:val="EndNoteBibliography"/>
        <w:spacing w:after="0"/>
      </w:pPr>
      <w:r w:rsidRPr="00C15A1E">
        <w:t>24.</w:t>
      </w:r>
      <w:r w:rsidRPr="00C15A1E">
        <w:tab/>
      </w:r>
      <w:r w:rsidRPr="00C15A1E">
        <w:t>Rayson;  Heather Robinson;  Elena Semino;  John Vidler FLNCZGJHGHCHRJSJCLKMPMTRP. Evaluating peer online forums to support health: ethical and practical challenges. Journal of Medical Internet Research. 2025. doi: 10.2196/preprints.73427.</w:t>
      </w:r>
    </w:p>
    <w:p w:rsidRPr="00C15A1E" w:rsidR="00C15A1E" w:rsidP="00C15A1E" w:rsidRDefault="00C15A1E" w14:paraId="788E17EC" w14:textId="32D06E3F">
      <w:pPr>
        <w:pStyle w:val="EndNoteBibliography"/>
        <w:spacing w:after="0"/>
      </w:pPr>
      <w:r w:rsidRPr="00C15A1E">
        <w:t>25.</w:t>
      </w:r>
      <w:r w:rsidRPr="00C15A1E">
        <w:tab/>
      </w:r>
      <w:r w:rsidRPr="00C15A1E">
        <w:t xml:space="preserve">Lobban F. Ethics Framework. Lancaster University; 2023 [cited 2025]; Available from: </w:t>
      </w:r>
      <w:hyperlink w:history="1" r:id="rId25">
        <w:r w:rsidRPr="00C15A1E">
          <w:rPr>
            <w:rStyle w:val="Hyperlink"/>
          </w:rPr>
          <w:t>https://www.lancaster.ac.uk/health-and-medicine/research/spectrum/research/ipof/ethics-framework/</w:t>
        </w:r>
      </w:hyperlink>
      <w:r w:rsidRPr="00C15A1E">
        <w:t>.</w:t>
      </w:r>
    </w:p>
    <w:p w:rsidRPr="00C15A1E" w:rsidR="00C15A1E" w:rsidP="00C15A1E" w:rsidRDefault="00C15A1E" w14:paraId="3B449970" w14:textId="77777777">
      <w:pPr>
        <w:pStyle w:val="EndNoteBibliography"/>
        <w:spacing w:after="0"/>
      </w:pPr>
      <w:r w:rsidRPr="00C15A1E">
        <w:t>26.</w:t>
      </w:r>
      <w:r w:rsidRPr="00C15A1E">
        <w:tab/>
      </w:r>
      <w:r w:rsidRPr="00C15A1E">
        <w:t>Yan Z, Wang T, Chen Y, Zhang H. Knowledge sharing in online health communities: A social exchange theory perspective. Information &amp; management. 2016;53(5):643-53.</w:t>
      </w:r>
    </w:p>
    <w:p w:rsidRPr="00C15A1E" w:rsidR="00C15A1E" w:rsidP="00C15A1E" w:rsidRDefault="00C15A1E" w14:paraId="31A2121E" w14:textId="77777777">
      <w:pPr>
        <w:pStyle w:val="EndNoteBibliography"/>
        <w:spacing w:after="0"/>
      </w:pPr>
      <w:r w:rsidRPr="00C15A1E">
        <w:t>27.</w:t>
      </w:r>
      <w:r w:rsidRPr="00C15A1E">
        <w:tab/>
      </w:r>
      <w:r w:rsidRPr="00C15A1E">
        <w:t>Tonteri L, Kosonen M, Ellonen H-K, Tarkiainen A. Antecedents of an experienced sense of virtual community. Computers in Human Behavior. 2011;27(6):2215-23.</w:t>
      </w:r>
    </w:p>
    <w:p w:rsidRPr="00C15A1E" w:rsidR="00C15A1E" w:rsidP="00C15A1E" w:rsidRDefault="00C15A1E" w14:paraId="11581B1A" w14:textId="77777777">
      <w:pPr>
        <w:pStyle w:val="EndNoteBibliography"/>
        <w:spacing w:after="0"/>
      </w:pPr>
      <w:r w:rsidRPr="00C15A1E">
        <w:t>28.</w:t>
      </w:r>
      <w:r w:rsidRPr="00C15A1E">
        <w:tab/>
      </w:r>
      <w:r w:rsidRPr="00C15A1E">
        <w:t>Motillon-Toudic C, Walter M, Séguin M, Carrier J-D, Berrouiguet S, Lemey C. Social isolation and suicide risk: Literature review and perspectives. European psychiatry. 2022;65(1):e65.</w:t>
      </w:r>
    </w:p>
    <w:p w:rsidRPr="00C15A1E" w:rsidR="00C15A1E" w:rsidP="00C15A1E" w:rsidRDefault="00C15A1E" w14:paraId="3C497E4D" w14:textId="77777777">
      <w:pPr>
        <w:pStyle w:val="EndNoteBibliography"/>
        <w:spacing w:after="0"/>
      </w:pPr>
      <w:r w:rsidRPr="00C15A1E">
        <w:t>29.</w:t>
      </w:r>
      <w:r w:rsidRPr="00C15A1E">
        <w:tab/>
      </w:r>
      <w:r w:rsidRPr="00C15A1E">
        <w:t>Chen Z, Zhang J, Zhang T, Zhang F, Liu Y, Ma Y, et al. The relationship between early adolescent bullying victimization and suicidal ideation: the longitudinal mediating role of self-efficacy. BMC Public Health. 2025;25(1):1000.</w:t>
      </w:r>
    </w:p>
    <w:p w:rsidRPr="00C15A1E" w:rsidR="00C15A1E" w:rsidP="00C15A1E" w:rsidRDefault="00C15A1E" w14:paraId="20304D31" w14:textId="7352FC63">
      <w:pPr>
        <w:pStyle w:val="EndNoteBibliography"/>
        <w:spacing w:after="0"/>
      </w:pPr>
      <w:r w:rsidRPr="00C15A1E">
        <w:t>30.</w:t>
      </w:r>
      <w:r w:rsidRPr="00C15A1E">
        <w:tab/>
      </w:r>
      <w:r w:rsidRPr="00C15A1E">
        <w:t xml:space="preserve">NHS. Supported self-management.  [09/05/2025]; Available from: </w:t>
      </w:r>
      <w:hyperlink w:history="1" r:id="rId26">
        <w:r w:rsidRPr="00C15A1E">
          <w:rPr>
            <w:rStyle w:val="Hyperlink"/>
          </w:rPr>
          <w:t>https://www.england.nhs.uk/personalisedcare/supported-self-management/</w:t>
        </w:r>
      </w:hyperlink>
      <w:r w:rsidRPr="00C15A1E">
        <w:t>.</w:t>
      </w:r>
    </w:p>
    <w:p w:rsidRPr="00C15A1E" w:rsidR="00C15A1E" w:rsidP="00C15A1E" w:rsidRDefault="00C15A1E" w14:paraId="50927DC1" w14:textId="3FF89A42">
      <w:pPr>
        <w:pStyle w:val="EndNoteBibliography"/>
        <w:spacing w:after="0"/>
      </w:pPr>
      <w:r w:rsidRPr="00C15A1E">
        <w:t>31.</w:t>
      </w:r>
      <w:r w:rsidRPr="00C15A1E">
        <w:tab/>
      </w:r>
      <w:r w:rsidRPr="00C15A1E">
        <w:t xml:space="preserve">NHS. The NHS Long Term Plan. 2019 [09/05/2025]; Available from: </w:t>
      </w:r>
      <w:hyperlink w:history="1" r:id="rId27">
        <w:r w:rsidRPr="00C15A1E">
          <w:rPr>
            <w:rStyle w:val="Hyperlink"/>
          </w:rPr>
          <w:t>https://www.longtermplan.nhs.uk/wp-content/uploads/2019/08/nhs-long-term-plan-version-1.2.pdf</w:t>
        </w:r>
      </w:hyperlink>
      <w:r w:rsidRPr="00C15A1E">
        <w:t>.</w:t>
      </w:r>
    </w:p>
    <w:p w:rsidRPr="00C15A1E" w:rsidR="00C15A1E" w:rsidP="00C15A1E" w:rsidRDefault="00C15A1E" w14:paraId="5C3AB862" w14:textId="77777777">
      <w:pPr>
        <w:pStyle w:val="EndNoteBibliography"/>
        <w:spacing w:after="0"/>
      </w:pPr>
      <w:r w:rsidRPr="00C15A1E">
        <w:t>32.</w:t>
      </w:r>
      <w:r w:rsidRPr="00C15A1E">
        <w:tab/>
      </w:r>
      <w:r w:rsidRPr="00C15A1E">
        <w:t>Nichol B, Wilson R, Rodrigues A, Haighton C. Exploring the effects of volunteering on the social, mental, and physical health and well-being of volunteers: an umbrella review. Voluntas: international journal of voluntary and nonprofit organizations. 2024;35(1):97-128.</w:t>
      </w:r>
    </w:p>
    <w:p w:rsidRPr="00C15A1E" w:rsidR="00C15A1E" w:rsidP="00C15A1E" w:rsidRDefault="00C15A1E" w14:paraId="239AC03E" w14:textId="77777777">
      <w:pPr>
        <w:pStyle w:val="EndNoteBibliography"/>
        <w:spacing w:after="0"/>
      </w:pPr>
      <w:r w:rsidRPr="00C15A1E">
        <w:t>33.</w:t>
      </w:r>
      <w:r w:rsidRPr="00C15A1E">
        <w:tab/>
      </w:r>
      <w:r w:rsidRPr="00C15A1E">
        <w:t>Yim CST, Chieng JHL, Tang XR, Tan JX, Kwok VKF, Tan SM. Umbrella review on peer support in mental disorders. International Journal of Mental Health. 2023;52(4):379-400.</w:t>
      </w:r>
    </w:p>
    <w:p w:rsidRPr="00C15A1E" w:rsidR="00C15A1E" w:rsidP="00C15A1E" w:rsidRDefault="00C15A1E" w14:paraId="7565F508" w14:textId="77777777">
      <w:pPr>
        <w:pStyle w:val="EndNoteBibliography"/>
        <w:spacing w:after="0"/>
      </w:pPr>
      <w:r w:rsidRPr="00C15A1E">
        <w:t>34.</w:t>
      </w:r>
      <w:r w:rsidRPr="00C15A1E">
        <w:tab/>
      </w:r>
      <w:r w:rsidRPr="00C15A1E">
        <w:t>Lyons N, Cooper C, Lloyd-Evans B. A systematic review and meta-analysis of group peer support interventions for people experiencing mental health conditions. BMC psychiatry. 2021;21(1):315.</w:t>
      </w:r>
    </w:p>
    <w:p w:rsidRPr="00C15A1E" w:rsidR="00C15A1E" w:rsidP="00C15A1E" w:rsidRDefault="00C15A1E" w14:paraId="49BC9C47" w14:textId="77777777">
      <w:pPr>
        <w:pStyle w:val="EndNoteBibliography"/>
        <w:spacing w:after="0"/>
      </w:pPr>
      <w:r w:rsidRPr="00C15A1E">
        <w:t>35.</w:t>
      </w:r>
      <w:r w:rsidRPr="00C15A1E">
        <w:tab/>
      </w:r>
      <w:r w:rsidRPr="00C15A1E">
        <w:t>Renmans D, Pleguezuelo VC. Methods in realist evaluation: A mapping review. Evaluation and program planning. 2023;97:102209.</w:t>
      </w:r>
    </w:p>
    <w:p w:rsidRPr="00C15A1E" w:rsidR="00C15A1E" w:rsidP="00C15A1E" w:rsidRDefault="00C15A1E" w14:paraId="6C2424F8" w14:textId="77777777">
      <w:pPr>
        <w:pStyle w:val="EndNoteBibliography"/>
        <w:spacing w:after="0"/>
      </w:pPr>
      <w:r w:rsidRPr="00C15A1E">
        <w:t>36.</w:t>
      </w:r>
      <w:r w:rsidRPr="00C15A1E">
        <w:tab/>
      </w:r>
      <w:r w:rsidRPr="00C15A1E">
        <w:t>Wilkerson DA. Lurking behavior in online psychosocial discussion forums: theoretical perspectives and implications for practice. Journal of Technology in Human Services. 2016;34(3):256-66.</w:t>
      </w:r>
    </w:p>
    <w:p w:rsidRPr="00C15A1E" w:rsidR="00C15A1E" w:rsidP="00C15A1E" w:rsidRDefault="00C15A1E" w14:paraId="41DE5697" w14:textId="2107F6A3">
      <w:pPr>
        <w:pStyle w:val="EndNoteBibliography"/>
      </w:pPr>
      <w:r w:rsidRPr="00C15A1E">
        <w:t>37.</w:t>
      </w:r>
      <w:r w:rsidRPr="00C15A1E">
        <w:tab/>
      </w:r>
      <w:r w:rsidRPr="00C15A1E">
        <w:t xml:space="preserve">Lobban F. iPOF Survey Data. </w:t>
      </w:r>
      <w:r w:rsidRPr="00063E5A" w:rsidR="00063E5A">
        <w:t xml:space="preserve">Lancaster University2025 [cited 2025 13/08/2025]; Available from: </w:t>
      </w:r>
      <w:hyperlink w:history="1" r:id="rId28">
        <w:r w:rsidRPr="00063E5A" w:rsidR="00063E5A">
          <w:rPr>
            <w:rStyle w:val="Hyperlink"/>
          </w:rPr>
          <w:t>https://www.research.lancs.ac.uk/portal/en/datasets/improving-peer-online-forums-ipof-survey-data(20a026b5-f591-4e66-8ee5-5e213aedeb37).html</w:t>
        </w:r>
      </w:hyperlink>
      <w:r w:rsidRPr="00063E5A" w:rsidR="00063E5A">
        <w:t>.</w:t>
      </w:r>
    </w:p>
    <w:p w:rsidR="00084311" w:rsidP="0062A4AA" w:rsidRDefault="00A32825" w14:paraId="44271841" w14:textId="5CF86F9A">
      <w:pPr>
        <w:rPr>
          <w:i/>
          <w:iCs/>
        </w:rPr>
      </w:pPr>
      <w:r>
        <w:rPr>
          <w:i/>
          <w:iCs/>
        </w:rPr>
        <w:fldChar w:fldCharType="end"/>
      </w:r>
    </w:p>
    <w:sectPr w:rsidR="00084311">
      <w:pgSz w:w="11906" w:h="16838" w:orient="portrait"/>
      <w:pgMar w:top="1440" w:right="1440" w:bottom="1440" w:left="1440" w:header="708" w:footer="708" w:gutter="0"/>
      <w:cols w:space="708"/>
      <w:docGrid w:linePitch="360"/>
    </w:sectPr>
  </w:body>
</w:document>
</file>

<file path=word/comments.xml><?xml version="1.0" encoding="utf-8"?>
<w:comments xmlns:w14="http://schemas.microsoft.com/office/word/2010/wordml" xmlns:r="http://schemas.openxmlformats.org/officeDocument/2006/relationships" xmlns:w="http://schemas.openxmlformats.org/wordprocessingml/2006/main">
  <w:comment xmlns:w="http://schemas.openxmlformats.org/wordprocessingml/2006/main" w:initials="LF" w:author="Lobban, Fiona" w:date="2025-08-18T14:35:43" w:id="1659426187">
    <w:p xmlns:w14="http://schemas.microsoft.com/office/word/2010/wordml" xmlns:w="http://schemas.openxmlformats.org/wordprocessingml/2006/main" w:rsidR="49F48BA4" w:rsidRDefault="78B23048" w14:paraId="78E579E0" w14:textId="4A9267F8">
      <w:pPr>
        <w:pStyle w:val="CommentText"/>
      </w:pPr>
      <w:r>
        <w:rPr>
          <w:rStyle w:val="CommentReference"/>
        </w:rPr>
        <w:annotationRef/>
      </w:r>
      <w:r w:rsidRPr="5C1F429E" w:rsidR="731B3EAF">
        <w:t xml:space="preserve">I and my coauthors have approved the authorship information as rendered on </w:t>
      </w:r>
      <w:hyperlink xmlns:r="http://schemas.openxmlformats.org/officeDocument/2006/relationships" r:id="R2d688b6e4c644831">
        <w:r w:rsidRPr="1542B975" w:rsidR="60E31A0D">
          <w:rPr>
            <w:rStyle w:val="Hyperlink"/>
          </w:rPr>
          <w:t>https://www.jmir.org/front/pdf/79289/1</w:t>
        </w:r>
      </w:hyperlink>
      <w:r w:rsidRPr="3F902A94" w:rsidR="6350EC78">
        <w:t>".</w:t>
      </w:r>
    </w:p>
  </w:comment>
</w:comments>
</file>

<file path=word/commentsExtended.xml><?xml version="1.0" encoding="utf-8"?>
<w15:commentsEx xmlns:mc="http://schemas.openxmlformats.org/markup-compatibility/2006" xmlns:w15="http://schemas.microsoft.com/office/word/2012/wordml" mc:Ignorable="w15">
  <w15:commentEx w15:done="0" w15:paraId="78E579E0"/>
</w15:commentsEx>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6A003B95" w16cex:dateUtc="2025-08-18T13:35:43.426Z"/>
</w16cex:commentsExtensible>
</file>

<file path=word/commentsIds.xml><?xml version="1.0" encoding="utf-8"?>
<w16cid:commentsIds xmlns:mc="http://schemas.openxmlformats.org/markup-compatibility/2006" xmlns:w16cid="http://schemas.microsoft.com/office/word/2016/wordml/cid" mc:Ignorable="w16cid">
  <w16cid:commentId w16cid:paraId="78E579E0" w16cid:durableId="6A003B9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rsidR="00A8738E" w:rsidRDefault="00A8738E" w14:paraId="1097A09B" w14:textId="77777777">
      <w:pPr>
        <w:spacing w:after="0" w:line="240" w:lineRule="auto"/>
      </w:pPr>
      <w:r>
        <w:separator/>
      </w:r>
    </w:p>
  </w:endnote>
  <w:endnote w:type="continuationSeparator" w:id="0">
    <w:p w:rsidR="00A8738E" w:rsidRDefault="00A8738E" w14:paraId="26F6EE26" w14:textId="77777777">
      <w:pPr>
        <w:spacing w:after="0" w:line="240" w:lineRule="auto"/>
      </w:pPr>
      <w:r>
        <w:continuationSeparator/>
      </w:r>
    </w:p>
  </w:endnote>
  <w:endnote w:type="continuationNotice" w:id="1">
    <w:p w:rsidR="00A8738E" w:rsidRDefault="00A8738E" w14:paraId="23F943B8" w14:textId="7777777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Roboto">
    <w:charset w:val="00"/>
    <w:family w:val="auto"/>
    <w:pitch w:val="variable"/>
    <w:sig w:usb0="E0000AFF" w:usb1="5000217F" w:usb2="00000021" w:usb3="00000000" w:csb0="0000019F" w:csb1="00000000"/>
  </w:font>
  <w:font w:name="Aptos Narrow">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Yu Gothic">
    <w:altName w:val="游ゴシック"/>
    <w:panose1 w:val="020B0400000000000000"/>
    <w:charset w:val="80"/>
    <w:family w:val="swiss"/>
    <w:pitch w:val="variable"/>
    <w:sig w:usb0="E00002FF" w:usb1="2AC7FDFF" w:usb2="00000016"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rsidR="00A8738E" w:rsidRDefault="00A8738E" w14:paraId="52D12647" w14:textId="77777777">
      <w:pPr>
        <w:spacing w:after="0" w:line="240" w:lineRule="auto"/>
      </w:pPr>
      <w:r>
        <w:separator/>
      </w:r>
    </w:p>
  </w:footnote>
  <w:footnote w:type="continuationSeparator" w:id="0">
    <w:p w:rsidR="00A8738E" w:rsidRDefault="00A8738E" w14:paraId="382FDB25" w14:textId="77777777">
      <w:pPr>
        <w:spacing w:after="0" w:line="240" w:lineRule="auto"/>
      </w:pPr>
      <w:r>
        <w:continuationSeparator/>
      </w:r>
    </w:p>
  </w:footnote>
  <w:footnote w:type="continuationNotice" w:id="1">
    <w:p w:rsidR="00A8738E" w:rsidRDefault="00A8738E" w14:paraId="03008017" w14:textId="77777777">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32602F"/>
    <w:multiLevelType w:val="multilevel"/>
    <w:tmpl w:val="838C017A"/>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
      <w:lvlJc w:val="left"/>
      <w:pPr>
        <w:tabs>
          <w:tab w:val="num" w:pos="1440"/>
        </w:tabs>
        <w:ind w:left="1440" w:hanging="360"/>
      </w:pPr>
      <w:rPr>
        <w:rFonts w:hint="default" w:ascii="Symbol" w:hAnsi="Symbol"/>
        <w:sz w:val="20"/>
      </w:rPr>
    </w:lvl>
    <w:lvl w:ilvl="2" w:tentative="1">
      <w:start w:val="1"/>
      <w:numFmt w:val="bullet"/>
      <w:lvlText w:val=""/>
      <w:lvlJc w:val="left"/>
      <w:pPr>
        <w:tabs>
          <w:tab w:val="num" w:pos="2160"/>
        </w:tabs>
        <w:ind w:left="2160" w:hanging="360"/>
      </w:pPr>
      <w:rPr>
        <w:rFonts w:hint="default" w:ascii="Symbol" w:hAnsi="Symbol"/>
        <w:sz w:val="20"/>
      </w:rPr>
    </w:lvl>
    <w:lvl w:ilvl="3" w:tentative="1">
      <w:start w:val="1"/>
      <w:numFmt w:val="bullet"/>
      <w:lvlText w:val=""/>
      <w:lvlJc w:val="left"/>
      <w:pPr>
        <w:tabs>
          <w:tab w:val="num" w:pos="2880"/>
        </w:tabs>
        <w:ind w:left="2880" w:hanging="360"/>
      </w:pPr>
      <w:rPr>
        <w:rFonts w:hint="default" w:ascii="Symbol" w:hAnsi="Symbol"/>
        <w:sz w:val="20"/>
      </w:rPr>
    </w:lvl>
    <w:lvl w:ilvl="4" w:tentative="1">
      <w:start w:val="1"/>
      <w:numFmt w:val="bullet"/>
      <w:lvlText w:val=""/>
      <w:lvlJc w:val="left"/>
      <w:pPr>
        <w:tabs>
          <w:tab w:val="num" w:pos="3600"/>
        </w:tabs>
        <w:ind w:left="3600" w:hanging="360"/>
      </w:pPr>
      <w:rPr>
        <w:rFonts w:hint="default" w:ascii="Symbol" w:hAnsi="Symbol"/>
        <w:sz w:val="20"/>
      </w:rPr>
    </w:lvl>
    <w:lvl w:ilvl="5" w:tentative="1">
      <w:start w:val="1"/>
      <w:numFmt w:val="bullet"/>
      <w:lvlText w:val=""/>
      <w:lvlJc w:val="left"/>
      <w:pPr>
        <w:tabs>
          <w:tab w:val="num" w:pos="4320"/>
        </w:tabs>
        <w:ind w:left="4320" w:hanging="360"/>
      </w:pPr>
      <w:rPr>
        <w:rFonts w:hint="default" w:ascii="Symbol" w:hAnsi="Symbol"/>
        <w:sz w:val="20"/>
      </w:rPr>
    </w:lvl>
    <w:lvl w:ilvl="6" w:tentative="1">
      <w:start w:val="1"/>
      <w:numFmt w:val="bullet"/>
      <w:lvlText w:val=""/>
      <w:lvlJc w:val="left"/>
      <w:pPr>
        <w:tabs>
          <w:tab w:val="num" w:pos="5040"/>
        </w:tabs>
        <w:ind w:left="5040" w:hanging="360"/>
      </w:pPr>
      <w:rPr>
        <w:rFonts w:hint="default" w:ascii="Symbol" w:hAnsi="Symbol"/>
        <w:sz w:val="20"/>
      </w:rPr>
    </w:lvl>
    <w:lvl w:ilvl="7" w:tentative="1">
      <w:start w:val="1"/>
      <w:numFmt w:val="bullet"/>
      <w:lvlText w:val=""/>
      <w:lvlJc w:val="left"/>
      <w:pPr>
        <w:tabs>
          <w:tab w:val="num" w:pos="5760"/>
        </w:tabs>
        <w:ind w:left="5760" w:hanging="360"/>
      </w:pPr>
      <w:rPr>
        <w:rFonts w:hint="default" w:ascii="Symbol" w:hAnsi="Symbol"/>
        <w:sz w:val="20"/>
      </w:rPr>
    </w:lvl>
    <w:lvl w:ilvl="8" w:tentative="1">
      <w:start w:val="1"/>
      <w:numFmt w:val="bullet"/>
      <w:lvlText w:val=""/>
      <w:lvlJc w:val="left"/>
      <w:pPr>
        <w:tabs>
          <w:tab w:val="num" w:pos="6480"/>
        </w:tabs>
        <w:ind w:left="6480" w:hanging="360"/>
      </w:pPr>
      <w:rPr>
        <w:rFonts w:hint="default" w:ascii="Symbol" w:hAnsi="Symbol"/>
        <w:sz w:val="20"/>
      </w:rPr>
    </w:lvl>
  </w:abstractNum>
  <w:abstractNum w:abstractNumId="1" w15:restartNumberingAfterBreak="0">
    <w:nsid w:val="09FC328A"/>
    <w:multiLevelType w:val="multilevel"/>
    <w:tmpl w:val="40BCE746"/>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
      <w:lvlJc w:val="left"/>
      <w:pPr>
        <w:tabs>
          <w:tab w:val="num" w:pos="1440"/>
        </w:tabs>
        <w:ind w:left="1440" w:hanging="360"/>
      </w:pPr>
      <w:rPr>
        <w:rFonts w:hint="default" w:ascii="Symbol" w:hAnsi="Symbol"/>
        <w:sz w:val="20"/>
      </w:rPr>
    </w:lvl>
    <w:lvl w:ilvl="2" w:tentative="1">
      <w:start w:val="1"/>
      <w:numFmt w:val="bullet"/>
      <w:lvlText w:val=""/>
      <w:lvlJc w:val="left"/>
      <w:pPr>
        <w:tabs>
          <w:tab w:val="num" w:pos="2160"/>
        </w:tabs>
        <w:ind w:left="2160" w:hanging="360"/>
      </w:pPr>
      <w:rPr>
        <w:rFonts w:hint="default" w:ascii="Symbol" w:hAnsi="Symbol"/>
        <w:sz w:val="20"/>
      </w:rPr>
    </w:lvl>
    <w:lvl w:ilvl="3" w:tentative="1">
      <w:start w:val="1"/>
      <w:numFmt w:val="bullet"/>
      <w:lvlText w:val=""/>
      <w:lvlJc w:val="left"/>
      <w:pPr>
        <w:tabs>
          <w:tab w:val="num" w:pos="2880"/>
        </w:tabs>
        <w:ind w:left="2880" w:hanging="360"/>
      </w:pPr>
      <w:rPr>
        <w:rFonts w:hint="default" w:ascii="Symbol" w:hAnsi="Symbol"/>
        <w:sz w:val="20"/>
      </w:rPr>
    </w:lvl>
    <w:lvl w:ilvl="4" w:tentative="1">
      <w:start w:val="1"/>
      <w:numFmt w:val="bullet"/>
      <w:lvlText w:val=""/>
      <w:lvlJc w:val="left"/>
      <w:pPr>
        <w:tabs>
          <w:tab w:val="num" w:pos="3600"/>
        </w:tabs>
        <w:ind w:left="3600" w:hanging="360"/>
      </w:pPr>
      <w:rPr>
        <w:rFonts w:hint="default" w:ascii="Symbol" w:hAnsi="Symbol"/>
        <w:sz w:val="20"/>
      </w:rPr>
    </w:lvl>
    <w:lvl w:ilvl="5" w:tentative="1">
      <w:start w:val="1"/>
      <w:numFmt w:val="bullet"/>
      <w:lvlText w:val=""/>
      <w:lvlJc w:val="left"/>
      <w:pPr>
        <w:tabs>
          <w:tab w:val="num" w:pos="4320"/>
        </w:tabs>
        <w:ind w:left="4320" w:hanging="360"/>
      </w:pPr>
      <w:rPr>
        <w:rFonts w:hint="default" w:ascii="Symbol" w:hAnsi="Symbol"/>
        <w:sz w:val="20"/>
      </w:rPr>
    </w:lvl>
    <w:lvl w:ilvl="6" w:tentative="1">
      <w:start w:val="1"/>
      <w:numFmt w:val="bullet"/>
      <w:lvlText w:val=""/>
      <w:lvlJc w:val="left"/>
      <w:pPr>
        <w:tabs>
          <w:tab w:val="num" w:pos="5040"/>
        </w:tabs>
        <w:ind w:left="5040" w:hanging="360"/>
      </w:pPr>
      <w:rPr>
        <w:rFonts w:hint="default" w:ascii="Symbol" w:hAnsi="Symbol"/>
        <w:sz w:val="20"/>
      </w:rPr>
    </w:lvl>
    <w:lvl w:ilvl="7" w:tentative="1">
      <w:start w:val="1"/>
      <w:numFmt w:val="bullet"/>
      <w:lvlText w:val=""/>
      <w:lvlJc w:val="left"/>
      <w:pPr>
        <w:tabs>
          <w:tab w:val="num" w:pos="5760"/>
        </w:tabs>
        <w:ind w:left="5760" w:hanging="360"/>
      </w:pPr>
      <w:rPr>
        <w:rFonts w:hint="default" w:ascii="Symbol" w:hAnsi="Symbol"/>
        <w:sz w:val="20"/>
      </w:rPr>
    </w:lvl>
    <w:lvl w:ilvl="8" w:tentative="1">
      <w:start w:val="1"/>
      <w:numFmt w:val="bullet"/>
      <w:lvlText w:val=""/>
      <w:lvlJc w:val="left"/>
      <w:pPr>
        <w:tabs>
          <w:tab w:val="num" w:pos="6480"/>
        </w:tabs>
        <w:ind w:left="6480" w:hanging="360"/>
      </w:pPr>
      <w:rPr>
        <w:rFonts w:hint="default" w:ascii="Symbol" w:hAnsi="Symbol"/>
        <w:sz w:val="20"/>
      </w:rPr>
    </w:lvl>
  </w:abstractNum>
  <w:abstractNum w:abstractNumId="2" w15:restartNumberingAfterBreak="0">
    <w:nsid w:val="0D1101F0"/>
    <w:multiLevelType w:val="hybridMultilevel"/>
    <w:tmpl w:val="A970AD20"/>
    <w:lvl w:ilvl="0" w:tplc="08090001">
      <w:start w:val="1"/>
      <w:numFmt w:val="bullet"/>
      <w:lvlText w:val=""/>
      <w:lvlJc w:val="left"/>
      <w:pPr>
        <w:ind w:left="720" w:hanging="360"/>
      </w:pPr>
      <w:rPr>
        <w:rFonts w:hint="default" w:ascii="Symbol" w:hAnsi="Symbol"/>
      </w:rPr>
    </w:lvl>
    <w:lvl w:ilvl="1" w:tplc="08090003">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3" w15:restartNumberingAfterBreak="0">
    <w:nsid w:val="1B50016F"/>
    <w:multiLevelType w:val="multilevel"/>
    <w:tmpl w:val="66569020"/>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
      <w:lvlJc w:val="left"/>
      <w:pPr>
        <w:tabs>
          <w:tab w:val="num" w:pos="1440"/>
        </w:tabs>
        <w:ind w:left="1440" w:hanging="360"/>
      </w:pPr>
      <w:rPr>
        <w:rFonts w:hint="default" w:ascii="Symbol" w:hAnsi="Symbol"/>
        <w:sz w:val="20"/>
      </w:rPr>
    </w:lvl>
    <w:lvl w:ilvl="2" w:tentative="1">
      <w:start w:val="1"/>
      <w:numFmt w:val="bullet"/>
      <w:lvlText w:val=""/>
      <w:lvlJc w:val="left"/>
      <w:pPr>
        <w:tabs>
          <w:tab w:val="num" w:pos="2160"/>
        </w:tabs>
        <w:ind w:left="2160" w:hanging="360"/>
      </w:pPr>
      <w:rPr>
        <w:rFonts w:hint="default" w:ascii="Symbol" w:hAnsi="Symbol"/>
        <w:sz w:val="20"/>
      </w:rPr>
    </w:lvl>
    <w:lvl w:ilvl="3" w:tentative="1">
      <w:start w:val="1"/>
      <w:numFmt w:val="bullet"/>
      <w:lvlText w:val=""/>
      <w:lvlJc w:val="left"/>
      <w:pPr>
        <w:tabs>
          <w:tab w:val="num" w:pos="2880"/>
        </w:tabs>
        <w:ind w:left="2880" w:hanging="360"/>
      </w:pPr>
      <w:rPr>
        <w:rFonts w:hint="default" w:ascii="Symbol" w:hAnsi="Symbol"/>
        <w:sz w:val="20"/>
      </w:rPr>
    </w:lvl>
    <w:lvl w:ilvl="4" w:tentative="1">
      <w:start w:val="1"/>
      <w:numFmt w:val="bullet"/>
      <w:lvlText w:val=""/>
      <w:lvlJc w:val="left"/>
      <w:pPr>
        <w:tabs>
          <w:tab w:val="num" w:pos="3600"/>
        </w:tabs>
        <w:ind w:left="3600" w:hanging="360"/>
      </w:pPr>
      <w:rPr>
        <w:rFonts w:hint="default" w:ascii="Symbol" w:hAnsi="Symbol"/>
        <w:sz w:val="20"/>
      </w:rPr>
    </w:lvl>
    <w:lvl w:ilvl="5" w:tentative="1">
      <w:start w:val="1"/>
      <w:numFmt w:val="bullet"/>
      <w:lvlText w:val=""/>
      <w:lvlJc w:val="left"/>
      <w:pPr>
        <w:tabs>
          <w:tab w:val="num" w:pos="4320"/>
        </w:tabs>
        <w:ind w:left="4320" w:hanging="360"/>
      </w:pPr>
      <w:rPr>
        <w:rFonts w:hint="default" w:ascii="Symbol" w:hAnsi="Symbol"/>
        <w:sz w:val="20"/>
      </w:rPr>
    </w:lvl>
    <w:lvl w:ilvl="6" w:tentative="1">
      <w:start w:val="1"/>
      <w:numFmt w:val="bullet"/>
      <w:lvlText w:val=""/>
      <w:lvlJc w:val="left"/>
      <w:pPr>
        <w:tabs>
          <w:tab w:val="num" w:pos="5040"/>
        </w:tabs>
        <w:ind w:left="5040" w:hanging="360"/>
      </w:pPr>
      <w:rPr>
        <w:rFonts w:hint="default" w:ascii="Symbol" w:hAnsi="Symbol"/>
        <w:sz w:val="20"/>
      </w:rPr>
    </w:lvl>
    <w:lvl w:ilvl="7" w:tentative="1">
      <w:start w:val="1"/>
      <w:numFmt w:val="bullet"/>
      <w:lvlText w:val=""/>
      <w:lvlJc w:val="left"/>
      <w:pPr>
        <w:tabs>
          <w:tab w:val="num" w:pos="5760"/>
        </w:tabs>
        <w:ind w:left="5760" w:hanging="360"/>
      </w:pPr>
      <w:rPr>
        <w:rFonts w:hint="default" w:ascii="Symbol" w:hAnsi="Symbol"/>
        <w:sz w:val="20"/>
      </w:rPr>
    </w:lvl>
    <w:lvl w:ilvl="8" w:tentative="1">
      <w:start w:val="1"/>
      <w:numFmt w:val="bullet"/>
      <w:lvlText w:val=""/>
      <w:lvlJc w:val="left"/>
      <w:pPr>
        <w:tabs>
          <w:tab w:val="num" w:pos="6480"/>
        </w:tabs>
        <w:ind w:left="6480" w:hanging="360"/>
      </w:pPr>
      <w:rPr>
        <w:rFonts w:hint="default" w:ascii="Symbol" w:hAnsi="Symbol"/>
        <w:sz w:val="20"/>
      </w:rPr>
    </w:lvl>
  </w:abstractNum>
  <w:abstractNum w:abstractNumId="4" w15:restartNumberingAfterBreak="0">
    <w:nsid w:val="1E915293"/>
    <w:multiLevelType w:val="multilevel"/>
    <w:tmpl w:val="2E945A3A"/>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
      <w:lvlJc w:val="left"/>
      <w:pPr>
        <w:tabs>
          <w:tab w:val="num" w:pos="1440"/>
        </w:tabs>
        <w:ind w:left="1440" w:hanging="360"/>
      </w:pPr>
      <w:rPr>
        <w:rFonts w:hint="default" w:ascii="Symbol" w:hAnsi="Symbol"/>
        <w:sz w:val="20"/>
      </w:rPr>
    </w:lvl>
    <w:lvl w:ilvl="2" w:tentative="1">
      <w:start w:val="1"/>
      <w:numFmt w:val="bullet"/>
      <w:lvlText w:val=""/>
      <w:lvlJc w:val="left"/>
      <w:pPr>
        <w:tabs>
          <w:tab w:val="num" w:pos="2160"/>
        </w:tabs>
        <w:ind w:left="2160" w:hanging="360"/>
      </w:pPr>
      <w:rPr>
        <w:rFonts w:hint="default" w:ascii="Symbol" w:hAnsi="Symbol"/>
        <w:sz w:val="20"/>
      </w:rPr>
    </w:lvl>
    <w:lvl w:ilvl="3" w:tentative="1">
      <w:start w:val="1"/>
      <w:numFmt w:val="bullet"/>
      <w:lvlText w:val=""/>
      <w:lvlJc w:val="left"/>
      <w:pPr>
        <w:tabs>
          <w:tab w:val="num" w:pos="2880"/>
        </w:tabs>
        <w:ind w:left="2880" w:hanging="360"/>
      </w:pPr>
      <w:rPr>
        <w:rFonts w:hint="default" w:ascii="Symbol" w:hAnsi="Symbol"/>
        <w:sz w:val="20"/>
      </w:rPr>
    </w:lvl>
    <w:lvl w:ilvl="4" w:tentative="1">
      <w:start w:val="1"/>
      <w:numFmt w:val="bullet"/>
      <w:lvlText w:val=""/>
      <w:lvlJc w:val="left"/>
      <w:pPr>
        <w:tabs>
          <w:tab w:val="num" w:pos="3600"/>
        </w:tabs>
        <w:ind w:left="3600" w:hanging="360"/>
      </w:pPr>
      <w:rPr>
        <w:rFonts w:hint="default" w:ascii="Symbol" w:hAnsi="Symbol"/>
        <w:sz w:val="20"/>
      </w:rPr>
    </w:lvl>
    <w:lvl w:ilvl="5" w:tentative="1">
      <w:start w:val="1"/>
      <w:numFmt w:val="bullet"/>
      <w:lvlText w:val=""/>
      <w:lvlJc w:val="left"/>
      <w:pPr>
        <w:tabs>
          <w:tab w:val="num" w:pos="4320"/>
        </w:tabs>
        <w:ind w:left="4320" w:hanging="360"/>
      </w:pPr>
      <w:rPr>
        <w:rFonts w:hint="default" w:ascii="Symbol" w:hAnsi="Symbol"/>
        <w:sz w:val="20"/>
      </w:rPr>
    </w:lvl>
    <w:lvl w:ilvl="6" w:tentative="1">
      <w:start w:val="1"/>
      <w:numFmt w:val="bullet"/>
      <w:lvlText w:val=""/>
      <w:lvlJc w:val="left"/>
      <w:pPr>
        <w:tabs>
          <w:tab w:val="num" w:pos="5040"/>
        </w:tabs>
        <w:ind w:left="5040" w:hanging="360"/>
      </w:pPr>
      <w:rPr>
        <w:rFonts w:hint="default" w:ascii="Symbol" w:hAnsi="Symbol"/>
        <w:sz w:val="20"/>
      </w:rPr>
    </w:lvl>
    <w:lvl w:ilvl="7" w:tentative="1">
      <w:start w:val="1"/>
      <w:numFmt w:val="bullet"/>
      <w:lvlText w:val=""/>
      <w:lvlJc w:val="left"/>
      <w:pPr>
        <w:tabs>
          <w:tab w:val="num" w:pos="5760"/>
        </w:tabs>
        <w:ind w:left="5760" w:hanging="360"/>
      </w:pPr>
      <w:rPr>
        <w:rFonts w:hint="default" w:ascii="Symbol" w:hAnsi="Symbol"/>
        <w:sz w:val="20"/>
      </w:rPr>
    </w:lvl>
    <w:lvl w:ilvl="8" w:tentative="1">
      <w:start w:val="1"/>
      <w:numFmt w:val="bullet"/>
      <w:lvlText w:val=""/>
      <w:lvlJc w:val="left"/>
      <w:pPr>
        <w:tabs>
          <w:tab w:val="num" w:pos="6480"/>
        </w:tabs>
        <w:ind w:left="6480" w:hanging="360"/>
      </w:pPr>
      <w:rPr>
        <w:rFonts w:hint="default" w:ascii="Symbol" w:hAnsi="Symbol"/>
        <w:sz w:val="20"/>
      </w:rPr>
    </w:lvl>
  </w:abstractNum>
  <w:abstractNum w:abstractNumId="5" w15:restartNumberingAfterBreak="0">
    <w:nsid w:val="280F1357"/>
    <w:multiLevelType w:val="hybridMultilevel"/>
    <w:tmpl w:val="2A2EAED0"/>
    <w:lvl w:ilvl="0" w:tplc="08090001">
      <w:start w:val="1"/>
      <w:numFmt w:val="bullet"/>
      <w:lvlText w:val=""/>
      <w:lvlJc w:val="left"/>
      <w:pPr>
        <w:ind w:left="720" w:hanging="360"/>
      </w:pPr>
      <w:rPr>
        <w:rFonts w:hint="default" w:ascii="Symbol" w:hAnsi="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6" w15:restartNumberingAfterBreak="0">
    <w:nsid w:val="29990D20"/>
    <w:multiLevelType w:val="multilevel"/>
    <w:tmpl w:val="88989492"/>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
      <w:lvlJc w:val="left"/>
      <w:pPr>
        <w:tabs>
          <w:tab w:val="num" w:pos="1440"/>
        </w:tabs>
        <w:ind w:left="1440" w:hanging="360"/>
      </w:pPr>
      <w:rPr>
        <w:rFonts w:hint="default" w:ascii="Symbol" w:hAnsi="Symbol"/>
        <w:sz w:val="20"/>
      </w:rPr>
    </w:lvl>
    <w:lvl w:ilvl="2" w:tentative="1">
      <w:start w:val="1"/>
      <w:numFmt w:val="bullet"/>
      <w:lvlText w:val=""/>
      <w:lvlJc w:val="left"/>
      <w:pPr>
        <w:tabs>
          <w:tab w:val="num" w:pos="2160"/>
        </w:tabs>
        <w:ind w:left="2160" w:hanging="360"/>
      </w:pPr>
      <w:rPr>
        <w:rFonts w:hint="default" w:ascii="Symbol" w:hAnsi="Symbol"/>
        <w:sz w:val="20"/>
      </w:rPr>
    </w:lvl>
    <w:lvl w:ilvl="3" w:tentative="1">
      <w:start w:val="1"/>
      <w:numFmt w:val="bullet"/>
      <w:lvlText w:val=""/>
      <w:lvlJc w:val="left"/>
      <w:pPr>
        <w:tabs>
          <w:tab w:val="num" w:pos="2880"/>
        </w:tabs>
        <w:ind w:left="2880" w:hanging="360"/>
      </w:pPr>
      <w:rPr>
        <w:rFonts w:hint="default" w:ascii="Symbol" w:hAnsi="Symbol"/>
        <w:sz w:val="20"/>
      </w:rPr>
    </w:lvl>
    <w:lvl w:ilvl="4" w:tentative="1">
      <w:start w:val="1"/>
      <w:numFmt w:val="bullet"/>
      <w:lvlText w:val=""/>
      <w:lvlJc w:val="left"/>
      <w:pPr>
        <w:tabs>
          <w:tab w:val="num" w:pos="3600"/>
        </w:tabs>
        <w:ind w:left="3600" w:hanging="360"/>
      </w:pPr>
      <w:rPr>
        <w:rFonts w:hint="default" w:ascii="Symbol" w:hAnsi="Symbol"/>
        <w:sz w:val="20"/>
      </w:rPr>
    </w:lvl>
    <w:lvl w:ilvl="5" w:tentative="1">
      <w:start w:val="1"/>
      <w:numFmt w:val="bullet"/>
      <w:lvlText w:val=""/>
      <w:lvlJc w:val="left"/>
      <w:pPr>
        <w:tabs>
          <w:tab w:val="num" w:pos="4320"/>
        </w:tabs>
        <w:ind w:left="4320" w:hanging="360"/>
      </w:pPr>
      <w:rPr>
        <w:rFonts w:hint="default" w:ascii="Symbol" w:hAnsi="Symbol"/>
        <w:sz w:val="20"/>
      </w:rPr>
    </w:lvl>
    <w:lvl w:ilvl="6" w:tentative="1">
      <w:start w:val="1"/>
      <w:numFmt w:val="bullet"/>
      <w:lvlText w:val=""/>
      <w:lvlJc w:val="left"/>
      <w:pPr>
        <w:tabs>
          <w:tab w:val="num" w:pos="5040"/>
        </w:tabs>
        <w:ind w:left="5040" w:hanging="360"/>
      </w:pPr>
      <w:rPr>
        <w:rFonts w:hint="default" w:ascii="Symbol" w:hAnsi="Symbol"/>
        <w:sz w:val="20"/>
      </w:rPr>
    </w:lvl>
    <w:lvl w:ilvl="7" w:tentative="1">
      <w:start w:val="1"/>
      <w:numFmt w:val="bullet"/>
      <w:lvlText w:val=""/>
      <w:lvlJc w:val="left"/>
      <w:pPr>
        <w:tabs>
          <w:tab w:val="num" w:pos="5760"/>
        </w:tabs>
        <w:ind w:left="5760" w:hanging="360"/>
      </w:pPr>
      <w:rPr>
        <w:rFonts w:hint="default" w:ascii="Symbol" w:hAnsi="Symbol"/>
        <w:sz w:val="20"/>
      </w:rPr>
    </w:lvl>
    <w:lvl w:ilvl="8" w:tentative="1">
      <w:start w:val="1"/>
      <w:numFmt w:val="bullet"/>
      <w:lvlText w:val=""/>
      <w:lvlJc w:val="left"/>
      <w:pPr>
        <w:tabs>
          <w:tab w:val="num" w:pos="6480"/>
        </w:tabs>
        <w:ind w:left="6480" w:hanging="360"/>
      </w:pPr>
      <w:rPr>
        <w:rFonts w:hint="default" w:ascii="Symbol" w:hAnsi="Symbol"/>
        <w:sz w:val="20"/>
      </w:rPr>
    </w:lvl>
  </w:abstractNum>
  <w:abstractNum w:abstractNumId="7" w15:restartNumberingAfterBreak="0">
    <w:nsid w:val="2F1A3156"/>
    <w:multiLevelType w:val="multilevel"/>
    <w:tmpl w:val="B8E81C3A"/>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
      <w:lvlJc w:val="left"/>
      <w:pPr>
        <w:tabs>
          <w:tab w:val="num" w:pos="1440"/>
        </w:tabs>
        <w:ind w:left="1440" w:hanging="360"/>
      </w:pPr>
      <w:rPr>
        <w:rFonts w:hint="default" w:ascii="Symbol" w:hAnsi="Symbol"/>
        <w:sz w:val="20"/>
      </w:rPr>
    </w:lvl>
    <w:lvl w:ilvl="2" w:tentative="1">
      <w:start w:val="1"/>
      <w:numFmt w:val="bullet"/>
      <w:lvlText w:val=""/>
      <w:lvlJc w:val="left"/>
      <w:pPr>
        <w:tabs>
          <w:tab w:val="num" w:pos="2160"/>
        </w:tabs>
        <w:ind w:left="2160" w:hanging="360"/>
      </w:pPr>
      <w:rPr>
        <w:rFonts w:hint="default" w:ascii="Symbol" w:hAnsi="Symbol"/>
        <w:sz w:val="20"/>
      </w:rPr>
    </w:lvl>
    <w:lvl w:ilvl="3" w:tentative="1">
      <w:start w:val="1"/>
      <w:numFmt w:val="bullet"/>
      <w:lvlText w:val=""/>
      <w:lvlJc w:val="left"/>
      <w:pPr>
        <w:tabs>
          <w:tab w:val="num" w:pos="2880"/>
        </w:tabs>
        <w:ind w:left="2880" w:hanging="360"/>
      </w:pPr>
      <w:rPr>
        <w:rFonts w:hint="default" w:ascii="Symbol" w:hAnsi="Symbol"/>
        <w:sz w:val="20"/>
      </w:rPr>
    </w:lvl>
    <w:lvl w:ilvl="4" w:tentative="1">
      <w:start w:val="1"/>
      <w:numFmt w:val="bullet"/>
      <w:lvlText w:val=""/>
      <w:lvlJc w:val="left"/>
      <w:pPr>
        <w:tabs>
          <w:tab w:val="num" w:pos="3600"/>
        </w:tabs>
        <w:ind w:left="3600" w:hanging="360"/>
      </w:pPr>
      <w:rPr>
        <w:rFonts w:hint="default" w:ascii="Symbol" w:hAnsi="Symbol"/>
        <w:sz w:val="20"/>
      </w:rPr>
    </w:lvl>
    <w:lvl w:ilvl="5" w:tentative="1">
      <w:start w:val="1"/>
      <w:numFmt w:val="bullet"/>
      <w:lvlText w:val=""/>
      <w:lvlJc w:val="left"/>
      <w:pPr>
        <w:tabs>
          <w:tab w:val="num" w:pos="4320"/>
        </w:tabs>
        <w:ind w:left="4320" w:hanging="360"/>
      </w:pPr>
      <w:rPr>
        <w:rFonts w:hint="default" w:ascii="Symbol" w:hAnsi="Symbol"/>
        <w:sz w:val="20"/>
      </w:rPr>
    </w:lvl>
    <w:lvl w:ilvl="6" w:tentative="1">
      <w:start w:val="1"/>
      <w:numFmt w:val="bullet"/>
      <w:lvlText w:val=""/>
      <w:lvlJc w:val="left"/>
      <w:pPr>
        <w:tabs>
          <w:tab w:val="num" w:pos="5040"/>
        </w:tabs>
        <w:ind w:left="5040" w:hanging="360"/>
      </w:pPr>
      <w:rPr>
        <w:rFonts w:hint="default" w:ascii="Symbol" w:hAnsi="Symbol"/>
        <w:sz w:val="20"/>
      </w:rPr>
    </w:lvl>
    <w:lvl w:ilvl="7" w:tentative="1">
      <w:start w:val="1"/>
      <w:numFmt w:val="bullet"/>
      <w:lvlText w:val=""/>
      <w:lvlJc w:val="left"/>
      <w:pPr>
        <w:tabs>
          <w:tab w:val="num" w:pos="5760"/>
        </w:tabs>
        <w:ind w:left="5760" w:hanging="360"/>
      </w:pPr>
      <w:rPr>
        <w:rFonts w:hint="default" w:ascii="Symbol" w:hAnsi="Symbol"/>
        <w:sz w:val="20"/>
      </w:rPr>
    </w:lvl>
    <w:lvl w:ilvl="8" w:tentative="1">
      <w:start w:val="1"/>
      <w:numFmt w:val="bullet"/>
      <w:lvlText w:val=""/>
      <w:lvlJc w:val="left"/>
      <w:pPr>
        <w:tabs>
          <w:tab w:val="num" w:pos="6480"/>
        </w:tabs>
        <w:ind w:left="6480" w:hanging="360"/>
      </w:pPr>
      <w:rPr>
        <w:rFonts w:hint="default" w:ascii="Symbol" w:hAnsi="Symbol"/>
        <w:sz w:val="20"/>
      </w:rPr>
    </w:lvl>
  </w:abstractNum>
  <w:abstractNum w:abstractNumId="8" w15:restartNumberingAfterBreak="0">
    <w:nsid w:val="2F5636DD"/>
    <w:multiLevelType w:val="multilevel"/>
    <w:tmpl w:val="074C379A"/>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
      <w:lvlJc w:val="left"/>
      <w:pPr>
        <w:tabs>
          <w:tab w:val="num" w:pos="1440"/>
        </w:tabs>
        <w:ind w:left="1440" w:hanging="360"/>
      </w:pPr>
      <w:rPr>
        <w:rFonts w:hint="default" w:ascii="Symbol" w:hAnsi="Symbol"/>
        <w:sz w:val="20"/>
      </w:rPr>
    </w:lvl>
    <w:lvl w:ilvl="2" w:tentative="1">
      <w:start w:val="1"/>
      <w:numFmt w:val="bullet"/>
      <w:lvlText w:val=""/>
      <w:lvlJc w:val="left"/>
      <w:pPr>
        <w:tabs>
          <w:tab w:val="num" w:pos="2160"/>
        </w:tabs>
        <w:ind w:left="2160" w:hanging="360"/>
      </w:pPr>
      <w:rPr>
        <w:rFonts w:hint="default" w:ascii="Symbol" w:hAnsi="Symbol"/>
        <w:sz w:val="20"/>
      </w:rPr>
    </w:lvl>
    <w:lvl w:ilvl="3" w:tentative="1">
      <w:start w:val="1"/>
      <w:numFmt w:val="bullet"/>
      <w:lvlText w:val=""/>
      <w:lvlJc w:val="left"/>
      <w:pPr>
        <w:tabs>
          <w:tab w:val="num" w:pos="2880"/>
        </w:tabs>
        <w:ind w:left="2880" w:hanging="360"/>
      </w:pPr>
      <w:rPr>
        <w:rFonts w:hint="default" w:ascii="Symbol" w:hAnsi="Symbol"/>
        <w:sz w:val="20"/>
      </w:rPr>
    </w:lvl>
    <w:lvl w:ilvl="4" w:tentative="1">
      <w:start w:val="1"/>
      <w:numFmt w:val="bullet"/>
      <w:lvlText w:val=""/>
      <w:lvlJc w:val="left"/>
      <w:pPr>
        <w:tabs>
          <w:tab w:val="num" w:pos="3600"/>
        </w:tabs>
        <w:ind w:left="3600" w:hanging="360"/>
      </w:pPr>
      <w:rPr>
        <w:rFonts w:hint="default" w:ascii="Symbol" w:hAnsi="Symbol"/>
        <w:sz w:val="20"/>
      </w:rPr>
    </w:lvl>
    <w:lvl w:ilvl="5" w:tentative="1">
      <w:start w:val="1"/>
      <w:numFmt w:val="bullet"/>
      <w:lvlText w:val=""/>
      <w:lvlJc w:val="left"/>
      <w:pPr>
        <w:tabs>
          <w:tab w:val="num" w:pos="4320"/>
        </w:tabs>
        <w:ind w:left="4320" w:hanging="360"/>
      </w:pPr>
      <w:rPr>
        <w:rFonts w:hint="default" w:ascii="Symbol" w:hAnsi="Symbol"/>
        <w:sz w:val="20"/>
      </w:rPr>
    </w:lvl>
    <w:lvl w:ilvl="6" w:tentative="1">
      <w:start w:val="1"/>
      <w:numFmt w:val="bullet"/>
      <w:lvlText w:val=""/>
      <w:lvlJc w:val="left"/>
      <w:pPr>
        <w:tabs>
          <w:tab w:val="num" w:pos="5040"/>
        </w:tabs>
        <w:ind w:left="5040" w:hanging="360"/>
      </w:pPr>
      <w:rPr>
        <w:rFonts w:hint="default" w:ascii="Symbol" w:hAnsi="Symbol"/>
        <w:sz w:val="20"/>
      </w:rPr>
    </w:lvl>
    <w:lvl w:ilvl="7" w:tentative="1">
      <w:start w:val="1"/>
      <w:numFmt w:val="bullet"/>
      <w:lvlText w:val=""/>
      <w:lvlJc w:val="left"/>
      <w:pPr>
        <w:tabs>
          <w:tab w:val="num" w:pos="5760"/>
        </w:tabs>
        <w:ind w:left="5760" w:hanging="360"/>
      </w:pPr>
      <w:rPr>
        <w:rFonts w:hint="default" w:ascii="Symbol" w:hAnsi="Symbol"/>
        <w:sz w:val="20"/>
      </w:rPr>
    </w:lvl>
    <w:lvl w:ilvl="8" w:tentative="1">
      <w:start w:val="1"/>
      <w:numFmt w:val="bullet"/>
      <w:lvlText w:val=""/>
      <w:lvlJc w:val="left"/>
      <w:pPr>
        <w:tabs>
          <w:tab w:val="num" w:pos="6480"/>
        </w:tabs>
        <w:ind w:left="6480" w:hanging="360"/>
      </w:pPr>
      <w:rPr>
        <w:rFonts w:hint="default" w:ascii="Symbol" w:hAnsi="Symbol"/>
        <w:sz w:val="20"/>
      </w:rPr>
    </w:lvl>
  </w:abstractNum>
  <w:abstractNum w:abstractNumId="9" w15:restartNumberingAfterBreak="0">
    <w:nsid w:val="3A0D3A8D"/>
    <w:multiLevelType w:val="hybridMultilevel"/>
    <w:tmpl w:val="C5EEE366"/>
    <w:lvl w:ilvl="0" w:tplc="6F5A3854">
      <w:start w:val="1"/>
      <w:numFmt w:val="bullet"/>
      <w:lvlText w:val=""/>
      <w:lvlJc w:val="left"/>
      <w:pPr>
        <w:ind w:left="1440" w:hanging="360"/>
      </w:pPr>
      <w:rPr>
        <w:rFonts w:ascii="Symbol" w:hAnsi="Symbol"/>
      </w:rPr>
    </w:lvl>
    <w:lvl w:ilvl="1" w:tplc="703C3DF8">
      <w:start w:val="1"/>
      <w:numFmt w:val="bullet"/>
      <w:lvlText w:val=""/>
      <w:lvlJc w:val="left"/>
      <w:pPr>
        <w:ind w:left="1440" w:hanging="360"/>
      </w:pPr>
      <w:rPr>
        <w:rFonts w:ascii="Symbol" w:hAnsi="Symbol"/>
      </w:rPr>
    </w:lvl>
    <w:lvl w:ilvl="2" w:tplc="A0705F3A">
      <w:start w:val="1"/>
      <w:numFmt w:val="bullet"/>
      <w:lvlText w:val=""/>
      <w:lvlJc w:val="left"/>
      <w:pPr>
        <w:ind w:left="1440" w:hanging="360"/>
      </w:pPr>
      <w:rPr>
        <w:rFonts w:ascii="Symbol" w:hAnsi="Symbol"/>
      </w:rPr>
    </w:lvl>
    <w:lvl w:ilvl="3" w:tplc="A00A1A24">
      <w:start w:val="1"/>
      <w:numFmt w:val="bullet"/>
      <w:lvlText w:val=""/>
      <w:lvlJc w:val="left"/>
      <w:pPr>
        <w:ind w:left="1440" w:hanging="360"/>
      </w:pPr>
      <w:rPr>
        <w:rFonts w:ascii="Symbol" w:hAnsi="Symbol"/>
      </w:rPr>
    </w:lvl>
    <w:lvl w:ilvl="4" w:tplc="30929A72">
      <w:start w:val="1"/>
      <w:numFmt w:val="bullet"/>
      <w:lvlText w:val=""/>
      <w:lvlJc w:val="left"/>
      <w:pPr>
        <w:ind w:left="1440" w:hanging="360"/>
      </w:pPr>
      <w:rPr>
        <w:rFonts w:ascii="Symbol" w:hAnsi="Symbol"/>
      </w:rPr>
    </w:lvl>
    <w:lvl w:ilvl="5" w:tplc="A0D6D6A0">
      <w:start w:val="1"/>
      <w:numFmt w:val="bullet"/>
      <w:lvlText w:val=""/>
      <w:lvlJc w:val="left"/>
      <w:pPr>
        <w:ind w:left="1440" w:hanging="360"/>
      </w:pPr>
      <w:rPr>
        <w:rFonts w:ascii="Symbol" w:hAnsi="Symbol"/>
      </w:rPr>
    </w:lvl>
    <w:lvl w:ilvl="6" w:tplc="47C6E566">
      <w:start w:val="1"/>
      <w:numFmt w:val="bullet"/>
      <w:lvlText w:val=""/>
      <w:lvlJc w:val="left"/>
      <w:pPr>
        <w:ind w:left="1440" w:hanging="360"/>
      </w:pPr>
      <w:rPr>
        <w:rFonts w:ascii="Symbol" w:hAnsi="Symbol"/>
      </w:rPr>
    </w:lvl>
    <w:lvl w:ilvl="7" w:tplc="189A384A">
      <w:start w:val="1"/>
      <w:numFmt w:val="bullet"/>
      <w:lvlText w:val=""/>
      <w:lvlJc w:val="left"/>
      <w:pPr>
        <w:ind w:left="1440" w:hanging="360"/>
      </w:pPr>
      <w:rPr>
        <w:rFonts w:ascii="Symbol" w:hAnsi="Symbol"/>
      </w:rPr>
    </w:lvl>
    <w:lvl w:ilvl="8" w:tplc="D9AA1230">
      <w:start w:val="1"/>
      <w:numFmt w:val="bullet"/>
      <w:lvlText w:val=""/>
      <w:lvlJc w:val="left"/>
      <w:pPr>
        <w:ind w:left="1440" w:hanging="360"/>
      </w:pPr>
      <w:rPr>
        <w:rFonts w:ascii="Symbol" w:hAnsi="Symbol"/>
      </w:rPr>
    </w:lvl>
  </w:abstractNum>
  <w:abstractNum w:abstractNumId="10" w15:restartNumberingAfterBreak="0">
    <w:nsid w:val="3CA82B76"/>
    <w:multiLevelType w:val="multilevel"/>
    <w:tmpl w:val="EE0CC6CC"/>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
      <w:lvlJc w:val="left"/>
      <w:pPr>
        <w:tabs>
          <w:tab w:val="num" w:pos="1440"/>
        </w:tabs>
        <w:ind w:left="1440" w:hanging="360"/>
      </w:pPr>
      <w:rPr>
        <w:rFonts w:hint="default" w:ascii="Symbol" w:hAnsi="Symbol"/>
        <w:sz w:val="20"/>
      </w:rPr>
    </w:lvl>
    <w:lvl w:ilvl="2" w:tentative="1">
      <w:start w:val="1"/>
      <w:numFmt w:val="bullet"/>
      <w:lvlText w:val=""/>
      <w:lvlJc w:val="left"/>
      <w:pPr>
        <w:tabs>
          <w:tab w:val="num" w:pos="2160"/>
        </w:tabs>
        <w:ind w:left="2160" w:hanging="360"/>
      </w:pPr>
      <w:rPr>
        <w:rFonts w:hint="default" w:ascii="Symbol" w:hAnsi="Symbol"/>
        <w:sz w:val="20"/>
      </w:rPr>
    </w:lvl>
    <w:lvl w:ilvl="3" w:tentative="1">
      <w:start w:val="1"/>
      <w:numFmt w:val="bullet"/>
      <w:lvlText w:val=""/>
      <w:lvlJc w:val="left"/>
      <w:pPr>
        <w:tabs>
          <w:tab w:val="num" w:pos="2880"/>
        </w:tabs>
        <w:ind w:left="2880" w:hanging="360"/>
      </w:pPr>
      <w:rPr>
        <w:rFonts w:hint="default" w:ascii="Symbol" w:hAnsi="Symbol"/>
        <w:sz w:val="20"/>
      </w:rPr>
    </w:lvl>
    <w:lvl w:ilvl="4" w:tentative="1">
      <w:start w:val="1"/>
      <w:numFmt w:val="bullet"/>
      <w:lvlText w:val=""/>
      <w:lvlJc w:val="left"/>
      <w:pPr>
        <w:tabs>
          <w:tab w:val="num" w:pos="3600"/>
        </w:tabs>
        <w:ind w:left="3600" w:hanging="360"/>
      </w:pPr>
      <w:rPr>
        <w:rFonts w:hint="default" w:ascii="Symbol" w:hAnsi="Symbol"/>
        <w:sz w:val="20"/>
      </w:rPr>
    </w:lvl>
    <w:lvl w:ilvl="5" w:tentative="1">
      <w:start w:val="1"/>
      <w:numFmt w:val="bullet"/>
      <w:lvlText w:val=""/>
      <w:lvlJc w:val="left"/>
      <w:pPr>
        <w:tabs>
          <w:tab w:val="num" w:pos="4320"/>
        </w:tabs>
        <w:ind w:left="4320" w:hanging="360"/>
      </w:pPr>
      <w:rPr>
        <w:rFonts w:hint="default" w:ascii="Symbol" w:hAnsi="Symbol"/>
        <w:sz w:val="20"/>
      </w:rPr>
    </w:lvl>
    <w:lvl w:ilvl="6" w:tentative="1">
      <w:start w:val="1"/>
      <w:numFmt w:val="bullet"/>
      <w:lvlText w:val=""/>
      <w:lvlJc w:val="left"/>
      <w:pPr>
        <w:tabs>
          <w:tab w:val="num" w:pos="5040"/>
        </w:tabs>
        <w:ind w:left="5040" w:hanging="360"/>
      </w:pPr>
      <w:rPr>
        <w:rFonts w:hint="default" w:ascii="Symbol" w:hAnsi="Symbol"/>
        <w:sz w:val="20"/>
      </w:rPr>
    </w:lvl>
    <w:lvl w:ilvl="7" w:tentative="1">
      <w:start w:val="1"/>
      <w:numFmt w:val="bullet"/>
      <w:lvlText w:val=""/>
      <w:lvlJc w:val="left"/>
      <w:pPr>
        <w:tabs>
          <w:tab w:val="num" w:pos="5760"/>
        </w:tabs>
        <w:ind w:left="5760" w:hanging="360"/>
      </w:pPr>
      <w:rPr>
        <w:rFonts w:hint="default" w:ascii="Symbol" w:hAnsi="Symbol"/>
        <w:sz w:val="20"/>
      </w:rPr>
    </w:lvl>
    <w:lvl w:ilvl="8" w:tentative="1">
      <w:start w:val="1"/>
      <w:numFmt w:val="bullet"/>
      <w:lvlText w:val=""/>
      <w:lvlJc w:val="left"/>
      <w:pPr>
        <w:tabs>
          <w:tab w:val="num" w:pos="6480"/>
        </w:tabs>
        <w:ind w:left="6480" w:hanging="360"/>
      </w:pPr>
      <w:rPr>
        <w:rFonts w:hint="default" w:ascii="Symbol" w:hAnsi="Symbol"/>
        <w:sz w:val="20"/>
      </w:rPr>
    </w:lvl>
  </w:abstractNum>
  <w:abstractNum w:abstractNumId="11" w15:restartNumberingAfterBreak="0">
    <w:nsid w:val="422B2972"/>
    <w:multiLevelType w:val="hybridMultilevel"/>
    <w:tmpl w:val="45E823FC"/>
    <w:lvl w:ilvl="0" w:tplc="D2FA6E50">
      <w:start w:val="1"/>
      <w:numFmt w:val="bullet"/>
      <w:lvlText w:val=""/>
      <w:lvlJc w:val="left"/>
      <w:pPr>
        <w:ind w:left="1440" w:hanging="360"/>
      </w:pPr>
      <w:rPr>
        <w:rFonts w:ascii="Symbol" w:hAnsi="Symbol"/>
      </w:rPr>
    </w:lvl>
    <w:lvl w:ilvl="1" w:tplc="6E7C0F3E">
      <w:start w:val="1"/>
      <w:numFmt w:val="bullet"/>
      <w:lvlText w:val=""/>
      <w:lvlJc w:val="left"/>
      <w:pPr>
        <w:ind w:left="1440" w:hanging="360"/>
      </w:pPr>
      <w:rPr>
        <w:rFonts w:ascii="Symbol" w:hAnsi="Symbol"/>
      </w:rPr>
    </w:lvl>
    <w:lvl w:ilvl="2" w:tplc="34CE1D2E">
      <w:start w:val="1"/>
      <w:numFmt w:val="bullet"/>
      <w:lvlText w:val=""/>
      <w:lvlJc w:val="left"/>
      <w:pPr>
        <w:ind w:left="1440" w:hanging="360"/>
      </w:pPr>
      <w:rPr>
        <w:rFonts w:ascii="Symbol" w:hAnsi="Symbol"/>
      </w:rPr>
    </w:lvl>
    <w:lvl w:ilvl="3" w:tplc="BC407CC2">
      <w:start w:val="1"/>
      <w:numFmt w:val="bullet"/>
      <w:lvlText w:val=""/>
      <w:lvlJc w:val="left"/>
      <w:pPr>
        <w:ind w:left="1440" w:hanging="360"/>
      </w:pPr>
      <w:rPr>
        <w:rFonts w:ascii="Symbol" w:hAnsi="Symbol"/>
      </w:rPr>
    </w:lvl>
    <w:lvl w:ilvl="4" w:tplc="8B4C4DD6">
      <w:start w:val="1"/>
      <w:numFmt w:val="bullet"/>
      <w:lvlText w:val=""/>
      <w:lvlJc w:val="left"/>
      <w:pPr>
        <w:ind w:left="1440" w:hanging="360"/>
      </w:pPr>
      <w:rPr>
        <w:rFonts w:ascii="Symbol" w:hAnsi="Symbol"/>
      </w:rPr>
    </w:lvl>
    <w:lvl w:ilvl="5" w:tplc="6AC68C6A">
      <w:start w:val="1"/>
      <w:numFmt w:val="bullet"/>
      <w:lvlText w:val=""/>
      <w:lvlJc w:val="left"/>
      <w:pPr>
        <w:ind w:left="1440" w:hanging="360"/>
      </w:pPr>
      <w:rPr>
        <w:rFonts w:ascii="Symbol" w:hAnsi="Symbol"/>
      </w:rPr>
    </w:lvl>
    <w:lvl w:ilvl="6" w:tplc="4434DD74">
      <w:start w:val="1"/>
      <w:numFmt w:val="bullet"/>
      <w:lvlText w:val=""/>
      <w:lvlJc w:val="left"/>
      <w:pPr>
        <w:ind w:left="1440" w:hanging="360"/>
      </w:pPr>
      <w:rPr>
        <w:rFonts w:ascii="Symbol" w:hAnsi="Symbol"/>
      </w:rPr>
    </w:lvl>
    <w:lvl w:ilvl="7" w:tplc="6870019E">
      <w:start w:val="1"/>
      <w:numFmt w:val="bullet"/>
      <w:lvlText w:val=""/>
      <w:lvlJc w:val="left"/>
      <w:pPr>
        <w:ind w:left="1440" w:hanging="360"/>
      </w:pPr>
      <w:rPr>
        <w:rFonts w:ascii="Symbol" w:hAnsi="Symbol"/>
      </w:rPr>
    </w:lvl>
    <w:lvl w:ilvl="8" w:tplc="4F226454">
      <w:start w:val="1"/>
      <w:numFmt w:val="bullet"/>
      <w:lvlText w:val=""/>
      <w:lvlJc w:val="left"/>
      <w:pPr>
        <w:ind w:left="1440" w:hanging="360"/>
      </w:pPr>
      <w:rPr>
        <w:rFonts w:ascii="Symbol" w:hAnsi="Symbol"/>
      </w:rPr>
    </w:lvl>
  </w:abstractNum>
  <w:abstractNum w:abstractNumId="12" w15:restartNumberingAfterBreak="0">
    <w:nsid w:val="43DA3721"/>
    <w:multiLevelType w:val="multilevel"/>
    <w:tmpl w:val="6FFA60A0"/>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
      <w:lvlJc w:val="left"/>
      <w:pPr>
        <w:tabs>
          <w:tab w:val="num" w:pos="1440"/>
        </w:tabs>
        <w:ind w:left="1440" w:hanging="360"/>
      </w:pPr>
      <w:rPr>
        <w:rFonts w:hint="default" w:ascii="Symbol" w:hAnsi="Symbol"/>
        <w:sz w:val="20"/>
      </w:rPr>
    </w:lvl>
    <w:lvl w:ilvl="2" w:tentative="1">
      <w:start w:val="1"/>
      <w:numFmt w:val="bullet"/>
      <w:lvlText w:val=""/>
      <w:lvlJc w:val="left"/>
      <w:pPr>
        <w:tabs>
          <w:tab w:val="num" w:pos="2160"/>
        </w:tabs>
        <w:ind w:left="2160" w:hanging="360"/>
      </w:pPr>
      <w:rPr>
        <w:rFonts w:hint="default" w:ascii="Symbol" w:hAnsi="Symbol"/>
        <w:sz w:val="20"/>
      </w:rPr>
    </w:lvl>
    <w:lvl w:ilvl="3" w:tentative="1">
      <w:start w:val="1"/>
      <w:numFmt w:val="bullet"/>
      <w:lvlText w:val=""/>
      <w:lvlJc w:val="left"/>
      <w:pPr>
        <w:tabs>
          <w:tab w:val="num" w:pos="2880"/>
        </w:tabs>
        <w:ind w:left="2880" w:hanging="360"/>
      </w:pPr>
      <w:rPr>
        <w:rFonts w:hint="default" w:ascii="Symbol" w:hAnsi="Symbol"/>
        <w:sz w:val="20"/>
      </w:rPr>
    </w:lvl>
    <w:lvl w:ilvl="4" w:tentative="1">
      <w:start w:val="1"/>
      <w:numFmt w:val="bullet"/>
      <w:lvlText w:val=""/>
      <w:lvlJc w:val="left"/>
      <w:pPr>
        <w:tabs>
          <w:tab w:val="num" w:pos="3600"/>
        </w:tabs>
        <w:ind w:left="3600" w:hanging="360"/>
      </w:pPr>
      <w:rPr>
        <w:rFonts w:hint="default" w:ascii="Symbol" w:hAnsi="Symbol"/>
        <w:sz w:val="20"/>
      </w:rPr>
    </w:lvl>
    <w:lvl w:ilvl="5" w:tentative="1">
      <w:start w:val="1"/>
      <w:numFmt w:val="bullet"/>
      <w:lvlText w:val=""/>
      <w:lvlJc w:val="left"/>
      <w:pPr>
        <w:tabs>
          <w:tab w:val="num" w:pos="4320"/>
        </w:tabs>
        <w:ind w:left="4320" w:hanging="360"/>
      </w:pPr>
      <w:rPr>
        <w:rFonts w:hint="default" w:ascii="Symbol" w:hAnsi="Symbol"/>
        <w:sz w:val="20"/>
      </w:rPr>
    </w:lvl>
    <w:lvl w:ilvl="6" w:tentative="1">
      <w:start w:val="1"/>
      <w:numFmt w:val="bullet"/>
      <w:lvlText w:val=""/>
      <w:lvlJc w:val="left"/>
      <w:pPr>
        <w:tabs>
          <w:tab w:val="num" w:pos="5040"/>
        </w:tabs>
        <w:ind w:left="5040" w:hanging="360"/>
      </w:pPr>
      <w:rPr>
        <w:rFonts w:hint="default" w:ascii="Symbol" w:hAnsi="Symbol"/>
        <w:sz w:val="20"/>
      </w:rPr>
    </w:lvl>
    <w:lvl w:ilvl="7" w:tentative="1">
      <w:start w:val="1"/>
      <w:numFmt w:val="bullet"/>
      <w:lvlText w:val=""/>
      <w:lvlJc w:val="left"/>
      <w:pPr>
        <w:tabs>
          <w:tab w:val="num" w:pos="5760"/>
        </w:tabs>
        <w:ind w:left="5760" w:hanging="360"/>
      </w:pPr>
      <w:rPr>
        <w:rFonts w:hint="default" w:ascii="Symbol" w:hAnsi="Symbol"/>
        <w:sz w:val="20"/>
      </w:rPr>
    </w:lvl>
    <w:lvl w:ilvl="8" w:tentative="1">
      <w:start w:val="1"/>
      <w:numFmt w:val="bullet"/>
      <w:lvlText w:val=""/>
      <w:lvlJc w:val="left"/>
      <w:pPr>
        <w:tabs>
          <w:tab w:val="num" w:pos="6480"/>
        </w:tabs>
        <w:ind w:left="6480" w:hanging="360"/>
      </w:pPr>
      <w:rPr>
        <w:rFonts w:hint="default" w:ascii="Symbol" w:hAnsi="Symbol"/>
        <w:sz w:val="20"/>
      </w:rPr>
    </w:lvl>
  </w:abstractNum>
  <w:abstractNum w:abstractNumId="13" w15:restartNumberingAfterBreak="0">
    <w:nsid w:val="47CE615E"/>
    <w:multiLevelType w:val="hybridMultilevel"/>
    <w:tmpl w:val="B8C036EA"/>
    <w:lvl w:ilvl="0" w:tplc="08090001">
      <w:start w:val="1"/>
      <w:numFmt w:val="bullet"/>
      <w:lvlText w:val=""/>
      <w:lvlJc w:val="left"/>
      <w:pPr>
        <w:ind w:left="1440" w:hanging="360"/>
      </w:pPr>
      <w:rPr>
        <w:rFonts w:hint="default" w:ascii="Symbol" w:hAnsi="Symbol"/>
      </w:rPr>
    </w:lvl>
    <w:lvl w:ilvl="1" w:tplc="08090003" w:tentative="1">
      <w:start w:val="1"/>
      <w:numFmt w:val="bullet"/>
      <w:lvlText w:val="o"/>
      <w:lvlJc w:val="left"/>
      <w:pPr>
        <w:ind w:left="2160" w:hanging="360"/>
      </w:pPr>
      <w:rPr>
        <w:rFonts w:hint="default" w:ascii="Courier New" w:hAnsi="Courier New" w:cs="Courier New"/>
      </w:rPr>
    </w:lvl>
    <w:lvl w:ilvl="2" w:tplc="08090005" w:tentative="1">
      <w:start w:val="1"/>
      <w:numFmt w:val="bullet"/>
      <w:lvlText w:val=""/>
      <w:lvlJc w:val="left"/>
      <w:pPr>
        <w:ind w:left="2880" w:hanging="360"/>
      </w:pPr>
      <w:rPr>
        <w:rFonts w:hint="default" w:ascii="Wingdings" w:hAnsi="Wingdings"/>
      </w:rPr>
    </w:lvl>
    <w:lvl w:ilvl="3" w:tplc="08090001" w:tentative="1">
      <w:start w:val="1"/>
      <w:numFmt w:val="bullet"/>
      <w:lvlText w:val=""/>
      <w:lvlJc w:val="left"/>
      <w:pPr>
        <w:ind w:left="3600" w:hanging="360"/>
      </w:pPr>
      <w:rPr>
        <w:rFonts w:hint="default" w:ascii="Symbol" w:hAnsi="Symbol"/>
      </w:rPr>
    </w:lvl>
    <w:lvl w:ilvl="4" w:tplc="08090003" w:tentative="1">
      <w:start w:val="1"/>
      <w:numFmt w:val="bullet"/>
      <w:lvlText w:val="o"/>
      <w:lvlJc w:val="left"/>
      <w:pPr>
        <w:ind w:left="4320" w:hanging="360"/>
      </w:pPr>
      <w:rPr>
        <w:rFonts w:hint="default" w:ascii="Courier New" w:hAnsi="Courier New" w:cs="Courier New"/>
      </w:rPr>
    </w:lvl>
    <w:lvl w:ilvl="5" w:tplc="08090005" w:tentative="1">
      <w:start w:val="1"/>
      <w:numFmt w:val="bullet"/>
      <w:lvlText w:val=""/>
      <w:lvlJc w:val="left"/>
      <w:pPr>
        <w:ind w:left="5040" w:hanging="360"/>
      </w:pPr>
      <w:rPr>
        <w:rFonts w:hint="default" w:ascii="Wingdings" w:hAnsi="Wingdings"/>
      </w:rPr>
    </w:lvl>
    <w:lvl w:ilvl="6" w:tplc="08090001" w:tentative="1">
      <w:start w:val="1"/>
      <w:numFmt w:val="bullet"/>
      <w:lvlText w:val=""/>
      <w:lvlJc w:val="left"/>
      <w:pPr>
        <w:ind w:left="5760" w:hanging="360"/>
      </w:pPr>
      <w:rPr>
        <w:rFonts w:hint="default" w:ascii="Symbol" w:hAnsi="Symbol"/>
      </w:rPr>
    </w:lvl>
    <w:lvl w:ilvl="7" w:tplc="08090003" w:tentative="1">
      <w:start w:val="1"/>
      <w:numFmt w:val="bullet"/>
      <w:lvlText w:val="o"/>
      <w:lvlJc w:val="left"/>
      <w:pPr>
        <w:ind w:left="6480" w:hanging="360"/>
      </w:pPr>
      <w:rPr>
        <w:rFonts w:hint="default" w:ascii="Courier New" w:hAnsi="Courier New" w:cs="Courier New"/>
      </w:rPr>
    </w:lvl>
    <w:lvl w:ilvl="8" w:tplc="08090005" w:tentative="1">
      <w:start w:val="1"/>
      <w:numFmt w:val="bullet"/>
      <w:lvlText w:val=""/>
      <w:lvlJc w:val="left"/>
      <w:pPr>
        <w:ind w:left="7200" w:hanging="360"/>
      </w:pPr>
      <w:rPr>
        <w:rFonts w:hint="default" w:ascii="Wingdings" w:hAnsi="Wingdings"/>
      </w:rPr>
    </w:lvl>
  </w:abstractNum>
  <w:abstractNum w:abstractNumId="14" w15:restartNumberingAfterBreak="0">
    <w:nsid w:val="48A22EE5"/>
    <w:multiLevelType w:val="multilevel"/>
    <w:tmpl w:val="71F08A0C"/>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
      <w:lvlJc w:val="left"/>
      <w:pPr>
        <w:tabs>
          <w:tab w:val="num" w:pos="1440"/>
        </w:tabs>
        <w:ind w:left="1440" w:hanging="360"/>
      </w:pPr>
      <w:rPr>
        <w:rFonts w:hint="default" w:ascii="Symbol" w:hAnsi="Symbol"/>
        <w:sz w:val="20"/>
      </w:rPr>
    </w:lvl>
    <w:lvl w:ilvl="2" w:tentative="1">
      <w:start w:val="1"/>
      <w:numFmt w:val="bullet"/>
      <w:lvlText w:val=""/>
      <w:lvlJc w:val="left"/>
      <w:pPr>
        <w:tabs>
          <w:tab w:val="num" w:pos="2160"/>
        </w:tabs>
        <w:ind w:left="2160" w:hanging="360"/>
      </w:pPr>
      <w:rPr>
        <w:rFonts w:hint="default" w:ascii="Symbol" w:hAnsi="Symbol"/>
        <w:sz w:val="20"/>
      </w:rPr>
    </w:lvl>
    <w:lvl w:ilvl="3" w:tentative="1">
      <w:start w:val="1"/>
      <w:numFmt w:val="bullet"/>
      <w:lvlText w:val=""/>
      <w:lvlJc w:val="left"/>
      <w:pPr>
        <w:tabs>
          <w:tab w:val="num" w:pos="2880"/>
        </w:tabs>
        <w:ind w:left="2880" w:hanging="360"/>
      </w:pPr>
      <w:rPr>
        <w:rFonts w:hint="default" w:ascii="Symbol" w:hAnsi="Symbol"/>
        <w:sz w:val="20"/>
      </w:rPr>
    </w:lvl>
    <w:lvl w:ilvl="4" w:tentative="1">
      <w:start w:val="1"/>
      <w:numFmt w:val="bullet"/>
      <w:lvlText w:val=""/>
      <w:lvlJc w:val="left"/>
      <w:pPr>
        <w:tabs>
          <w:tab w:val="num" w:pos="3600"/>
        </w:tabs>
        <w:ind w:left="3600" w:hanging="360"/>
      </w:pPr>
      <w:rPr>
        <w:rFonts w:hint="default" w:ascii="Symbol" w:hAnsi="Symbol"/>
        <w:sz w:val="20"/>
      </w:rPr>
    </w:lvl>
    <w:lvl w:ilvl="5" w:tentative="1">
      <w:start w:val="1"/>
      <w:numFmt w:val="bullet"/>
      <w:lvlText w:val=""/>
      <w:lvlJc w:val="left"/>
      <w:pPr>
        <w:tabs>
          <w:tab w:val="num" w:pos="4320"/>
        </w:tabs>
        <w:ind w:left="4320" w:hanging="360"/>
      </w:pPr>
      <w:rPr>
        <w:rFonts w:hint="default" w:ascii="Symbol" w:hAnsi="Symbol"/>
        <w:sz w:val="20"/>
      </w:rPr>
    </w:lvl>
    <w:lvl w:ilvl="6" w:tentative="1">
      <w:start w:val="1"/>
      <w:numFmt w:val="bullet"/>
      <w:lvlText w:val=""/>
      <w:lvlJc w:val="left"/>
      <w:pPr>
        <w:tabs>
          <w:tab w:val="num" w:pos="5040"/>
        </w:tabs>
        <w:ind w:left="5040" w:hanging="360"/>
      </w:pPr>
      <w:rPr>
        <w:rFonts w:hint="default" w:ascii="Symbol" w:hAnsi="Symbol"/>
        <w:sz w:val="20"/>
      </w:rPr>
    </w:lvl>
    <w:lvl w:ilvl="7" w:tentative="1">
      <w:start w:val="1"/>
      <w:numFmt w:val="bullet"/>
      <w:lvlText w:val=""/>
      <w:lvlJc w:val="left"/>
      <w:pPr>
        <w:tabs>
          <w:tab w:val="num" w:pos="5760"/>
        </w:tabs>
        <w:ind w:left="5760" w:hanging="360"/>
      </w:pPr>
      <w:rPr>
        <w:rFonts w:hint="default" w:ascii="Symbol" w:hAnsi="Symbol"/>
        <w:sz w:val="20"/>
      </w:rPr>
    </w:lvl>
    <w:lvl w:ilvl="8" w:tentative="1">
      <w:start w:val="1"/>
      <w:numFmt w:val="bullet"/>
      <w:lvlText w:val=""/>
      <w:lvlJc w:val="left"/>
      <w:pPr>
        <w:tabs>
          <w:tab w:val="num" w:pos="6480"/>
        </w:tabs>
        <w:ind w:left="6480" w:hanging="360"/>
      </w:pPr>
      <w:rPr>
        <w:rFonts w:hint="default" w:ascii="Symbol" w:hAnsi="Symbol"/>
        <w:sz w:val="20"/>
      </w:rPr>
    </w:lvl>
  </w:abstractNum>
  <w:abstractNum w:abstractNumId="15" w15:restartNumberingAfterBreak="0">
    <w:nsid w:val="4CA04B83"/>
    <w:multiLevelType w:val="multilevel"/>
    <w:tmpl w:val="43CA0A96"/>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
      <w:lvlJc w:val="left"/>
      <w:pPr>
        <w:tabs>
          <w:tab w:val="num" w:pos="1440"/>
        </w:tabs>
        <w:ind w:left="1440" w:hanging="360"/>
      </w:pPr>
      <w:rPr>
        <w:rFonts w:hint="default" w:ascii="Symbol" w:hAnsi="Symbol"/>
        <w:sz w:val="20"/>
      </w:rPr>
    </w:lvl>
    <w:lvl w:ilvl="2" w:tentative="1">
      <w:start w:val="1"/>
      <w:numFmt w:val="bullet"/>
      <w:lvlText w:val=""/>
      <w:lvlJc w:val="left"/>
      <w:pPr>
        <w:tabs>
          <w:tab w:val="num" w:pos="2160"/>
        </w:tabs>
        <w:ind w:left="2160" w:hanging="360"/>
      </w:pPr>
      <w:rPr>
        <w:rFonts w:hint="default" w:ascii="Symbol" w:hAnsi="Symbol"/>
        <w:sz w:val="20"/>
      </w:rPr>
    </w:lvl>
    <w:lvl w:ilvl="3" w:tentative="1">
      <w:start w:val="1"/>
      <w:numFmt w:val="bullet"/>
      <w:lvlText w:val=""/>
      <w:lvlJc w:val="left"/>
      <w:pPr>
        <w:tabs>
          <w:tab w:val="num" w:pos="2880"/>
        </w:tabs>
        <w:ind w:left="2880" w:hanging="360"/>
      </w:pPr>
      <w:rPr>
        <w:rFonts w:hint="default" w:ascii="Symbol" w:hAnsi="Symbol"/>
        <w:sz w:val="20"/>
      </w:rPr>
    </w:lvl>
    <w:lvl w:ilvl="4" w:tentative="1">
      <w:start w:val="1"/>
      <w:numFmt w:val="bullet"/>
      <w:lvlText w:val=""/>
      <w:lvlJc w:val="left"/>
      <w:pPr>
        <w:tabs>
          <w:tab w:val="num" w:pos="3600"/>
        </w:tabs>
        <w:ind w:left="3600" w:hanging="360"/>
      </w:pPr>
      <w:rPr>
        <w:rFonts w:hint="default" w:ascii="Symbol" w:hAnsi="Symbol"/>
        <w:sz w:val="20"/>
      </w:rPr>
    </w:lvl>
    <w:lvl w:ilvl="5" w:tentative="1">
      <w:start w:val="1"/>
      <w:numFmt w:val="bullet"/>
      <w:lvlText w:val=""/>
      <w:lvlJc w:val="left"/>
      <w:pPr>
        <w:tabs>
          <w:tab w:val="num" w:pos="4320"/>
        </w:tabs>
        <w:ind w:left="4320" w:hanging="360"/>
      </w:pPr>
      <w:rPr>
        <w:rFonts w:hint="default" w:ascii="Symbol" w:hAnsi="Symbol"/>
        <w:sz w:val="20"/>
      </w:rPr>
    </w:lvl>
    <w:lvl w:ilvl="6" w:tentative="1">
      <w:start w:val="1"/>
      <w:numFmt w:val="bullet"/>
      <w:lvlText w:val=""/>
      <w:lvlJc w:val="left"/>
      <w:pPr>
        <w:tabs>
          <w:tab w:val="num" w:pos="5040"/>
        </w:tabs>
        <w:ind w:left="5040" w:hanging="360"/>
      </w:pPr>
      <w:rPr>
        <w:rFonts w:hint="default" w:ascii="Symbol" w:hAnsi="Symbol"/>
        <w:sz w:val="20"/>
      </w:rPr>
    </w:lvl>
    <w:lvl w:ilvl="7" w:tentative="1">
      <w:start w:val="1"/>
      <w:numFmt w:val="bullet"/>
      <w:lvlText w:val=""/>
      <w:lvlJc w:val="left"/>
      <w:pPr>
        <w:tabs>
          <w:tab w:val="num" w:pos="5760"/>
        </w:tabs>
        <w:ind w:left="5760" w:hanging="360"/>
      </w:pPr>
      <w:rPr>
        <w:rFonts w:hint="default" w:ascii="Symbol" w:hAnsi="Symbol"/>
        <w:sz w:val="20"/>
      </w:rPr>
    </w:lvl>
    <w:lvl w:ilvl="8" w:tentative="1">
      <w:start w:val="1"/>
      <w:numFmt w:val="bullet"/>
      <w:lvlText w:val=""/>
      <w:lvlJc w:val="left"/>
      <w:pPr>
        <w:tabs>
          <w:tab w:val="num" w:pos="6480"/>
        </w:tabs>
        <w:ind w:left="6480" w:hanging="360"/>
      </w:pPr>
      <w:rPr>
        <w:rFonts w:hint="default" w:ascii="Symbol" w:hAnsi="Symbol"/>
        <w:sz w:val="20"/>
      </w:rPr>
    </w:lvl>
  </w:abstractNum>
  <w:abstractNum w:abstractNumId="16" w15:restartNumberingAfterBreak="0">
    <w:nsid w:val="50F17362"/>
    <w:multiLevelType w:val="multilevel"/>
    <w:tmpl w:val="A448E976"/>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
      <w:lvlJc w:val="left"/>
      <w:pPr>
        <w:tabs>
          <w:tab w:val="num" w:pos="1440"/>
        </w:tabs>
        <w:ind w:left="1440" w:hanging="360"/>
      </w:pPr>
      <w:rPr>
        <w:rFonts w:hint="default" w:ascii="Symbol" w:hAnsi="Symbol"/>
        <w:sz w:val="20"/>
      </w:rPr>
    </w:lvl>
    <w:lvl w:ilvl="2" w:tentative="1">
      <w:start w:val="1"/>
      <w:numFmt w:val="bullet"/>
      <w:lvlText w:val=""/>
      <w:lvlJc w:val="left"/>
      <w:pPr>
        <w:tabs>
          <w:tab w:val="num" w:pos="2160"/>
        </w:tabs>
        <w:ind w:left="2160" w:hanging="360"/>
      </w:pPr>
      <w:rPr>
        <w:rFonts w:hint="default" w:ascii="Symbol" w:hAnsi="Symbol"/>
        <w:sz w:val="20"/>
      </w:rPr>
    </w:lvl>
    <w:lvl w:ilvl="3" w:tentative="1">
      <w:start w:val="1"/>
      <w:numFmt w:val="bullet"/>
      <w:lvlText w:val=""/>
      <w:lvlJc w:val="left"/>
      <w:pPr>
        <w:tabs>
          <w:tab w:val="num" w:pos="2880"/>
        </w:tabs>
        <w:ind w:left="2880" w:hanging="360"/>
      </w:pPr>
      <w:rPr>
        <w:rFonts w:hint="default" w:ascii="Symbol" w:hAnsi="Symbol"/>
        <w:sz w:val="20"/>
      </w:rPr>
    </w:lvl>
    <w:lvl w:ilvl="4" w:tentative="1">
      <w:start w:val="1"/>
      <w:numFmt w:val="bullet"/>
      <w:lvlText w:val=""/>
      <w:lvlJc w:val="left"/>
      <w:pPr>
        <w:tabs>
          <w:tab w:val="num" w:pos="3600"/>
        </w:tabs>
        <w:ind w:left="3600" w:hanging="360"/>
      </w:pPr>
      <w:rPr>
        <w:rFonts w:hint="default" w:ascii="Symbol" w:hAnsi="Symbol"/>
        <w:sz w:val="20"/>
      </w:rPr>
    </w:lvl>
    <w:lvl w:ilvl="5" w:tentative="1">
      <w:start w:val="1"/>
      <w:numFmt w:val="bullet"/>
      <w:lvlText w:val=""/>
      <w:lvlJc w:val="left"/>
      <w:pPr>
        <w:tabs>
          <w:tab w:val="num" w:pos="4320"/>
        </w:tabs>
        <w:ind w:left="4320" w:hanging="360"/>
      </w:pPr>
      <w:rPr>
        <w:rFonts w:hint="default" w:ascii="Symbol" w:hAnsi="Symbol"/>
        <w:sz w:val="20"/>
      </w:rPr>
    </w:lvl>
    <w:lvl w:ilvl="6" w:tentative="1">
      <w:start w:val="1"/>
      <w:numFmt w:val="bullet"/>
      <w:lvlText w:val=""/>
      <w:lvlJc w:val="left"/>
      <w:pPr>
        <w:tabs>
          <w:tab w:val="num" w:pos="5040"/>
        </w:tabs>
        <w:ind w:left="5040" w:hanging="360"/>
      </w:pPr>
      <w:rPr>
        <w:rFonts w:hint="default" w:ascii="Symbol" w:hAnsi="Symbol"/>
        <w:sz w:val="20"/>
      </w:rPr>
    </w:lvl>
    <w:lvl w:ilvl="7" w:tentative="1">
      <w:start w:val="1"/>
      <w:numFmt w:val="bullet"/>
      <w:lvlText w:val=""/>
      <w:lvlJc w:val="left"/>
      <w:pPr>
        <w:tabs>
          <w:tab w:val="num" w:pos="5760"/>
        </w:tabs>
        <w:ind w:left="5760" w:hanging="360"/>
      </w:pPr>
      <w:rPr>
        <w:rFonts w:hint="default" w:ascii="Symbol" w:hAnsi="Symbol"/>
        <w:sz w:val="20"/>
      </w:rPr>
    </w:lvl>
    <w:lvl w:ilvl="8" w:tentative="1">
      <w:start w:val="1"/>
      <w:numFmt w:val="bullet"/>
      <w:lvlText w:val=""/>
      <w:lvlJc w:val="left"/>
      <w:pPr>
        <w:tabs>
          <w:tab w:val="num" w:pos="6480"/>
        </w:tabs>
        <w:ind w:left="6480" w:hanging="360"/>
      </w:pPr>
      <w:rPr>
        <w:rFonts w:hint="default" w:ascii="Symbol" w:hAnsi="Symbol"/>
        <w:sz w:val="20"/>
      </w:rPr>
    </w:lvl>
  </w:abstractNum>
  <w:abstractNum w:abstractNumId="17" w15:restartNumberingAfterBreak="0">
    <w:nsid w:val="523204BF"/>
    <w:multiLevelType w:val="multilevel"/>
    <w:tmpl w:val="6DCE072C"/>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
      <w:lvlJc w:val="left"/>
      <w:pPr>
        <w:tabs>
          <w:tab w:val="num" w:pos="1440"/>
        </w:tabs>
        <w:ind w:left="1440" w:hanging="360"/>
      </w:pPr>
      <w:rPr>
        <w:rFonts w:hint="default" w:ascii="Symbol" w:hAnsi="Symbol"/>
        <w:sz w:val="20"/>
      </w:rPr>
    </w:lvl>
    <w:lvl w:ilvl="2" w:tentative="1">
      <w:start w:val="1"/>
      <w:numFmt w:val="bullet"/>
      <w:lvlText w:val=""/>
      <w:lvlJc w:val="left"/>
      <w:pPr>
        <w:tabs>
          <w:tab w:val="num" w:pos="2160"/>
        </w:tabs>
        <w:ind w:left="2160" w:hanging="360"/>
      </w:pPr>
      <w:rPr>
        <w:rFonts w:hint="default" w:ascii="Symbol" w:hAnsi="Symbol"/>
        <w:sz w:val="20"/>
      </w:rPr>
    </w:lvl>
    <w:lvl w:ilvl="3" w:tentative="1">
      <w:start w:val="1"/>
      <w:numFmt w:val="bullet"/>
      <w:lvlText w:val=""/>
      <w:lvlJc w:val="left"/>
      <w:pPr>
        <w:tabs>
          <w:tab w:val="num" w:pos="2880"/>
        </w:tabs>
        <w:ind w:left="2880" w:hanging="360"/>
      </w:pPr>
      <w:rPr>
        <w:rFonts w:hint="default" w:ascii="Symbol" w:hAnsi="Symbol"/>
        <w:sz w:val="20"/>
      </w:rPr>
    </w:lvl>
    <w:lvl w:ilvl="4" w:tentative="1">
      <w:start w:val="1"/>
      <w:numFmt w:val="bullet"/>
      <w:lvlText w:val=""/>
      <w:lvlJc w:val="left"/>
      <w:pPr>
        <w:tabs>
          <w:tab w:val="num" w:pos="3600"/>
        </w:tabs>
        <w:ind w:left="3600" w:hanging="360"/>
      </w:pPr>
      <w:rPr>
        <w:rFonts w:hint="default" w:ascii="Symbol" w:hAnsi="Symbol"/>
        <w:sz w:val="20"/>
      </w:rPr>
    </w:lvl>
    <w:lvl w:ilvl="5" w:tentative="1">
      <w:start w:val="1"/>
      <w:numFmt w:val="bullet"/>
      <w:lvlText w:val=""/>
      <w:lvlJc w:val="left"/>
      <w:pPr>
        <w:tabs>
          <w:tab w:val="num" w:pos="4320"/>
        </w:tabs>
        <w:ind w:left="4320" w:hanging="360"/>
      </w:pPr>
      <w:rPr>
        <w:rFonts w:hint="default" w:ascii="Symbol" w:hAnsi="Symbol"/>
        <w:sz w:val="20"/>
      </w:rPr>
    </w:lvl>
    <w:lvl w:ilvl="6" w:tentative="1">
      <w:start w:val="1"/>
      <w:numFmt w:val="bullet"/>
      <w:lvlText w:val=""/>
      <w:lvlJc w:val="left"/>
      <w:pPr>
        <w:tabs>
          <w:tab w:val="num" w:pos="5040"/>
        </w:tabs>
        <w:ind w:left="5040" w:hanging="360"/>
      </w:pPr>
      <w:rPr>
        <w:rFonts w:hint="default" w:ascii="Symbol" w:hAnsi="Symbol"/>
        <w:sz w:val="20"/>
      </w:rPr>
    </w:lvl>
    <w:lvl w:ilvl="7" w:tentative="1">
      <w:start w:val="1"/>
      <w:numFmt w:val="bullet"/>
      <w:lvlText w:val=""/>
      <w:lvlJc w:val="left"/>
      <w:pPr>
        <w:tabs>
          <w:tab w:val="num" w:pos="5760"/>
        </w:tabs>
        <w:ind w:left="5760" w:hanging="360"/>
      </w:pPr>
      <w:rPr>
        <w:rFonts w:hint="default" w:ascii="Symbol" w:hAnsi="Symbol"/>
        <w:sz w:val="20"/>
      </w:rPr>
    </w:lvl>
    <w:lvl w:ilvl="8" w:tentative="1">
      <w:start w:val="1"/>
      <w:numFmt w:val="bullet"/>
      <w:lvlText w:val=""/>
      <w:lvlJc w:val="left"/>
      <w:pPr>
        <w:tabs>
          <w:tab w:val="num" w:pos="6480"/>
        </w:tabs>
        <w:ind w:left="6480" w:hanging="360"/>
      </w:pPr>
      <w:rPr>
        <w:rFonts w:hint="default" w:ascii="Symbol" w:hAnsi="Symbol"/>
        <w:sz w:val="20"/>
      </w:rPr>
    </w:lvl>
  </w:abstractNum>
  <w:abstractNum w:abstractNumId="18" w15:restartNumberingAfterBreak="0">
    <w:nsid w:val="5CC9632A"/>
    <w:multiLevelType w:val="multilevel"/>
    <w:tmpl w:val="071AE710"/>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
      <w:lvlJc w:val="left"/>
      <w:pPr>
        <w:tabs>
          <w:tab w:val="num" w:pos="1440"/>
        </w:tabs>
        <w:ind w:left="1440" w:hanging="360"/>
      </w:pPr>
      <w:rPr>
        <w:rFonts w:hint="default" w:ascii="Symbol" w:hAnsi="Symbol"/>
        <w:sz w:val="20"/>
      </w:rPr>
    </w:lvl>
    <w:lvl w:ilvl="2" w:tentative="1">
      <w:start w:val="1"/>
      <w:numFmt w:val="bullet"/>
      <w:lvlText w:val=""/>
      <w:lvlJc w:val="left"/>
      <w:pPr>
        <w:tabs>
          <w:tab w:val="num" w:pos="2160"/>
        </w:tabs>
        <w:ind w:left="2160" w:hanging="360"/>
      </w:pPr>
      <w:rPr>
        <w:rFonts w:hint="default" w:ascii="Symbol" w:hAnsi="Symbol"/>
        <w:sz w:val="20"/>
      </w:rPr>
    </w:lvl>
    <w:lvl w:ilvl="3" w:tentative="1">
      <w:start w:val="1"/>
      <w:numFmt w:val="bullet"/>
      <w:lvlText w:val=""/>
      <w:lvlJc w:val="left"/>
      <w:pPr>
        <w:tabs>
          <w:tab w:val="num" w:pos="2880"/>
        </w:tabs>
        <w:ind w:left="2880" w:hanging="360"/>
      </w:pPr>
      <w:rPr>
        <w:rFonts w:hint="default" w:ascii="Symbol" w:hAnsi="Symbol"/>
        <w:sz w:val="20"/>
      </w:rPr>
    </w:lvl>
    <w:lvl w:ilvl="4" w:tentative="1">
      <w:start w:val="1"/>
      <w:numFmt w:val="bullet"/>
      <w:lvlText w:val=""/>
      <w:lvlJc w:val="left"/>
      <w:pPr>
        <w:tabs>
          <w:tab w:val="num" w:pos="3600"/>
        </w:tabs>
        <w:ind w:left="3600" w:hanging="360"/>
      </w:pPr>
      <w:rPr>
        <w:rFonts w:hint="default" w:ascii="Symbol" w:hAnsi="Symbol"/>
        <w:sz w:val="20"/>
      </w:rPr>
    </w:lvl>
    <w:lvl w:ilvl="5" w:tentative="1">
      <w:start w:val="1"/>
      <w:numFmt w:val="bullet"/>
      <w:lvlText w:val=""/>
      <w:lvlJc w:val="left"/>
      <w:pPr>
        <w:tabs>
          <w:tab w:val="num" w:pos="4320"/>
        </w:tabs>
        <w:ind w:left="4320" w:hanging="360"/>
      </w:pPr>
      <w:rPr>
        <w:rFonts w:hint="default" w:ascii="Symbol" w:hAnsi="Symbol"/>
        <w:sz w:val="20"/>
      </w:rPr>
    </w:lvl>
    <w:lvl w:ilvl="6" w:tentative="1">
      <w:start w:val="1"/>
      <w:numFmt w:val="bullet"/>
      <w:lvlText w:val=""/>
      <w:lvlJc w:val="left"/>
      <w:pPr>
        <w:tabs>
          <w:tab w:val="num" w:pos="5040"/>
        </w:tabs>
        <w:ind w:left="5040" w:hanging="360"/>
      </w:pPr>
      <w:rPr>
        <w:rFonts w:hint="default" w:ascii="Symbol" w:hAnsi="Symbol"/>
        <w:sz w:val="20"/>
      </w:rPr>
    </w:lvl>
    <w:lvl w:ilvl="7" w:tentative="1">
      <w:start w:val="1"/>
      <w:numFmt w:val="bullet"/>
      <w:lvlText w:val=""/>
      <w:lvlJc w:val="left"/>
      <w:pPr>
        <w:tabs>
          <w:tab w:val="num" w:pos="5760"/>
        </w:tabs>
        <w:ind w:left="5760" w:hanging="360"/>
      </w:pPr>
      <w:rPr>
        <w:rFonts w:hint="default" w:ascii="Symbol" w:hAnsi="Symbol"/>
        <w:sz w:val="20"/>
      </w:rPr>
    </w:lvl>
    <w:lvl w:ilvl="8" w:tentative="1">
      <w:start w:val="1"/>
      <w:numFmt w:val="bullet"/>
      <w:lvlText w:val=""/>
      <w:lvlJc w:val="left"/>
      <w:pPr>
        <w:tabs>
          <w:tab w:val="num" w:pos="6480"/>
        </w:tabs>
        <w:ind w:left="6480" w:hanging="360"/>
      </w:pPr>
      <w:rPr>
        <w:rFonts w:hint="default" w:ascii="Symbol" w:hAnsi="Symbol"/>
        <w:sz w:val="20"/>
      </w:rPr>
    </w:lvl>
  </w:abstractNum>
  <w:abstractNum w:abstractNumId="19" w15:restartNumberingAfterBreak="0">
    <w:nsid w:val="5D3465D0"/>
    <w:multiLevelType w:val="multilevel"/>
    <w:tmpl w:val="48DC92A6"/>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
      <w:lvlJc w:val="left"/>
      <w:pPr>
        <w:tabs>
          <w:tab w:val="num" w:pos="1440"/>
        </w:tabs>
        <w:ind w:left="1440" w:hanging="360"/>
      </w:pPr>
      <w:rPr>
        <w:rFonts w:hint="default" w:ascii="Symbol" w:hAnsi="Symbol"/>
        <w:sz w:val="20"/>
      </w:rPr>
    </w:lvl>
    <w:lvl w:ilvl="2" w:tentative="1">
      <w:start w:val="1"/>
      <w:numFmt w:val="bullet"/>
      <w:lvlText w:val=""/>
      <w:lvlJc w:val="left"/>
      <w:pPr>
        <w:tabs>
          <w:tab w:val="num" w:pos="2160"/>
        </w:tabs>
        <w:ind w:left="2160" w:hanging="360"/>
      </w:pPr>
      <w:rPr>
        <w:rFonts w:hint="default" w:ascii="Symbol" w:hAnsi="Symbol"/>
        <w:sz w:val="20"/>
      </w:rPr>
    </w:lvl>
    <w:lvl w:ilvl="3" w:tentative="1">
      <w:start w:val="1"/>
      <w:numFmt w:val="bullet"/>
      <w:lvlText w:val=""/>
      <w:lvlJc w:val="left"/>
      <w:pPr>
        <w:tabs>
          <w:tab w:val="num" w:pos="2880"/>
        </w:tabs>
        <w:ind w:left="2880" w:hanging="360"/>
      </w:pPr>
      <w:rPr>
        <w:rFonts w:hint="default" w:ascii="Symbol" w:hAnsi="Symbol"/>
        <w:sz w:val="20"/>
      </w:rPr>
    </w:lvl>
    <w:lvl w:ilvl="4" w:tentative="1">
      <w:start w:val="1"/>
      <w:numFmt w:val="bullet"/>
      <w:lvlText w:val=""/>
      <w:lvlJc w:val="left"/>
      <w:pPr>
        <w:tabs>
          <w:tab w:val="num" w:pos="3600"/>
        </w:tabs>
        <w:ind w:left="3600" w:hanging="360"/>
      </w:pPr>
      <w:rPr>
        <w:rFonts w:hint="default" w:ascii="Symbol" w:hAnsi="Symbol"/>
        <w:sz w:val="20"/>
      </w:rPr>
    </w:lvl>
    <w:lvl w:ilvl="5" w:tentative="1">
      <w:start w:val="1"/>
      <w:numFmt w:val="bullet"/>
      <w:lvlText w:val=""/>
      <w:lvlJc w:val="left"/>
      <w:pPr>
        <w:tabs>
          <w:tab w:val="num" w:pos="4320"/>
        </w:tabs>
        <w:ind w:left="4320" w:hanging="360"/>
      </w:pPr>
      <w:rPr>
        <w:rFonts w:hint="default" w:ascii="Symbol" w:hAnsi="Symbol"/>
        <w:sz w:val="20"/>
      </w:rPr>
    </w:lvl>
    <w:lvl w:ilvl="6" w:tentative="1">
      <w:start w:val="1"/>
      <w:numFmt w:val="bullet"/>
      <w:lvlText w:val=""/>
      <w:lvlJc w:val="left"/>
      <w:pPr>
        <w:tabs>
          <w:tab w:val="num" w:pos="5040"/>
        </w:tabs>
        <w:ind w:left="5040" w:hanging="360"/>
      </w:pPr>
      <w:rPr>
        <w:rFonts w:hint="default" w:ascii="Symbol" w:hAnsi="Symbol"/>
        <w:sz w:val="20"/>
      </w:rPr>
    </w:lvl>
    <w:lvl w:ilvl="7" w:tentative="1">
      <w:start w:val="1"/>
      <w:numFmt w:val="bullet"/>
      <w:lvlText w:val=""/>
      <w:lvlJc w:val="left"/>
      <w:pPr>
        <w:tabs>
          <w:tab w:val="num" w:pos="5760"/>
        </w:tabs>
        <w:ind w:left="5760" w:hanging="360"/>
      </w:pPr>
      <w:rPr>
        <w:rFonts w:hint="default" w:ascii="Symbol" w:hAnsi="Symbol"/>
        <w:sz w:val="20"/>
      </w:rPr>
    </w:lvl>
    <w:lvl w:ilvl="8" w:tentative="1">
      <w:start w:val="1"/>
      <w:numFmt w:val="bullet"/>
      <w:lvlText w:val=""/>
      <w:lvlJc w:val="left"/>
      <w:pPr>
        <w:tabs>
          <w:tab w:val="num" w:pos="6480"/>
        </w:tabs>
        <w:ind w:left="6480" w:hanging="360"/>
      </w:pPr>
      <w:rPr>
        <w:rFonts w:hint="default" w:ascii="Symbol" w:hAnsi="Symbol"/>
        <w:sz w:val="20"/>
      </w:rPr>
    </w:lvl>
  </w:abstractNum>
  <w:abstractNum w:abstractNumId="20" w15:restartNumberingAfterBreak="0">
    <w:nsid w:val="5F5C1079"/>
    <w:multiLevelType w:val="multilevel"/>
    <w:tmpl w:val="42B0D528"/>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
      <w:lvlJc w:val="left"/>
      <w:pPr>
        <w:tabs>
          <w:tab w:val="num" w:pos="1440"/>
        </w:tabs>
        <w:ind w:left="1440" w:hanging="360"/>
      </w:pPr>
      <w:rPr>
        <w:rFonts w:hint="default" w:ascii="Symbol" w:hAnsi="Symbol"/>
        <w:sz w:val="20"/>
      </w:rPr>
    </w:lvl>
    <w:lvl w:ilvl="2" w:tentative="1">
      <w:start w:val="1"/>
      <w:numFmt w:val="bullet"/>
      <w:lvlText w:val=""/>
      <w:lvlJc w:val="left"/>
      <w:pPr>
        <w:tabs>
          <w:tab w:val="num" w:pos="2160"/>
        </w:tabs>
        <w:ind w:left="2160" w:hanging="360"/>
      </w:pPr>
      <w:rPr>
        <w:rFonts w:hint="default" w:ascii="Symbol" w:hAnsi="Symbol"/>
        <w:sz w:val="20"/>
      </w:rPr>
    </w:lvl>
    <w:lvl w:ilvl="3" w:tentative="1">
      <w:start w:val="1"/>
      <w:numFmt w:val="bullet"/>
      <w:lvlText w:val=""/>
      <w:lvlJc w:val="left"/>
      <w:pPr>
        <w:tabs>
          <w:tab w:val="num" w:pos="2880"/>
        </w:tabs>
        <w:ind w:left="2880" w:hanging="360"/>
      </w:pPr>
      <w:rPr>
        <w:rFonts w:hint="default" w:ascii="Symbol" w:hAnsi="Symbol"/>
        <w:sz w:val="20"/>
      </w:rPr>
    </w:lvl>
    <w:lvl w:ilvl="4" w:tentative="1">
      <w:start w:val="1"/>
      <w:numFmt w:val="bullet"/>
      <w:lvlText w:val=""/>
      <w:lvlJc w:val="left"/>
      <w:pPr>
        <w:tabs>
          <w:tab w:val="num" w:pos="3600"/>
        </w:tabs>
        <w:ind w:left="3600" w:hanging="360"/>
      </w:pPr>
      <w:rPr>
        <w:rFonts w:hint="default" w:ascii="Symbol" w:hAnsi="Symbol"/>
        <w:sz w:val="20"/>
      </w:rPr>
    </w:lvl>
    <w:lvl w:ilvl="5" w:tentative="1">
      <w:start w:val="1"/>
      <w:numFmt w:val="bullet"/>
      <w:lvlText w:val=""/>
      <w:lvlJc w:val="left"/>
      <w:pPr>
        <w:tabs>
          <w:tab w:val="num" w:pos="4320"/>
        </w:tabs>
        <w:ind w:left="4320" w:hanging="360"/>
      </w:pPr>
      <w:rPr>
        <w:rFonts w:hint="default" w:ascii="Symbol" w:hAnsi="Symbol"/>
        <w:sz w:val="20"/>
      </w:rPr>
    </w:lvl>
    <w:lvl w:ilvl="6" w:tentative="1">
      <w:start w:val="1"/>
      <w:numFmt w:val="bullet"/>
      <w:lvlText w:val=""/>
      <w:lvlJc w:val="left"/>
      <w:pPr>
        <w:tabs>
          <w:tab w:val="num" w:pos="5040"/>
        </w:tabs>
        <w:ind w:left="5040" w:hanging="360"/>
      </w:pPr>
      <w:rPr>
        <w:rFonts w:hint="default" w:ascii="Symbol" w:hAnsi="Symbol"/>
        <w:sz w:val="20"/>
      </w:rPr>
    </w:lvl>
    <w:lvl w:ilvl="7" w:tentative="1">
      <w:start w:val="1"/>
      <w:numFmt w:val="bullet"/>
      <w:lvlText w:val=""/>
      <w:lvlJc w:val="left"/>
      <w:pPr>
        <w:tabs>
          <w:tab w:val="num" w:pos="5760"/>
        </w:tabs>
        <w:ind w:left="5760" w:hanging="360"/>
      </w:pPr>
      <w:rPr>
        <w:rFonts w:hint="default" w:ascii="Symbol" w:hAnsi="Symbol"/>
        <w:sz w:val="20"/>
      </w:rPr>
    </w:lvl>
    <w:lvl w:ilvl="8" w:tentative="1">
      <w:start w:val="1"/>
      <w:numFmt w:val="bullet"/>
      <w:lvlText w:val=""/>
      <w:lvlJc w:val="left"/>
      <w:pPr>
        <w:tabs>
          <w:tab w:val="num" w:pos="6480"/>
        </w:tabs>
        <w:ind w:left="6480" w:hanging="360"/>
      </w:pPr>
      <w:rPr>
        <w:rFonts w:hint="default" w:ascii="Symbol" w:hAnsi="Symbol"/>
        <w:sz w:val="20"/>
      </w:rPr>
    </w:lvl>
  </w:abstractNum>
  <w:abstractNum w:abstractNumId="21" w15:restartNumberingAfterBreak="0">
    <w:nsid w:val="696A55A7"/>
    <w:multiLevelType w:val="multilevel"/>
    <w:tmpl w:val="537E925A"/>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
      <w:lvlJc w:val="left"/>
      <w:pPr>
        <w:tabs>
          <w:tab w:val="num" w:pos="1440"/>
        </w:tabs>
        <w:ind w:left="1440" w:hanging="360"/>
      </w:pPr>
      <w:rPr>
        <w:rFonts w:hint="default" w:ascii="Symbol" w:hAnsi="Symbol"/>
        <w:sz w:val="20"/>
      </w:rPr>
    </w:lvl>
    <w:lvl w:ilvl="2" w:tentative="1">
      <w:start w:val="1"/>
      <w:numFmt w:val="bullet"/>
      <w:lvlText w:val=""/>
      <w:lvlJc w:val="left"/>
      <w:pPr>
        <w:tabs>
          <w:tab w:val="num" w:pos="2160"/>
        </w:tabs>
        <w:ind w:left="2160" w:hanging="360"/>
      </w:pPr>
      <w:rPr>
        <w:rFonts w:hint="default" w:ascii="Symbol" w:hAnsi="Symbol"/>
        <w:sz w:val="20"/>
      </w:rPr>
    </w:lvl>
    <w:lvl w:ilvl="3" w:tentative="1">
      <w:start w:val="1"/>
      <w:numFmt w:val="bullet"/>
      <w:lvlText w:val=""/>
      <w:lvlJc w:val="left"/>
      <w:pPr>
        <w:tabs>
          <w:tab w:val="num" w:pos="2880"/>
        </w:tabs>
        <w:ind w:left="2880" w:hanging="360"/>
      </w:pPr>
      <w:rPr>
        <w:rFonts w:hint="default" w:ascii="Symbol" w:hAnsi="Symbol"/>
        <w:sz w:val="20"/>
      </w:rPr>
    </w:lvl>
    <w:lvl w:ilvl="4" w:tentative="1">
      <w:start w:val="1"/>
      <w:numFmt w:val="bullet"/>
      <w:lvlText w:val=""/>
      <w:lvlJc w:val="left"/>
      <w:pPr>
        <w:tabs>
          <w:tab w:val="num" w:pos="3600"/>
        </w:tabs>
        <w:ind w:left="3600" w:hanging="360"/>
      </w:pPr>
      <w:rPr>
        <w:rFonts w:hint="default" w:ascii="Symbol" w:hAnsi="Symbol"/>
        <w:sz w:val="20"/>
      </w:rPr>
    </w:lvl>
    <w:lvl w:ilvl="5" w:tentative="1">
      <w:start w:val="1"/>
      <w:numFmt w:val="bullet"/>
      <w:lvlText w:val=""/>
      <w:lvlJc w:val="left"/>
      <w:pPr>
        <w:tabs>
          <w:tab w:val="num" w:pos="4320"/>
        </w:tabs>
        <w:ind w:left="4320" w:hanging="360"/>
      </w:pPr>
      <w:rPr>
        <w:rFonts w:hint="default" w:ascii="Symbol" w:hAnsi="Symbol"/>
        <w:sz w:val="20"/>
      </w:rPr>
    </w:lvl>
    <w:lvl w:ilvl="6" w:tentative="1">
      <w:start w:val="1"/>
      <w:numFmt w:val="bullet"/>
      <w:lvlText w:val=""/>
      <w:lvlJc w:val="left"/>
      <w:pPr>
        <w:tabs>
          <w:tab w:val="num" w:pos="5040"/>
        </w:tabs>
        <w:ind w:left="5040" w:hanging="360"/>
      </w:pPr>
      <w:rPr>
        <w:rFonts w:hint="default" w:ascii="Symbol" w:hAnsi="Symbol"/>
        <w:sz w:val="20"/>
      </w:rPr>
    </w:lvl>
    <w:lvl w:ilvl="7" w:tentative="1">
      <w:start w:val="1"/>
      <w:numFmt w:val="bullet"/>
      <w:lvlText w:val=""/>
      <w:lvlJc w:val="left"/>
      <w:pPr>
        <w:tabs>
          <w:tab w:val="num" w:pos="5760"/>
        </w:tabs>
        <w:ind w:left="5760" w:hanging="360"/>
      </w:pPr>
      <w:rPr>
        <w:rFonts w:hint="default" w:ascii="Symbol" w:hAnsi="Symbol"/>
        <w:sz w:val="20"/>
      </w:rPr>
    </w:lvl>
    <w:lvl w:ilvl="8" w:tentative="1">
      <w:start w:val="1"/>
      <w:numFmt w:val="bullet"/>
      <w:lvlText w:val=""/>
      <w:lvlJc w:val="left"/>
      <w:pPr>
        <w:tabs>
          <w:tab w:val="num" w:pos="6480"/>
        </w:tabs>
        <w:ind w:left="6480" w:hanging="360"/>
      </w:pPr>
      <w:rPr>
        <w:rFonts w:hint="default" w:ascii="Symbol" w:hAnsi="Symbol"/>
        <w:sz w:val="20"/>
      </w:rPr>
    </w:lvl>
  </w:abstractNum>
  <w:abstractNum w:abstractNumId="22" w15:restartNumberingAfterBreak="0">
    <w:nsid w:val="6A3C4880"/>
    <w:multiLevelType w:val="multilevel"/>
    <w:tmpl w:val="111E2E5C"/>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
      <w:lvlJc w:val="left"/>
      <w:pPr>
        <w:tabs>
          <w:tab w:val="num" w:pos="1440"/>
        </w:tabs>
        <w:ind w:left="1440" w:hanging="360"/>
      </w:pPr>
      <w:rPr>
        <w:rFonts w:hint="default" w:ascii="Symbol" w:hAnsi="Symbol"/>
        <w:sz w:val="20"/>
      </w:rPr>
    </w:lvl>
    <w:lvl w:ilvl="2" w:tentative="1">
      <w:start w:val="1"/>
      <w:numFmt w:val="bullet"/>
      <w:lvlText w:val=""/>
      <w:lvlJc w:val="left"/>
      <w:pPr>
        <w:tabs>
          <w:tab w:val="num" w:pos="2160"/>
        </w:tabs>
        <w:ind w:left="2160" w:hanging="360"/>
      </w:pPr>
      <w:rPr>
        <w:rFonts w:hint="default" w:ascii="Symbol" w:hAnsi="Symbol"/>
        <w:sz w:val="20"/>
      </w:rPr>
    </w:lvl>
    <w:lvl w:ilvl="3" w:tentative="1">
      <w:start w:val="1"/>
      <w:numFmt w:val="bullet"/>
      <w:lvlText w:val=""/>
      <w:lvlJc w:val="left"/>
      <w:pPr>
        <w:tabs>
          <w:tab w:val="num" w:pos="2880"/>
        </w:tabs>
        <w:ind w:left="2880" w:hanging="360"/>
      </w:pPr>
      <w:rPr>
        <w:rFonts w:hint="default" w:ascii="Symbol" w:hAnsi="Symbol"/>
        <w:sz w:val="20"/>
      </w:rPr>
    </w:lvl>
    <w:lvl w:ilvl="4" w:tentative="1">
      <w:start w:val="1"/>
      <w:numFmt w:val="bullet"/>
      <w:lvlText w:val=""/>
      <w:lvlJc w:val="left"/>
      <w:pPr>
        <w:tabs>
          <w:tab w:val="num" w:pos="3600"/>
        </w:tabs>
        <w:ind w:left="3600" w:hanging="360"/>
      </w:pPr>
      <w:rPr>
        <w:rFonts w:hint="default" w:ascii="Symbol" w:hAnsi="Symbol"/>
        <w:sz w:val="20"/>
      </w:rPr>
    </w:lvl>
    <w:lvl w:ilvl="5" w:tentative="1">
      <w:start w:val="1"/>
      <w:numFmt w:val="bullet"/>
      <w:lvlText w:val=""/>
      <w:lvlJc w:val="left"/>
      <w:pPr>
        <w:tabs>
          <w:tab w:val="num" w:pos="4320"/>
        </w:tabs>
        <w:ind w:left="4320" w:hanging="360"/>
      </w:pPr>
      <w:rPr>
        <w:rFonts w:hint="default" w:ascii="Symbol" w:hAnsi="Symbol"/>
        <w:sz w:val="20"/>
      </w:rPr>
    </w:lvl>
    <w:lvl w:ilvl="6" w:tentative="1">
      <w:start w:val="1"/>
      <w:numFmt w:val="bullet"/>
      <w:lvlText w:val=""/>
      <w:lvlJc w:val="left"/>
      <w:pPr>
        <w:tabs>
          <w:tab w:val="num" w:pos="5040"/>
        </w:tabs>
        <w:ind w:left="5040" w:hanging="360"/>
      </w:pPr>
      <w:rPr>
        <w:rFonts w:hint="default" w:ascii="Symbol" w:hAnsi="Symbol"/>
        <w:sz w:val="20"/>
      </w:rPr>
    </w:lvl>
    <w:lvl w:ilvl="7" w:tentative="1">
      <w:start w:val="1"/>
      <w:numFmt w:val="bullet"/>
      <w:lvlText w:val=""/>
      <w:lvlJc w:val="left"/>
      <w:pPr>
        <w:tabs>
          <w:tab w:val="num" w:pos="5760"/>
        </w:tabs>
        <w:ind w:left="5760" w:hanging="360"/>
      </w:pPr>
      <w:rPr>
        <w:rFonts w:hint="default" w:ascii="Symbol" w:hAnsi="Symbol"/>
        <w:sz w:val="20"/>
      </w:rPr>
    </w:lvl>
    <w:lvl w:ilvl="8" w:tentative="1">
      <w:start w:val="1"/>
      <w:numFmt w:val="bullet"/>
      <w:lvlText w:val=""/>
      <w:lvlJc w:val="left"/>
      <w:pPr>
        <w:tabs>
          <w:tab w:val="num" w:pos="6480"/>
        </w:tabs>
        <w:ind w:left="6480" w:hanging="360"/>
      </w:pPr>
      <w:rPr>
        <w:rFonts w:hint="default" w:ascii="Symbol" w:hAnsi="Symbol"/>
        <w:sz w:val="20"/>
      </w:rPr>
    </w:lvl>
  </w:abstractNum>
  <w:abstractNum w:abstractNumId="23" w15:restartNumberingAfterBreak="0">
    <w:nsid w:val="6E417DBC"/>
    <w:multiLevelType w:val="hybridMultilevel"/>
    <w:tmpl w:val="5858C44A"/>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24" w15:restartNumberingAfterBreak="0">
    <w:nsid w:val="764E569B"/>
    <w:multiLevelType w:val="multilevel"/>
    <w:tmpl w:val="7BDE85E4"/>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
      <w:lvlJc w:val="left"/>
      <w:pPr>
        <w:tabs>
          <w:tab w:val="num" w:pos="1440"/>
        </w:tabs>
        <w:ind w:left="1440" w:hanging="360"/>
      </w:pPr>
      <w:rPr>
        <w:rFonts w:hint="default" w:ascii="Symbol" w:hAnsi="Symbol"/>
        <w:sz w:val="20"/>
      </w:rPr>
    </w:lvl>
    <w:lvl w:ilvl="2" w:tentative="1">
      <w:start w:val="1"/>
      <w:numFmt w:val="bullet"/>
      <w:lvlText w:val=""/>
      <w:lvlJc w:val="left"/>
      <w:pPr>
        <w:tabs>
          <w:tab w:val="num" w:pos="2160"/>
        </w:tabs>
        <w:ind w:left="2160" w:hanging="360"/>
      </w:pPr>
      <w:rPr>
        <w:rFonts w:hint="default" w:ascii="Symbol" w:hAnsi="Symbol"/>
        <w:sz w:val="20"/>
      </w:rPr>
    </w:lvl>
    <w:lvl w:ilvl="3" w:tentative="1">
      <w:start w:val="1"/>
      <w:numFmt w:val="bullet"/>
      <w:lvlText w:val=""/>
      <w:lvlJc w:val="left"/>
      <w:pPr>
        <w:tabs>
          <w:tab w:val="num" w:pos="2880"/>
        </w:tabs>
        <w:ind w:left="2880" w:hanging="360"/>
      </w:pPr>
      <w:rPr>
        <w:rFonts w:hint="default" w:ascii="Symbol" w:hAnsi="Symbol"/>
        <w:sz w:val="20"/>
      </w:rPr>
    </w:lvl>
    <w:lvl w:ilvl="4" w:tentative="1">
      <w:start w:val="1"/>
      <w:numFmt w:val="bullet"/>
      <w:lvlText w:val=""/>
      <w:lvlJc w:val="left"/>
      <w:pPr>
        <w:tabs>
          <w:tab w:val="num" w:pos="3600"/>
        </w:tabs>
        <w:ind w:left="3600" w:hanging="360"/>
      </w:pPr>
      <w:rPr>
        <w:rFonts w:hint="default" w:ascii="Symbol" w:hAnsi="Symbol"/>
        <w:sz w:val="20"/>
      </w:rPr>
    </w:lvl>
    <w:lvl w:ilvl="5" w:tentative="1">
      <w:start w:val="1"/>
      <w:numFmt w:val="bullet"/>
      <w:lvlText w:val=""/>
      <w:lvlJc w:val="left"/>
      <w:pPr>
        <w:tabs>
          <w:tab w:val="num" w:pos="4320"/>
        </w:tabs>
        <w:ind w:left="4320" w:hanging="360"/>
      </w:pPr>
      <w:rPr>
        <w:rFonts w:hint="default" w:ascii="Symbol" w:hAnsi="Symbol"/>
        <w:sz w:val="20"/>
      </w:rPr>
    </w:lvl>
    <w:lvl w:ilvl="6" w:tentative="1">
      <w:start w:val="1"/>
      <w:numFmt w:val="bullet"/>
      <w:lvlText w:val=""/>
      <w:lvlJc w:val="left"/>
      <w:pPr>
        <w:tabs>
          <w:tab w:val="num" w:pos="5040"/>
        </w:tabs>
        <w:ind w:left="5040" w:hanging="360"/>
      </w:pPr>
      <w:rPr>
        <w:rFonts w:hint="default" w:ascii="Symbol" w:hAnsi="Symbol"/>
        <w:sz w:val="20"/>
      </w:rPr>
    </w:lvl>
    <w:lvl w:ilvl="7" w:tentative="1">
      <w:start w:val="1"/>
      <w:numFmt w:val="bullet"/>
      <w:lvlText w:val=""/>
      <w:lvlJc w:val="left"/>
      <w:pPr>
        <w:tabs>
          <w:tab w:val="num" w:pos="5760"/>
        </w:tabs>
        <w:ind w:left="5760" w:hanging="360"/>
      </w:pPr>
      <w:rPr>
        <w:rFonts w:hint="default" w:ascii="Symbol" w:hAnsi="Symbol"/>
        <w:sz w:val="20"/>
      </w:rPr>
    </w:lvl>
    <w:lvl w:ilvl="8" w:tentative="1">
      <w:start w:val="1"/>
      <w:numFmt w:val="bullet"/>
      <w:lvlText w:val=""/>
      <w:lvlJc w:val="left"/>
      <w:pPr>
        <w:tabs>
          <w:tab w:val="num" w:pos="6480"/>
        </w:tabs>
        <w:ind w:left="6480" w:hanging="360"/>
      </w:pPr>
      <w:rPr>
        <w:rFonts w:hint="default" w:ascii="Symbol" w:hAnsi="Symbol"/>
        <w:sz w:val="20"/>
      </w:rPr>
    </w:lvl>
  </w:abstractNum>
  <w:abstractNum w:abstractNumId="25" w15:restartNumberingAfterBreak="0">
    <w:nsid w:val="78B46EEC"/>
    <w:multiLevelType w:val="hybridMultilevel"/>
    <w:tmpl w:val="51DAA71C"/>
    <w:lvl w:ilvl="0" w:tplc="08090001">
      <w:start w:val="1"/>
      <w:numFmt w:val="bullet"/>
      <w:lvlText w:val=""/>
      <w:lvlJc w:val="left"/>
      <w:pPr>
        <w:ind w:left="720" w:hanging="360"/>
      </w:pPr>
      <w:rPr>
        <w:rFonts w:hint="default" w:ascii="Symbol" w:hAnsi="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26" w15:restartNumberingAfterBreak="0">
    <w:nsid w:val="7BEB42A2"/>
    <w:multiLevelType w:val="multilevel"/>
    <w:tmpl w:val="1C32FA44"/>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
      <w:lvlJc w:val="left"/>
      <w:pPr>
        <w:tabs>
          <w:tab w:val="num" w:pos="1440"/>
        </w:tabs>
        <w:ind w:left="1440" w:hanging="360"/>
      </w:pPr>
      <w:rPr>
        <w:rFonts w:hint="default" w:ascii="Symbol" w:hAnsi="Symbol"/>
        <w:sz w:val="20"/>
      </w:rPr>
    </w:lvl>
    <w:lvl w:ilvl="2" w:tentative="1">
      <w:start w:val="1"/>
      <w:numFmt w:val="bullet"/>
      <w:lvlText w:val=""/>
      <w:lvlJc w:val="left"/>
      <w:pPr>
        <w:tabs>
          <w:tab w:val="num" w:pos="2160"/>
        </w:tabs>
        <w:ind w:left="2160" w:hanging="360"/>
      </w:pPr>
      <w:rPr>
        <w:rFonts w:hint="default" w:ascii="Symbol" w:hAnsi="Symbol"/>
        <w:sz w:val="20"/>
      </w:rPr>
    </w:lvl>
    <w:lvl w:ilvl="3" w:tentative="1">
      <w:start w:val="1"/>
      <w:numFmt w:val="bullet"/>
      <w:lvlText w:val=""/>
      <w:lvlJc w:val="left"/>
      <w:pPr>
        <w:tabs>
          <w:tab w:val="num" w:pos="2880"/>
        </w:tabs>
        <w:ind w:left="2880" w:hanging="360"/>
      </w:pPr>
      <w:rPr>
        <w:rFonts w:hint="default" w:ascii="Symbol" w:hAnsi="Symbol"/>
        <w:sz w:val="20"/>
      </w:rPr>
    </w:lvl>
    <w:lvl w:ilvl="4" w:tentative="1">
      <w:start w:val="1"/>
      <w:numFmt w:val="bullet"/>
      <w:lvlText w:val=""/>
      <w:lvlJc w:val="left"/>
      <w:pPr>
        <w:tabs>
          <w:tab w:val="num" w:pos="3600"/>
        </w:tabs>
        <w:ind w:left="3600" w:hanging="360"/>
      </w:pPr>
      <w:rPr>
        <w:rFonts w:hint="default" w:ascii="Symbol" w:hAnsi="Symbol"/>
        <w:sz w:val="20"/>
      </w:rPr>
    </w:lvl>
    <w:lvl w:ilvl="5" w:tentative="1">
      <w:start w:val="1"/>
      <w:numFmt w:val="bullet"/>
      <w:lvlText w:val=""/>
      <w:lvlJc w:val="left"/>
      <w:pPr>
        <w:tabs>
          <w:tab w:val="num" w:pos="4320"/>
        </w:tabs>
        <w:ind w:left="4320" w:hanging="360"/>
      </w:pPr>
      <w:rPr>
        <w:rFonts w:hint="default" w:ascii="Symbol" w:hAnsi="Symbol"/>
        <w:sz w:val="20"/>
      </w:rPr>
    </w:lvl>
    <w:lvl w:ilvl="6" w:tentative="1">
      <w:start w:val="1"/>
      <w:numFmt w:val="bullet"/>
      <w:lvlText w:val=""/>
      <w:lvlJc w:val="left"/>
      <w:pPr>
        <w:tabs>
          <w:tab w:val="num" w:pos="5040"/>
        </w:tabs>
        <w:ind w:left="5040" w:hanging="360"/>
      </w:pPr>
      <w:rPr>
        <w:rFonts w:hint="default" w:ascii="Symbol" w:hAnsi="Symbol"/>
        <w:sz w:val="20"/>
      </w:rPr>
    </w:lvl>
    <w:lvl w:ilvl="7" w:tentative="1">
      <w:start w:val="1"/>
      <w:numFmt w:val="bullet"/>
      <w:lvlText w:val=""/>
      <w:lvlJc w:val="left"/>
      <w:pPr>
        <w:tabs>
          <w:tab w:val="num" w:pos="5760"/>
        </w:tabs>
        <w:ind w:left="5760" w:hanging="360"/>
      </w:pPr>
      <w:rPr>
        <w:rFonts w:hint="default" w:ascii="Symbol" w:hAnsi="Symbol"/>
        <w:sz w:val="20"/>
      </w:rPr>
    </w:lvl>
    <w:lvl w:ilvl="8" w:tentative="1">
      <w:start w:val="1"/>
      <w:numFmt w:val="bullet"/>
      <w:lvlText w:val=""/>
      <w:lvlJc w:val="left"/>
      <w:pPr>
        <w:tabs>
          <w:tab w:val="num" w:pos="6480"/>
        </w:tabs>
        <w:ind w:left="6480" w:hanging="360"/>
      </w:pPr>
      <w:rPr>
        <w:rFonts w:hint="default" w:ascii="Symbol" w:hAnsi="Symbol"/>
        <w:sz w:val="20"/>
      </w:rPr>
    </w:lvl>
  </w:abstractNum>
  <w:abstractNum w:abstractNumId="27" w15:restartNumberingAfterBreak="0">
    <w:nsid w:val="7DF6176A"/>
    <w:multiLevelType w:val="multilevel"/>
    <w:tmpl w:val="C1020546"/>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
      <w:lvlJc w:val="left"/>
      <w:pPr>
        <w:tabs>
          <w:tab w:val="num" w:pos="1440"/>
        </w:tabs>
        <w:ind w:left="1440" w:hanging="360"/>
      </w:pPr>
      <w:rPr>
        <w:rFonts w:hint="default" w:ascii="Symbol" w:hAnsi="Symbol"/>
        <w:sz w:val="20"/>
      </w:rPr>
    </w:lvl>
    <w:lvl w:ilvl="2" w:tentative="1">
      <w:start w:val="1"/>
      <w:numFmt w:val="bullet"/>
      <w:lvlText w:val=""/>
      <w:lvlJc w:val="left"/>
      <w:pPr>
        <w:tabs>
          <w:tab w:val="num" w:pos="2160"/>
        </w:tabs>
        <w:ind w:left="2160" w:hanging="360"/>
      </w:pPr>
      <w:rPr>
        <w:rFonts w:hint="default" w:ascii="Symbol" w:hAnsi="Symbol"/>
        <w:sz w:val="20"/>
      </w:rPr>
    </w:lvl>
    <w:lvl w:ilvl="3" w:tentative="1">
      <w:start w:val="1"/>
      <w:numFmt w:val="bullet"/>
      <w:lvlText w:val=""/>
      <w:lvlJc w:val="left"/>
      <w:pPr>
        <w:tabs>
          <w:tab w:val="num" w:pos="2880"/>
        </w:tabs>
        <w:ind w:left="2880" w:hanging="360"/>
      </w:pPr>
      <w:rPr>
        <w:rFonts w:hint="default" w:ascii="Symbol" w:hAnsi="Symbol"/>
        <w:sz w:val="20"/>
      </w:rPr>
    </w:lvl>
    <w:lvl w:ilvl="4" w:tentative="1">
      <w:start w:val="1"/>
      <w:numFmt w:val="bullet"/>
      <w:lvlText w:val=""/>
      <w:lvlJc w:val="left"/>
      <w:pPr>
        <w:tabs>
          <w:tab w:val="num" w:pos="3600"/>
        </w:tabs>
        <w:ind w:left="3600" w:hanging="360"/>
      </w:pPr>
      <w:rPr>
        <w:rFonts w:hint="default" w:ascii="Symbol" w:hAnsi="Symbol"/>
        <w:sz w:val="20"/>
      </w:rPr>
    </w:lvl>
    <w:lvl w:ilvl="5" w:tentative="1">
      <w:start w:val="1"/>
      <w:numFmt w:val="bullet"/>
      <w:lvlText w:val=""/>
      <w:lvlJc w:val="left"/>
      <w:pPr>
        <w:tabs>
          <w:tab w:val="num" w:pos="4320"/>
        </w:tabs>
        <w:ind w:left="4320" w:hanging="360"/>
      </w:pPr>
      <w:rPr>
        <w:rFonts w:hint="default" w:ascii="Symbol" w:hAnsi="Symbol"/>
        <w:sz w:val="20"/>
      </w:rPr>
    </w:lvl>
    <w:lvl w:ilvl="6" w:tentative="1">
      <w:start w:val="1"/>
      <w:numFmt w:val="bullet"/>
      <w:lvlText w:val=""/>
      <w:lvlJc w:val="left"/>
      <w:pPr>
        <w:tabs>
          <w:tab w:val="num" w:pos="5040"/>
        </w:tabs>
        <w:ind w:left="5040" w:hanging="360"/>
      </w:pPr>
      <w:rPr>
        <w:rFonts w:hint="default" w:ascii="Symbol" w:hAnsi="Symbol"/>
        <w:sz w:val="20"/>
      </w:rPr>
    </w:lvl>
    <w:lvl w:ilvl="7" w:tentative="1">
      <w:start w:val="1"/>
      <w:numFmt w:val="bullet"/>
      <w:lvlText w:val=""/>
      <w:lvlJc w:val="left"/>
      <w:pPr>
        <w:tabs>
          <w:tab w:val="num" w:pos="5760"/>
        </w:tabs>
        <w:ind w:left="5760" w:hanging="360"/>
      </w:pPr>
      <w:rPr>
        <w:rFonts w:hint="default" w:ascii="Symbol" w:hAnsi="Symbol"/>
        <w:sz w:val="20"/>
      </w:rPr>
    </w:lvl>
    <w:lvl w:ilvl="8" w:tentative="1">
      <w:start w:val="1"/>
      <w:numFmt w:val="bullet"/>
      <w:lvlText w:val=""/>
      <w:lvlJc w:val="left"/>
      <w:pPr>
        <w:tabs>
          <w:tab w:val="num" w:pos="6480"/>
        </w:tabs>
        <w:ind w:left="6480" w:hanging="360"/>
      </w:pPr>
      <w:rPr>
        <w:rFonts w:hint="default" w:ascii="Symbol" w:hAnsi="Symbol"/>
        <w:sz w:val="20"/>
      </w:rPr>
    </w:lvl>
  </w:abstractNum>
  <w:num w:numId="1" w16cid:durableId="776019147">
    <w:abstractNumId w:val="13"/>
  </w:num>
  <w:num w:numId="2" w16cid:durableId="378557145">
    <w:abstractNumId w:val="2"/>
  </w:num>
  <w:num w:numId="3" w16cid:durableId="2015523409">
    <w:abstractNumId w:val="23"/>
  </w:num>
  <w:num w:numId="4" w16cid:durableId="311257761">
    <w:abstractNumId w:val="9"/>
  </w:num>
  <w:num w:numId="5" w16cid:durableId="900603992">
    <w:abstractNumId w:val="11"/>
  </w:num>
  <w:num w:numId="6" w16cid:durableId="202595168">
    <w:abstractNumId w:val="21"/>
  </w:num>
  <w:num w:numId="7" w16cid:durableId="1209995941">
    <w:abstractNumId w:val="15"/>
  </w:num>
  <w:num w:numId="8" w16cid:durableId="1273246822">
    <w:abstractNumId w:val="26"/>
  </w:num>
  <w:num w:numId="9" w16cid:durableId="773668462">
    <w:abstractNumId w:val="19"/>
  </w:num>
  <w:num w:numId="10" w16cid:durableId="2035766579">
    <w:abstractNumId w:val="16"/>
  </w:num>
  <w:num w:numId="11" w16cid:durableId="774253302">
    <w:abstractNumId w:val="14"/>
  </w:num>
  <w:num w:numId="12" w16cid:durableId="987711732">
    <w:abstractNumId w:val="17"/>
  </w:num>
  <w:num w:numId="13" w16cid:durableId="150365340">
    <w:abstractNumId w:val="0"/>
  </w:num>
  <w:num w:numId="14" w16cid:durableId="257063551">
    <w:abstractNumId w:val="24"/>
  </w:num>
  <w:num w:numId="15" w16cid:durableId="1944725148">
    <w:abstractNumId w:val="4"/>
  </w:num>
  <w:num w:numId="16" w16cid:durableId="39792974">
    <w:abstractNumId w:val="22"/>
  </w:num>
  <w:num w:numId="17" w16cid:durableId="340549713">
    <w:abstractNumId w:val="7"/>
  </w:num>
  <w:num w:numId="18" w16cid:durableId="599414782">
    <w:abstractNumId w:val="12"/>
  </w:num>
  <w:num w:numId="19" w16cid:durableId="1534073664">
    <w:abstractNumId w:val="27"/>
  </w:num>
  <w:num w:numId="20" w16cid:durableId="51513189">
    <w:abstractNumId w:val="1"/>
  </w:num>
  <w:num w:numId="21" w16cid:durableId="1882937922">
    <w:abstractNumId w:val="18"/>
  </w:num>
  <w:num w:numId="22" w16cid:durableId="818612869">
    <w:abstractNumId w:val="8"/>
  </w:num>
  <w:num w:numId="23" w16cid:durableId="9570337">
    <w:abstractNumId w:val="20"/>
  </w:num>
  <w:num w:numId="24" w16cid:durableId="394738650">
    <w:abstractNumId w:val="6"/>
  </w:num>
  <w:num w:numId="25" w16cid:durableId="1402096596">
    <w:abstractNumId w:val="3"/>
  </w:num>
  <w:num w:numId="26" w16cid:durableId="366637659">
    <w:abstractNumId w:val="10"/>
  </w:num>
  <w:num w:numId="27" w16cid:durableId="103118529">
    <w:abstractNumId w:val="5"/>
  </w:num>
  <w:num w:numId="28" w16cid:durableId="1238905832">
    <w:abstractNumId w:val="25"/>
  </w:num>
  <w:numIdMacAtCleanup w:val="21"/>
</w:numbering>
</file>

<file path=word/people.xml><?xml version="1.0" encoding="utf-8"?>
<w15:people xmlns:mc="http://schemas.openxmlformats.org/markup-compatibility/2006" xmlns:w15="http://schemas.microsoft.com/office/word/2012/wordml" mc:Ignorable="w15">
  <w15:person w15:author="Lobban, Fiona">
    <w15:presenceInfo w15:providerId="AD" w15:userId="S::lobban@lancaster.ac.uk::7c495109-ff52-4589-9ded-383f90c58b01"/>
  </w15:person>
  <w15:person w15:author="Lobban, Fiona">
    <w15:presenceInfo w15:providerId="AD" w15:userId="S::lobban@lancaster.ac.uk::7c495109-ff52-4589-9ded-383f90c58b01"/>
  </w15:person>
</w15:people>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p14">
  <w:zoom w:percent="110"/>
  <w:trackRevisions w:val="false"/>
  <w:documentProtection w:edit="trackedChanges" w:enforcement="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MIR Mental Health&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zsapf0f7fpe29erp0b5rvxm092tze9se22s&quot;&gt;iPOF&lt;record-ids&gt;&lt;item&gt;12&lt;/item&gt;&lt;item&gt;15&lt;/item&gt;&lt;item&gt;18&lt;/item&gt;&lt;item&gt;23&lt;/item&gt;&lt;item&gt;24&lt;/item&gt;&lt;item&gt;28&lt;/item&gt;&lt;item&gt;47&lt;/item&gt;&lt;item&gt;66&lt;/item&gt;&lt;item&gt;69&lt;/item&gt;&lt;item&gt;71&lt;/item&gt;&lt;item&gt;72&lt;/item&gt;&lt;item&gt;73&lt;/item&gt;&lt;item&gt;75&lt;/item&gt;&lt;item&gt;76&lt;/item&gt;&lt;item&gt;77&lt;/item&gt;&lt;item&gt;79&lt;/item&gt;&lt;item&gt;80&lt;/item&gt;&lt;item&gt;81&lt;/item&gt;&lt;item&gt;82&lt;/item&gt;&lt;item&gt;83&lt;/item&gt;&lt;item&gt;84&lt;/item&gt;&lt;item&gt;86&lt;/item&gt;&lt;item&gt;89&lt;/item&gt;&lt;item&gt;91&lt;/item&gt;&lt;item&gt;92&lt;/item&gt;&lt;item&gt;94&lt;/item&gt;&lt;item&gt;95&lt;/item&gt;&lt;item&gt;96&lt;/item&gt;&lt;item&gt;97&lt;/item&gt;&lt;item&gt;98&lt;/item&gt;&lt;item&gt;100&lt;/item&gt;&lt;item&gt;101&lt;/item&gt;&lt;item&gt;102&lt;/item&gt;&lt;item&gt;103&lt;/item&gt;&lt;item&gt;104&lt;/item&gt;&lt;/record-ids&gt;&lt;/item&gt;&lt;/Libraries&gt;"/>
    <w:docVar w:name="EN.UseJSCitationFormat" w:val="False"/>
  </w:docVars>
  <w:rsids>
    <w:rsidRoot w:val="009C4B9E"/>
    <w:rsid w:val="000001B9"/>
    <w:rsid w:val="000004A9"/>
    <w:rsid w:val="00000AB9"/>
    <w:rsid w:val="000013A5"/>
    <w:rsid w:val="00001471"/>
    <w:rsid w:val="000019E4"/>
    <w:rsid w:val="00001F64"/>
    <w:rsid w:val="00002196"/>
    <w:rsid w:val="000023D5"/>
    <w:rsid w:val="000023F3"/>
    <w:rsid w:val="00002D2D"/>
    <w:rsid w:val="00003DC9"/>
    <w:rsid w:val="000044E8"/>
    <w:rsid w:val="000049CC"/>
    <w:rsid w:val="00004BC6"/>
    <w:rsid w:val="00004C69"/>
    <w:rsid w:val="0000542B"/>
    <w:rsid w:val="0000549A"/>
    <w:rsid w:val="00005A3A"/>
    <w:rsid w:val="00005BDD"/>
    <w:rsid w:val="00006189"/>
    <w:rsid w:val="00006F3F"/>
    <w:rsid w:val="00007154"/>
    <w:rsid w:val="00007331"/>
    <w:rsid w:val="0000748A"/>
    <w:rsid w:val="00007C0A"/>
    <w:rsid w:val="00010720"/>
    <w:rsid w:val="00010C50"/>
    <w:rsid w:val="00010E03"/>
    <w:rsid w:val="000111B1"/>
    <w:rsid w:val="000112C4"/>
    <w:rsid w:val="0001164C"/>
    <w:rsid w:val="00011F51"/>
    <w:rsid w:val="0001293A"/>
    <w:rsid w:val="00012984"/>
    <w:rsid w:val="000129A8"/>
    <w:rsid w:val="00013E44"/>
    <w:rsid w:val="000149E8"/>
    <w:rsid w:val="00014DAB"/>
    <w:rsid w:val="000152AB"/>
    <w:rsid w:val="00015771"/>
    <w:rsid w:val="00015D52"/>
    <w:rsid w:val="0001609C"/>
    <w:rsid w:val="00016C10"/>
    <w:rsid w:val="00016EBC"/>
    <w:rsid w:val="000174E0"/>
    <w:rsid w:val="0001765D"/>
    <w:rsid w:val="000178A4"/>
    <w:rsid w:val="000178FE"/>
    <w:rsid w:val="00017CEA"/>
    <w:rsid w:val="00017D4F"/>
    <w:rsid w:val="00017E7F"/>
    <w:rsid w:val="000200E2"/>
    <w:rsid w:val="00020464"/>
    <w:rsid w:val="00020690"/>
    <w:rsid w:val="00020888"/>
    <w:rsid w:val="00020A47"/>
    <w:rsid w:val="0002120A"/>
    <w:rsid w:val="000212A8"/>
    <w:rsid w:val="000216FA"/>
    <w:rsid w:val="00021990"/>
    <w:rsid w:val="00021F55"/>
    <w:rsid w:val="0002204B"/>
    <w:rsid w:val="00022057"/>
    <w:rsid w:val="00022075"/>
    <w:rsid w:val="0002220C"/>
    <w:rsid w:val="000225A5"/>
    <w:rsid w:val="00022A13"/>
    <w:rsid w:val="00022AE5"/>
    <w:rsid w:val="00022AEA"/>
    <w:rsid w:val="00022C19"/>
    <w:rsid w:val="0002325D"/>
    <w:rsid w:val="000234D7"/>
    <w:rsid w:val="00023E53"/>
    <w:rsid w:val="000240F8"/>
    <w:rsid w:val="000243AB"/>
    <w:rsid w:val="00024C41"/>
    <w:rsid w:val="00024F90"/>
    <w:rsid w:val="000253C9"/>
    <w:rsid w:val="00025575"/>
    <w:rsid w:val="00025BED"/>
    <w:rsid w:val="00025CD4"/>
    <w:rsid w:val="00025E3C"/>
    <w:rsid w:val="00026A83"/>
    <w:rsid w:val="00026B5C"/>
    <w:rsid w:val="00026E8B"/>
    <w:rsid w:val="00026F24"/>
    <w:rsid w:val="00026F2D"/>
    <w:rsid w:val="00027AFD"/>
    <w:rsid w:val="00027FD1"/>
    <w:rsid w:val="0003019F"/>
    <w:rsid w:val="0003052C"/>
    <w:rsid w:val="00030EA3"/>
    <w:rsid w:val="00031384"/>
    <w:rsid w:val="00031B42"/>
    <w:rsid w:val="00031F14"/>
    <w:rsid w:val="00032311"/>
    <w:rsid w:val="00032C5F"/>
    <w:rsid w:val="00032F6B"/>
    <w:rsid w:val="00032FA2"/>
    <w:rsid w:val="000331D1"/>
    <w:rsid w:val="0003403D"/>
    <w:rsid w:val="0003451B"/>
    <w:rsid w:val="00034A01"/>
    <w:rsid w:val="00034AAC"/>
    <w:rsid w:val="00034D79"/>
    <w:rsid w:val="000362EE"/>
    <w:rsid w:val="00036623"/>
    <w:rsid w:val="00037497"/>
    <w:rsid w:val="00037950"/>
    <w:rsid w:val="0004012B"/>
    <w:rsid w:val="000401F6"/>
    <w:rsid w:val="00040D58"/>
    <w:rsid w:val="00041260"/>
    <w:rsid w:val="00041607"/>
    <w:rsid w:val="000417D6"/>
    <w:rsid w:val="000427A4"/>
    <w:rsid w:val="00042D05"/>
    <w:rsid w:val="00042D11"/>
    <w:rsid w:val="00042D14"/>
    <w:rsid w:val="00042DE2"/>
    <w:rsid w:val="00043132"/>
    <w:rsid w:val="0004387B"/>
    <w:rsid w:val="00044BA9"/>
    <w:rsid w:val="00044F6F"/>
    <w:rsid w:val="000459DF"/>
    <w:rsid w:val="00045DD2"/>
    <w:rsid w:val="00045E46"/>
    <w:rsid w:val="000461A7"/>
    <w:rsid w:val="0004624A"/>
    <w:rsid w:val="000463E1"/>
    <w:rsid w:val="000466DF"/>
    <w:rsid w:val="00046E34"/>
    <w:rsid w:val="00046E89"/>
    <w:rsid w:val="00046FCF"/>
    <w:rsid w:val="00047113"/>
    <w:rsid w:val="000474C8"/>
    <w:rsid w:val="000474D3"/>
    <w:rsid w:val="0004758A"/>
    <w:rsid w:val="000475B3"/>
    <w:rsid w:val="0004772A"/>
    <w:rsid w:val="0004776F"/>
    <w:rsid w:val="000501A9"/>
    <w:rsid w:val="00050985"/>
    <w:rsid w:val="00050CE4"/>
    <w:rsid w:val="00050ED1"/>
    <w:rsid w:val="00051680"/>
    <w:rsid w:val="000517C9"/>
    <w:rsid w:val="00052046"/>
    <w:rsid w:val="000522F7"/>
    <w:rsid w:val="00052C0A"/>
    <w:rsid w:val="00052D77"/>
    <w:rsid w:val="000530F2"/>
    <w:rsid w:val="00053906"/>
    <w:rsid w:val="0005392A"/>
    <w:rsid w:val="00053F3A"/>
    <w:rsid w:val="000544A9"/>
    <w:rsid w:val="0005454D"/>
    <w:rsid w:val="00054ADD"/>
    <w:rsid w:val="00055333"/>
    <w:rsid w:val="000554B9"/>
    <w:rsid w:val="00055587"/>
    <w:rsid w:val="00055A92"/>
    <w:rsid w:val="00055B34"/>
    <w:rsid w:val="00055F98"/>
    <w:rsid w:val="0005650E"/>
    <w:rsid w:val="00056771"/>
    <w:rsid w:val="000567CB"/>
    <w:rsid w:val="00056F0E"/>
    <w:rsid w:val="00057883"/>
    <w:rsid w:val="000606D0"/>
    <w:rsid w:val="00060863"/>
    <w:rsid w:val="00060ADA"/>
    <w:rsid w:val="0006109E"/>
    <w:rsid w:val="0006170B"/>
    <w:rsid w:val="00061A53"/>
    <w:rsid w:val="00061F21"/>
    <w:rsid w:val="000636F5"/>
    <w:rsid w:val="00063A7A"/>
    <w:rsid w:val="00063E5A"/>
    <w:rsid w:val="00064258"/>
    <w:rsid w:val="0006500F"/>
    <w:rsid w:val="000653FB"/>
    <w:rsid w:val="00065B49"/>
    <w:rsid w:val="00065FB9"/>
    <w:rsid w:val="00065FF7"/>
    <w:rsid w:val="000666AC"/>
    <w:rsid w:val="00066CA0"/>
    <w:rsid w:val="00067054"/>
    <w:rsid w:val="0006737A"/>
    <w:rsid w:val="00067ACA"/>
    <w:rsid w:val="0007165C"/>
    <w:rsid w:val="000716ED"/>
    <w:rsid w:val="0007170F"/>
    <w:rsid w:val="00071E3B"/>
    <w:rsid w:val="00072D06"/>
    <w:rsid w:val="0007305F"/>
    <w:rsid w:val="00073B45"/>
    <w:rsid w:val="00073D06"/>
    <w:rsid w:val="00073D15"/>
    <w:rsid w:val="00073E9C"/>
    <w:rsid w:val="0007400B"/>
    <w:rsid w:val="0007408A"/>
    <w:rsid w:val="000747AA"/>
    <w:rsid w:val="00074EF9"/>
    <w:rsid w:val="00074FDA"/>
    <w:rsid w:val="00075020"/>
    <w:rsid w:val="000751BD"/>
    <w:rsid w:val="00075BD2"/>
    <w:rsid w:val="000762D4"/>
    <w:rsid w:val="00076824"/>
    <w:rsid w:val="00076ECB"/>
    <w:rsid w:val="000772DA"/>
    <w:rsid w:val="0007770B"/>
    <w:rsid w:val="00077DB5"/>
    <w:rsid w:val="0008039F"/>
    <w:rsid w:val="0008068A"/>
    <w:rsid w:val="00080709"/>
    <w:rsid w:val="00080D87"/>
    <w:rsid w:val="0008152D"/>
    <w:rsid w:val="00081785"/>
    <w:rsid w:val="00081FC3"/>
    <w:rsid w:val="000821E6"/>
    <w:rsid w:val="0008223B"/>
    <w:rsid w:val="0008261E"/>
    <w:rsid w:val="00082D5D"/>
    <w:rsid w:val="000833DC"/>
    <w:rsid w:val="000835E4"/>
    <w:rsid w:val="000836BC"/>
    <w:rsid w:val="00083B03"/>
    <w:rsid w:val="00083DC8"/>
    <w:rsid w:val="00083E71"/>
    <w:rsid w:val="00084008"/>
    <w:rsid w:val="00084045"/>
    <w:rsid w:val="00084311"/>
    <w:rsid w:val="000846D8"/>
    <w:rsid w:val="00084ECA"/>
    <w:rsid w:val="00085332"/>
    <w:rsid w:val="000855CC"/>
    <w:rsid w:val="00085C3A"/>
    <w:rsid w:val="0008621F"/>
    <w:rsid w:val="000873C3"/>
    <w:rsid w:val="00087C5A"/>
    <w:rsid w:val="0008B29A"/>
    <w:rsid w:val="000901F0"/>
    <w:rsid w:val="000905FE"/>
    <w:rsid w:val="00090832"/>
    <w:rsid w:val="00090A27"/>
    <w:rsid w:val="0009189D"/>
    <w:rsid w:val="000918BD"/>
    <w:rsid w:val="00091D37"/>
    <w:rsid w:val="000921E1"/>
    <w:rsid w:val="00092AE5"/>
    <w:rsid w:val="000935DF"/>
    <w:rsid w:val="00093961"/>
    <w:rsid w:val="00093E23"/>
    <w:rsid w:val="000941C0"/>
    <w:rsid w:val="000946A8"/>
    <w:rsid w:val="0009492F"/>
    <w:rsid w:val="00094BFD"/>
    <w:rsid w:val="0009584C"/>
    <w:rsid w:val="00095CAF"/>
    <w:rsid w:val="00095DF0"/>
    <w:rsid w:val="00096779"/>
    <w:rsid w:val="000967A3"/>
    <w:rsid w:val="00096A5E"/>
    <w:rsid w:val="00096AEE"/>
    <w:rsid w:val="00096BF4"/>
    <w:rsid w:val="00096EF9"/>
    <w:rsid w:val="00097172"/>
    <w:rsid w:val="000974D2"/>
    <w:rsid w:val="00097EB9"/>
    <w:rsid w:val="00097F8F"/>
    <w:rsid w:val="000A072B"/>
    <w:rsid w:val="000A0C26"/>
    <w:rsid w:val="000A0D3F"/>
    <w:rsid w:val="000A19E2"/>
    <w:rsid w:val="000A1A04"/>
    <w:rsid w:val="000A1AC8"/>
    <w:rsid w:val="000A2725"/>
    <w:rsid w:val="000A314A"/>
    <w:rsid w:val="000A3913"/>
    <w:rsid w:val="000A3B72"/>
    <w:rsid w:val="000A4192"/>
    <w:rsid w:val="000A4CAF"/>
    <w:rsid w:val="000A4EDD"/>
    <w:rsid w:val="000A4F7C"/>
    <w:rsid w:val="000A57F6"/>
    <w:rsid w:val="000A6169"/>
    <w:rsid w:val="000A63FA"/>
    <w:rsid w:val="000A7026"/>
    <w:rsid w:val="000A7A59"/>
    <w:rsid w:val="000A7F19"/>
    <w:rsid w:val="000AE54C"/>
    <w:rsid w:val="000B01BF"/>
    <w:rsid w:val="000B03CE"/>
    <w:rsid w:val="000B081D"/>
    <w:rsid w:val="000B099E"/>
    <w:rsid w:val="000B0B20"/>
    <w:rsid w:val="000B11D5"/>
    <w:rsid w:val="000B13CC"/>
    <w:rsid w:val="000B16CE"/>
    <w:rsid w:val="000B1843"/>
    <w:rsid w:val="000B1D3E"/>
    <w:rsid w:val="000B1E0C"/>
    <w:rsid w:val="000B22C7"/>
    <w:rsid w:val="000B2D26"/>
    <w:rsid w:val="000B2DCA"/>
    <w:rsid w:val="000B35B7"/>
    <w:rsid w:val="000B36B9"/>
    <w:rsid w:val="000B3CDC"/>
    <w:rsid w:val="000B4597"/>
    <w:rsid w:val="000B515B"/>
    <w:rsid w:val="000B520A"/>
    <w:rsid w:val="000B6251"/>
    <w:rsid w:val="000B6301"/>
    <w:rsid w:val="000B6BD7"/>
    <w:rsid w:val="000C0034"/>
    <w:rsid w:val="000C236F"/>
    <w:rsid w:val="000C2733"/>
    <w:rsid w:val="000C27A6"/>
    <w:rsid w:val="000C3143"/>
    <w:rsid w:val="000C32F6"/>
    <w:rsid w:val="000C3686"/>
    <w:rsid w:val="000C37D8"/>
    <w:rsid w:val="000C4BB4"/>
    <w:rsid w:val="000C4D2D"/>
    <w:rsid w:val="000C5592"/>
    <w:rsid w:val="000C56A4"/>
    <w:rsid w:val="000C6039"/>
    <w:rsid w:val="000C63E4"/>
    <w:rsid w:val="000C6574"/>
    <w:rsid w:val="000C6B2E"/>
    <w:rsid w:val="000C6EBF"/>
    <w:rsid w:val="000C6F94"/>
    <w:rsid w:val="000C77CF"/>
    <w:rsid w:val="000C79B8"/>
    <w:rsid w:val="000C7C80"/>
    <w:rsid w:val="000C7D91"/>
    <w:rsid w:val="000D0523"/>
    <w:rsid w:val="000D0737"/>
    <w:rsid w:val="000D08E1"/>
    <w:rsid w:val="000D147D"/>
    <w:rsid w:val="000D2048"/>
    <w:rsid w:val="000D35C4"/>
    <w:rsid w:val="000D3624"/>
    <w:rsid w:val="000D3B46"/>
    <w:rsid w:val="000D3D33"/>
    <w:rsid w:val="000D3E48"/>
    <w:rsid w:val="000D3F64"/>
    <w:rsid w:val="000D4003"/>
    <w:rsid w:val="000D424B"/>
    <w:rsid w:val="000D51F6"/>
    <w:rsid w:val="000D593F"/>
    <w:rsid w:val="000D5E5A"/>
    <w:rsid w:val="000D61AF"/>
    <w:rsid w:val="000D640A"/>
    <w:rsid w:val="000D6A66"/>
    <w:rsid w:val="000D7241"/>
    <w:rsid w:val="000D76DE"/>
    <w:rsid w:val="000D7AE8"/>
    <w:rsid w:val="000D7D67"/>
    <w:rsid w:val="000E0653"/>
    <w:rsid w:val="000E0AB6"/>
    <w:rsid w:val="000E0D1C"/>
    <w:rsid w:val="000E1595"/>
    <w:rsid w:val="000E1917"/>
    <w:rsid w:val="000E1C2D"/>
    <w:rsid w:val="000E1CB2"/>
    <w:rsid w:val="000E2C9D"/>
    <w:rsid w:val="000E2F42"/>
    <w:rsid w:val="000E3C43"/>
    <w:rsid w:val="000E3E2A"/>
    <w:rsid w:val="000E456C"/>
    <w:rsid w:val="000E4DF3"/>
    <w:rsid w:val="000E4EEE"/>
    <w:rsid w:val="000E53E8"/>
    <w:rsid w:val="000E6E61"/>
    <w:rsid w:val="000E7024"/>
    <w:rsid w:val="000E7026"/>
    <w:rsid w:val="000E7115"/>
    <w:rsid w:val="000E7730"/>
    <w:rsid w:val="000E7B96"/>
    <w:rsid w:val="000E7BE7"/>
    <w:rsid w:val="000E7D6B"/>
    <w:rsid w:val="000F00FE"/>
    <w:rsid w:val="000F01D6"/>
    <w:rsid w:val="000F077C"/>
    <w:rsid w:val="000F180D"/>
    <w:rsid w:val="000F1F78"/>
    <w:rsid w:val="000F2139"/>
    <w:rsid w:val="000F2B24"/>
    <w:rsid w:val="000F30FD"/>
    <w:rsid w:val="000F31DD"/>
    <w:rsid w:val="000F3445"/>
    <w:rsid w:val="000F389D"/>
    <w:rsid w:val="000F4208"/>
    <w:rsid w:val="000F4547"/>
    <w:rsid w:val="000F5320"/>
    <w:rsid w:val="000F55CE"/>
    <w:rsid w:val="000F6385"/>
    <w:rsid w:val="000F675A"/>
    <w:rsid w:val="000F6ADF"/>
    <w:rsid w:val="000F6B32"/>
    <w:rsid w:val="000F6B6A"/>
    <w:rsid w:val="000F7E17"/>
    <w:rsid w:val="00100475"/>
    <w:rsid w:val="00100D80"/>
    <w:rsid w:val="001014BA"/>
    <w:rsid w:val="00101916"/>
    <w:rsid w:val="00101CF1"/>
    <w:rsid w:val="00101FF3"/>
    <w:rsid w:val="00102842"/>
    <w:rsid w:val="001029F0"/>
    <w:rsid w:val="00102C67"/>
    <w:rsid w:val="001031A6"/>
    <w:rsid w:val="00103961"/>
    <w:rsid w:val="00103B80"/>
    <w:rsid w:val="0010473B"/>
    <w:rsid w:val="00104A69"/>
    <w:rsid w:val="00104C51"/>
    <w:rsid w:val="00104CC0"/>
    <w:rsid w:val="00105002"/>
    <w:rsid w:val="00105956"/>
    <w:rsid w:val="001059F7"/>
    <w:rsid w:val="00105CF1"/>
    <w:rsid w:val="001062F8"/>
    <w:rsid w:val="00106423"/>
    <w:rsid w:val="00106B00"/>
    <w:rsid w:val="00107A05"/>
    <w:rsid w:val="00110016"/>
    <w:rsid w:val="00110677"/>
    <w:rsid w:val="00110820"/>
    <w:rsid w:val="00110C57"/>
    <w:rsid w:val="00111354"/>
    <w:rsid w:val="001118EA"/>
    <w:rsid w:val="00111CFA"/>
    <w:rsid w:val="0011257B"/>
    <w:rsid w:val="00112A0E"/>
    <w:rsid w:val="00112C22"/>
    <w:rsid w:val="00113616"/>
    <w:rsid w:val="001139C0"/>
    <w:rsid w:val="001146C2"/>
    <w:rsid w:val="00114C6F"/>
    <w:rsid w:val="00114F93"/>
    <w:rsid w:val="001151C2"/>
    <w:rsid w:val="00115325"/>
    <w:rsid w:val="0011598D"/>
    <w:rsid w:val="00115A12"/>
    <w:rsid w:val="00115D54"/>
    <w:rsid w:val="0011626B"/>
    <w:rsid w:val="00116400"/>
    <w:rsid w:val="00116633"/>
    <w:rsid w:val="00116CC7"/>
    <w:rsid w:val="00116E5C"/>
    <w:rsid w:val="0011739C"/>
    <w:rsid w:val="00117BDE"/>
    <w:rsid w:val="00117FE8"/>
    <w:rsid w:val="001203B4"/>
    <w:rsid w:val="00120705"/>
    <w:rsid w:val="00120C08"/>
    <w:rsid w:val="00120EC0"/>
    <w:rsid w:val="001210B2"/>
    <w:rsid w:val="001211C0"/>
    <w:rsid w:val="001218C2"/>
    <w:rsid w:val="00121A6E"/>
    <w:rsid w:val="00122064"/>
    <w:rsid w:val="001220E6"/>
    <w:rsid w:val="0012215B"/>
    <w:rsid w:val="00122BD4"/>
    <w:rsid w:val="00122BFB"/>
    <w:rsid w:val="00123BB1"/>
    <w:rsid w:val="00123C27"/>
    <w:rsid w:val="00123CBD"/>
    <w:rsid w:val="0012406E"/>
    <w:rsid w:val="00124DEA"/>
    <w:rsid w:val="00124EB0"/>
    <w:rsid w:val="0012507C"/>
    <w:rsid w:val="00125763"/>
    <w:rsid w:val="001258B2"/>
    <w:rsid w:val="00125937"/>
    <w:rsid w:val="00125F20"/>
    <w:rsid w:val="00125F35"/>
    <w:rsid w:val="00126057"/>
    <w:rsid w:val="00126848"/>
    <w:rsid w:val="001301BE"/>
    <w:rsid w:val="0013099F"/>
    <w:rsid w:val="00130AD6"/>
    <w:rsid w:val="00130F4A"/>
    <w:rsid w:val="00131324"/>
    <w:rsid w:val="0013178A"/>
    <w:rsid w:val="00131E23"/>
    <w:rsid w:val="00132023"/>
    <w:rsid w:val="00132ADC"/>
    <w:rsid w:val="00133778"/>
    <w:rsid w:val="00133A6B"/>
    <w:rsid w:val="00133CE6"/>
    <w:rsid w:val="00133E55"/>
    <w:rsid w:val="00134461"/>
    <w:rsid w:val="0013457C"/>
    <w:rsid w:val="0013485F"/>
    <w:rsid w:val="00134E09"/>
    <w:rsid w:val="00135164"/>
    <w:rsid w:val="001352C4"/>
    <w:rsid w:val="00135576"/>
    <w:rsid w:val="001365AF"/>
    <w:rsid w:val="001367D9"/>
    <w:rsid w:val="00136A56"/>
    <w:rsid w:val="00136A72"/>
    <w:rsid w:val="00137077"/>
    <w:rsid w:val="00137150"/>
    <w:rsid w:val="0013731E"/>
    <w:rsid w:val="001375B2"/>
    <w:rsid w:val="001378A7"/>
    <w:rsid w:val="00140298"/>
    <w:rsid w:val="001408B9"/>
    <w:rsid w:val="00140921"/>
    <w:rsid w:val="0014093D"/>
    <w:rsid w:val="00140C9E"/>
    <w:rsid w:val="00140DAA"/>
    <w:rsid w:val="00141133"/>
    <w:rsid w:val="00141671"/>
    <w:rsid w:val="001418FF"/>
    <w:rsid w:val="00141B45"/>
    <w:rsid w:val="001424CF"/>
    <w:rsid w:val="00142C9B"/>
    <w:rsid w:val="00143DF5"/>
    <w:rsid w:val="00143F7B"/>
    <w:rsid w:val="001440DC"/>
    <w:rsid w:val="00144200"/>
    <w:rsid w:val="00144407"/>
    <w:rsid w:val="001444C3"/>
    <w:rsid w:val="0014463C"/>
    <w:rsid w:val="0014488C"/>
    <w:rsid w:val="00144E4A"/>
    <w:rsid w:val="00145386"/>
    <w:rsid w:val="00145927"/>
    <w:rsid w:val="00145B2D"/>
    <w:rsid w:val="00145D7A"/>
    <w:rsid w:val="001460AD"/>
    <w:rsid w:val="001463C5"/>
    <w:rsid w:val="00146F37"/>
    <w:rsid w:val="00147594"/>
    <w:rsid w:val="00147D36"/>
    <w:rsid w:val="00150228"/>
    <w:rsid w:val="001509D6"/>
    <w:rsid w:val="00150A43"/>
    <w:rsid w:val="00151003"/>
    <w:rsid w:val="001529F5"/>
    <w:rsid w:val="00154AF3"/>
    <w:rsid w:val="001552DC"/>
    <w:rsid w:val="00155499"/>
    <w:rsid w:val="001554E0"/>
    <w:rsid w:val="00155B75"/>
    <w:rsid w:val="001568B9"/>
    <w:rsid w:val="00156E04"/>
    <w:rsid w:val="00157391"/>
    <w:rsid w:val="0015739E"/>
    <w:rsid w:val="0015786E"/>
    <w:rsid w:val="001579C3"/>
    <w:rsid w:val="00160203"/>
    <w:rsid w:val="00160A0E"/>
    <w:rsid w:val="00160A3A"/>
    <w:rsid w:val="00160EF5"/>
    <w:rsid w:val="00160F09"/>
    <w:rsid w:val="00161134"/>
    <w:rsid w:val="0016166A"/>
    <w:rsid w:val="001616FE"/>
    <w:rsid w:val="0016308A"/>
    <w:rsid w:val="00163128"/>
    <w:rsid w:val="001632E7"/>
    <w:rsid w:val="00163F24"/>
    <w:rsid w:val="00164344"/>
    <w:rsid w:val="001646CF"/>
    <w:rsid w:val="00164900"/>
    <w:rsid w:val="00164D44"/>
    <w:rsid w:val="00165C90"/>
    <w:rsid w:val="0016690F"/>
    <w:rsid w:val="00166C6C"/>
    <w:rsid w:val="00166CD7"/>
    <w:rsid w:val="00167AD8"/>
    <w:rsid w:val="0016B52B"/>
    <w:rsid w:val="00170630"/>
    <w:rsid w:val="001706C4"/>
    <w:rsid w:val="00170908"/>
    <w:rsid w:val="00170BFB"/>
    <w:rsid w:val="0017116D"/>
    <w:rsid w:val="001713DF"/>
    <w:rsid w:val="0017144A"/>
    <w:rsid w:val="0017153A"/>
    <w:rsid w:val="00171972"/>
    <w:rsid w:val="001719C0"/>
    <w:rsid w:val="0017215F"/>
    <w:rsid w:val="00172ADC"/>
    <w:rsid w:val="00172F5E"/>
    <w:rsid w:val="001731F3"/>
    <w:rsid w:val="00173E3B"/>
    <w:rsid w:val="001741AC"/>
    <w:rsid w:val="001742D5"/>
    <w:rsid w:val="00174A33"/>
    <w:rsid w:val="0017554A"/>
    <w:rsid w:val="001757F6"/>
    <w:rsid w:val="00175C77"/>
    <w:rsid w:val="00175E37"/>
    <w:rsid w:val="001760AC"/>
    <w:rsid w:val="00176656"/>
    <w:rsid w:val="00176FEF"/>
    <w:rsid w:val="00177532"/>
    <w:rsid w:val="0017789A"/>
    <w:rsid w:val="00177F1E"/>
    <w:rsid w:val="001805C5"/>
    <w:rsid w:val="001805E9"/>
    <w:rsid w:val="00180E60"/>
    <w:rsid w:val="0018142F"/>
    <w:rsid w:val="00181727"/>
    <w:rsid w:val="001817EC"/>
    <w:rsid w:val="0018211B"/>
    <w:rsid w:val="00182AB6"/>
    <w:rsid w:val="0018304D"/>
    <w:rsid w:val="0018316A"/>
    <w:rsid w:val="00183C89"/>
    <w:rsid w:val="00184B31"/>
    <w:rsid w:val="00185C52"/>
    <w:rsid w:val="00186011"/>
    <w:rsid w:val="00186E34"/>
    <w:rsid w:val="001874D3"/>
    <w:rsid w:val="001876B4"/>
    <w:rsid w:val="00190744"/>
    <w:rsid w:val="00190910"/>
    <w:rsid w:val="001924B1"/>
    <w:rsid w:val="0019268D"/>
    <w:rsid w:val="00192923"/>
    <w:rsid w:val="00192E34"/>
    <w:rsid w:val="0019361F"/>
    <w:rsid w:val="00193648"/>
    <w:rsid w:val="001939B5"/>
    <w:rsid w:val="00193EA8"/>
    <w:rsid w:val="00194044"/>
    <w:rsid w:val="0019442C"/>
    <w:rsid w:val="00194760"/>
    <w:rsid w:val="00194A16"/>
    <w:rsid w:val="001958A9"/>
    <w:rsid w:val="00195CA6"/>
    <w:rsid w:val="00195F24"/>
    <w:rsid w:val="001960E2"/>
    <w:rsid w:val="0019623D"/>
    <w:rsid w:val="001969B3"/>
    <w:rsid w:val="00196A4D"/>
    <w:rsid w:val="00196C2E"/>
    <w:rsid w:val="001973EA"/>
    <w:rsid w:val="00197401"/>
    <w:rsid w:val="001975E3"/>
    <w:rsid w:val="001978DC"/>
    <w:rsid w:val="001A0756"/>
    <w:rsid w:val="001A0BA4"/>
    <w:rsid w:val="001A0C0F"/>
    <w:rsid w:val="001A2237"/>
    <w:rsid w:val="001A27CC"/>
    <w:rsid w:val="001A3D4D"/>
    <w:rsid w:val="001A4D4F"/>
    <w:rsid w:val="001A50CE"/>
    <w:rsid w:val="001A5DF4"/>
    <w:rsid w:val="001A64C0"/>
    <w:rsid w:val="001A6651"/>
    <w:rsid w:val="001A6789"/>
    <w:rsid w:val="001A6D04"/>
    <w:rsid w:val="001A6D84"/>
    <w:rsid w:val="001A7087"/>
    <w:rsid w:val="001A7A61"/>
    <w:rsid w:val="001A7C5D"/>
    <w:rsid w:val="001A7F35"/>
    <w:rsid w:val="001A7F92"/>
    <w:rsid w:val="001B0008"/>
    <w:rsid w:val="001B0302"/>
    <w:rsid w:val="001B0C05"/>
    <w:rsid w:val="001B0C1A"/>
    <w:rsid w:val="001B150D"/>
    <w:rsid w:val="001B1C9D"/>
    <w:rsid w:val="001B1D93"/>
    <w:rsid w:val="001B4E2E"/>
    <w:rsid w:val="001B4EFD"/>
    <w:rsid w:val="001B5104"/>
    <w:rsid w:val="001B52D0"/>
    <w:rsid w:val="001B5581"/>
    <w:rsid w:val="001B6845"/>
    <w:rsid w:val="001B7175"/>
    <w:rsid w:val="001B7263"/>
    <w:rsid w:val="001C1147"/>
    <w:rsid w:val="001C1892"/>
    <w:rsid w:val="001C1B1E"/>
    <w:rsid w:val="001C20ED"/>
    <w:rsid w:val="001C25B9"/>
    <w:rsid w:val="001C26AE"/>
    <w:rsid w:val="001C2920"/>
    <w:rsid w:val="001C2F59"/>
    <w:rsid w:val="001C341C"/>
    <w:rsid w:val="001C374A"/>
    <w:rsid w:val="001C515C"/>
    <w:rsid w:val="001C5CCF"/>
    <w:rsid w:val="001C5CF5"/>
    <w:rsid w:val="001C646F"/>
    <w:rsid w:val="001C7BCB"/>
    <w:rsid w:val="001C7CD0"/>
    <w:rsid w:val="001C7DDC"/>
    <w:rsid w:val="001D0628"/>
    <w:rsid w:val="001D11CF"/>
    <w:rsid w:val="001D1E85"/>
    <w:rsid w:val="001D2248"/>
    <w:rsid w:val="001D2BAB"/>
    <w:rsid w:val="001D2BD5"/>
    <w:rsid w:val="001D2C7E"/>
    <w:rsid w:val="001D3226"/>
    <w:rsid w:val="001D3508"/>
    <w:rsid w:val="001D38F9"/>
    <w:rsid w:val="001D3F1D"/>
    <w:rsid w:val="001D52B4"/>
    <w:rsid w:val="001D5352"/>
    <w:rsid w:val="001D54FA"/>
    <w:rsid w:val="001D5591"/>
    <w:rsid w:val="001D56F3"/>
    <w:rsid w:val="001D5A42"/>
    <w:rsid w:val="001D6303"/>
    <w:rsid w:val="001D638A"/>
    <w:rsid w:val="001D639A"/>
    <w:rsid w:val="001D6845"/>
    <w:rsid w:val="001D6B2D"/>
    <w:rsid w:val="001D6CB7"/>
    <w:rsid w:val="001D701F"/>
    <w:rsid w:val="001D7024"/>
    <w:rsid w:val="001D70DC"/>
    <w:rsid w:val="001D7941"/>
    <w:rsid w:val="001E0804"/>
    <w:rsid w:val="001E0951"/>
    <w:rsid w:val="001E0A59"/>
    <w:rsid w:val="001E0D93"/>
    <w:rsid w:val="001E12ED"/>
    <w:rsid w:val="001E1502"/>
    <w:rsid w:val="001E1914"/>
    <w:rsid w:val="001E1B98"/>
    <w:rsid w:val="001E1D1D"/>
    <w:rsid w:val="001E2384"/>
    <w:rsid w:val="001E2685"/>
    <w:rsid w:val="001E27D8"/>
    <w:rsid w:val="001E28A1"/>
    <w:rsid w:val="001E353F"/>
    <w:rsid w:val="001E4A77"/>
    <w:rsid w:val="001E51EB"/>
    <w:rsid w:val="001E54B8"/>
    <w:rsid w:val="001E57B8"/>
    <w:rsid w:val="001E592A"/>
    <w:rsid w:val="001E59C3"/>
    <w:rsid w:val="001E5E36"/>
    <w:rsid w:val="001E6636"/>
    <w:rsid w:val="001E6B93"/>
    <w:rsid w:val="001E787D"/>
    <w:rsid w:val="001F009D"/>
    <w:rsid w:val="001F02EE"/>
    <w:rsid w:val="001F091B"/>
    <w:rsid w:val="001F0E39"/>
    <w:rsid w:val="001F13AD"/>
    <w:rsid w:val="001F13FE"/>
    <w:rsid w:val="001F140C"/>
    <w:rsid w:val="001F1830"/>
    <w:rsid w:val="001F21A8"/>
    <w:rsid w:val="001F2416"/>
    <w:rsid w:val="001F2D93"/>
    <w:rsid w:val="001F3A1B"/>
    <w:rsid w:val="001F3A9D"/>
    <w:rsid w:val="001F3CCA"/>
    <w:rsid w:val="001F3D61"/>
    <w:rsid w:val="001F5284"/>
    <w:rsid w:val="001F535A"/>
    <w:rsid w:val="001F53C6"/>
    <w:rsid w:val="001F5C45"/>
    <w:rsid w:val="001F5FBA"/>
    <w:rsid w:val="001F6584"/>
    <w:rsid w:val="001F66A8"/>
    <w:rsid w:val="001F68E8"/>
    <w:rsid w:val="001F68F0"/>
    <w:rsid w:val="001F7F18"/>
    <w:rsid w:val="002007AD"/>
    <w:rsid w:val="00200BB2"/>
    <w:rsid w:val="002016A9"/>
    <w:rsid w:val="00202093"/>
    <w:rsid w:val="002024E8"/>
    <w:rsid w:val="0020269D"/>
    <w:rsid w:val="0020293F"/>
    <w:rsid w:val="002029E1"/>
    <w:rsid w:val="00202B82"/>
    <w:rsid w:val="00202DFB"/>
    <w:rsid w:val="002033E1"/>
    <w:rsid w:val="002036A8"/>
    <w:rsid w:val="00203BD3"/>
    <w:rsid w:val="00204ABF"/>
    <w:rsid w:val="00205333"/>
    <w:rsid w:val="0020570D"/>
    <w:rsid w:val="00205A66"/>
    <w:rsid w:val="00205B18"/>
    <w:rsid w:val="00205EFB"/>
    <w:rsid w:val="00206AD0"/>
    <w:rsid w:val="00206E4F"/>
    <w:rsid w:val="00207325"/>
    <w:rsid w:val="0020920F"/>
    <w:rsid w:val="00210184"/>
    <w:rsid w:val="00210310"/>
    <w:rsid w:val="002108E0"/>
    <w:rsid w:val="00210A1F"/>
    <w:rsid w:val="00210BB9"/>
    <w:rsid w:val="00210D94"/>
    <w:rsid w:val="00210F0C"/>
    <w:rsid w:val="0021117F"/>
    <w:rsid w:val="002113CC"/>
    <w:rsid w:val="002113F2"/>
    <w:rsid w:val="00211A96"/>
    <w:rsid w:val="00211CA9"/>
    <w:rsid w:val="00211F10"/>
    <w:rsid w:val="002123DE"/>
    <w:rsid w:val="00212950"/>
    <w:rsid w:val="00213074"/>
    <w:rsid w:val="00213A4F"/>
    <w:rsid w:val="00213A5E"/>
    <w:rsid w:val="00213DAE"/>
    <w:rsid w:val="002145C5"/>
    <w:rsid w:val="00214F9D"/>
    <w:rsid w:val="002152CA"/>
    <w:rsid w:val="00215F54"/>
    <w:rsid w:val="0021611F"/>
    <w:rsid w:val="002169A4"/>
    <w:rsid w:val="00216C81"/>
    <w:rsid w:val="00216E35"/>
    <w:rsid w:val="0021710D"/>
    <w:rsid w:val="00217584"/>
    <w:rsid w:val="00217963"/>
    <w:rsid w:val="00217A37"/>
    <w:rsid w:val="00217CD1"/>
    <w:rsid w:val="00217F2F"/>
    <w:rsid w:val="0022007B"/>
    <w:rsid w:val="002201B2"/>
    <w:rsid w:val="002203F6"/>
    <w:rsid w:val="0022041C"/>
    <w:rsid w:val="0022072F"/>
    <w:rsid w:val="00221325"/>
    <w:rsid w:val="0022136B"/>
    <w:rsid w:val="002215B2"/>
    <w:rsid w:val="00221B58"/>
    <w:rsid w:val="002223F0"/>
    <w:rsid w:val="00222E29"/>
    <w:rsid w:val="002230B4"/>
    <w:rsid w:val="0022351C"/>
    <w:rsid w:val="00223724"/>
    <w:rsid w:val="00223855"/>
    <w:rsid w:val="00224007"/>
    <w:rsid w:val="002244DC"/>
    <w:rsid w:val="002245BF"/>
    <w:rsid w:val="0022467E"/>
    <w:rsid w:val="00224DD9"/>
    <w:rsid w:val="0022528D"/>
    <w:rsid w:val="00225C79"/>
    <w:rsid w:val="00225CA6"/>
    <w:rsid w:val="002261FB"/>
    <w:rsid w:val="00226383"/>
    <w:rsid w:val="00226EB2"/>
    <w:rsid w:val="00226EFD"/>
    <w:rsid w:val="00227519"/>
    <w:rsid w:val="00227E5A"/>
    <w:rsid w:val="0023006B"/>
    <w:rsid w:val="00230256"/>
    <w:rsid w:val="00230DA8"/>
    <w:rsid w:val="00230DE3"/>
    <w:rsid w:val="00231485"/>
    <w:rsid w:val="0023162C"/>
    <w:rsid w:val="00231886"/>
    <w:rsid w:val="00231963"/>
    <w:rsid w:val="00231DFE"/>
    <w:rsid w:val="00232108"/>
    <w:rsid w:val="00232EA6"/>
    <w:rsid w:val="0023352E"/>
    <w:rsid w:val="002338A9"/>
    <w:rsid w:val="002353A1"/>
    <w:rsid w:val="002401F3"/>
    <w:rsid w:val="0024059A"/>
    <w:rsid w:val="002424AB"/>
    <w:rsid w:val="00242D68"/>
    <w:rsid w:val="00242EC6"/>
    <w:rsid w:val="002434A5"/>
    <w:rsid w:val="00243516"/>
    <w:rsid w:val="002438DB"/>
    <w:rsid w:val="00243E47"/>
    <w:rsid w:val="002441CA"/>
    <w:rsid w:val="00244982"/>
    <w:rsid w:val="0024505A"/>
    <w:rsid w:val="0024507E"/>
    <w:rsid w:val="002456E8"/>
    <w:rsid w:val="00245B61"/>
    <w:rsid w:val="00245FBD"/>
    <w:rsid w:val="00246086"/>
    <w:rsid w:val="002475E5"/>
    <w:rsid w:val="0025061C"/>
    <w:rsid w:val="00250EC4"/>
    <w:rsid w:val="00251A46"/>
    <w:rsid w:val="00252633"/>
    <w:rsid w:val="00252E61"/>
    <w:rsid w:val="00253169"/>
    <w:rsid w:val="0025320C"/>
    <w:rsid w:val="00253739"/>
    <w:rsid w:val="002538D2"/>
    <w:rsid w:val="00253A37"/>
    <w:rsid w:val="00253CC0"/>
    <w:rsid w:val="00253CE5"/>
    <w:rsid w:val="002541B0"/>
    <w:rsid w:val="0025482C"/>
    <w:rsid w:val="00254844"/>
    <w:rsid w:val="00254CA2"/>
    <w:rsid w:val="00254D5D"/>
    <w:rsid w:val="00254E6F"/>
    <w:rsid w:val="00254F07"/>
    <w:rsid w:val="00255026"/>
    <w:rsid w:val="00255276"/>
    <w:rsid w:val="0025546C"/>
    <w:rsid w:val="00256013"/>
    <w:rsid w:val="00256206"/>
    <w:rsid w:val="002569A9"/>
    <w:rsid w:val="00256AAE"/>
    <w:rsid w:val="00256BE5"/>
    <w:rsid w:val="002570D1"/>
    <w:rsid w:val="002570E0"/>
    <w:rsid w:val="0025763D"/>
    <w:rsid w:val="00257AB2"/>
    <w:rsid w:val="0026021A"/>
    <w:rsid w:val="0026049E"/>
    <w:rsid w:val="00260520"/>
    <w:rsid w:val="002607DD"/>
    <w:rsid w:val="0026083B"/>
    <w:rsid w:val="00260BB4"/>
    <w:rsid w:val="00260C96"/>
    <w:rsid w:val="00261433"/>
    <w:rsid w:val="00261B48"/>
    <w:rsid w:val="00262180"/>
    <w:rsid w:val="0026274F"/>
    <w:rsid w:val="0026278F"/>
    <w:rsid w:val="0026299B"/>
    <w:rsid w:val="00262BCB"/>
    <w:rsid w:val="00262E3F"/>
    <w:rsid w:val="00263AA6"/>
    <w:rsid w:val="0026421E"/>
    <w:rsid w:val="0026453D"/>
    <w:rsid w:val="0026490D"/>
    <w:rsid w:val="002650B6"/>
    <w:rsid w:val="00265809"/>
    <w:rsid w:val="002658F9"/>
    <w:rsid w:val="0026591B"/>
    <w:rsid w:val="002663FD"/>
    <w:rsid w:val="0026671C"/>
    <w:rsid w:val="00266874"/>
    <w:rsid w:val="00266F42"/>
    <w:rsid w:val="002671FB"/>
    <w:rsid w:val="0027047A"/>
    <w:rsid w:val="002704CD"/>
    <w:rsid w:val="00270791"/>
    <w:rsid w:val="00270AE2"/>
    <w:rsid w:val="00270F1B"/>
    <w:rsid w:val="00271A1B"/>
    <w:rsid w:val="0027204E"/>
    <w:rsid w:val="002725AC"/>
    <w:rsid w:val="00272601"/>
    <w:rsid w:val="00273020"/>
    <w:rsid w:val="00273A2F"/>
    <w:rsid w:val="002745F9"/>
    <w:rsid w:val="0027466E"/>
    <w:rsid w:val="00274DCF"/>
    <w:rsid w:val="00274E00"/>
    <w:rsid w:val="00274E38"/>
    <w:rsid w:val="00275B27"/>
    <w:rsid w:val="00275C4F"/>
    <w:rsid w:val="002764C0"/>
    <w:rsid w:val="00277006"/>
    <w:rsid w:val="00277EB1"/>
    <w:rsid w:val="00277F06"/>
    <w:rsid w:val="00280198"/>
    <w:rsid w:val="0028045A"/>
    <w:rsid w:val="002813A3"/>
    <w:rsid w:val="002819AB"/>
    <w:rsid w:val="00282293"/>
    <w:rsid w:val="00282324"/>
    <w:rsid w:val="00282560"/>
    <w:rsid w:val="00282988"/>
    <w:rsid w:val="00282D05"/>
    <w:rsid w:val="0028326B"/>
    <w:rsid w:val="0028332C"/>
    <w:rsid w:val="00283DEC"/>
    <w:rsid w:val="00285029"/>
    <w:rsid w:val="0028519B"/>
    <w:rsid w:val="00285258"/>
    <w:rsid w:val="00285538"/>
    <w:rsid w:val="00285841"/>
    <w:rsid w:val="00285B15"/>
    <w:rsid w:val="0028603A"/>
    <w:rsid w:val="00286690"/>
    <w:rsid w:val="00286A23"/>
    <w:rsid w:val="00287633"/>
    <w:rsid w:val="00287D75"/>
    <w:rsid w:val="00287DA0"/>
    <w:rsid w:val="0029020D"/>
    <w:rsid w:val="00290375"/>
    <w:rsid w:val="00290478"/>
    <w:rsid w:val="00290956"/>
    <w:rsid w:val="00290BAB"/>
    <w:rsid w:val="00290E77"/>
    <w:rsid w:val="00290E7B"/>
    <w:rsid w:val="00290EF2"/>
    <w:rsid w:val="00290EFE"/>
    <w:rsid w:val="00291370"/>
    <w:rsid w:val="002917AA"/>
    <w:rsid w:val="00291D66"/>
    <w:rsid w:val="00292026"/>
    <w:rsid w:val="00292102"/>
    <w:rsid w:val="00292921"/>
    <w:rsid w:val="00292E38"/>
    <w:rsid w:val="0029317B"/>
    <w:rsid w:val="00293191"/>
    <w:rsid w:val="00293235"/>
    <w:rsid w:val="002932F3"/>
    <w:rsid w:val="00293499"/>
    <w:rsid w:val="002939ED"/>
    <w:rsid w:val="002939FE"/>
    <w:rsid w:val="002947CE"/>
    <w:rsid w:val="00294FAC"/>
    <w:rsid w:val="00295416"/>
    <w:rsid w:val="00295717"/>
    <w:rsid w:val="00295A79"/>
    <w:rsid w:val="0029601F"/>
    <w:rsid w:val="002961DD"/>
    <w:rsid w:val="0029664C"/>
    <w:rsid w:val="002977C7"/>
    <w:rsid w:val="00297CDB"/>
    <w:rsid w:val="00297F3C"/>
    <w:rsid w:val="002A007E"/>
    <w:rsid w:val="002A046A"/>
    <w:rsid w:val="002A0AB3"/>
    <w:rsid w:val="002A1129"/>
    <w:rsid w:val="002A120B"/>
    <w:rsid w:val="002A120D"/>
    <w:rsid w:val="002A12C7"/>
    <w:rsid w:val="002A17A1"/>
    <w:rsid w:val="002A29DE"/>
    <w:rsid w:val="002A2C59"/>
    <w:rsid w:val="002A31D1"/>
    <w:rsid w:val="002A35E2"/>
    <w:rsid w:val="002A3757"/>
    <w:rsid w:val="002A3BD4"/>
    <w:rsid w:val="002A3CB2"/>
    <w:rsid w:val="002A410E"/>
    <w:rsid w:val="002A4224"/>
    <w:rsid w:val="002A5035"/>
    <w:rsid w:val="002A5538"/>
    <w:rsid w:val="002A5D71"/>
    <w:rsid w:val="002A67D3"/>
    <w:rsid w:val="002A6D0B"/>
    <w:rsid w:val="002A7609"/>
    <w:rsid w:val="002A7E37"/>
    <w:rsid w:val="002A7F0F"/>
    <w:rsid w:val="002B015E"/>
    <w:rsid w:val="002B02B5"/>
    <w:rsid w:val="002B0E3C"/>
    <w:rsid w:val="002B10A9"/>
    <w:rsid w:val="002B15DA"/>
    <w:rsid w:val="002B1A17"/>
    <w:rsid w:val="002B1B24"/>
    <w:rsid w:val="002B1D98"/>
    <w:rsid w:val="002B1E23"/>
    <w:rsid w:val="002B1EA7"/>
    <w:rsid w:val="002B2AE8"/>
    <w:rsid w:val="002B33C8"/>
    <w:rsid w:val="002B3508"/>
    <w:rsid w:val="002B40C5"/>
    <w:rsid w:val="002B46B9"/>
    <w:rsid w:val="002B46E0"/>
    <w:rsid w:val="002B5150"/>
    <w:rsid w:val="002B69D3"/>
    <w:rsid w:val="002B6DB1"/>
    <w:rsid w:val="002B76E2"/>
    <w:rsid w:val="002B78A2"/>
    <w:rsid w:val="002B7B11"/>
    <w:rsid w:val="002B7E8B"/>
    <w:rsid w:val="002B7EA5"/>
    <w:rsid w:val="002C008D"/>
    <w:rsid w:val="002C028D"/>
    <w:rsid w:val="002C11E1"/>
    <w:rsid w:val="002C1223"/>
    <w:rsid w:val="002C126F"/>
    <w:rsid w:val="002C12D8"/>
    <w:rsid w:val="002C193D"/>
    <w:rsid w:val="002C1A32"/>
    <w:rsid w:val="002C1DAF"/>
    <w:rsid w:val="002C2E6F"/>
    <w:rsid w:val="002C2F67"/>
    <w:rsid w:val="002C31F9"/>
    <w:rsid w:val="002C34DB"/>
    <w:rsid w:val="002C382D"/>
    <w:rsid w:val="002C3A2C"/>
    <w:rsid w:val="002C3DD9"/>
    <w:rsid w:val="002C4301"/>
    <w:rsid w:val="002C4BAD"/>
    <w:rsid w:val="002C4D2F"/>
    <w:rsid w:val="002C4D58"/>
    <w:rsid w:val="002C5010"/>
    <w:rsid w:val="002C52F2"/>
    <w:rsid w:val="002C583C"/>
    <w:rsid w:val="002C6664"/>
    <w:rsid w:val="002C6A7E"/>
    <w:rsid w:val="002C6C27"/>
    <w:rsid w:val="002C703C"/>
    <w:rsid w:val="002C7AD9"/>
    <w:rsid w:val="002CFDEF"/>
    <w:rsid w:val="002D01FE"/>
    <w:rsid w:val="002D1573"/>
    <w:rsid w:val="002D1594"/>
    <w:rsid w:val="002D1603"/>
    <w:rsid w:val="002D17FD"/>
    <w:rsid w:val="002D1D56"/>
    <w:rsid w:val="002D1DFB"/>
    <w:rsid w:val="002D22DC"/>
    <w:rsid w:val="002D235C"/>
    <w:rsid w:val="002D2702"/>
    <w:rsid w:val="002D32A1"/>
    <w:rsid w:val="002D3DE7"/>
    <w:rsid w:val="002D4AE9"/>
    <w:rsid w:val="002D50C3"/>
    <w:rsid w:val="002D56DB"/>
    <w:rsid w:val="002D5C46"/>
    <w:rsid w:val="002D5EA4"/>
    <w:rsid w:val="002D644B"/>
    <w:rsid w:val="002D67C4"/>
    <w:rsid w:val="002D6CAB"/>
    <w:rsid w:val="002D7DF7"/>
    <w:rsid w:val="002D7E18"/>
    <w:rsid w:val="002E003B"/>
    <w:rsid w:val="002E04FE"/>
    <w:rsid w:val="002E0A65"/>
    <w:rsid w:val="002E0F0B"/>
    <w:rsid w:val="002E1079"/>
    <w:rsid w:val="002E132E"/>
    <w:rsid w:val="002E24B3"/>
    <w:rsid w:val="002E25E8"/>
    <w:rsid w:val="002E2A75"/>
    <w:rsid w:val="002E3D1A"/>
    <w:rsid w:val="002E3E9F"/>
    <w:rsid w:val="002E3F0E"/>
    <w:rsid w:val="002E4425"/>
    <w:rsid w:val="002E4B5B"/>
    <w:rsid w:val="002E4C1F"/>
    <w:rsid w:val="002E6337"/>
    <w:rsid w:val="002E6A7E"/>
    <w:rsid w:val="002E6CC6"/>
    <w:rsid w:val="002E6E22"/>
    <w:rsid w:val="002E7271"/>
    <w:rsid w:val="002E79E2"/>
    <w:rsid w:val="002E7C98"/>
    <w:rsid w:val="002F0104"/>
    <w:rsid w:val="002F09B8"/>
    <w:rsid w:val="002F14EE"/>
    <w:rsid w:val="002F15B5"/>
    <w:rsid w:val="002F1F2F"/>
    <w:rsid w:val="002F245F"/>
    <w:rsid w:val="002F3D1A"/>
    <w:rsid w:val="002F3EFC"/>
    <w:rsid w:val="002F40CC"/>
    <w:rsid w:val="002F4E3B"/>
    <w:rsid w:val="002F502B"/>
    <w:rsid w:val="002F64BC"/>
    <w:rsid w:val="002F653D"/>
    <w:rsid w:val="002F74B7"/>
    <w:rsid w:val="002F7A58"/>
    <w:rsid w:val="0030028D"/>
    <w:rsid w:val="00300452"/>
    <w:rsid w:val="003006DA"/>
    <w:rsid w:val="00300ED3"/>
    <w:rsid w:val="003013DB"/>
    <w:rsid w:val="003016DC"/>
    <w:rsid w:val="0030226B"/>
    <w:rsid w:val="00302474"/>
    <w:rsid w:val="00302505"/>
    <w:rsid w:val="00302711"/>
    <w:rsid w:val="0030279D"/>
    <w:rsid w:val="00302F22"/>
    <w:rsid w:val="003031B8"/>
    <w:rsid w:val="0030330A"/>
    <w:rsid w:val="00303342"/>
    <w:rsid w:val="003033A9"/>
    <w:rsid w:val="003034F2"/>
    <w:rsid w:val="00303996"/>
    <w:rsid w:val="003039DE"/>
    <w:rsid w:val="00303AD6"/>
    <w:rsid w:val="00303EA5"/>
    <w:rsid w:val="003041D6"/>
    <w:rsid w:val="0030478F"/>
    <w:rsid w:val="003051FC"/>
    <w:rsid w:val="00305BE1"/>
    <w:rsid w:val="00305C84"/>
    <w:rsid w:val="0030626F"/>
    <w:rsid w:val="00306340"/>
    <w:rsid w:val="003063B5"/>
    <w:rsid w:val="00306561"/>
    <w:rsid w:val="00306640"/>
    <w:rsid w:val="003068C7"/>
    <w:rsid w:val="003072FC"/>
    <w:rsid w:val="00310252"/>
    <w:rsid w:val="00310367"/>
    <w:rsid w:val="003107D5"/>
    <w:rsid w:val="003107F1"/>
    <w:rsid w:val="00310829"/>
    <w:rsid w:val="0031096A"/>
    <w:rsid w:val="003109D0"/>
    <w:rsid w:val="0031150C"/>
    <w:rsid w:val="0031170C"/>
    <w:rsid w:val="00313D42"/>
    <w:rsid w:val="00313FFF"/>
    <w:rsid w:val="00314427"/>
    <w:rsid w:val="00314665"/>
    <w:rsid w:val="00314753"/>
    <w:rsid w:val="003147D3"/>
    <w:rsid w:val="0031566B"/>
    <w:rsid w:val="00315966"/>
    <w:rsid w:val="003160F3"/>
    <w:rsid w:val="0031699F"/>
    <w:rsid w:val="003176E1"/>
    <w:rsid w:val="00317F80"/>
    <w:rsid w:val="0032072A"/>
    <w:rsid w:val="00320799"/>
    <w:rsid w:val="00320B8C"/>
    <w:rsid w:val="00320CD6"/>
    <w:rsid w:val="0032184E"/>
    <w:rsid w:val="00321A7E"/>
    <w:rsid w:val="00321E91"/>
    <w:rsid w:val="003226C7"/>
    <w:rsid w:val="00323108"/>
    <w:rsid w:val="00323678"/>
    <w:rsid w:val="003236AD"/>
    <w:rsid w:val="00323948"/>
    <w:rsid w:val="003239E4"/>
    <w:rsid w:val="00325ADC"/>
    <w:rsid w:val="003262BB"/>
    <w:rsid w:val="003262D7"/>
    <w:rsid w:val="00326857"/>
    <w:rsid w:val="00326F14"/>
    <w:rsid w:val="003274A6"/>
    <w:rsid w:val="00327600"/>
    <w:rsid w:val="00327849"/>
    <w:rsid w:val="003278EA"/>
    <w:rsid w:val="00327BEB"/>
    <w:rsid w:val="00327C92"/>
    <w:rsid w:val="00327D82"/>
    <w:rsid w:val="003300A1"/>
    <w:rsid w:val="003304D7"/>
    <w:rsid w:val="00330A0A"/>
    <w:rsid w:val="00331B8A"/>
    <w:rsid w:val="00331CD1"/>
    <w:rsid w:val="00331EB5"/>
    <w:rsid w:val="00332236"/>
    <w:rsid w:val="00332964"/>
    <w:rsid w:val="00333082"/>
    <w:rsid w:val="00333113"/>
    <w:rsid w:val="003337D2"/>
    <w:rsid w:val="00333AB9"/>
    <w:rsid w:val="00333CA8"/>
    <w:rsid w:val="00334066"/>
    <w:rsid w:val="00334A04"/>
    <w:rsid w:val="00334E0E"/>
    <w:rsid w:val="0033520E"/>
    <w:rsid w:val="003352FD"/>
    <w:rsid w:val="00335430"/>
    <w:rsid w:val="0033624B"/>
    <w:rsid w:val="00336641"/>
    <w:rsid w:val="0033670E"/>
    <w:rsid w:val="003367F1"/>
    <w:rsid w:val="00336854"/>
    <w:rsid w:val="00336BC2"/>
    <w:rsid w:val="00336F93"/>
    <w:rsid w:val="00337568"/>
    <w:rsid w:val="003379B8"/>
    <w:rsid w:val="0034022B"/>
    <w:rsid w:val="003403D2"/>
    <w:rsid w:val="003403E6"/>
    <w:rsid w:val="00340908"/>
    <w:rsid w:val="0034094E"/>
    <w:rsid w:val="00340BD8"/>
    <w:rsid w:val="00340CEF"/>
    <w:rsid w:val="003416E2"/>
    <w:rsid w:val="00341ED5"/>
    <w:rsid w:val="003420E1"/>
    <w:rsid w:val="0034225B"/>
    <w:rsid w:val="0034258A"/>
    <w:rsid w:val="00343102"/>
    <w:rsid w:val="00343596"/>
    <w:rsid w:val="003435BC"/>
    <w:rsid w:val="00343643"/>
    <w:rsid w:val="003438B5"/>
    <w:rsid w:val="00343962"/>
    <w:rsid w:val="00343C43"/>
    <w:rsid w:val="00343C5A"/>
    <w:rsid w:val="00343CC5"/>
    <w:rsid w:val="0034403F"/>
    <w:rsid w:val="003442AD"/>
    <w:rsid w:val="00345668"/>
    <w:rsid w:val="003458C9"/>
    <w:rsid w:val="003461F1"/>
    <w:rsid w:val="00346D9E"/>
    <w:rsid w:val="00347A4D"/>
    <w:rsid w:val="00350DD2"/>
    <w:rsid w:val="003512D8"/>
    <w:rsid w:val="003514D3"/>
    <w:rsid w:val="00351ABA"/>
    <w:rsid w:val="00351BE5"/>
    <w:rsid w:val="00351C41"/>
    <w:rsid w:val="0035248B"/>
    <w:rsid w:val="00352A16"/>
    <w:rsid w:val="00352E85"/>
    <w:rsid w:val="00352FB8"/>
    <w:rsid w:val="00353083"/>
    <w:rsid w:val="003534E2"/>
    <w:rsid w:val="003539AB"/>
    <w:rsid w:val="00355FED"/>
    <w:rsid w:val="00357F64"/>
    <w:rsid w:val="0036006A"/>
    <w:rsid w:val="003602ED"/>
    <w:rsid w:val="003609F5"/>
    <w:rsid w:val="00360C53"/>
    <w:rsid w:val="0036169B"/>
    <w:rsid w:val="0036209E"/>
    <w:rsid w:val="00362122"/>
    <w:rsid w:val="00362570"/>
    <w:rsid w:val="00362677"/>
    <w:rsid w:val="00362812"/>
    <w:rsid w:val="00362CF3"/>
    <w:rsid w:val="003631EF"/>
    <w:rsid w:val="00363A9F"/>
    <w:rsid w:val="003649F3"/>
    <w:rsid w:val="003649FD"/>
    <w:rsid w:val="00364A1A"/>
    <w:rsid w:val="00364A49"/>
    <w:rsid w:val="00365070"/>
    <w:rsid w:val="00365CBF"/>
    <w:rsid w:val="00365EB4"/>
    <w:rsid w:val="00366708"/>
    <w:rsid w:val="00366C0B"/>
    <w:rsid w:val="00366C63"/>
    <w:rsid w:val="00366EF9"/>
    <w:rsid w:val="003672EB"/>
    <w:rsid w:val="00367BFE"/>
    <w:rsid w:val="00367F47"/>
    <w:rsid w:val="003702CF"/>
    <w:rsid w:val="003704F6"/>
    <w:rsid w:val="0037094B"/>
    <w:rsid w:val="00370A5A"/>
    <w:rsid w:val="00371295"/>
    <w:rsid w:val="0037189D"/>
    <w:rsid w:val="00371D85"/>
    <w:rsid w:val="003721F6"/>
    <w:rsid w:val="00372562"/>
    <w:rsid w:val="00372630"/>
    <w:rsid w:val="003727D3"/>
    <w:rsid w:val="00372F78"/>
    <w:rsid w:val="00373177"/>
    <w:rsid w:val="003738B3"/>
    <w:rsid w:val="003739E7"/>
    <w:rsid w:val="00373D2F"/>
    <w:rsid w:val="00373E03"/>
    <w:rsid w:val="00374266"/>
    <w:rsid w:val="00374356"/>
    <w:rsid w:val="00374466"/>
    <w:rsid w:val="00374837"/>
    <w:rsid w:val="003750E3"/>
    <w:rsid w:val="00375770"/>
    <w:rsid w:val="00375C9D"/>
    <w:rsid w:val="00376F16"/>
    <w:rsid w:val="0037790D"/>
    <w:rsid w:val="0037792B"/>
    <w:rsid w:val="003801FF"/>
    <w:rsid w:val="00380344"/>
    <w:rsid w:val="003807B9"/>
    <w:rsid w:val="00380991"/>
    <w:rsid w:val="003811D7"/>
    <w:rsid w:val="00381390"/>
    <w:rsid w:val="003814E3"/>
    <w:rsid w:val="0038241B"/>
    <w:rsid w:val="00382C58"/>
    <w:rsid w:val="0038305C"/>
    <w:rsid w:val="0038401F"/>
    <w:rsid w:val="00384273"/>
    <w:rsid w:val="003844C5"/>
    <w:rsid w:val="00384874"/>
    <w:rsid w:val="00385AC0"/>
    <w:rsid w:val="003861A1"/>
    <w:rsid w:val="003865DE"/>
    <w:rsid w:val="00386E6B"/>
    <w:rsid w:val="00387191"/>
    <w:rsid w:val="00387606"/>
    <w:rsid w:val="00387DC1"/>
    <w:rsid w:val="00387E7A"/>
    <w:rsid w:val="00390151"/>
    <w:rsid w:val="00390B1F"/>
    <w:rsid w:val="00390F0C"/>
    <w:rsid w:val="0039107E"/>
    <w:rsid w:val="0039121E"/>
    <w:rsid w:val="00391450"/>
    <w:rsid w:val="003925DD"/>
    <w:rsid w:val="00392D16"/>
    <w:rsid w:val="00392F87"/>
    <w:rsid w:val="003934B4"/>
    <w:rsid w:val="003937DB"/>
    <w:rsid w:val="00393961"/>
    <w:rsid w:val="00393A06"/>
    <w:rsid w:val="003942F2"/>
    <w:rsid w:val="0039540D"/>
    <w:rsid w:val="003969CA"/>
    <w:rsid w:val="003971AD"/>
    <w:rsid w:val="0039732F"/>
    <w:rsid w:val="003979C8"/>
    <w:rsid w:val="00397B88"/>
    <w:rsid w:val="00397BBB"/>
    <w:rsid w:val="00397BF6"/>
    <w:rsid w:val="003A0985"/>
    <w:rsid w:val="003A155E"/>
    <w:rsid w:val="003A1836"/>
    <w:rsid w:val="003A19E2"/>
    <w:rsid w:val="003A1A84"/>
    <w:rsid w:val="003A29D9"/>
    <w:rsid w:val="003A2B6E"/>
    <w:rsid w:val="003A342E"/>
    <w:rsid w:val="003A34F8"/>
    <w:rsid w:val="003A3734"/>
    <w:rsid w:val="003A37D3"/>
    <w:rsid w:val="003A3EA2"/>
    <w:rsid w:val="003A3F52"/>
    <w:rsid w:val="003A4427"/>
    <w:rsid w:val="003A46FC"/>
    <w:rsid w:val="003A490D"/>
    <w:rsid w:val="003A4BF3"/>
    <w:rsid w:val="003A4DBE"/>
    <w:rsid w:val="003A4FD2"/>
    <w:rsid w:val="003A5353"/>
    <w:rsid w:val="003A5516"/>
    <w:rsid w:val="003A62C8"/>
    <w:rsid w:val="003A6537"/>
    <w:rsid w:val="003A6A8D"/>
    <w:rsid w:val="003A6CEA"/>
    <w:rsid w:val="003A6DA2"/>
    <w:rsid w:val="003A715F"/>
    <w:rsid w:val="003A768D"/>
    <w:rsid w:val="003A78C4"/>
    <w:rsid w:val="003A78D3"/>
    <w:rsid w:val="003B030F"/>
    <w:rsid w:val="003B03ED"/>
    <w:rsid w:val="003B048E"/>
    <w:rsid w:val="003B0638"/>
    <w:rsid w:val="003B0680"/>
    <w:rsid w:val="003B068C"/>
    <w:rsid w:val="003B084A"/>
    <w:rsid w:val="003B08DB"/>
    <w:rsid w:val="003B1108"/>
    <w:rsid w:val="003B17F2"/>
    <w:rsid w:val="003B20B7"/>
    <w:rsid w:val="003B2F85"/>
    <w:rsid w:val="003B2FBF"/>
    <w:rsid w:val="003B336B"/>
    <w:rsid w:val="003B3C38"/>
    <w:rsid w:val="003B3DAB"/>
    <w:rsid w:val="003B4C19"/>
    <w:rsid w:val="003B506C"/>
    <w:rsid w:val="003B5327"/>
    <w:rsid w:val="003B581E"/>
    <w:rsid w:val="003B5BE5"/>
    <w:rsid w:val="003B6255"/>
    <w:rsid w:val="003B658D"/>
    <w:rsid w:val="003B6A88"/>
    <w:rsid w:val="003B6D8E"/>
    <w:rsid w:val="003B72FD"/>
    <w:rsid w:val="003B7670"/>
    <w:rsid w:val="003B76E5"/>
    <w:rsid w:val="003B77BB"/>
    <w:rsid w:val="003B7ACF"/>
    <w:rsid w:val="003B7D36"/>
    <w:rsid w:val="003C002B"/>
    <w:rsid w:val="003C13AB"/>
    <w:rsid w:val="003C1474"/>
    <w:rsid w:val="003C16D5"/>
    <w:rsid w:val="003C1E24"/>
    <w:rsid w:val="003C2ACB"/>
    <w:rsid w:val="003C2F6A"/>
    <w:rsid w:val="003C3B7B"/>
    <w:rsid w:val="003C3CD7"/>
    <w:rsid w:val="003C3F8B"/>
    <w:rsid w:val="003C3FB1"/>
    <w:rsid w:val="003C4C90"/>
    <w:rsid w:val="003C5035"/>
    <w:rsid w:val="003C5117"/>
    <w:rsid w:val="003C546D"/>
    <w:rsid w:val="003C56C4"/>
    <w:rsid w:val="003C580E"/>
    <w:rsid w:val="003C6A42"/>
    <w:rsid w:val="003C6B4A"/>
    <w:rsid w:val="003C7489"/>
    <w:rsid w:val="003C74A8"/>
    <w:rsid w:val="003C7C7A"/>
    <w:rsid w:val="003D07C8"/>
    <w:rsid w:val="003D1183"/>
    <w:rsid w:val="003D134E"/>
    <w:rsid w:val="003D1ED8"/>
    <w:rsid w:val="003D1EE0"/>
    <w:rsid w:val="003D1FA1"/>
    <w:rsid w:val="003D269B"/>
    <w:rsid w:val="003D33E1"/>
    <w:rsid w:val="003D3867"/>
    <w:rsid w:val="003D3DE2"/>
    <w:rsid w:val="003D51BB"/>
    <w:rsid w:val="003D5CBB"/>
    <w:rsid w:val="003D5F0D"/>
    <w:rsid w:val="003D5F54"/>
    <w:rsid w:val="003D6731"/>
    <w:rsid w:val="003D68E0"/>
    <w:rsid w:val="003D6BE1"/>
    <w:rsid w:val="003D7793"/>
    <w:rsid w:val="003D7B53"/>
    <w:rsid w:val="003D7FAD"/>
    <w:rsid w:val="003E008F"/>
    <w:rsid w:val="003E041B"/>
    <w:rsid w:val="003E0726"/>
    <w:rsid w:val="003E0C9B"/>
    <w:rsid w:val="003E13BD"/>
    <w:rsid w:val="003E19BC"/>
    <w:rsid w:val="003E1FF4"/>
    <w:rsid w:val="003E209A"/>
    <w:rsid w:val="003E231F"/>
    <w:rsid w:val="003E284C"/>
    <w:rsid w:val="003E2957"/>
    <w:rsid w:val="003E378B"/>
    <w:rsid w:val="003E396B"/>
    <w:rsid w:val="003E3C24"/>
    <w:rsid w:val="003E3C34"/>
    <w:rsid w:val="003E3CB4"/>
    <w:rsid w:val="003E4061"/>
    <w:rsid w:val="003E4128"/>
    <w:rsid w:val="003E445A"/>
    <w:rsid w:val="003E4552"/>
    <w:rsid w:val="003E5316"/>
    <w:rsid w:val="003E5977"/>
    <w:rsid w:val="003E5A01"/>
    <w:rsid w:val="003E5E35"/>
    <w:rsid w:val="003E62BD"/>
    <w:rsid w:val="003E66CA"/>
    <w:rsid w:val="003E697B"/>
    <w:rsid w:val="003E7490"/>
    <w:rsid w:val="003E7C9C"/>
    <w:rsid w:val="003E7DBA"/>
    <w:rsid w:val="003E7E6E"/>
    <w:rsid w:val="003E7ED7"/>
    <w:rsid w:val="003F0308"/>
    <w:rsid w:val="003F0757"/>
    <w:rsid w:val="003F0C90"/>
    <w:rsid w:val="003F0DE5"/>
    <w:rsid w:val="003F122C"/>
    <w:rsid w:val="003F14C2"/>
    <w:rsid w:val="003F18E5"/>
    <w:rsid w:val="003F2CE9"/>
    <w:rsid w:val="003F2DFB"/>
    <w:rsid w:val="003F3260"/>
    <w:rsid w:val="003F3991"/>
    <w:rsid w:val="003F46DE"/>
    <w:rsid w:val="003F489C"/>
    <w:rsid w:val="003F4C17"/>
    <w:rsid w:val="003F4EC9"/>
    <w:rsid w:val="003F4F94"/>
    <w:rsid w:val="003F6250"/>
    <w:rsid w:val="003F62C3"/>
    <w:rsid w:val="003F64B1"/>
    <w:rsid w:val="003F679E"/>
    <w:rsid w:val="003F730A"/>
    <w:rsid w:val="003F77F2"/>
    <w:rsid w:val="003F7AA6"/>
    <w:rsid w:val="003F7B5C"/>
    <w:rsid w:val="003F7F53"/>
    <w:rsid w:val="0040001A"/>
    <w:rsid w:val="00400202"/>
    <w:rsid w:val="0040020A"/>
    <w:rsid w:val="00400622"/>
    <w:rsid w:val="004013DD"/>
    <w:rsid w:val="00401A09"/>
    <w:rsid w:val="00402133"/>
    <w:rsid w:val="004021DA"/>
    <w:rsid w:val="0040229A"/>
    <w:rsid w:val="00402490"/>
    <w:rsid w:val="004029A9"/>
    <w:rsid w:val="0040311D"/>
    <w:rsid w:val="00404399"/>
    <w:rsid w:val="004046B3"/>
    <w:rsid w:val="00404EFA"/>
    <w:rsid w:val="00405045"/>
    <w:rsid w:val="00405202"/>
    <w:rsid w:val="004070CE"/>
    <w:rsid w:val="004075B6"/>
    <w:rsid w:val="00407C60"/>
    <w:rsid w:val="00410397"/>
    <w:rsid w:val="00411239"/>
    <w:rsid w:val="004116A9"/>
    <w:rsid w:val="00411E46"/>
    <w:rsid w:val="00411E97"/>
    <w:rsid w:val="00411FAF"/>
    <w:rsid w:val="0041209A"/>
    <w:rsid w:val="0041308B"/>
    <w:rsid w:val="004137E4"/>
    <w:rsid w:val="004139AB"/>
    <w:rsid w:val="00413BF1"/>
    <w:rsid w:val="00413DA6"/>
    <w:rsid w:val="00413FAC"/>
    <w:rsid w:val="004146B9"/>
    <w:rsid w:val="00414C03"/>
    <w:rsid w:val="00415054"/>
    <w:rsid w:val="004151BA"/>
    <w:rsid w:val="004154F6"/>
    <w:rsid w:val="00415644"/>
    <w:rsid w:val="00415899"/>
    <w:rsid w:val="00415B31"/>
    <w:rsid w:val="00416015"/>
    <w:rsid w:val="00416217"/>
    <w:rsid w:val="004167D1"/>
    <w:rsid w:val="00416832"/>
    <w:rsid w:val="004169CB"/>
    <w:rsid w:val="00416A79"/>
    <w:rsid w:val="00416CC9"/>
    <w:rsid w:val="00420B27"/>
    <w:rsid w:val="00420BA4"/>
    <w:rsid w:val="00420E55"/>
    <w:rsid w:val="00421E10"/>
    <w:rsid w:val="004229C5"/>
    <w:rsid w:val="00422B1E"/>
    <w:rsid w:val="004233F1"/>
    <w:rsid w:val="004235D7"/>
    <w:rsid w:val="00423A52"/>
    <w:rsid w:val="00423E28"/>
    <w:rsid w:val="00424057"/>
    <w:rsid w:val="004243E6"/>
    <w:rsid w:val="00424454"/>
    <w:rsid w:val="004245AF"/>
    <w:rsid w:val="00424B63"/>
    <w:rsid w:val="00424BB2"/>
    <w:rsid w:val="00425011"/>
    <w:rsid w:val="00426A78"/>
    <w:rsid w:val="00426AA6"/>
    <w:rsid w:val="00426CB2"/>
    <w:rsid w:val="00427412"/>
    <w:rsid w:val="00427D24"/>
    <w:rsid w:val="00427D54"/>
    <w:rsid w:val="00427EA3"/>
    <w:rsid w:val="00427FDA"/>
    <w:rsid w:val="00430557"/>
    <w:rsid w:val="00431133"/>
    <w:rsid w:val="004312D0"/>
    <w:rsid w:val="00431421"/>
    <w:rsid w:val="00432B08"/>
    <w:rsid w:val="00432CF9"/>
    <w:rsid w:val="00433479"/>
    <w:rsid w:val="004338A6"/>
    <w:rsid w:val="004339DE"/>
    <w:rsid w:val="00433FCD"/>
    <w:rsid w:val="00434099"/>
    <w:rsid w:val="00434331"/>
    <w:rsid w:val="004348D8"/>
    <w:rsid w:val="00434A85"/>
    <w:rsid w:val="00434B70"/>
    <w:rsid w:val="00434BED"/>
    <w:rsid w:val="00434D5F"/>
    <w:rsid w:val="00435B8F"/>
    <w:rsid w:val="00436281"/>
    <w:rsid w:val="00437E4C"/>
    <w:rsid w:val="00437F61"/>
    <w:rsid w:val="004401B9"/>
    <w:rsid w:val="004404FD"/>
    <w:rsid w:val="0044054A"/>
    <w:rsid w:val="0044057F"/>
    <w:rsid w:val="004409DE"/>
    <w:rsid w:val="00440C26"/>
    <w:rsid w:val="00440E2B"/>
    <w:rsid w:val="00440FFB"/>
    <w:rsid w:val="004410A4"/>
    <w:rsid w:val="00441EFB"/>
    <w:rsid w:val="00441FA0"/>
    <w:rsid w:val="0044246E"/>
    <w:rsid w:val="004426F7"/>
    <w:rsid w:val="00442D8D"/>
    <w:rsid w:val="00442E07"/>
    <w:rsid w:val="00443018"/>
    <w:rsid w:val="004432AD"/>
    <w:rsid w:val="00443C11"/>
    <w:rsid w:val="00444109"/>
    <w:rsid w:val="004445B2"/>
    <w:rsid w:val="0044544C"/>
    <w:rsid w:val="004462C3"/>
    <w:rsid w:val="004463EF"/>
    <w:rsid w:val="00446879"/>
    <w:rsid w:val="0044709C"/>
    <w:rsid w:val="0044731F"/>
    <w:rsid w:val="0044795F"/>
    <w:rsid w:val="00447F13"/>
    <w:rsid w:val="00450398"/>
    <w:rsid w:val="00450467"/>
    <w:rsid w:val="00450479"/>
    <w:rsid w:val="0045065B"/>
    <w:rsid w:val="00450A6A"/>
    <w:rsid w:val="004513F9"/>
    <w:rsid w:val="00451984"/>
    <w:rsid w:val="00452A69"/>
    <w:rsid w:val="00452D63"/>
    <w:rsid w:val="004532B9"/>
    <w:rsid w:val="004536EB"/>
    <w:rsid w:val="00453888"/>
    <w:rsid w:val="0045398B"/>
    <w:rsid w:val="004539C9"/>
    <w:rsid w:val="00453F83"/>
    <w:rsid w:val="00454534"/>
    <w:rsid w:val="004547A3"/>
    <w:rsid w:val="00454B85"/>
    <w:rsid w:val="00454CE3"/>
    <w:rsid w:val="00454D43"/>
    <w:rsid w:val="00454FD5"/>
    <w:rsid w:val="004550AA"/>
    <w:rsid w:val="00456349"/>
    <w:rsid w:val="0045656B"/>
    <w:rsid w:val="004567C4"/>
    <w:rsid w:val="004568A0"/>
    <w:rsid w:val="0045698F"/>
    <w:rsid w:val="00456C52"/>
    <w:rsid w:val="0045751C"/>
    <w:rsid w:val="004601ED"/>
    <w:rsid w:val="00460C87"/>
    <w:rsid w:val="00460EB4"/>
    <w:rsid w:val="00461120"/>
    <w:rsid w:val="004615BC"/>
    <w:rsid w:val="00461D39"/>
    <w:rsid w:val="0046245C"/>
    <w:rsid w:val="00462535"/>
    <w:rsid w:val="00462761"/>
    <w:rsid w:val="0046327A"/>
    <w:rsid w:val="00463867"/>
    <w:rsid w:val="00464535"/>
    <w:rsid w:val="004648B4"/>
    <w:rsid w:val="00465265"/>
    <w:rsid w:val="004654A6"/>
    <w:rsid w:val="00465970"/>
    <w:rsid w:val="00465C0A"/>
    <w:rsid w:val="00465E94"/>
    <w:rsid w:val="004668F9"/>
    <w:rsid w:val="00466A13"/>
    <w:rsid w:val="00466D13"/>
    <w:rsid w:val="00467D4B"/>
    <w:rsid w:val="00470150"/>
    <w:rsid w:val="00470474"/>
    <w:rsid w:val="00470B5C"/>
    <w:rsid w:val="00470DB2"/>
    <w:rsid w:val="00471038"/>
    <w:rsid w:val="00471166"/>
    <w:rsid w:val="004716EA"/>
    <w:rsid w:val="004717F1"/>
    <w:rsid w:val="004720AE"/>
    <w:rsid w:val="0047223E"/>
    <w:rsid w:val="004726D4"/>
    <w:rsid w:val="0047294D"/>
    <w:rsid w:val="00472FB7"/>
    <w:rsid w:val="004736C9"/>
    <w:rsid w:val="004743E9"/>
    <w:rsid w:val="004745F7"/>
    <w:rsid w:val="00474B50"/>
    <w:rsid w:val="00474DE5"/>
    <w:rsid w:val="00475182"/>
    <w:rsid w:val="00475C80"/>
    <w:rsid w:val="00475C8C"/>
    <w:rsid w:val="0047692E"/>
    <w:rsid w:val="00477DA2"/>
    <w:rsid w:val="004803F4"/>
    <w:rsid w:val="004808C0"/>
    <w:rsid w:val="00481329"/>
    <w:rsid w:val="00482721"/>
    <w:rsid w:val="004828C5"/>
    <w:rsid w:val="0048299F"/>
    <w:rsid w:val="00482C07"/>
    <w:rsid w:val="00482EED"/>
    <w:rsid w:val="0048307C"/>
    <w:rsid w:val="00483591"/>
    <w:rsid w:val="00483C0E"/>
    <w:rsid w:val="0048420A"/>
    <w:rsid w:val="00484560"/>
    <w:rsid w:val="00484789"/>
    <w:rsid w:val="00485075"/>
    <w:rsid w:val="00485662"/>
    <w:rsid w:val="00485A26"/>
    <w:rsid w:val="004864CF"/>
    <w:rsid w:val="00486724"/>
    <w:rsid w:val="00486801"/>
    <w:rsid w:val="00486C6B"/>
    <w:rsid w:val="00486E12"/>
    <w:rsid w:val="00486F37"/>
    <w:rsid w:val="00486F74"/>
    <w:rsid w:val="00487422"/>
    <w:rsid w:val="0048742D"/>
    <w:rsid w:val="0048758F"/>
    <w:rsid w:val="004879C5"/>
    <w:rsid w:val="00487DFC"/>
    <w:rsid w:val="00487E51"/>
    <w:rsid w:val="0049051D"/>
    <w:rsid w:val="00490B1B"/>
    <w:rsid w:val="00492637"/>
    <w:rsid w:val="00492663"/>
    <w:rsid w:val="004927D4"/>
    <w:rsid w:val="004930DC"/>
    <w:rsid w:val="004935D3"/>
    <w:rsid w:val="00494824"/>
    <w:rsid w:val="004953D3"/>
    <w:rsid w:val="004958CB"/>
    <w:rsid w:val="0049599C"/>
    <w:rsid w:val="00495A74"/>
    <w:rsid w:val="0049669A"/>
    <w:rsid w:val="00496928"/>
    <w:rsid w:val="00496BBC"/>
    <w:rsid w:val="00496C0F"/>
    <w:rsid w:val="00497207"/>
    <w:rsid w:val="004972A8"/>
    <w:rsid w:val="004972AE"/>
    <w:rsid w:val="0049756D"/>
    <w:rsid w:val="0049775A"/>
    <w:rsid w:val="00497F3A"/>
    <w:rsid w:val="004A003E"/>
    <w:rsid w:val="004A0718"/>
    <w:rsid w:val="004A0947"/>
    <w:rsid w:val="004A0C8D"/>
    <w:rsid w:val="004A14CC"/>
    <w:rsid w:val="004A16C1"/>
    <w:rsid w:val="004A16F2"/>
    <w:rsid w:val="004A19E8"/>
    <w:rsid w:val="004A3101"/>
    <w:rsid w:val="004A3630"/>
    <w:rsid w:val="004A384D"/>
    <w:rsid w:val="004A3A8B"/>
    <w:rsid w:val="004A4711"/>
    <w:rsid w:val="004A47CF"/>
    <w:rsid w:val="004A4A93"/>
    <w:rsid w:val="004A4F8D"/>
    <w:rsid w:val="004A5752"/>
    <w:rsid w:val="004A5A59"/>
    <w:rsid w:val="004A5B80"/>
    <w:rsid w:val="004A5C98"/>
    <w:rsid w:val="004A5CFD"/>
    <w:rsid w:val="004A6064"/>
    <w:rsid w:val="004A64B0"/>
    <w:rsid w:val="004A6A09"/>
    <w:rsid w:val="004A6F4A"/>
    <w:rsid w:val="004A700D"/>
    <w:rsid w:val="004A7948"/>
    <w:rsid w:val="004B06D6"/>
    <w:rsid w:val="004B0863"/>
    <w:rsid w:val="004B0A58"/>
    <w:rsid w:val="004B0C9E"/>
    <w:rsid w:val="004B0E80"/>
    <w:rsid w:val="004B1431"/>
    <w:rsid w:val="004B1457"/>
    <w:rsid w:val="004B1466"/>
    <w:rsid w:val="004B18C5"/>
    <w:rsid w:val="004B1A00"/>
    <w:rsid w:val="004B1BA7"/>
    <w:rsid w:val="004B1C5A"/>
    <w:rsid w:val="004B1D04"/>
    <w:rsid w:val="004B26AA"/>
    <w:rsid w:val="004B3133"/>
    <w:rsid w:val="004B3592"/>
    <w:rsid w:val="004B3870"/>
    <w:rsid w:val="004B3923"/>
    <w:rsid w:val="004B460B"/>
    <w:rsid w:val="004B4AD5"/>
    <w:rsid w:val="004B4B86"/>
    <w:rsid w:val="004B5206"/>
    <w:rsid w:val="004B555F"/>
    <w:rsid w:val="004B5A11"/>
    <w:rsid w:val="004B5F5E"/>
    <w:rsid w:val="004B64AB"/>
    <w:rsid w:val="004B652E"/>
    <w:rsid w:val="004B6F5C"/>
    <w:rsid w:val="004B6FB4"/>
    <w:rsid w:val="004B7069"/>
    <w:rsid w:val="004B70EB"/>
    <w:rsid w:val="004B7720"/>
    <w:rsid w:val="004B7C75"/>
    <w:rsid w:val="004C03E8"/>
    <w:rsid w:val="004C06DB"/>
    <w:rsid w:val="004C07A4"/>
    <w:rsid w:val="004C0817"/>
    <w:rsid w:val="004C0CAB"/>
    <w:rsid w:val="004C1692"/>
    <w:rsid w:val="004C1AAC"/>
    <w:rsid w:val="004C1C4F"/>
    <w:rsid w:val="004C1EA0"/>
    <w:rsid w:val="004C2192"/>
    <w:rsid w:val="004C21C2"/>
    <w:rsid w:val="004C2275"/>
    <w:rsid w:val="004C22BA"/>
    <w:rsid w:val="004C240B"/>
    <w:rsid w:val="004C408C"/>
    <w:rsid w:val="004C4156"/>
    <w:rsid w:val="004C4B37"/>
    <w:rsid w:val="004C5522"/>
    <w:rsid w:val="004C56DE"/>
    <w:rsid w:val="004C61AC"/>
    <w:rsid w:val="004C6B47"/>
    <w:rsid w:val="004C6BDA"/>
    <w:rsid w:val="004C6C35"/>
    <w:rsid w:val="004D1178"/>
    <w:rsid w:val="004D15FC"/>
    <w:rsid w:val="004D18D9"/>
    <w:rsid w:val="004D1E26"/>
    <w:rsid w:val="004D2389"/>
    <w:rsid w:val="004D276D"/>
    <w:rsid w:val="004D2856"/>
    <w:rsid w:val="004D393C"/>
    <w:rsid w:val="004D3B44"/>
    <w:rsid w:val="004D3E59"/>
    <w:rsid w:val="004D3EE4"/>
    <w:rsid w:val="004D48B4"/>
    <w:rsid w:val="004D4F8F"/>
    <w:rsid w:val="004D5322"/>
    <w:rsid w:val="004D57F1"/>
    <w:rsid w:val="004D5C95"/>
    <w:rsid w:val="004D5D9B"/>
    <w:rsid w:val="004D5ED1"/>
    <w:rsid w:val="004D64F3"/>
    <w:rsid w:val="004D669F"/>
    <w:rsid w:val="004D6E06"/>
    <w:rsid w:val="004D7104"/>
    <w:rsid w:val="004D7291"/>
    <w:rsid w:val="004D7A7B"/>
    <w:rsid w:val="004D7B50"/>
    <w:rsid w:val="004E061B"/>
    <w:rsid w:val="004E069F"/>
    <w:rsid w:val="004E0792"/>
    <w:rsid w:val="004E1074"/>
    <w:rsid w:val="004E1268"/>
    <w:rsid w:val="004E2293"/>
    <w:rsid w:val="004E2B05"/>
    <w:rsid w:val="004E2C9C"/>
    <w:rsid w:val="004E2FC1"/>
    <w:rsid w:val="004E37FB"/>
    <w:rsid w:val="004E38C9"/>
    <w:rsid w:val="004E3E8D"/>
    <w:rsid w:val="004E4D0F"/>
    <w:rsid w:val="004E5083"/>
    <w:rsid w:val="004E5246"/>
    <w:rsid w:val="004E5447"/>
    <w:rsid w:val="004E5479"/>
    <w:rsid w:val="004E5952"/>
    <w:rsid w:val="004E5B52"/>
    <w:rsid w:val="004E5CAD"/>
    <w:rsid w:val="004E5E27"/>
    <w:rsid w:val="004E6968"/>
    <w:rsid w:val="004E6ADA"/>
    <w:rsid w:val="004E6CA5"/>
    <w:rsid w:val="004E71AA"/>
    <w:rsid w:val="004F09EB"/>
    <w:rsid w:val="004F0EB9"/>
    <w:rsid w:val="004F1629"/>
    <w:rsid w:val="004F1740"/>
    <w:rsid w:val="004F1A03"/>
    <w:rsid w:val="004F1DCC"/>
    <w:rsid w:val="004F20FC"/>
    <w:rsid w:val="004F23AA"/>
    <w:rsid w:val="004F2688"/>
    <w:rsid w:val="004F26FD"/>
    <w:rsid w:val="004F3010"/>
    <w:rsid w:val="004F342B"/>
    <w:rsid w:val="004F4359"/>
    <w:rsid w:val="004F509B"/>
    <w:rsid w:val="004F52DC"/>
    <w:rsid w:val="004F5A2A"/>
    <w:rsid w:val="004F5FE8"/>
    <w:rsid w:val="004F6823"/>
    <w:rsid w:val="004F736C"/>
    <w:rsid w:val="004F7445"/>
    <w:rsid w:val="004F76BE"/>
    <w:rsid w:val="004F7F5B"/>
    <w:rsid w:val="00500255"/>
    <w:rsid w:val="0050026A"/>
    <w:rsid w:val="00500A7D"/>
    <w:rsid w:val="00500C81"/>
    <w:rsid w:val="00501164"/>
    <w:rsid w:val="00501BF2"/>
    <w:rsid w:val="00501EE8"/>
    <w:rsid w:val="00501EF3"/>
    <w:rsid w:val="0050215A"/>
    <w:rsid w:val="005028AC"/>
    <w:rsid w:val="00502F63"/>
    <w:rsid w:val="00503244"/>
    <w:rsid w:val="005034C9"/>
    <w:rsid w:val="00503550"/>
    <w:rsid w:val="00503874"/>
    <w:rsid w:val="005048B3"/>
    <w:rsid w:val="005048BB"/>
    <w:rsid w:val="00504C14"/>
    <w:rsid w:val="005054AB"/>
    <w:rsid w:val="005058EC"/>
    <w:rsid w:val="00505D8B"/>
    <w:rsid w:val="00505DE3"/>
    <w:rsid w:val="00505E0F"/>
    <w:rsid w:val="00505F72"/>
    <w:rsid w:val="00506275"/>
    <w:rsid w:val="00506388"/>
    <w:rsid w:val="00506595"/>
    <w:rsid w:val="00506611"/>
    <w:rsid w:val="00506758"/>
    <w:rsid w:val="005067C3"/>
    <w:rsid w:val="005067FA"/>
    <w:rsid w:val="00506BF1"/>
    <w:rsid w:val="00506E5C"/>
    <w:rsid w:val="00510297"/>
    <w:rsid w:val="00510893"/>
    <w:rsid w:val="00510BDD"/>
    <w:rsid w:val="00510DEF"/>
    <w:rsid w:val="00511863"/>
    <w:rsid w:val="00511EC6"/>
    <w:rsid w:val="00512BA8"/>
    <w:rsid w:val="00512D3E"/>
    <w:rsid w:val="0051387C"/>
    <w:rsid w:val="00514576"/>
    <w:rsid w:val="00514950"/>
    <w:rsid w:val="00514A40"/>
    <w:rsid w:val="00515C52"/>
    <w:rsid w:val="00515D22"/>
    <w:rsid w:val="005161BE"/>
    <w:rsid w:val="00516B14"/>
    <w:rsid w:val="00516C88"/>
    <w:rsid w:val="00516F8F"/>
    <w:rsid w:val="0051722C"/>
    <w:rsid w:val="00517BCE"/>
    <w:rsid w:val="00517E3E"/>
    <w:rsid w:val="005218D3"/>
    <w:rsid w:val="00522B83"/>
    <w:rsid w:val="00522C60"/>
    <w:rsid w:val="00522D90"/>
    <w:rsid w:val="00523618"/>
    <w:rsid w:val="005238DA"/>
    <w:rsid w:val="0052416D"/>
    <w:rsid w:val="005241B1"/>
    <w:rsid w:val="00524208"/>
    <w:rsid w:val="00524214"/>
    <w:rsid w:val="00524686"/>
    <w:rsid w:val="00524E8A"/>
    <w:rsid w:val="0052503F"/>
    <w:rsid w:val="00525DCC"/>
    <w:rsid w:val="00526944"/>
    <w:rsid w:val="0052724E"/>
    <w:rsid w:val="005272E1"/>
    <w:rsid w:val="0052735D"/>
    <w:rsid w:val="005273FE"/>
    <w:rsid w:val="0052757E"/>
    <w:rsid w:val="00527DD8"/>
    <w:rsid w:val="0053035C"/>
    <w:rsid w:val="00531604"/>
    <w:rsid w:val="005317C4"/>
    <w:rsid w:val="005317D1"/>
    <w:rsid w:val="00533CA7"/>
    <w:rsid w:val="00534178"/>
    <w:rsid w:val="005342AC"/>
    <w:rsid w:val="005345B4"/>
    <w:rsid w:val="00534F1E"/>
    <w:rsid w:val="00535205"/>
    <w:rsid w:val="0053597C"/>
    <w:rsid w:val="00535BEF"/>
    <w:rsid w:val="00535C85"/>
    <w:rsid w:val="00536085"/>
    <w:rsid w:val="00536C80"/>
    <w:rsid w:val="00536D86"/>
    <w:rsid w:val="00536F5C"/>
    <w:rsid w:val="00536FF1"/>
    <w:rsid w:val="005401C0"/>
    <w:rsid w:val="0054069E"/>
    <w:rsid w:val="005407F6"/>
    <w:rsid w:val="005408E3"/>
    <w:rsid w:val="00540CBF"/>
    <w:rsid w:val="00540CDE"/>
    <w:rsid w:val="00540DA7"/>
    <w:rsid w:val="005414DB"/>
    <w:rsid w:val="005417BF"/>
    <w:rsid w:val="005419E6"/>
    <w:rsid w:val="00541AFE"/>
    <w:rsid w:val="005428DF"/>
    <w:rsid w:val="00542B91"/>
    <w:rsid w:val="00543152"/>
    <w:rsid w:val="0054496F"/>
    <w:rsid w:val="00544A84"/>
    <w:rsid w:val="005452C1"/>
    <w:rsid w:val="0054547D"/>
    <w:rsid w:val="00545FD7"/>
    <w:rsid w:val="0054689E"/>
    <w:rsid w:val="0054697D"/>
    <w:rsid w:val="00546B27"/>
    <w:rsid w:val="00546C91"/>
    <w:rsid w:val="00546E2E"/>
    <w:rsid w:val="005478FE"/>
    <w:rsid w:val="00547971"/>
    <w:rsid w:val="00547D17"/>
    <w:rsid w:val="00547F74"/>
    <w:rsid w:val="00550344"/>
    <w:rsid w:val="005508A4"/>
    <w:rsid w:val="00550A40"/>
    <w:rsid w:val="00550B52"/>
    <w:rsid w:val="00550B7A"/>
    <w:rsid w:val="00550E08"/>
    <w:rsid w:val="005510F3"/>
    <w:rsid w:val="0055119A"/>
    <w:rsid w:val="00551206"/>
    <w:rsid w:val="00551374"/>
    <w:rsid w:val="00551508"/>
    <w:rsid w:val="00551621"/>
    <w:rsid w:val="00551F45"/>
    <w:rsid w:val="0055216E"/>
    <w:rsid w:val="00552917"/>
    <w:rsid w:val="00552B31"/>
    <w:rsid w:val="00552EF6"/>
    <w:rsid w:val="00552FCF"/>
    <w:rsid w:val="0055307E"/>
    <w:rsid w:val="00553BB4"/>
    <w:rsid w:val="00553BCB"/>
    <w:rsid w:val="00553FA9"/>
    <w:rsid w:val="00553FDF"/>
    <w:rsid w:val="005548EB"/>
    <w:rsid w:val="00555722"/>
    <w:rsid w:val="005558CB"/>
    <w:rsid w:val="00555BA4"/>
    <w:rsid w:val="005564F6"/>
    <w:rsid w:val="00556642"/>
    <w:rsid w:val="00556B03"/>
    <w:rsid w:val="00556D0A"/>
    <w:rsid w:val="005570C6"/>
    <w:rsid w:val="005575EC"/>
    <w:rsid w:val="005577C3"/>
    <w:rsid w:val="00557B1B"/>
    <w:rsid w:val="00557B4F"/>
    <w:rsid w:val="005602A4"/>
    <w:rsid w:val="00560646"/>
    <w:rsid w:val="00560830"/>
    <w:rsid w:val="00561ECD"/>
    <w:rsid w:val="0056272E"/>
    <w:rsid w:val="005629A0"/>
    <w:rsid w:val="00563125"/>
    <w:rsid w:val="005632E6"/>
    <w:rsid w:val="00563350"/>
    <w:rsid w:val="005633B7"/>
    <w:rsid w:val="005636FB"/>
    <w:rsid w:val="00563D2A"/>
    <w:rsid w:val="005640EE"/>
    <w:rsid w:val="00564439"/>
    <w:rsid w:val="005649FC"/>
    <w:rsid w:val="00564C36"/>
    <w:rsid w:val="00564ED5"/>
    <w:rsid w:val="0056571D"/>
    <w:rsid w:val="00565E86"/>
    <w:rsid w:val="00566D57"/>
    <w:rsid w:val="005674AD"/>
    <w:rsid w:val="00567549"/>
    <w:rsid w:val="005677E4"/>
    <w:rsid w:val="00567EBA"/>
    <w:rsid w:val="005704A1"/>
    <w:rsid w:val="00570EED"/>
    <w:rsid w:val="0057144C"/>
    <w:rsid w:val="005721ED"/>
    <w:rsid w:val="0057242E"/>
    <w:rsid w:val="0057303E"/>
    <w:rsid w:val="00573788"/>
    <w:rsid w:val="00573D60"/>
    <w:rsid w:val="00574495"/>
    <w:rsid w:val="005744F0"/>
    <w:rsid w:val="00574F98"/>
    <w:rsid w:val="00575016"/>
    <w:rsid w:val="00575100"/>
    <w:rsid w:val="0057543E"/>
    <w:rsid w:val="005758CC"/>
    <w:rsid w:val="005758CE"/>
    <w:rsid w:val="00577183"/>
    <w:rsid w:val="005776F1"/>
    <w:rsid w:val="00577902"/>
    <w:rsid w:val="00577B65"/>
    <w:rsid w:val="00580A84"/>
    <w:rsid w:val="00580D20"/>
    <w:rsid w:val="00580F7A"/>
    <w:rsid w:val="00581396"/>
    <w:rsid w:val="00581E2F"/>
    <w:rsid w:val="0058201D"/>
    <w:rsid w:val="0058233C"/>
    <w:rsid w:val="0058258B"/>
    <w:rsid w:val="00582F75"/>
    <w:rsid w:val="005832EF"/>
    <w:rsid w:val="00583ADD"/>
    <w:rsid w:val="00583C8E"/>
    <w:rsid w:val="00585FDC"/>
    <w:rsid w:val="0058609A"/>
    <w:rsid w:val="005865BB"/>
    <w:rsid w:val="0058673C"/>
    <w:rsid w:val="00587DAF"/>
    <w:rsid w:val="005900D9"/>
    <w:rsid w:val="00590434"/>
    <w:rsid w:val="0059074C"/>
    <w:rsid w:val="00590A61"/>
    <w:rsid w:val="00590B53"/>
    <w:rsid w:val="00590EEB"/>
    <w:rsid w:val="00591822"/>
    <w:rsid w:val="00591E24"/>
    <w:rsid w:val="00592342"/>
    <w:rsid w:val="00592434"/>
    <w:rsid w:val="005924A7"/>
    <w:rsid w:val="00592709"/>
    <w:rsid w:val="00592A61"/>
    <w:rsid w:val="00592C63"/>
    <w:rsid w:val="00593296"/>
    <w:rsid w:val="005937F6"/>
    <w:rsid w:val="0059412D"/>
    <w:rsid w:val="005943AB"/>
    <w:rsid w:val="00594F96"/>
    <w:rsid w:val="005952FE"/>
    <w:rsid w:val="00595607"/>
    <w:rsid w:val="00595795"/>
    <w:rsid w:val="005958CD"/>
    <w:rsid w:val="00595DB9"/>
    <w:rsid w:val="00595F48"/>
    <w:rsid w:val="005973DA"/>
    <w:rsid w:val="00597482"/>
    <w:rsid w:val="0059782F"/>
    <w:rsid w:val="00597B81"/>
    <w:rsid w:val="00597C21"/>
    <w:rsid w:val="00597C86"/>
    <w:rsid w:val="005A0293"/>
    <w:rsid w:val="005A030A"/>
    <w:rsid w:val="005A0E00"/>
    <w:rsid w:val="005A0E42"/>
    <w:rsid w:val="005A0F05"/>
    <w:rsid w:val="005A128C"/>
    <w:rsid w:val="005A3595"/>
    <w:rsid w:val="005A359F"/>
    <w:rsid w:val="005A3AB0"/>
    <w:rsid w:val="005A3C36"/>
    <w:rsid w:val="005A4081"/>
    <w:rsid w:val="005A4517"/>
    <w:rsid w:val="005A5168"/>
    <w:rsid w:val="005A59D3"/>
    <w:rsid w:val="005A5B1F"/>
    <w:rsid w:val="005A5C4C"/>
    <w:rsid w:val="005A5EBE"/>
    <w:rsid w:val="005A6739"/>
    <w:rsid w:val="005A67EA"/>
    <w:rsid w:val="005A7AB8"/>
    <w:rsid w:val="005B02BF"/>
    <w:rsid w:val="005B0E81"/>
    <w:rsid w:val="005B1906"/>
    <w:rsid w:val="005B1E3F"/>
    <w:rsid w:val="005B23D9"/>
    <w:rsid w:val="005B3683"/>
    <w:rsid w:val="005B3D93"/>
    <w:rsid w:val="005B3E6F"/>
    <w:rsid w:val="005B3FE7"/>
    <w:rsid w:val="005B470C"/>
    <w:rsid w:val="005B49C1"/>
    <w:rsid w:val="005B571D"/>
    <w:rsid w:val="005B58D0"/>
    <w:rsid w:val="005B5FEB"/>
    <w:rsid w:val="005B62FF"/>
    <w:rsid w:val="005B65BD"/>
    <w:rsid w:val="005B6A6F"/>
    <w:rsid w:val="005B6FEB"/>
    <w:rsid w:val="005B71E8"/>
    <w:rsid w:val="005B7DA8"/>
    <w:rsid w:val="005C060D"/>
    <w:rsid w:val="005C0798"/>
    <w:rsid w:val="005C0D1D"/>
    <w:rsid w:val="005C0F4C"/>
    <w:rsid w:val="005C1058"/>
    <w:rsid w:val="005C178E"/>
    <w:rsid w:val="005C1B89"/>
    <w:rsid w:val="005C1DFD"/>
    <w:rsid w:val="005C22A6"/>
    <w:rsid w:val="005C25BB"/>
    <w:rsid w:val="005C2883"/>
    <w:rsid w:val="005C2D5A"/>
    <w:rsid w:val="005C30ED"/>
    <w:rsid w:val="005C36AE"/>
    <w:rsid w:val="005C3763"/>
    <w:rsid w:val="005C3E2B"/>
    <w:rsid w:val="005C4041"/>
    <w:rsid w:val="005C4299"/>
    <w:rsid w:val="005C43FF"/>
    <w:rsid w:val="005C4955"/>
    <w:rsid w:val="005C4BF7"/>
    <w:rsid w:val="005C4C55"/>
    <w:rsid w:val="005C53B1"/>
    <w:rsid w:val="005C6322"/>
    <w:rsid w:val="005C65F9"/>
    <w:rsid w:val="005C6F03"/>
    <w:rsid w:val="005C7246"/>
    <w:rsid w:val="005C7B50"/>
    <w:rsid w:val="005C7D36"/>
    <w:rsid w:val="005C7DF9"/>
    <w:rsid w:val="005D00BE"/>
    <w:rsid w:val="005D04D5"/>
    <w:rsid w:val="005D08DD"/>
    <w:rsid w:val="005D117D"/>
    <w:rsid w:val="005D14FF"/>
    <w:rsid w:val="005D1624"/>
    <w:rsid w:val="005D1B35"/>
    <w:rsid w:val="005D1EEE"/>
    <w:rsid w:val="005D3B98"/>
    <w:rsid w:val="005D4761"/>
    <w:rsid w:val="005D4A6D"/>
    <w:rsid w:val="005D4CAB"/>
    <w:rsid w:val="005D4D1C"/>
    <w:rsid w:val="005D528F"/>
    <w:rsid w:val="005D53B3"/>
    <w:rsid w:val="005D5478"/>
    <w:rsid w:val="005D5F52"/>
    <w:rsid w:val="005D6180"/>
    <w:rsid w:val="005D6764"/>
    <w:rsid w:val="005D67EB"/>
    <w:rsid w:val="005D6A28"/>
    <w:rsid w:val="005D72FE"/>
    <w:rsid w:val="005D7B32"/>
    <w:rsid w:val="005E1068"/>
    <w:rsid w:val="005E12A7"/>
    <w:rsid w:val="005E15DE"/>
    <w:rsid w:val="005E1A30"/>
    <w:rsid w:val="005E1E7C"/>
    <w:rsid w:val="005E206E"/>
    <w:rsid w:val="005E206F"/>
    <w:rsid w:val="005E24AB"/>
    <w:rsid w:val="005E3319"/>
    <w:rsid w:val="005E3789"/>
    <w:rsid w:val="005E3EB8"/>
    <w:rsid w:val="005E4287"/>
    <w:rsid w:val="005E461A"/>
    <w:rsid w:val="005E4774"/>
    <w:rsid w:val="005E4FEB"/>
    <w:rsid w:val="005E52C5"/>
    <w:rsid w:val="005E5B43"/>
    <w:rsid w:val="005E6429"/>
    <w:rsid w:val="005E663E"/>
    <w:rsid w:val="005E68A4"/>
    <w:rsid w:val="005E72A3"/>
    <w:rsid w:val="005E77FF"/>
    <w:rsid w:val="005E786A"/>
    <w:rsid w:val="005F02E7"/>
    <w:rsid w:val="005F1117"/>
    <w:rsid w:val="005F1535"/>
    <w:rsid w:val="005F198F"/>
    <w:rsid w:val="005F1AB5"/>
    <w:rsid w:val="005F1CC0"/>
    <w:rsid w:val="005F1CDB"/>
    <w:rsid w:val="005F1FDC"/>
    <w:rsid w:val="005F2743"/>
    <w:rsid w:val="005F2A4C"/>
    <w:rsid w:val="005F2B92"/>
    <w:rsid w:val="005F2EB3"/>
    <w:rsid w:val="005F2F1C"/>
    <w:rsid w:val="005F3A77"/>
    <w:rsid w:val="005F3FE9"/>
    <w:rsid w:val="005F4344"/>
    <w:rsid w:val="005F43F9"/>
    <w:rsid w:val="005F4798"/>
    <w:rsid w:val="005F47DB"/>
    <w:rsid w:val="005F4964"/>
    <w:rsid w:val="005F4BA1"/>
    <w:rsid w:val="005F6222"/>
    <w:rsid w:val="005F6339"/>
    <w:rsid w:val="005F64FB"/>
    <w:rsid w:val="005F70EF"/>
    <w:rsid w:val="005F7ACF"/>
    <w:rsid w:val="006004BE"/>
    <w:rsid w:val="00600AE2"/>
    <w:rsid w:val="00601236"/>
    <w:rsid w:val="00601313"/>
    <w:rsid w:val="006017FD"/>
    <w:rsid w:val="00601EFB"/>
    <w:rsid w:val="0060388E"/>
    <w:rsid w:val="00603C02"/>
    <w:rsid w:val="00604472"/>
    <w:rsid w:val="006048F5"/>
    <w:rsid w:val="00604AF0"/>
    <w:rsid w:val="00605023"/>
    <w:rsid w:val="00605BF7"/>
    <w:rsid w:val="00605FDD"/>
    <w:rsid w:val="0060667A"/>
    <w:rsid w:val="00606A76"/>
    <w:rsid w:val="00606C2E"/>
    <w:rsid w:val="00606FF7"/>
    <w:rsid w:val="00607B0A"/>
    <w:rsid w:val="00607BE5"/>
    <w:rsid w:val="00607C7C"/>
    <w:rsid w:val="00607D48"/>
    <w:rsid w:val="00607E1E"/>
    <w:rsid w:val="00607ECD"/>
    <w:rsid w:val="0061031A"/>
    <w:rsid w:val="0061041C"/>
    <w:rsid w:val="00610A1D"/>
    <w:rsid w:val="00610AF7"/>
    <w:rsid w:val="00610C4A"/>
    <w:rsid w:val="00611039"/>
    <w:rsid w:val="00611D26"/>
    <w:rsid w:val="00613014"/>
    <w:rsid w:val="00613278"/>
    <w:rsid w:val="00613416"/>
    <w:rsid w:val="006134FC"/>
    <w:rsid w:val="0061379A"/>
    <w:rsid w:val="006142BA"/>
    <w:rsid w:val="00614F20"/>
    <w:rsid w:val="0061537E"/>
    <w:rsid w:val="006153A9"/>
    <w:rsid w:val="00615DFB"/>
    <w:rsid w:val="00616296"/>
    <w:rsid w:val="00616324"/>
    <w:rsid w:val="00616570"/>
    <w:rsid w:val="00616640"/>
    <w:rsid w:val="00617BB7"/>
    <w:rsid w:val="0062002D"/>
    <w:rsid w:val="00620151"/>
    <w:rsid w:val="00620F77"/>
    <w:rsid w:val="00621A57"/>
    <w:rsid w:val="006220B5"/>
    <w:rsid w:val="006226C1"/>
    <w:rsid w:val="00622888"/>
    <w:rsid w:val="00622D25"/>
    <w:rsid w:val="006234F7"/>
    <w:rsid w:val="0062397C"/>
    <w:rsid w:val="006240D3"/>
    <w:rsid w:val="00625EB0"/>
    <w:rsid w:val="0062708B"/>
    <w:rsid w:val="00627745"/>
    <w:rsid w:val="0062A4AA"/>
    <w:rsid w:val="006300E1"/>
    <w:rsid w:val="00630280"/>
    <w:rsid w:val="00630C25"/>
    <w:rsid w:val="00630CF7"/>
    <w:rsid w:val="00630E21"/>
    <w:rsid w:val="006319A9"/>
    <w:rsid w:val="006320BC"/>
    <w:rsid w:val="00632187"/>
    <w:rsid w:val="006328B4"/>
    <w:rsid w:val="006328D9"/>
    <w:rsid w:val="0063292C"/>
    <w:rsid w:val="00633337"/>
    <w:rsid w:val="006333B3"/>
    <w:rsid w:val="00633868"/>
    <w:rsid w:val="00633F20"/>
    <w:rsid w:val="00634337"/>
    <w:rsid w:val="00634714"/>
    <w:rsid w:val="00634D6F"/>
    <w:rsid w:val="0063545A"/>
    <w:rsid w:val="0063615B"/>
    <w:rsid w:val="00636238"/>
    <w:rsid w:val="006362EB"/>
    <w:rsid w:val="0063695A"/>
    <w:rsid w:val="006376AA"/>
    <w:rsid w:val="00637F3A"/>
    <w:rsid w:val="00640C92"/>
    <w:rsid w:val="00640F1E"/>
    <w:rsid w:val="006421BE"/>
    <w:rsid w:val="00642574"/>
    <w:rsid w:val="006425FF"/>
    <w:rsid w:val="00642969"/>
    <w:rsid w:val="006431FF"/>
    <w:rsid w:val="00643405"/>
    <w:rsid w:val="0064349F"/>
    <w:rsid w:val="00643BC1"/>
    <w:rsid w:val="00643F8E"/>
    <w:rsid w:val="00644135"/>
    <w:rsid w:val="00644554"/>
    <w:rsid w:val="0064456F"/>
    <w:rsid w:val="006445FC"/>
    <w:rsid w:val="00644B78"/>
    <w:rsid w:val="0064504B"/>
    <w:rsid w:val="00645346"/>
    <w:rsid w:val="00645CC8"/>
    <w:rsid w:val="00645F19"/>
    <w:rsid w:val="00645FE9"/>
    <w:rsid w:val="00646AD0"/>
    <w:rsid w:val="00646B99"/>
    <w:rsid w:val="00650EC0"/>
    <w:rsid w:val="006512D1"/>
    <w:rsid w:val="00651D4B"/>
    <w:rsid w:val="00652078"/>
    <w:rsid w:val="00653556"/>
    <w:rsid w:val="00653704"/>
    <w:rsid w:val="00653D27"/>
    <w:rsid w:val="00654543"/>
    <w:rsid w:val="00654AB4"/>
    <w:rsid w:val="00654C61"/>
    <w:rsid w:val="00654FFA"/>
    <w:rsid w:val="0065507C"/>
    <w:rsid w:val="00655670"/>
    <w:rsid w:val="00655802"/>
    <w:rsid w:val="0065653A"/>
    <w:rsid w:val="00656CC4"/>
    <w:rsid w:val="00656D74"/>
    <w:rsid w:val="00660586"/>
    <w:rsid w:val="00660C23"/>
    <w:rsid w:val="00660DEF"/>
    <w:rsid w:val="006613E1"/>
    <w:rsid w:val="006622C0"/>
    <w:rsid w:val="006626A1"/>
    <w:rsid w:val="00662C9C"/>
    <w:rsid w:val="0066352A"/>
    <w:rsid w:val="00664069"/>
    <w:rsid w:val="00664137"/>
    <w:rsid w:val="00664AD6"/>
    <w:rsid w:val="00665233"/>
    <w:rsid w:val="006654EC"/>
    <w:rsid w:val="006655ED"/>
    <w:rsid w:val="00665A58"/>
    <w:rsid w:val="00665CA4"/>
    <w:rsid w:val="00666636"/>
    <w:rsid w:val="00666907"/>
    <w:rsid w:val="006676B9"/>
    <w:rsid w:val="00670ACD"/>
    <w:rsid w:val="0067199F"/>
    <w:rsid w:val="00671AD9"/>
    <w:rsid w:val="00672177"/>
    <w:rsid w:val="00672468"/>
    <w:rsid w:val="0067247C"/>
    <w:rsid w:val="006727AA"/>
    <w:rsid w:val="00672FA6"/>
    <w:rsid w:val="00673D93"/>
    <w:rsid w:val="00674160"/>
    <w:rsid w:val="00674AE8"/>
    <w:rsid w:val="006750CF"/>
    <w:rsid w:val="0067526C"/>
    <w:rsid w:val="00675EE2"/>
    <w:rsid w:val="00676836"/>
    <w:rsid w:val="00676D15"/>
    <w:rsid w:val="00677837"/>
    <w:rsid w:val="00677E3A"/>
    <w:rsid w:val="00680221"/>
    <w:rsid w:val="0068058C"/>
    <w:rsid w:val="00680861"/>
    <w:rsid w:val="006808EA"/>
    <w:rsid w:val="0068096E"/>
    <w:rsid w:val="00680A60"/>
    <w:rsid w:val="00680BD0"/>
    <w:rsid w:val="00680DD8"/>
    <w:rsid w:val="006815FC"/>
    <w:rsid w:val="00681ACF"/>
    <w:rsid w:val="00681C43"/>
    <w:rsid w:val="00681DB7"/>
    <w:rsid w:val="00682400"/>
    <w:rsid w:val="0068262E"/>
    <w:rsid w:val="00682F83"/>
    <w:rsid w:val="0068373D"/>
    <w:rsid w:val="00683917"/>
    <w:rsid w:val="00683A48"/>
    <w:rsid w:val="00683CB2"/>
    <w:rsid w:val="0068417B"/>
    <w:rsid w:val="00684710"/>
    <w:rsid w:val="0068502D"/>
    <w:rsid w:val="006856AB"/>
    <w:rsid w:val="00685774"/>
    <w:rsid w:val="00685BB5"/>
    <w:rsid w:val="00685E6D"/>
    <w:rsid w:val="006860AF"/>
    <w:rsid w:val="00686186"/>
    <w:rsid w:val="00687417"/>
    <w:rsid w:val="00690847"/>
    <w:rsid w:val="00691398"/>
    <w:rsid w:val="0069143A"/>
    <w:rsid w:val="00691A70"/>
    <w:rsid w:val="00691B63"/>
    <w:rsid w:val="00691E78"/>
    <w:rsid w:val="0069300F"/>
    <w:rsid w:val="00693C8D"/>
    <w:rsid w:val="00693DB9"/>
    <w:rsid w:val="00693DCC"/>
    <w:rsid w:val="006943BF"/>
    <w:rsid w:val="006944A7"/>
    <w:rsid w:val="00695183"/>
    <w:rsid w:val="006954A2"/>
    <w:rsid w:val="0069586E"/>
    <w:rsid w:val="00695890"/>
    <w:rsid w:val="00695A39"/>
    <w:rsid w:val="00695F47"/>
    <w:rsid w:val="00696423"/>
    <w:rsid w:val="0069689B"/>
    <w:rsid w:val="0069748E"/>
    <w:rsid w:val="00697657"/>
    <w:rsid w:val="00697B27"/>
    <w:rsid w:val="006A00A0"/>
    <w:rsid w:val="006A07BF"/>
    <w:rsid w:val="006A08D7"/>
    <w:rsid w:val="006A0A3D"/>
    <w:rsid w:val="006A0A84"/>
    <w:rsid w:val="006A0BD1"/>
    <w:rsid w:val="006A11B5"/>
    <w:rsid w:val="006A2107"/>
    <w:rsid w:val="006A25ED"/>
    <w:rsid w:val="006A3156"/>
    <w:rsid w:val="006A3596"/>
    <w:rsid w:val="006A3C28"/>
    <w:rsid w:val="006A3EEF"/>
    <w:rsid w:val="006A42A6"/>
    <w:rsid w:val="006A43C2"/>
    <w:rsid w:val="006A46CD"/>
    <w:rsid w:val="006A4FC5"/>
    <w:rsid w:val="006A516D"/>
    <w:rsid w:val="006A571D"/>
    <w:rsid w:val="006A7279"/>
    <w:rsid w:val="006A78BE"/>
    <w:rsid w:val="006B0307"/>
    <w:rsid w:val="006B07D8"/>
    <w:rsid w:val="006B0D59"/>
    <w:rsid w:val="006B11DF"/>
    <w:rsid w:val="006B127E"/>
    <w:rsid w:val="006B183B"/>
    <w:rsid w:val="006B1C56"/>
    <w:rsid w:val="006B2083"/>
    <w:rsid w:val="006B253F"/>
    <w:rsid w:val="006B2563"/>
    <w:rsid w:val="006B25D1"/>
    <w:rsid w:val="006B2CCD"/>
    <w:rsid w:val="006B2D99"/>
    <w:rsid w:val="006B2DA0"/>
    <w:rsid w:val="006B3767"/>
    <w:rsid w:val="006B3E54"/>
    <w:rsid w:val="006B3FA2"/>
    <w:rsid w:val="006B4F34"/>
    <w:rsid w:val="006B638F"/>
    <w:rsid w:val="006B6412"/>
    <w:rsid w:val="006B67D0"/>
    <w:rsid w:val="006B690D"/>
    <w:rsid w:val="006B727A"/>
    <w:rsid w:val="006B7366"/>
    <w:rsid w:val="006B7625"/>
    <w:rsid w:val="006B799E"/>
    <w:rsid w:val="006C0507"/>
    <w:rsid w:val="006C0632"/>
    <w:rsid w:val="006C08B8"/>
    <w:rsid w:val="006C0E71"/>
    <w:rsid w:val="006C1636"/>
    <w:rsid w:val="006C166C"/>
    <w:rsid w:val="006C1807"/>
    <w:rsid w:val="006C18D6"/>
    <w:rsid w:val="006C1BBA"/>
    <w:rsid w:val="006C1CA4"/>
    <w:rsid w:val="006C218D"/>
    <w:rsid w:val="006C2B13"/>
    <w:rsid w:val="006C3166"/>
    <w:rsid w:val="006C34BA"/>
    <w:rsid w:val="006C363B"/>
    <w:rsid w:val="006C40C7"/>
    <w:rsid w:val="006C433E"/>
    <w:rsid w:val="006C4764"/>
    <w:rsid w:val="006C476C"/>
    <w:rsid w:val="006C4A74"/>
    <w:rsid w:val="006C5005"/>
    <w:rsid w:val="006C5679"/>
    <w:rsid w:val="006C588A"/>
    <w:rsid w:val="006C65B8"/>
    <w:rsid w:val="006C66DD"/>
    <w:rsid w:val="006C68FD"/>
    <w:rsid w:val="006C6960"/>
    <w:rsid w:val="006C6E05"/>
    <w:rsid w:val="006C71B2"/>
    <w:rsid w:val="006C7A3E"/>
    <w:rsid w:val="006D058C"/>
    <w:rsid w:val="006D05C4"/>
    <w:rsid w:val="006D0884"/>
    <w:rsid w:val="006D11FE"/>
    <w:rsid w:val="006D1DB8"/>
    <w:rsid w:val="006D2541"/>
    <w:rsid w:val="006D2568"/>
    <w:rsid w:val="006D2ADB"/>
    <w:rsid w:val="006D2B28"/>
    <w:rsid w:val="006D2CE1"/>
    <w:rsid w:val="006D2E08"/>
    <w:rsid w:val="006D341F"/>
    <w:rsid w:val="006D4BA4"/>
    <w:rsid w:val="006D52F6"/>
    <w:rsid w:val="006D562C"/>
    <w:rsid w:val="006D572F"/>
    <w:rsid w:val="006D5A9B"/>
    <w:rsid w:val="006D5BAF"/>
    <w:rsid w:val="006D6055"/>
    <w:rsid w:val="006D6983"/>
    <w:rsid w:val="006D7268"/>
    <w:rsid w:val="006D77B7"/>
    <w:rsid w:val="006D7D7C"/>
    <w:rsid w:val="006E0230"/>
    <w:rsid w:val="006E03A5"/>
    <w:rsid w:val="006E0779"/>
    <w:rsid w:val="006E0BAC"/>
    <w:rsid w:val="006E14E1"/>
    <w:rsid w:val="006E1509"/>
    <w:rsid w:val="006E285A"/>
    <w:rsid w:val="006E2892"/>
    <w:rsid w:val="006E3129"/>
    <w:rsid w:val="006E367D"/>
    <w:rsid w:val="006E3922"/>
    <w:rsid w:val="006E53E9"/>
    <w:rsid w:val="006E562B"/>
    <w:rsid w:val="006E5727"/>
    <w:rsid w:val="006E5BB5"/>
    <w:rsid w:val="006E5C12"/>
    <w:rsid w:val="006E5FE1"/>
    <w:rsid w:val="006E68E2"/>
    <w:rsid w:val="006E710A"/>
    <w:rsid w:val="006E76D1"/>
    <w:rsid w:val="006F0060"/>
    <w:rsid w:val="006F0680"/>
    <w:rsid w:val="006F0B25"/>
    <w:rsid w:val="006F0D22"/>
    <w:rsid w:val="006F0F4D"/>
    <w:rsid w:val="006F1582"/>
    <w:rsid w:val="006F16F1"/>
    <w:rsid w:val="006F1D52"/>
    <w:rsid w:val="006F1FA4"/>
    <w:rsid w:val="006F20E5"/>
    <w:rsid w:val="006F22D3"/>
    <w:rsid w:val="006F298F"/>
    <w:rsid w:val="006F3156"/>
    <w:rsid w:val="006F389E"/>
    <w:rsid w:val="006F499F"/>
    <w:rsid w:val="006F4AF9"/>
    <w:rsid w:val="006F4F91"/>
    <w:rsid w:val="006F514E"/>
    <w:rsid w:val="006F5197"/>
    <w:rsid w:val="006F5882"/>
    <w:rsid w:val="006F676E"/>
    <w:rsid w:val="006F6A8F"/>
    <w:rsid w:val="006F6F4B"/>
    <w:rsid w:val="006F7015"/>
    <w:rsid w:val="00700677"/>
    <w:rsid w:val="00700F99"/>
    <w:rsid w:val="00701001"/>
    <w:rsid w:val="0070146D"/>
    <w:rsid w:val="007017EC"/>
    <w:rsid w:val="00701D57"/>
    <w:rsid w:val="00702D5E"/>
    <w:rsid w:val="00702E12"/>
    <w:rsid w:val="00702E90"/>
    <w:rsid w:val="00703C94"/>
    <w:rsid w:val="00704924"/>
    <w:rsid w:val="00705220"/>
    <w:rsid w:val="007052EC"/>
    <w:rsid w:val="00705365"/>
    <w:rsid w:val="007059F6"/>
    <w:rsid w:val="00705F67"/>
    <w:rsid w:val="00705F7B"/>
    <w:rsid w:val="00706017"/>
    <w:rsid w:val="007065DA"/>
    <w:rsid w:val="00706C5B"/>
    <w:rsid w:val="00706F1A"/>
    <w:rsid w:val="00706FB7"/>
    <w:rsid w:val="00706FEC"/>
    <w:rsid w:val="00707542"/>
    <w:rsid w:val="0070776C"/>
    <w:rsid w:val="007077F7"/>
    <w:rsid w:val="00707ACB"/>
    <w:rsid w:val="00707D7D"/>
    <w:rsid w:val="007106D0"/>
    <w:rsid w:val="00710B02"/>
    <w:rsid w:val="00710F32"/>
    <w:rsid w:val="00711083"/>
    <w:rsid w:val="007112DD"/>
    <w:rsid w:val="0071173A"/>
    <w:rsid w:val="00711CB2"/>
    <w:rsid w:val="0071262E"/>
    <w:rsid w:val="007135B6"/>
    <w:rsid w:val="00714340"/>
    <w:rsid w:val="00714B53"/>
    <w:rsid w:val="0071509F"/>
    <w:rsid w:val="007151A9"/>
    <w:rsid w:val="007152B9"/>
    <w:rsid w:val="00715980"/>
    <w:rsid w:val="00715B69"/>
    <w:rsid w:val="00715C61"/>
    <w:rsid w:val="00716294"/>
    <w:rsid w:val="00716FFB"/>
    <w:rsid w:val="00717173"/>
    <w:rsid w:val="007174C6"/>
    <w:rsid w:val="007177C8"/>
    <w:rsid w:val="00717936"/>
    <w:rsid w:val="00717CA5"/>
    <w:rsid w:val="00720971"/>
    <w:rsid w:val="00720DC6"/>
    <w:rsid w:val="00720FBF"/>
    <w:rsid w:val="007213A3"/>
    <w:rsid w:val="0072164E"/>
    <w:rsid w:val="00721C3C"/>
    <w:rsid w:val="00721C94"/>
    <w:rsid w:val="00721E9B"/>
    <w:rsid w:val="00721EAC"/>
    <w:rsid w:val="00722105"/>
    <w:rsid w:val="007221B8"/>
    <w:rsid w:val="007226D8"/>
    <w:rsid w:val="007227B1"/>
    <w:rsid w:val="0072325A"/>
    <w:rsid w:val="00723CAA"/>
    <w:rsid w:val="00723EA8"/>
    <w:rsid w:val="00724250"/>
    <w:rsid w:val="007248C5"/>
    <w:rsid w:val="00724926"/>
    <w:rsid w:val="00725802"/>
    <w:rsid w:val="00726185"/>
    <w:rsid w:val="0072670B"/>
    <w:rsid w:val="00730165"/>
    <w:rsid w:val="007307D4"/>
    <w:rsid w:val="00730B50"/>
    <w:rsid w:val="00730DFD"/>
    <w:rsid w:val="00731513"/>
    <w:rsid w:val="0073185F"/>
    <w:rsid w:val="00731B28"/>
    <w:rsid w:val="007326DE"/>
    <w:rsid w:val="0073307C"/>
    <w:rsid w:val="007336CE"/>
    <w:rsid w:val="00733907"/>
    <w:rsid w:val="00733CA2"/>
    <w:rsid w:val="00734026"/>
    <w:rsid w:val="00734223"/>
    <w:rsid w:val="007349C1"/>
    <w:rsid w:val="00735EC6"/>
    <w:rsid w:val="00735F0D"/>
    <w:rsid w:val="0073655B"/>
    <w:rsid w:val="00736816"/>
    <w:rsid w:val="0073687A"/>
    <w:rsid w:val="007368ED"/>
    <w:rsid w:val="007374A8"/>
    <w:rsid w:val="00737618"/>
    <w:rsid w:val="00737A9C"/>
    <w:rsid w:val="00737CFA"/>
    <w:rsid w:val="00741133"/>
    <w:rsid w:val="007413C9"/>
    <w:rsid w:val="00741863"/>
    <w:rsid w:val="007428E8"/>
    <w:rsid w:val="007429C5"/>
    <w:rsid w:val="00743354"/>
    <w:rsid w:val="00744768"/>
    <w:rsid w:val="00744CB7"/>
    <w:rsid w:val="00744F13"/>
    <w:rsid w:val="0074506C"/>
    <w:rsid w:val="00745B3F"/>
    <w:rsid w:val="00747031"/>
    <w:rsid w:val="007476E0"/>
    <w:rsid w:val="00747D90"/>
    <w:rsid w:val="00747DD6"/>
    <w:rsid w:val="007505E6"/>
    <w:rsid w:val="0075070B"/>
    <w:rsid w:val="00750A01"/>
    <w:rsid w:val="00750DDD"/>
    <w:rsid w:val="0075125E"/>
    <w:rsid w:val="00751337"/>
    <w:rsid w:val="0075143A"/>
    <w:rsid w:val="00751752"/>
    <w:rsid w:val="00751755"/>
    <w:rsid w:val="00751807"/>
    <w:rsid w:val="00751B8F"/>
    <w:rsid w:val="00751D94"/>
    <w:rsid w:val="0075227E"/>
    <w:rsid w:val="00752554"/>
    <w:rsid w:val="00752AA8"/>
    <w:rsid w:val="00752AF7"/>
    <w:rsid w:val="00752E57"/>
    <w:rsid w:val="00752E7A"/>
    <w:rsid w:val="0075373A"/>
    <w:rsid w:val="00753749"/>
    <w:rsid w:val="00754826"/>
    <w:rsid w:val="0075497C"/>
    <w:rsid w:val="00754ADE"/>
    <w:rsid w:val="00754C33"/>
    <w:rsid w:val="00754C38"/>
    <w:rsid w:val="007550E3"/>
    <w:rsid w:val="00755CDA"/>
    <w:rsid w:val="00756A1E"/>
    <w:rsid w:val="00757191"/>
    <w:rsid w:val="0075752D"/>
    <w:rsid w:val="00760739"/>
    <w:rsid w:val="00760BBA"/>
    <w:rsid w:val="00760D58"/>
    <w:rsid w:val="007612A8"/>
    <w:rsid w:val="00761369"/>
    <w:rsid w:val="00761572"/>
    <w:rsid w:val="007615F5"/>
    <w:rsid w:val="00761F37"/>
    <w:rsid w:val="00762002"/>
    <w:rsid w:val="00762627"/>
    <w:rsid w:val="007628DB"/>
    <w:rsid w:val="00762FA5"/>
    <w:rsid w:val="007632A9"/>
    <w:rsid w:val="007636DA"/>
    <w:rsid w:val="00763888"/>
    <w:rsid w:val="007641A4"/>
    <w:rsid w:val="00764C22"/>
    <w:rsid w:val="00765065"/>
    <w:rsid w:val="007653F0"/>
    <w:rsid w:val="00765B2B"/>
    <w:rsid w:val="00765BCD"/>
    <w:rsid w:val="00766936"/>
    <w:rsid w:val="00766DF2"/>
    <w:rsid w:val="0076706D"/>
    <w:rsid w:val="00767796"/>
    <w:rsid w:val="007702E9"/>
    <w:rsid w:val="00770E80"/>
    <w:rsid w:val="0077128B"/>
    <w:rsid w:val="007715AE"/>
    <w:rsid w:val="00772893"/>
    <w:rsid w:val="00772C27"/>
    <w:rsid w:val="00772D67"/>
    <w:rsid w:val="007733A8"/>
    <w:rsid w:val="00773DF8"/>
    <w:rsid w:val="00773FB8"/>
    <w:rsid w:val="00774BAB"/>
    <w:rsid w:val="0077515E"/>
    <w:rsid w:val="00775320"/>
    <w:rsid w:val="007753A5"/>
    <w:rsid w:val="007754E1"/>
    <w:rsid w:val="00775CF0"/>
    <w:rsid w:val="007770E0"/>
    <w:rsid w:val="00777A6C"/>
    <w:rsid w:val="00777B41"/>
    <w:rsid w:val="00777B86"/>
    <w:rsid w:val="0078010E"/>
    <w:rsid w:val="00780395"/>
    <w:rsid w:val="00780678"/>
    <w:rsid w:val="007808B4"/>
    <w:rsid w:val="00780E28"/>
    <w:rsid w:val="00780F77"/>
    <w:rsid w:val="0078156A"/>
    <w:rsid w:val="00781CBD"/>
    <w:rsid w:val="007821D4"/>
    <w:rsid w:val="00782D11"/>
    <w:rsid w:val="00782F46"/>
    <w:rsid w:val="00783737"/>
    <w:rsid w:val="00783EB3"/>
    <w:rsid w:val="00784644"/>
    <w:rsid w:val="0078468B"/>
    <w:rsid w:val="00784699"/>
    <w:rsid w:val="00784B95"/>
    <w:rsid w:val="0078506C"/>
    <w:rsid w:val="00786326"/>
    <w:rsid w:val="007864BC"/>
    <w:rsid w:val="00786962"/>
    <w:rsid w:val="00786BEF"/>
    <w:rsid w:val="00786E83"/>
    <w:rsid w:val="0078769A"/>
    <w:rsid w:val="00791E62"/>
    <w:rsid w:val="00792B5C"/>
    <w:rsid w:val="00792D7D"/>
    <w:rsid w:val="007931CC"/>
    <w:rsid w:val="00793233"/>
    <w:rsid w:val="007937E2"/>
    <w:rsid w:val="00793EB8"/>
    <w:rsid w:val="0079440A"/>
    <w:rsid w:val="0079455E"/>
    <w:rsid w:val="00794996"/>
    <w:rsid w:val="00794D72"/>
    <w:rsid w:val="007950C5"/>
    <w:rsid w:val="0079523C"/>
    <w:rsid w:val="007957EB"/>
    <w:rsid w:val="00795827"/>
    <w:rsid w:val="007966FC"/>
    <w:rsid w:val="00796AE9"/>
    <w:rsid w:val="007A0459"/>
    <w:rsid w:val="007A06D0"/>
    <w:rsid w:val="007A08F2"/>
    <w:rsid w:val="007A09E6"/>
    <w:rsid w:val="007A15BA"/>
    <w:rsid w:val="007A3381"/>
    <w:rsid w:val="007A37F8"/>
    <w:rsid w:val="007A3821"/>
    <w:rsid w:val="007A38E3"/>
    <w:rsid w:val="007A3913"/>
    <w:rsid w:val="007A3E1E"/>
    <w:rsid w:val="007A45EA"/>
    <w:rsid w:val="007A472A"/>
    <w:rsid w:val="007A4939"/>
    <w:rsid w:val="007A4946"/>
    <w:rsid w:val="007A4C75"/>
    <w:rsid w:val="007A5AC6"/>
    <w:rsid w:val="007A6220"/>
    <w:rsid w:val="007A64A5"/>
    <w:rsid w:val="007A6C44"/>
    <w:rsid w:val="007B013E"/>
    <w:rsid w:val="007B0324"/>
    <w:rsid w:val="007B159D"/>
    <w:rsid w:val="007B1771"/>
    <w:rsid w:val="007B1ED4"/>
    <w:rsid w:val="007B1F0E"/>
    <w:rsid w:val="007B1F6A"/>
    <w:rsid w:val="007B2190"/>
    <w:rsid w:val="007B21CA"/>
    <w:rsid w:val="007B2221"/>
    <w:rsid w:val="007B2A39"/>
    <w:rsid w:val="007B3006"/>
    <w:rsid w:val="007B3415"/>
    <w:rsid w:val="007B34E4"/>
    <w:rsid w:val="007B35C9"/>
    <w:rsid w:val="007B3640"/>
    <w:rsid w:val="007B3DC9"/>
    <w:rsid w:val="007B47D7"/>
    <w:rsid w:val="007B47EE"/>
    <w:rsid w:val="007B4E22"/>
    <w:rsid w:val="007B5102"/>
    <w:rsid w:val="007B53E8"/>
    <w:rsid w:val="007B5731"/>
    <w:rsid w:val="007B576E"/>
    <w:rsid w:val="007B57D2"/>
    <w:rsid w:val="007B59BF"/>
    <w:rsid w:val="007B5B55"/>
    <w:rsid w:val="007B5EDE"/>
    <w:rsid w:val="007B5F1D"/>
    <w:rsid w:val="007B62A8"/>
    <w:rsid w:val="007B671D"/>
    <w:rsid w:val="007B7B14"/>
    <w:rsid w:val="007C0526"/>
    <w:rsid w:val="007C0AED"/>
    <w:rsid w:val="007C1075"/>
    <w:rsid w:val="007C17EF"/>
    <w:rsid w:val="007C194E"/>
    <w:rsid w:val="007C1F3E"/>
    <w:rsid w:val="007C23C1"/>
    <w:rsid w:val="007C2B9B"/>
    <w:rsid w:val="007C2CB6"/>
    <w:rsid w:val="007C3095"/>
    <w:rsid w:val="007C3154"/>
    <w:rsid w:val="007C33D8"/>
    <w:rsid w:val="007C35E0"/>
    <w:rsid w:val="007C3708"/>
    <w:rsid w:val="007C379D"/>
    <w:rsid w:val="007C3828"/>
    <w:rsid w:val="007C3AD7"/>
    <w:rsid w:val="007C3B2E"/>
    <w:rsid w:val="007C48E6"/>
    <w:rsid w:val="007C5417"/>
    <w:rsid w:val="007C5568"/>
    <w:rsid w:val="007C5578"/>
    <w:rsid w:val="007C57D3"/>
    <w:rsid w:val="007C5BE4"/>
    <w:rsid w:val="007C5C68"/>
    <w:rsid w:val="007C5D82"/>
    <w:rsid w:val="007C5F86"/>
    <w:rsid w:val="007C6043"/>
    <w:rsid w:val="007C6B6D"/>
    <w:rsid w:val="007C6F2F"/>
    <w:rsid w:val="007C7DA4"/>
    <w:rsid w:val="007D07D5"/>
    <w:rsid w:val="007D11A8"/>
    <w:rsid w:val="007D1687"/>
    <w:rsid w:val="007D1C02"/>
    <w:rsid w:val="007D278F"/>
    <w:rsid w:val="007D284E"/>
    <w:rsid w:val="007D289E"/>
    <w:rsid w:val="007D2942"/>
    <w:rsid w:val="007D29A8"/>
    <w:rsid w:val="007D2B61"/>
    <w:rsid w:val="007D2CDC"/>
    <w:rsid w:val="007D2EED"/>
    <w:rsid w:val="007D3FBE"/>
    <w:rsid w:val="007D42DD"/>
    <w:rsid w:val="007D4355"/>
    <w:rsid w:val="007D4398"/>
    <w:rsid w:val="007D4A2D"/>
    <w:rsid w:val="007D52DE"/>
    <w:rsid w:val="007D5332"/>
    <w:rsid w:val="007D5A1C"/>
    <w:rsid w:val="007D5D4A"/>
    <w:rsid w:val="007D60B6"/>
    <w:rsid w:val="007D6344"/>
    <w:rsid w:val="007D650D"/>
    <w:rsid w:val="007D66AF"/>
    <w:rsid w:val="007D7080"/>
    <w:rsid w:val="007D7AA2"/>
    <w:rsid w:val="007D7C68"/>
    <w:rsid w:val="007D7FC7"/>
    <w:rsid w:val="007E055A"/>
    <w:rsid w:val="007E0763"/>
    <w:rsid w:val="007E08CB"/>
    <w:rsid w:val="007E0B2B"/>
    <w:rsid w:val="007E0C78"/>
    <w:rsid w:val="007E175C"/>
    <w:rsid w:val="007E1CE6"/>
    <w:rsid w:val="007E2110"/>
    <w:rsid w:val="007E2627"/>
    <w:rsid w:val="007E2FFA"/>
    <w:rsid w:val="007E30FB"/>
    <w:rsid w:val="007E3D5A"/>
    <w:rsid w:val="007E4055"/>
    <w:rsid w:val="007E5415"/>
    <w:rsid w:val="007E5547"/>
    <w:rsid w:val="007E6824"/>
    <w:rsid w:val="007E7027"/>
    <w:rsid w:val="007E7683"/>
    <w:rsid w:val="007E7F6C"/>
    <w:rsid w:val="007F051D"/>
    <w:rsid w:val="007F06B4"/>
    <w:rsid w:val="007F0916"/>
    <w:rsid w:val="007F0BB3"/>
    <w:rsid w:val="007F0E9F"/>
    <w:rsid w:val="007F0FC0"/>
    <w:rsid w:val="007F122C"/>
    <w:rsid w:val="007F13ED"/>
    <w:rsid w:val="007F1E5F"/>
    <w:rsid w:val="007F2097"/>
    <w:rsid w:val="007F2561"/>
    <w:rsid w:val="007F2728"/>
    <w:rsid w:val="007F2A39"/>
    <w:rsid w:val="007F36DC"/>
    <w:rsid w:val="007F3800"/>
    <w:rsid w:val="007F397A"/>
    <w:rsid w:val="007F3F22"/>
    <w:rsid w:val="007F4136"/>
    <w:rsid w:val="007F4407"/>
    <w:rsid w:val="007F48FC"/>
    <w:rsid w:val="007F5435"/>
    <w:rsid w:val="007F5534"/>
    <w:rsid w:val="007F5786"/>
    <w:rsid w:val="007F63BE"/>
    <w:rsid w:val="007F65FD"/>
    <w:rsid w:val="007F6D6D"/>
    <w:rsid w:val="007F6DF5"/>
    <w:rsid w:val="007F74A7"/>
    <w:rsid w:val="007F7834"/>
    <w:rsid w:val="00800220"/>
    <w:rsid w:val="00800FD5"/>
    <w:rsid w:val="00801557"/>
    <w:rsid w:val="008015AC"/>
    <w:rsid w:val="008015B8"/>
    <w:rsid w:val="0080199F"/>
    <w:rsid w:val="00802380"/>
    <w:rsid w:val="008028F0"/>
    <w:rsid w:val="00802E1D"/>
    <w:rsid w:val="00802EB2"/>
    <w:rsid w:val="00803A54"/>
    <w:rsid w:val="00803F9D"/>
    <w:rsid w:val="00804504"/>
    <w:rsid w:val="00804D3E"/>
    <w:rsid w:val="00804DFD"/>
    <w:rsid w:val="008052D6"/>
    <w:rsid w:val="0080556E"/>
    <w:rsid w:val="008058F3"/>
    <w:rsid w:val="00805BDB"/>
    <w:rsid w:val="00805FE6"/>
    <w:rsid w:val="00806391"/>
    <w:rsid w:val="008065F7"/>
    <w:rsid w:val="00806C81"/>
    <w:rsid w:val="00807652"/>
    <w:rsid w:val="00807E8D"/>
    <w:rsid w:val="00810143"/>
    <w:rsid w:val="00810C30"/>
    <w:rsid w:val="00811039"/>
    <w:rsid w:val="00812226"/>
    <w:rsid w:val="00812413"/>
    <w:rsid w:val="008129B6"/>
    <w:rsid w:val="00812AEB"/>
    <w:rsid w:val="00812F58"/>
    <w:rsid w:val="0081312A"/>
    <w:rsid w:val="0081388C"/>
    <w:rsid w:val="008138E7"/>
    <w:rsid w:val="00813BB1"/>
    <w:rsid w:val="00813C92"/>
    <w:rsid w:val="00813E9E"/>
    <w:rsid w:val="00813F12"/>
    <w:rsid w:val="008145F2"/>
    <w:rsid w:val="00814C7B"/>
    <w:rsid w:val="0081512A"/>
    <w:rsid w:val="008159C3"/>
    <w:rsid w:val="008159FF"/>
    <w:rsid w:val="00815CB0"/>
    <w:rsid w:val="00815EAD"/>
    <w:rsid w:val="00817F9E"/>
    <w:rsid w:val="00820107"/>
    <w:rsid w:val="00820752"/>
    <w:rsid w:val="008209E2"/>
    <w:rsid w:val="00820E69"/>
    <w:rsid w:val="00820F18"/>
    <w:rsid w:val="008216F1"/>
    <w:rsid w:val="00821DA8"/>
    <w:rsid w:val="008222C1"/>
    <w:rsid w:val="00822476"/>
    <w:rsid w:val="008225B7"/>
    <w:rsid w:val="00822B36"/>
    <w:rsid w:val="00822E00"/>
    <w:rsid w:val="0082365E"/>
    <w:rsid w:val="00823C76"/>
    <w:rsid w:val="0082415A"/>
    <w:rsid w:val="008248B2"/>
    <w:rsid w:val="00824B7B"/>
    <w:rsid w:val="00825431"/>
    <w:rsid w:val="00825615"/>
    <w:rsid w:val="0082599C"/>
    <w:rsid w:val="00825A05"/>
    <w:rsid w:val="008260F7"/>
    <w:rsid w:val="008265F4"/>
    <w:rsid w:val="0082693E"/>
    <w:rsid w:val="00826C70"/>
    <w:rsid w:val="00826D2F"/>
    <w:rsid w:val="00827064"/>
    <w:rsid w:val="00830C19"/>
    <w:rsid w:val="00831025"/>
    <w:rsid w:val="008315D7"/>
    <w:rsid w:val="0083170B"/>
    <w:rsid w:val="00831D2A"/>
    <w:rsid w:val="00831E9D"/>
    <w:rsid w:val="00832C41"/>
    <w:rsid w:val="00833E0A"/>
    <w:rsid w:val="008352B1"/>
    <w:rsid w:val="008356DE"/>
    <w:rsid w:val="008362AB"/>
    <w:rsid w:val="00836402"/>
    <w:rsid w:val="0083645F"/>
    <w:rsid w:val="008364C8"/>
    <w:rsid w:val="008371B8"/>
    <w:rsid w:val="00837A78"/>
    <w:rsid w:val="00837B25"/>
    <w:rsid w:val="00837DB6"/>
    <w:rsid w:val="00837E4D"/>
    <w:rsid w:val="0084024E"/>
    <w:rsid w:val="00840F04"/>
    <w:rsid w:val="0084174C"/>
    <w:rsid w:val="00841CBD"/>
    <w:rsid w:val="00841F20"/>
    <w:rsid w:val="00841F96"/>
    <w:rsid w:val="008424F7"/>
    <w:rsid w:val="008429B5"/>
    <w:rsid w:val="00842D58"/>
    <w:rsid w:val="008433E4"/>
    <w:rsid w:val="00843961"/>
    <w:rsid w:val="00844205"/>
    <w:rsid w:val="00844B14"/>
    <w:rsid w:val="00844DD2"/>
    <w:rsid w:val="00845519"/>
    <w:rsid w:val="00845657"/>
    <w:rsid w:val="00845EC0"/>
    <w:rsid w:val="00845ED0"/>
    <w:rsid w:val="0084682A"/>
    <w:rsid w:val="008468FB"/>
    <w:rsid w:val="0084692A"/>
    <w:rsid w:val="00846B16"/>
    <w:rsid w:val="008470DC"/>
    <w:rsid w:val="0084728A"/>
    <w:rsid w:val="0084792B"/>
    <w:rsid w:val="00847D43"/>
    <w:rsid w:val="008501D4"/>
    <w:rsid w:val="0085034F"/>
    <w:rsid w:val="00850A74"/>
    <w:rsid w:val="00850D92"/>
    <w:rsid w:val="0085150B"/>
    <w:rsid w:val="00851DB4"/>
    <w:rsid w:val="00852591"/>
    <w:rsid w:val="0085297F"/>
    <w:rsid w:val="00852F5D"/>
    <w:rsid w:val="00852F7C"/>
    <w:rsid w:val="00853097"/>
    <w:rsid w:val="0085330D"/>
    <w:rsid w:val="008536A0"/>
    <w:rsid w:val="00853BA9"/>
    <w:rsid w:val="00853BBE"/>
    <w:rsid w:val="00853FE7"/>
    <w:rsid w:val="008548B9"/>
    <w:rsid w:val="0085490A"/>
    <w:rsid w:val="008549D4"/>
    <w:rsid w:val="00855434"/>
    <w:rsid w:val="0085567B"/>
    <w:rsid w:val="008557A7"/>
    <w:rsid w:val="0085650A"/>
    <w:rsid w:val="00856A04"/>
    <w:rsid w:val="00856C90"/>
    <w:rsid w:val="00857D4C"/>
    <w:rsid w:val="00857D53"/>
    <w:rsid w:val="008602FE"/>
    <w:rsid w:val="008605B7"/>
    <w:rsid w:val="00860C2B"/>
    <w:rsid w:val="00860DC0"/>
    <w:rsid w:val="00860E9B"/>
    <w:rsid w:val="00861078"/>
    <w:rsid w:val="00861591"/>
    <w:rsid w:val="00861A8D"/>
    <w:rsid w:val="00861DCF"/>
    <w:rsid w:val="008625C9"/>
    <w:rsid w:val="008626D3"/>
    <w:rsid w:val="00862D22"/>
    <w:rsid w:val="0086309C"/>
    <w:rsid w:val="0086332D"/>
    <w:rsid w:val="0086346F"/>
    <w:rsid w:val="0086380C"/>
    <w:rsid w:val="00863997"/>
    <w:rsid w:val="00863BA0"/>
    <w:rsid w:val="00863EF6"/>
    <w:rsid w:val="00864666"/>
    <w:rsid w:val="00864A31"/>
    <w:rsid w:val="008652B8"/>
    <w:rsid w:val="008652CB"/>
    <w:rsid w:val="00865B3A"/>
    <w:rsid w:val="008662FE"/>
    <w:rsid w:val="00866353"/>
    <w:rsid w:val="008669E7"/>
    <w:rsid w:val="008671E4"/>
    <w:rsid w:val="0086762D"/>
    <w:rsid w:val="00867912"/>
    <w:rsid w:val="00867D12"/>
    <w:rsid w:val="00867D98"/>
    <w:rsid w:val="0087062F"/>
    <w:rsid w:val="00871168"/>
    <w:rsid w:val="00871512"/>
    <w:rsid w:val="00871D81"/>
    <w:rsid w:val="008722B9"/>
    <w:rsid w:val="008722E3"/>
    <w:rsid w:val="008729FC"/>
    <w:rsid w:val="00872AFE"/>
    <w:rsid w:val="00872F66"/>
    <w:rsid w:val="008732C9"/>
    <w:rsid w:val="00873AE2"/>
    <w:rsid w:val="00873B0A"/>
    <w:rsid w:val="0087411C"/>
    <w:rsid w:val="00874181"/>
    <w:rsid w:val="00874193"/>
    <w:rsid w:val="00874251"/>
    <w:rsid w:val="00874330"/>
    <w:rsid w:val="008746AE"/>
    <w:rsid w:val="00874DB1"/>
    <w:rsid w:val="00874FA1"/>
    <w:rsid w:val="00875269"/>
    <w:rsid w:val="00875290"/>
    <w:rsid w:val="008752E6"/>
    <w:rsid w:val="00875671"/>
    <w:rsid w:val="00876747"/>
    <w:rsid w:val="00876FF2"/>
    <w:rsid w:val="00877206"/>
    <w:rsid w:val="0087797D"/>
    <w:rsid w:val="00877F1E"/>
    <w:rsid w:val="0088001E"/>
    <w:rsid w:val="00880344"/>
    <w:rsid w:val="008809BF"/>
    <w:rsid w:val="00880C0B"/>
    <w:rsid w:val="00880D54"/>
    <w:rsid w:val="00880F32"/>
    <w:rsid w:val="00880F68"/>
    <w:rsid w:val="00880FC6"/>
    <w:rsid w:val="008813E1"/>
    <w:rsid w:val="00882225"/>
    <w:rsid w:val="008824CB"/>
    <w:rsid w:val="00882628"/>
    <w:rsid w:val="00882732"/>
    <w:rsid w:val="00882863"/>
    <w:rsid w:val="00882AC8"/>
    <w:rsid w:val="00882AEB"/>
    <w:rsid w:val="008831D7"/>
    <w:rsid w:val="0088423C"/>
    <w:rsid w:val="008844EF"/>
    <w:rsid w:val="00884DB3"/>
    <w:rsid w:val="00885294"/>
    <w:rsid w:val="008852AC"/>
    <w:rsid w:val="008852BF"/>
    <w:rsid w:val="008852FC"/>
    <w:rsid w:val="00885876"/>
    <w:rsid w:val="008859CC"/>
    <w:rsid w:val="00886183"/>
    <w:rsid w:val="00886583"/>
    <w:rsid w:val="008868F0"/>
    <w:rsid w:val="00886AEB"/>
    <w:rsid w:val="0088734B"/>
    <w:rsid w:val="008877B7"/>
    <w:rsid w:val="0088790B"/>
    <w:rsid w:val="00887A36"/>
    <w:rsid w:val="00887B9A"/>
    <w:rsid w:val="00890433"/>
    <w:rsid w:val="00890C32"/>
    <w:rsid w:val="00891393"/>
    <w:rsid w:val="0089145C"/>
    <w:rsid w:val="00891505"/>
    <w:rsid w:val="008917FD"/>
    <w:rsid w:val="00891907"/>
    <w:rsid w:val="00891D58"/>
    <w:rsid w:val="00891ECB"/>
    <w:rsid w:val="0089209C"/>
    <w:rsid w:val="008929B2"/>
    <w:rsid w:val="008930EC"/>
    <w:rsid w:val="008931E2"/>
    <w:rsid w:val="00893490"/>
    <w:rsid w:val="008944C9"/>
    <w:rsid w:val="008944EE"/>
    <w:rsid w:val="00894B9E"/>
    <w:rsid w:val="00895010"/>
    <w:rsid w:val="00895356"/>
    <w:rsid w:val="008960B6"/>
    <w:rsid w:val="0089664C"/>
    <w:rsid w:val="008966F4"/>
    <w:rsid w:val="00896E99"/>
    <w:rsid w:val="00897190"/>
    <w:rsid w:val="008976FC"/>
    <w:rsid w:val="00897A7D"/>
    <w:rsid w:val="008A0197"/>
    <w:rsid w:val="008A0355"/>
    <w:rsid w:val="008A0932"/>
    <w:rsid w:val="008A1D63"/>
    <w:rsid w:val="008A1E6C"/>
    <w:rsid w:val="008A2389"/>
    <w:rsid w:val="008A25C3"/>
    <w:rsid w:val="008A2E1D"/>
    <w:rsid w:val="008A33D1"/>
    <w:rsid w:val="008A36F8"/>
    <w:rsid w:val="008A394F"/>
    <w:rsid w:val="008A3BCC"/>
    <w:rsid w:val="008A4214"/>
    <w:rsid w:val="008A4AA3"/>
    <w:rsid w:val="008A5109"/>
    <w:rsid w:val="008A54AA"/>
    <w:rsid w:val="008A5C4B"/>
    <w:rsid w:val="008A6160"/>
    <w:rsid w:val="008A620C"/>
    <w:rsid w:val="008A65CA"/>
    <w:rsid w:val="008B0718"/>
    <w:rsid w:val="008B0973"/>
    <w:rsid w:val="008B0F42"/>
    <w:rsid w:val="008B16C0"/>
    <w:rsid w:val="008B17A0"/>
    <w:rsid w:val="008B1AB7"/>
    <w:rsid w:val="008B214D"/>
    <w:rsid w:val="008B28DE"/>
    <w:rsid w:val="008B37B2"/>
    <w:rsid w:val="008B3857"/>
    <w:rsid w:val="008B4F2F"/>
    <w:rsid w:val="008B54B4"/>
    <w:rsid w:val="008B62F6"/>
    <w:rsid w:val="008B63F0"/>
    <w:rsid w:val="008B64FF"/>
    <w:rsid w:val="008B6D29"/>
    <w:rsid w:val="008B6FAC"/>
    <w:rsid w:val="008B7294"/>
    <w:rsid w:val="008B7376"/>
    <w:rsid w:val="008B7657"/>
    <w:rsid w:val="008B7702"/>
    <w:rsid w:val="008B79AC"/>
    <w:rsid w:val="008B7EE7"/>
    <w:rsid w:val="008C004B"/>
    <w:rsid w:val="008C0A51"/>
    <w:rsid w:val="008C0ED3"/>
    <w:rsid w:val="008C13BB"/>
    <w:rsid w:val="008C1449"/>
    <w:rsid w:val="008C17BF"/>
    <w:rsid w:val="008C1AAC"/>
    <w:rsid w:val="008C1B76"/>
    <w:rsid w:val="008C1DA5"/>
    <w:rsid w:val="008C1E26"/>
    <w:rsid w:val="008C21BD"/>
    <w:rsid w:val="008C3B2F"/>
    <w:rsid w:val="008C3E00"/>
    <w:rsid w:val="008C3F21"/>
    <w:rsid w:val="008C404B"/>
    <w:rsid w:val="008C4974"/>
    <w:rsid w:val="008C4CED"/>
    <w:rsid w:val="008C4F22"/>
    <w:rsid w:val="008C4FBE"/>
    <w:rsid w:val="008C57B4"/>
    <w:rsid w:val="008C58E5"/>
    <w:rsid w:val="008C5B27"/>
    <w:rsid w:val="008C6023"/>
    <w:rsid w:val="008C6552"/>
    <w:rsid w:val="008C6776"/>
    <w:rsid w:val="008C6926"/>
    <w:rsid w:val="008C6A56"/>
    <w:rsid w:val="008C6ECC"/>
    <w:rsid w:val="008C7345"/>
    <w:rsid w:val="008C7B3B"/>
    <w:rsid w:val="008D044A"/>
    <w:rsid w:val="008D06FE"/>
    <w:rsid w:val="008D073A"/>
    <w:rsid w:val="008D0B40"/>
    <w:rsid w:val="008D110B"/>
    <w:rsid w:val="008D1702"/>
    <w:rsid w:val="008D275B"/>
    <w:rsid w:val="008D2A94"/>
    <w:rsid w:val="008D30F8"/>
    <w:rsid w:val="008D3891"/>
    <w:rsid w:val="008D40DA"/>
    <w:rsid w:val="008D4353"/>
    <w:rsid w:val="008D444F"/>
    <w:rsid w:val="008D460C"/>
    <w:rsid w:val="008D47C4"/>
    <w:rsid w:val="008D4ABD"/>
    <w:rsid w:val="008D4EFA"/>
    <w:rsid w:val="008D5289"/>
    <w:rsid w:val="008D52DF"/>
    <w:rsid w:val="008D567A"/>
    <w:rsid w:val="008D5877"/>
    <w:rsid w:val="008D5D0E"/>
    <w:rsid w:val="008D6322"/>
    <w:rsid w:val="008D63FC"/>
    <w:rsid w:val="008D6413"/>
    <w:rsid w:val="008D6E0E"/>
    <w:rsid w:val="008D71BF"/>
    <w:rsid w:val="008D724B"/>
    <w:rsid w:val="008D7883"/>
    <w:rsid w:val="008E14FE"/>
    <w:rsid w:val="008E1CE4"/>
    <w:rsid w:val="008E206F"/>
    <w:rsid w:val="008E2377"/>
    <w:rsid w:val="008E248E"/>
    <w:rsid w:val="008E370C"/>
    <w:rsid w:val="008E3E2F"/>
    <w:rsid w:val="008E532A"/>
    <w:rsid w:val="008E58DE"/>
    <w:rsid w:val="008E5998"/>
    <w:rsid w:val="008E5D06"/>
    <w:rsid w:val="008E5ECA"/>
    <w:rsid w:val="008E62C1"/>
    <w:rsid w:val="008E6B23"/>
    <w:rsid w:val="008E6FE0"/>
    <w:rsid w:val="008ECF75"/>
    <w:rsid w:val="008F00A7"/>
    <w:rsid w:val="008F0101"/>
    <w:rsid w:val="008F0AC0"/>
    <w:rsid w:val="008F1465"/>
    <w:rsid w:val="008F1697"/>
    <w:rsid w:val="008F1975"/>
    <w:rsid w:val="008F1DF7"/>
    <w:rsid w:val="008F220E"/>
    <w:rsid w:val="008F23D1"/>
    <w:rsid w:val="008F2776"/>
    <w:rsid w:val="008F2B06"/>
    <w:rsid w:val="008F3057"/>
    <w:rsid w:val="008F30B4"/>
    <w:rsid w:val="008F3333"/>
    <w:rsid w:val="008F37CC"/>
    <w:rsid w:val="008F3CA5"/>
    <w:rsid w:val="008F3D46"/>
    <w:rsid w:val="008F5479"/>
    <w:rsid w:val="008F5DD7"/>
    <w:rsid w:val="008F62A9"/>
    <w:rsid w:val="008F6503"/>
    <w:rsid w:val="008F750B"/>
    <w:rsid w:val="008F7FDF"/>
    <w:rsid w:val="0090046E"/>
    <w:rsid w:val="00900FE8"/>
    <w:rsid w:val="00901111"/>
    <w:rsid w:val="0090115E"/>
    <w:rsid w:val="009018E9"/>
    <w:rsid w:val="00901A0F"/>
    <w:rsid w:val="00901D79"/>
    <w:rsid w:val="00901E7B"/>
    <w:rsid w:val="00901EB1"/>
    <w:rsid w:val="0090220A"/>
    <w:rsid w:val="009023EC"/>
    <w:rsid w:val="00902A42"/>
    <w:rsid w:val="00902FFD"/>
    <w:rsid w:val="00903795"/>
    <w:rsid w:val="0090379A"/>
    <w:rsid w:val="0090391F"/>
    <w:rsid w:val="00903965"/>
    <w:rsid w:val="009039AE"/>
    <w:rsid w:val="00903C97"/>
    <w:rsid w:val="00903F73"/>
    <w:rsid w:val="00904567"/>
    <w:rsid w:val="00904620"/>
    <w:rsid w:val="00904BD8"/>
    <w:rsid w:val="00904C9C"/>
    <w:rsid w:val="0090592A"/>
    <w:rsid w:val="009069E8"/>
    <w:rsid w:val="00906F9D"/>
    <w:rsid w:val="009079C0"/>
    <w:rsid w:val="00910172"/>
    <w:rsid w:val="00910B13"/>
    <w:rsid w:val="00911013"/>
    <w:rsid w:val="0091193C"/>
    <w:rsid w:val="00912703"/>
    <w:rsid w:val="0091284E"/>
    <w:rsid w:val="00912DDE"/>
    <w:rsid w:val="00913165"/>
    <w:rsid w:val="009131DB"/>
    <w:rsid w:val="009141D6"/>
    <w:rsid w:val="009142BF"/>
    <w:rsid w:val="0091438B"/>
    <w:rsid w:val="00914462"/>
    <w:rsid w:val="00914CD8"/>
    <w:rsid w:val="00914D69"/>
    <w:rsid w:val="00915710"/>
    <w:rsid w:val="009158C4"/>
    <w:rsid w:val="00915E5A"/>
    <w:rsid w:val="009161B3"/>
    <w:rsid w:val="009162BD"/>
    <w:rsid w:val="0091694E"/>
    <w:rsid w:val="00916C93"/>
    <w:rsid w:val="009213B2"/>
    <w:rsid w:val="00921519"/>
    <w:rsid w:val="00921924"/>
    <w:rsid w:val="009221CF"/>
    <w:rsid w:val="00923DE5"/>
    <w:rsid w:val="00923E62"/>
    <w:rsid w:val="0092414D"/>
    <w:rsid w:val="00924240"/>
    <w:rsid w:val="009243E1"/>
    <w:rsid w:val="0092455D"/>
    <w:rsid w:val="00924BB2"/>
    <w:rsid w:val="00924C47"/>
    <w:rsid w:val="00924DD7"/>
    <w:rsid w:val="00925097"/>
    <w:rsid w:val="009250F3"/>
    <w:rsid w:val="00925164"/>
    <w:rsid w:val="00925874"/>
    <w:rsid w:val="00925AB8"/>
    <w:rsid w:val="00925B0B"/>
    <w:rsid w:val="0092650B"/>
    <w:rsid w:val="00927820"/>
    <w:rsid w:val="00927CFD"/>
    <w:rsid w:val="00930414"/>
    <w:rsid w:val="0093093D"/>
    <w:rsid w:val="00930EC6"/>
    <w:rsid w:val="0093119D"/>
    <w:rsid w:val="009315A6"/>
    <w:rsid w:val="009315BB"/>
    <w:rsid w:val="00931ABD"/>
    <w:rsid w:val="00931EDA"/>
    <w:rsid w:val="009323DD"/>
    <w:rsid w:val="00932488"/>
    <w:rsid w:val="00932559"/>
    <w:rsid w:val="00932C92"/>
    <w:rsid w:val="009336C0"/>
    <w:rsid w:val="00933C4D"/>
    <w:rsid w:val="00933F06"/>
    <w:rsid w:val="00934A74"/>
    <w:rsid w:val="00935074"/>
    <w:rsid w:val="009356BB"/>
    <w:rsid w:val="009356F4"/>
    <w:rsid w:val="0093595F"/>
    <w:rsid w:val="00935A96"/>
    <w:rsid w:val="00935C51"/>
    <w:rsid w:val="00935D31"/>
    <w:rsid w:val="00936F83"/>
    <w:rsid w:val="00937197"/>
    <w:rsid w:val="009375C9"/>
    <w:rsid w:val="00937804"/>
    <w:rsid w:val="00937ACC"/>
    <w:rsid w:val="00937EF3"/>
    <w:rsid w:val="0093A44F"/>
    <w:rsid w:val="0094068F"/>
    <w:rsid w:val="009408E4"/>
    <w:rsid w:val="00940A49"/>
    <w:rsid w:val="00940CAD"/>
    <w:rsid w:val="00940CB6"/>
    <w:rsid w:val="0094101B"/>
    <w:rsid w:val="00941337"/>
    <w:rsid w:val="00941B23"/>
    <w:rsid w:val="00941FC3"/>
    <w:rsid w:val="00942B36"/>
    <w:rsid w:val="00942C51"/>
    <w:rsid w:val="009432BA"/>
    <w:rsid w:val="00943AE8"/>
    <w:rsid w:val="00943FDA"/>
    <w:rsid w:val="0094404E"/>
    <w:rsid w:val="009440DD"/>
    <w:rsid w:val="00944166"/>
    <w:rsid w:val="0094489C"/>
    <w:rsid w:val="00945911"/>
    <w:rsid w:val="00946138"/>
    <w:rsid w:val="00946746"/>
    <w:rsid w:val="00946D1E"/>
    <w:rsid w:val="00947583"/>
    <w:rsid w:val="009478FB"/>
    <w:rsid w:val="009504A7"/>
    <w:rsid w:val="00951093"/>
    <w:rsid w:val="00951818"/>
    <w:rsid w:val="00952718"/>
    <w:rsid w:val="009528E0"/>
    <w:rsid w:val="00952A5D"/>
    <w:rsid w:val="00952D05"/>
    <w:rsid w:val="00953470"/>
    <w:rsid w:val="00953583"/>
    <w:rsid w:val="009539EA"/>
    <w:rsid w:val="00953EFB"/>
    <w:rsid w:val="00953F46"/>
    <w:rsid w:val="00954029"/>
    <w:rsid w:val="009545CE"/>
    <w:rsid w:val="009548CD"/>
    <w:rsid w:val="00954B71"/>
    <w:rsid w:val="00954E06"/>
    <w:rsid w:val="0095698B"/>
    <w:rsid w:val="00956D63"/>
    <w:rsid w:val="00956EEB"/>
    <w:rsid w:val="00957283"/>
    <w:rsid w:val="00957363"/>
    <w:rsid w:val="00957430"/>
    <w:rsid w:val="00957536"/>
    <w:rsid w:val="0096014E"/>
    <w:rsid w:val="009601FB"/>
    <w:rsid w:val="00960213"/>
    <w:rsid w:val="00960480"/>
    <w:rsid w:val="009610D0"/>
    <w:rsid w:val="00961D01"/>
    <w:rsid w:val="00961E35"/>
    <w:rsid w:val="00961F9C"/>
    <w:rsid w:val="00962361"/>
    <w:rsid w:val="009625F1"/>
    <w:rsid w:val="00962750"/>
    <w:rsid w:val="009627F3"/>
    <w:rsid w:val="00962B55"/>
    <w:rsid w:val="009632AB"/>
    <w:rsid w:val="0096358D"/>
    <w:rsid w:val="00963E3B"/>
    <w:rsid w:val="009640B5"/>
    <w:rsid w:val="0096557D"/>
    <w:rsid w:val="00965C53"/>
    <w:rsid w:val="00965E5F"/>
    <w:rsid w:val="00966019"/>
    <w:rsid w:val="00966381"/>
    <w:rsid w:val="0096688B"/>
    <w:rsid w:val="0096793B"/>
    <w:rsid w:val="00967B1F"/>
    <w:rsid w:val="00967B55"/>
    <w:rsid w:val="009703A6"/>
    <w:rsid w:val="00970AF4"/>
    <w:rsid w:val="00970F23"/>
    <w:rsid w:val="0097140B"/>
    <w:rsid w:val="009714D3"/>
    <w:rsid w:val="0097151E"/>
    <w:rsid w:val="009716B1"/>
    <w:rsid w:val="009719D5"/>
    <w:rsid w:val="00971E7B"/>
    <w:rsid w:val="00972617"/>
    <w:rsid w:val="00972E8F"/>
    <w:rsid w:val="009731BB"/>
    <w:rsid w:val="00973738"/>
    <w:rsid w:val="00973E5F"/>
    <w:rsid w:val="00973F19"/>
    <w:rsid w:val="00973FCA"/>
    <w:rsid w:val="00974A78"/>
    <w:rsid w:val="00974CB7"/>
    <w:rsid w:val="00974E05"/>
    <w:rsid w:val="00974E9F"/>
    <w:rsid w:val="0097523E"/>
    <w:rsid w:val="00975393"/>
    <w:rsid w:val="0097556E"/>
    <w:rsid w:val="00975659"/>
    <w:rsid w:val="00975BAA"/>
    <w:rsid w:val="00975C15"/>
    <w:rsid w:val="00975D8D"/>
    <w:rsid w:val="00975F4D"/>
    <w:rsid w:val="009762D3"/>
    <w:rsid w:val="009763CA"/>
    <w:rsid w:val="00976557"/>
    <w:rsid w:val="00976911"/>
    <w:rsid w:val="00976D01"/>
    <w:rsid w:val="00976E58"/>
    <w:rsid w:val="00976FAC"/>
    <w:rsid w:val="00977184"/>
    <w:rsid w:val="009778B3"/>
    <w:rsid w:val="00977CC7"/>
    <w:rsid w:val="00980447"/>
    <w:rsid w:val="0098051B"/>
    <w:rsid w:val="0098099B"/>
    <w:rsid w:val="00980F43"/>
    <w:rsid w:val="0098181E"/>
    <w:rsid w:val="009824F4"/>
    <w:rsid w:val="0098259F"/>
    <w:rsid w:val="009826D1"/>
    <w:rsid w:val="00983530"/>
    <w:rsid w:val="00983693"/>
    <w:rsid w:val="00983E2C"/>
    <w:rsid w:val="00983E78"/>
    <w:rsid w:val="00984A18"/>
    <w:rsid w:val="00985033"/>
    <w:rsid w:val="009856A9"/>
    <w:rsid w:val="00986997"/>
    <w:rsid w:val="009902BD"/>
    <w:rsid w:val="0099046D"/>
    <w:rsid w:val="00990E88"/>
    <w:rsid w:val="00990FEB"/>
    <w:rsid w:val="00991316"/>
    <w:rsid w:val="0099138B"/>
    <w:rsid w:val="00991423"/>
    <w:rsid w:val="00991466"/>
    <w:rsid w:val="00991E04"/>
    <w:rsid w:val="009921DC"/>
    <w:rsid w:val="00992CB4"/>
    <w:rsid w:val="00992E50"/>
    <w:rsid w:val="009940C6"/>
    <w:rsid w:val="009945E7"/>
    <w:rsid w:val="00994639"/>
    <w:rsid w:val="0099640E"/>
    <w:rsid w:val="00996610"/>
    <w:rsid w:val="00996C9F"/>
    <w:rsid w:val="0099765E"/>
    <w:rsid w:val="00997F81"/>
    <w:rsid w:val="00997FF1"/>
    <w:rsid w:val="009A084E"/>
    <w:rsid w:val="009A0BE8"/>
    <w:rsid w:val="009A0EA2"/>
    <w:rsid w:val="009A141B"/>
    <w:rsid w:val="009A22B7"/>
    <w:rsid w:val="009A2840"/>
    <w:rsid w:val="009A2B18"/>
    <w:rsid w:val="009A2B74"/>
    <w:rsid w:val="009A30BD"/>
    <w:rsid w:val="009A345A"/>
    <w:rsid w:val="009A34D9"/>
    <w:rsid w:val="009A3906"/>
    <w:rsid w:val="009A3BBF"/>
    <w:rsid w:val="009A4221"/>
    <w:rsid w:val="009A428F"/>
    <w:rsid w:val="009A43CB"/>
    <w:rsid w:val="009A4456"/>
    <w:rsid w:val="009A4A25"/>
    <w:rsid w:val="009A4A2C"/>
    <w:rsid w:val="009A5120"/>
    <w:rsid w:val="009A527C"/>
    <w:rsid w:val="009A52D4"/>
    <w:rsid w:val="009A5D2B"/>
    <w:rsid w:val="009A621C"/>
    <w:rsid w:val="009A6B15"/>
    <w:rsid w:val="009A73A4"/>
    <w:rsid w:val="009A748C"/>
    <w:rsid w:val="009A770E"/>
    <w:rsid w:val="009A7AD0"/>
    <w:rsid w:val="009B0013"/>
    <w:rsid w:val="009B06DD"/>
    <w:rsid w:val="009B0E7D"/>
    <w:rsid w:val="009B21AA"/>
    <w:rsid w:val="009B2257"/>
    <w:rsid w:val="009B240B"/>
    <w:rsid w:val="009B25AF"/>
    <w:rsid w:val="009B25D1"/>
    <w:rsid w:val="009B297D"/>
    <w:rsid w:val="009B3F08"/>
    <w:rsid w:val="009B587D"/>
    <w:rsid w:val="009B6226"/>
    <w:rsid w:val="009B6882"/>
    <w:rsid w:val="009B708D"/>
    <w:rsid w:val="009B73B1"/>
    <w:rsid w:val="009B74E4"/>
    <w:rsid w:val="009B7CE0"/>
    <w:rsid w:val="009C0B82"/>
    <w:rsid w:val="009C1006"/>
    <w:rsid w:val="009C100B"/>
    <w:rsid w:val="009C1655"/>
    <w:rsid w:val="009C17F0"/>
    <w:rsid w:val="009C1B23"/>
    <w:rsid w:val="009C1EBC"/>
    <w:rsid w:val="009C22D2"/>
    <w:rsid w:val="009C2378"/>
    <w:rsid w:val="009C2A6F"/>
    <w:rsid w:val="009C2E8B"/>
    <w:rsid w:val="009C3395"/>
    <w:rsid w:val="009C39CE"/>
    <w:rsid w:val="009C4241"/>
    <w:rsid w:val="009C4B9E"/>
    <w:rsid w:val="009C5794"/>
    <w:rsid w:val="009C57D7"/>
    <w:rsid w:val="009C6460"/>
    <w:rsid w:val="009C6955"/>
    <w:rsid w:val="009C6BC0"/>
    <w:rsid w:val="009C6EE7"/>
    <w:rsid w:val="009C7464"/>
    <w:rsid w:val="009C7883"/>
    <w:rsid w:val="009C7B21"/>
    <w:rsid w:val="009D0076"/>
    <w:rsid w:val="009D00CF"/>
    <w:rsid w:val="009D053C"/>
    <w:rsid w:val="009D0A4F"/>
    <w:rsid w:val="009D0C08"/>
    <w:rsid w:val="009D0F49"/>
    <w:rsid w:val="009D12B8"/>
    <w:rsid w:val="009D1CBD"/>
    <w:rsid w:val="009D2028"/>
    <w:rsid w:val="009D230F"/>
    <w:rsid w:val="009D2E8D"/>
    <w:rsid w:val="009D358E"/>
    <w:rsid w:val="009D4338"/>
    <w:rsid w:val="009D4FBA"/>
    <w:rsid w:val="009D53E4"/>
    <w:rsid w:val="009D56FC"/>
    <w:rsid w:val="009D578A"/>
    <w:rsid w:val="009D5B22"/>
    <w:rsid w:val="009D5CEB"/>
    <w:rsid w:val="009D61A7"/>
    <w:rsid w:val="009D679D"/>
    <w:rsid w:val="009D727F"/>
    <w:rsid w:val="009D72F7"/>
    <w:rsid w:val="009D7343"/>
    <w:rsid w:val="009D7474"/>
    <w:rsid w:val="009D7CDD"/>
    <w:rsid w:val="009D7EB5"/>
    <w:rsid w:val="009E0096"/>
    <w:rsid w:val="009E0445"/>
    <w:rsid w:val="009E048B"/>
    <w:rsid w:val="009E048C"/>
    <w:rsid w:val="009E0D0D"/>
    <w:rsid w:val="009E16CE"/>
    <w:rsid w:val="009E2A0A"/>
    <w:rsid w:val="009E2FB8"/>
    <w:rsid w:val="009E3A28"/>
    <w:rsid w:val="009E3CEE"/>
    <w:rsid w:val="009E3EDC"/>
    <w:rsid w:val="009E4059"/>
    <w:rsid w:val="009E421B"/>
    <w:rsid w:val="009E4521"/>
    <w:rsid w:val="009E4575"/>
    <w:rsid w:val="009E477A"/>
    <w:rsid w:val="009E4DC7"/>
    <w:rsid w:val="009E5259"/>
    <w:rsid w:val="009E589F"/>
    <w:rsid w:val="009E68C7"/>
    <w:rsid w:val="009E6F05"/>
    <w:rsid w:val="009E7A82"/>
    <w:rsid w:val="009F02E0"/>
    <w:rsid w:val="009F13A8"/>
    <w:rsid w:val="009F231F"/>
    <w:rsid w:val="009F26F9"/>
    <w:rsid w:val="009F2CC8"/>
    <w:rsid w:val="009F2DDA"/>
    <w:rsid w:val="009F4BEA"/>
    <w:rsid w:val="009F4DFE"/>
    <w:rsid w:val="009F50B2"/>
    <w:rsid w:val="009F518B"/>
    <w:rsid w:val="009F52D7"/>
    <w:rsid w:val="009F5B94"/>
    <w:rsid w:val="009F5C45"/>
    <w:rsid w:val="009F6A22"/>
    <w:rsid w:val="009F7583"/>
    <w:rsid w:val="009F7592"/>
    <w:rsid w:val="009F7F36"/>
    <w:rsid w:val="009F7FD5"/>
    <w:rsid w:val="00A0009E"/>
    <w:rsid w:val="00A000BC"/>
    <w:rsid w:val="00A007FD"/>
    <w:rsid w:val="00A00891"/>
    <w:rsid w:val="00A00BC9"/>
    <w:rsid w:val="00A01593"/>
    <w:rsid w:val="00A01BE6"/>
    <w:rsid w:val="00A02091"/>
    <w:rsid w:val="00A02218"/>
    <w:rsid w:val="00A024DC"/>
    <w:rsid w:val="00A027B4"/>
    <w:rsid w:val="00A028DC"/>
    <w:rsid w:val="00A02BB8"/>
    <w:rsid w:val="00A0325A"/>
    <w:rsid w:val="00A033D9"/>
    <w:rsid w:val="00A033F6"/>
    <w:rsid w:val="00A03E58"/>
    <w:rsid w:val="00A03EBB"/>
    <w:rsid w:val="00A04110"/>
    <w:rsid w:val="00A042C7"/>
    <w:rsid w:val="00A04431"/>
    <w:rsid w:val="00A04871"/>
    <w:rsid w:val="00A053DE"/>
    <w:rsid w:val="00A05D58"/>
    <w:rsid w:val="00A0601C"/>
    <w:rsid w:val="00A06219"/>
    <w:rsid w:val="00A06CF2"/>
    <w:rsid w:val="00A070B0"/>
    <w:rsid w:val="00A0764A"/>
    <w:rsid w:val="00A079F0"/>
    <w:rsid w:val="00A07C52"/>
    <w:rsid w:val="00A07EB5"/>
    <w:rsid w:val="00A07EC5"/>
    <w:rsid w:val="00A07F5B"/>
    <w:rsid w:val="00A10B2B"/>
    <w:rsid w:val="00A10D86"/>
    <w:rsid w:val="00A10E92"/>
    <w:rsid w:val="00A112CA"/>
    <w:rsid w:val="00A11418"/>
    <w:rsid w:val="00A118E2"/>
    <w:rsid w:val="00A12643"/>
    <w:rsid w:val="00A13E95"/>
    <w:rsid w:val="00A1419E"/>
    <w:rsid w:val="00A141BA"/>
    <w:rsid w:val="00A142DA"/>
    <w:rsid w:val="00A143F1"/>
    <w:rsid w:val="00A14B4B"/>
    <w:rsid w:val="00A14E90"/>
    <w:rsid w:val="00A15BAE"/>
    <w:rsid w:val="00A15DCF"/>
    <w:rsid w:val="00A163BD"/>
    <w:rsid w:val="00A163C9"/>
    <w:rsid w:val="00A169E3"/>
    <w:rsid w:val="00A17355"/>
    <w:rsid w:val="00A17930"/>
    <w:rsid w:val="00A17B05"/>
    <w:rsid w:val="00A17DDD"/>
    <w:rsid w:val="00A2030E"/>
    <w:rsid w:val="00A209AC"/>
    <w:rsid w:val="00A20B78"/>
    <w:rsid w:val="00A20BA2"/>
    <w:rsid w:val="00A21598"/>
    <w:rsid w:val="00A21686"/>
    <w:rsid w:val="00A21D00"/>
    <w:rsid w:val="00A21F03"/>
    <w:rsid w:val="00A22DC3"/>
    <w:rsid w:val="00A22E46"/>
    <w:rsid w:val="00A231E1"/>
    <w:rsid w:val="00A2328E"/>
    <w:rsid w:val="00A23C00"/>
    <w:rsid w:val="00A24270"/>
    <w:rsid w:val="00A2444D"/>
    <w:rsid w:val="00A24962"/>
    <w:rsid w:val="00A249DC"/>
    <w:rsid w:val="00A24CE0"/>
    <w:rsid w:val="00A253D4"/>
    <w:rsid w:val="00A253EB"/>
    <w:rsid w:val="00A25664"/>
    <w:rsid w:val="00A25918"/>
    <w:rsid w:val="00A2648E"/>
    <w:rsid w:val="00A26746"/>
    <w:rsid w:val="00A268F9"/>
    <w:rsid w:val="00A26C58"/>
    <w:rsid w:val="00A277DD"/>
    <w:rsid w:val="00A2795C"/>
    <w:rsid w:val="00A27A1F"/>
    <w:rsid w:val="00A27B51"/>
    <w:rsid w:val="00A30859"/>
    <w:rsid w:val="00A31368"/>
    <w:rsid w:val="00A31646"/>
    <w:rsid w:val="00A31CBC"/>
    <w:rsid w:val="00A324A2"/>
    <w:rsid w:val="00A32825"/>
    <w:rsid w:val="00A33306"/>
    <w:rsid w:val="00A33ABF"/>
    <w:rsid w:val="00A33BEE"/>
    <w:rsid w:val="00A347E1"/>
    <w:rsid w:val="00A34A25"/>
    <w:rsid w:val="00A3532E"/>
    <w:rsid w:val="00A35E0C"/>
    <w:rsid w:val="00A363FE"/>
    <w:rsid w:val="00A364F9"/>
    <w:rsid w:val="00A36586"/>
    <w:rsid w:val="00A36A7F"/>
    <w:rsid w:val="00A36D78"/>
    <w:rsid w:val="00A37A2C"/>
    <w:rsid w:val="00A37B87"/>
    <w:rsid w:val="00A37E4C"/>
    <w:rsid w:val="00A37F91"/>
    <w:rsid w:val="00A37FA4"/>
    <w:rsid w:val="00A40030"/>
    <w:rsid w:val="00A404A1"/>
    <w:rsid w:val="00A404F8"/>
    <w:rsid w:val="00A40A09"/>
    <w:rsid w:val="00A40C26"/>
    <w:rsid w:val="00A40FE6"/>
    <w:rsid w:val="00A4208C"/>
    <w:rsid w:val="00A4212E"/>
    <w:rsid w:val="00A425C9"/>
    <w:rsid w:val="00A42CDB"/>
    <w:rsid w:val="00A43025"/>
    <w:rsid w:val="00A431EF"/>
    <w:rsid w:val="00A43E11"/>
    <w:rsid w:val="00A44130"/>
    <w:rsid w:val="00A44169"/>
    <w:rsid w:val="00A44250"/>
    <w:rsid w:val="00A4445A"/>
    <w:rsid w:val="00A4451D"/>
    <w:rsid w:val="00A4457F"/>
    <w:rsid w:val="00A44702"/>
    <w:rsid w:val="00A44A2D"/>
    <w:rsid w:val="00A44D73"/>
    <w:rsid w:val="00A4569F"/>
    <w:rsid w:val="00A469F4"/>
    <w:rsid w:val="00A46E2C"/>
    <w:rsid w:val="00A4715F"/>
    <w:rsid w:val="00A4735E"/>
    <w:rsid w:val="00A4762A"/>
    <w:rsid w:val="00A47BD4"/>
    <w:rsid w:val="00A47D2A"/>
    <w:rsid w:val="00A51216"/>
    <w:rsid w:val="00A5155A"/>
    <w:rsid w:val="00A5155F"/>
    <w:rsid w:val="00A517A3"/>
    <w:rsid w:val="00A518AD"/>
    <w:rsid w:val="00A51A5B"/>
    <w:rsid w:val="00A51F52"/>
    <w:rsid w:val="00A5204B"/>
    <w:rsid w:val="00A5252A"/>
    <w:rsid w:val="00A525ED"/>
    <w:rsid w:val="00A526C5"/>
    <w:rsid w:val="00A526DB"/>
    <w:rsid w:val="00A527C9"/>
    <w:rsid w:val="00A529C3"/>
    <w:rsid w:val="00A52A58"/>
    <w:rsid w:val="00A52FB4"/>
    <w:rsid w:val="00A53506"/>
    <w:rsid w:val="00A53518"/>
    <w:rsid w:val="00A536B3"/>
    <w:rsid w:val="00A537C2"/>
    <w:rsid w:val="00A537F3"/>
    <w:rsid w:val="00A54A44"/>
    <w:rsid w:val="00A54BEA"/>
    <w:rsid w:val="00A54C1D"/>
    <w:rsid w:val="00A54DB3"/>
    <w:rsid w:val="00A55248"/>
    <w:rsid w:val="00A5529C"/>
    <w:rsid w:val="00A552D7"/>
    <w:rsid w:val="00A5533B"/>
    <w:rsid w:val="00A553D5"/>
    <w:rsid w:val="00A5594D"/>
    <w:rsid w:val="00A55BF4"/>
    <w:rsid w:val="00A55F7B"/>
    <w:rsid w:val="00A560C5"/>
    <w:rsid w:val="00A56B3E"/>
    <w:rsid w:val="00A56D50"/>
    <w:rsid w:val="00A56DC6"/>
    <w:rsid w:val="00A57341"/>
    <w:rsid w:val="00A57711"/>
    <w:rsid w:val="00A57A0C"/>
    <w:rsid w:val="00A601AF"/>
    <w:rsid w:val="00A602EC"/>
    <w:rsid w:val="00A603B2"/>
    <w:rsid w:val="00A6082C"/>
    <w:rsid w:val="00A60AF7"/>
    <w:rsid w:val="00A60C25"/>
    <w:rsid w:val="00A61141"/>
    <w:rsid w:val="00A622AB"/>
    <w:rsid w:val="00A62867"/>
    <w:rsid w:val="00A62F3A"/>
    <w:rsid w:val="00A62F78"/>
    <w:rsid w:val="00A63103"/>
    <w:rsid w:val="00A6369C"/>
    <w:rsid w:val="00A638E7"/>
    <w:rsid w:val="00A63C81"/>
    <w:rsid w:val="00A64C5B"/>
    <w:rsid w:val="00A64CC3"/>
    <w:rsid w:val="00A650EF"/>
    <w:rsid w:val="00A6527E"/>
    <w:rsid w:val="00A6544B"/>
    <w:rsid w:val="00A65C73"/>
    <w:rsid w:val="00A65E57"/>
    <w:rsid w:val="00A66159"/>
    <w:rsid w:val="00A664FD"/>
    <w:rsid w:val="00A6662A"/>
    <w:rsid w:val="00A668F1"/>
    <w:rsid w:val="00A668FB"/>
    <w:rsid w:val="00A66A37"/>
    <w:rsid w:val="00A66B1E"/>
    <w:rsid w:val="00A674F7"/>
    <w:rsid w:val="00A67BAA"/>
    <w:rsid w:val="00A701BE"/>
    <w:rsid w:val="00A703DE"/>
    <w:rsid w:val="00A707C2"/>
    <w:rsid w:val="00A70DCE"/>
    <w:rsid w:val="00A70E5C"/>
    <w:rsid w:val="00A70FE7"/>
    <w:rsid w:val="00A711C2"/>
    <w:rsid w:val="00A717C9"/>
    <w:rsid w:val="00A717E6"/>
    <w:rsid w:val="00A71CD7"/>
    <w:rsid w:val="00A73696"/>
    <w:rsid w:val="00A738BB"/>
    <w:rsid w:val="00A73B7F"/>
    <w:rsid w:val="00A73B89"/>
    <w:rsid w:val="00A73C26"/>
    <w:rsid w:val="00A73C8B"/>
    <w:rsid w:val="00A73D24"/>
    <w:rsid w:val="00A73E5B"/>
    <w:rsid w:val="00A74670"/>
    <w:rsid w:val="00A747CB"/>
    <w:rsid w:val="00A750A4"/>
    <w:rsid w:val="00A75765"/>
    <w:rsid w:val="00A757A1"/>
    <w:rsid w:val="00A757FC"/>
    <w:rsid w:val="00A75A78"/>
    <w:rsid w:val="00A76025"/>
    <w:rsid w:val="00A762AD"/>
    <w:rsid w:val="00A76774"/>
    <w:rsid w:val="00A76BAC"/>
    <w:rsid w:val="00A76CD1"/>
    <w:rsid w:val="00A7744F"/>
    <w:rsid w:val="00A77609"/>
    <w:rsid w:val="00A77D4C"/>
    <w:rsid w:val="00A8185F"/>
    <w:rsid w:val="00A82055"/>
    <w:rsid w:val="00A8254E"/>
    <w:rsid w:val="00A82BDF"/>
    <w:rsid w:val="00A844D6"/>
    <w:rsid w:val="00A849B8"/>
    <w:rsid w:val="00A8500F"/>
    <w:rsid w:val="00A8506E"/>
    <w:rsid w:val="00A8572E"/>
    <w:rsid w:val="00A85790"/>
    <w:rsid w:val="00A8610C"/>
    <w:rsid w:val="00A86F75"/>
    <w:rsid w:val="00A870ED"/>
    <w:rsid w:val="00A8717E"/>
    <w:rsid w:val="00A871B6"/>
    <w:rsid w:val="00A8738E"/>
    <w:rsid w:val="00A874CF"/>
    <w:rsid w:val="00A87BB9"/>
    <w:rsid w:val="00A87D2C"/>
    <w:rsid w:val="00A87ED2"/>
    <w:rsid w:val="00A901B8"/>
    <w:rsid w:val="00A907F5"/>
    <w:rsid w:val="00A90A6F"/>
    <w:rsid w:val="00A90EFD"/>
    <w:rsid w:val="00A90F8C"/>
    <w:rsid w:val="00A9115C"/>
    <w:rsid w:val="00A91474"/>
    <w:rsid w:val="00A92516"/>
    <w:rsid w:val="00A9260C"/>
    <w:rsid w:val="00A927E7"/>
    <w:rsid w:val="00A931E7"/>
    <w:rsid w:val="00A9364D"/>
    <w:rsid w:val="00A939F4"/>
    <w:rsid w:val="00A947E6"/>
    <w:rsid w:val="00A948C3"/>
    <w:rsid w:val="00A9567A"/>
    <w:rsid w:val="00A959E0"/>
    <w:rsid w:val="00A96790"/>
    <w:rsid w:val="00A969C7"/>
    <w:rsid w:val="00A96ED2"/>
    <w:rsid w:val="00A9711C"/>
    <w:rsid w:val="00A9F456"/>
    <w:rsid w:val="00AA0704"/>
    <w:rsid w:val="00AA100D"/>
    <w:rsid w:val="00AA134B"/>
    <w:rsid w:val="00AA1F2C"/>
    <w:rsid w:val="00AA1FA2"/>
    <w:rsid w:val="00AA2F00"/>
    <w:rsid w:val="00AA48D6"/>
    <w:rsid w:val="00AA48E7"/>
    <w:rsid w:val="00AA50F3"/>
    <w:rsid w:val="00AA5102"/>
    <w:rsid w:val="00AA5131"/>
    <w:rsid w:val="00AA5742"/>
    <w:rsid w:val="00AA58C8"/>
    <w:rsid w:val="00AA5AE0"/>
    <w:rsid w:val="00AA5EED"/>
    <w:rsid w:val="00AA60A4"/>
    <w:rsid w:val="00AA6E07"/>
    <w:rsid w:val="00AA7021"/>
    <w:rsid w:val="00AA7277"/>
    <w:rsid w:val="00AA7421"/>
    <w:rsid w:val="00AA79B2"/>
    <w:rsid w:val="00AA7C9A"/>
    <w:rsid w:val="00AA7ED8"/>
    <w:rsid w:val="00AB0F8B"/>
    <w:rsid w:val="00AB0FC7"/>
    <w:rsid w:val="00AB1033"/>
    <w:rsid w:val="00AB1077"/>
    <w:rsid w:val="00AB13D9"/>
    <w:rsid w:val="00AB19D9"/>
    <w:rsid w:val="00AB203A"/>
    <w:rsid w:val="00AB22C4"/>
    <w:rsid w:val="00AB282D"/>
    <w:rsid w:val="00AB2841"/>
    <w:rsid w:val="00AB2C71"/>
    <w:rsid w:val="00AB2FF6"/>
    <w:rsid w:val="00AB3205"/>
    <w:rsid w:val="00AB3342"/>
    <w:rsid w:val="00AB3BC9"/>
    <w:rsid w:val="00AB3DFB"/>
    <w:rsid w:val="00AB3E60"/>
    <w:rsid w:val="00AB3F5E"/>
    <w:rsid w:val="00AB40D4"/>
    <w:rsid w:val="00AB43E7"/>
    <w:rsid w:val="00AB46B9"/>
    <w:rsid w:val="00AB4A67"/>
    <w:rsid w:val="00AB4DE1"/>
    <w:rsid w:val="00AB54AB"/>
    <w:rsid w:val="00AB587B"/>
    <w:rsid w:val="00AB5E75"/>
    <w:rsid w:val="00AB64AE"/>
    <w:rsid w:val="00AB69C9"/>
    <w:rsid w:val="00AB6F51"/>
    <w:rsid w:val="00AB7243"/>
    <w:rsid w:val="00AB78FF"/>
    <w:rsid w:val="00AB7953"/>
    <w:rsid w:val="00AC1149"/>
    <w:rsid w:val="00AC1BA0"/>
    <w:rsid w:val="00AC1C2E"/>
    <w:rsid w:val="00AC2282"/>
    <w:rsid w:val="00AC272D"/>
    <w:rsid w:val="00AC2CAD"/>
    <w:rsid w:val="00AC2FD1"/>
    <w:rsid w:val="00AC3260"/>
    <w:rsid w:val="00AC3573"/>
    <w:rsid w:val="00AC35BF"/>
    <w:rsid w:val="00AC39AE"/>
    <w:rsid w:val="00AC3A10"/>
    <w:rsid w:val="00AC3DEF"/>
    <w:rsid w:val="00AC3F14"/>
    <w:rsid w:val="00AC4608"/>
    <w:rsid w:val="00AC4692"/>
    <w:rsid w:val="00AC4AC9"/>
    <w:rsid w:val="00AC4E6E"/>
    <w:rsid w:val="00AC4F1C"/>
    <w:rsid w:val="00AC545D"/>
    <w:rsid w:val="00AC5796"/>
    <w:rsid w:val="00AC6665"/>
    <w:rsid w:val="00AC6C0C"/>
    <w:rsid w:val="00AC7495"/>
    <w:rsid w:val="00AC786B"/>
    <w:rsid w:val="00AC79B1"/>
    <w:rsid w:val="00AD09C2"/>
    <w:rsid w:val="00AD0E9C"/>
    <w:rsid w:val="00AD1A9F"/>
    <w:rsid w:val="00AD1C47"/>
    <w:rsid w:val="00AD1CD4"/>
    <w:rsid w:val="00AD2391"/>
    <w:rsid w:val="00AD300D"/>
    <w:rsid w:val="00AD45B9"/>
    <w:rsid w:val="00AD4923"/>
    <w:rsid w:val="00AD4EB2"/>
    <w:rsid w:val="00AD55DD"/>
    <w:rsid w:val="00AD5C33"/>
    <w:rsid w:val="00AD5D40"/>
    <w:rsid w:val="00AD6123"/>
    <w:rsid w:val="00AD6697"/>
    <w:rsid w:val="00AD68DF"/>
    <w:rsid w:val="00AD6BD5"/>
    <w:rsid w:val="00AD71C4"/>
    <w:rsid w:val="00AD72B0"/>
    <w:rsid w:val="00AD7438"/>
    <w:rsid w:val="00AD7627"/>
    <w:rsid w:val="00AD76CB"/>
    <w:rsid w:val="00AD792D"/>
    <w:rsid w:val="00AE032C"/>
    <w:rsid w:val="00AE0458"/>
    <w:rsid w:val="00AE0CA2"/>
    <w:rsid w:val="00AE105B"/>
    <w:rsid w:val="00AE13E6"/>
    <w:rsid w:val="00AE1606"/>
    <w:rsid w:val="00AE1984"/>
    <w:rsid w:val="00AE3484"/>
    <w:rsid w:val="00AE3549"/>
    <w:rsid w:val="00AE3C01"/>
    <w:rsid w:val="00AE3F77"/>
    <w:rsid w:val="00AE4290"/>
    <w:rsid w:val="00AE453A"/>
    <w:rsid w:val="00AE4DF8"/>
    <w:rsid w:val="00AE533C"/>
    <w:rsid w:val="00AE5C4C"/>
    <w:rsid w:val="00AE5CDB"/>
    <w:rsid w:val="00AE5F6D"/>
    <w:rsid w:val="00AE6268"/>
    <w:rsid w:val="00AE636F"/>
    <w:rsid w:val="00AE6947"/>
    <w:rsid w:val="00AE70E4"/>
    <w:rsid w:val="00AE7167"/>
    <w:rsid w:val="00AE74AF"/>
    <w:rsid w:val="00AE7700"/>
    <w:rsid w:val="00AE78D0"/>
    <w:rsid w:val="00AE7C73"/>
    <w:rsid w:val="00AE7F2C"/>
    <w:rsid w:val="00AF07C5"/>
    <w:rsid w:val="00AF095C"/>
    <w:rsid w:val="00AF09D8"/>
    <w:rsid w:val="00AF18E9"/>
    <w:rsid w:val="00AF1C52"/>
    <w:rsid w:val="00AF1EDB"/>
    <w:rsid w:val="00AF21A8"/>
    <w:rsid w:val="00AF23CC"/>
    <w:rsid w:val="00AF2A7B"/>
    <w:rsid w:val="00AF2B90"/>
    <w:rsid w:val="00AF2F5C"/>
    <w:rsid w:val="00AF35CA"/>
    <w:rsid w:val="00AF3C2E"/>
    <w:rsid w:val="00AF410A"/>
    <w:rsid w:val="00AF41EA"/>
    <w:rsid w:val="00AF518A"/>
    <w:rsid w:val="00AF52CF"/>
    <w:rsid w:val="00AF5627"/>
    <w:rsid w:val="00AF5635"/>
    <w:rsid w:val="00AF56B9"/>
    <w:rsid w:val="00AF5A61"/>
    <w:rsid w:val="00AF5B21"/>
    <w:rsid w:val="00AF62AA"/>
    <w:rsid w:val="00AF639C"/>
    <w:rsid w:val="00AF64CC"/>
    <w:rsid w:val="00AF683E"/>
    <w:rsid w:val="00AF68E1"/>
    <w:rsid w:val="00AF74E1"/>
    <w:rsid w:val="00AF7A1D"/>
    <w:rsid w:val="00AF7CC9"/>
    <w:rsid w:val="00B00BBA"/>
    <w:rsid w:val="00B00FBB"/>
    <w:rsid w:val="00B01010"/>
    <w:rsid w:val="00B01299"/>
    <w:rsid w:val="00B0190F"/>
    <w:rsid w:val="00B01CD4"/>
    <w:rsid w:val="00B01EFF"/>
    <w:rsid w:val="00B021C9"/>
    <w:rsid w:val="00B02234"/>
    <w:rsid w:val="00B029CF"/>
    <w:rsid w:val="00B02D4F"/>
    <w:rsid w:val="00B02D71"/>
    <w:rsid w:val="00B03F5A"/>
    <w:rsid w:val="00B04CCC"/>
    <w:rsid w:val="00B05400"/>
    <w:rsid w:val="00B05809"/>
    <w:rsid w:val="00B0582F"/>
    <w:rsid w:val="00B0587F"/>
    <w:rsid w:val="00B05A73"/>
    <w:rsid w:val="00B05EC9"/>
    <w:rsid w:val="00B06504"/>
    <w:rsid w:val="00B069DE"/>
    <w:rsid w:val="00B06C79"/>
    <w:rsid w:val="00B06CF1"/>
    <w:rsid w:val="00B06D4A"/>
    <w:rsid w:val="00B06E09"/>
    <w:rsid w:val="00B0751E"/>
    <w:rsid w:val="00B075B5"/>
    <w:rsid w:val="00B0760B"/>
    <w:rsid w:val="00B101E9"/>
    <w:rsid w:val="00B105C7"/>
    <w:rsid w:val="00B10811"/>
    <w:rsid w:val="00B10B5A"/>
    <w:rsid w:val="00B1178A"/>
    <w:rsid w:val="00B11C59"/>
    <w:rsid w:val="00B11CF7"/>
    <w:rsid w:val="00B11EC7"/>
    <w:rsid w:val="00B12063"/>
    <w:rsid w:val="00B130AE"/>
    <w:rsid w:val="00B138C7"/>
    <w:rsid w:val="00B13972"/>
    <w:rsid w:val="00B13A08"/>
    <w:rsid w:val="00B1408F"/>
    <w:rsid w:val="00B14851"/>
    <w:rsid w:val="00B14B26"/>
    <w:rsid w:val="00B14BCF"/>
    <w:rsid w:val="00B14ECD"/>
    <w:rsid w:val="00B15401"/>
    <w:rsid w:val="00B15601"/>
    <w:rsid w:val="00B15EB8"/>
    <w:rsid w:val="00B16B22"/>
    <w:rsid w:val="00B16BEA"/>
    <w:rsid w:val="00B16D60"/>
    <w:rsid w:val="00B176C8"/>
    <w:rsid w:val="00B20830"/>
    <w:rsid w:val="00B21261"/>
    <w:rsid w:val="00B212F8"/>
    <w:rsid w:val="00B21660"/>
    <w:rsid w:val="00B21AE1"/>
    <w:rsid w:val="00B21D82"/>
    <w:rsid w:val="00B21E02"/>
    <w:rsid w:val="00B221A0"/>
    <w:rsid w:val="00B22D9F"/>
    <w:rsid w:val="00B23401"/>
    <w:rsid w:val="00B244A3"/>
    <w:rsid w:val="00B2489A"/>
    <w:rsid w:val="00B24AD6"/>
    <w:rsid w:val="00B262FB"/>
    <w:rsid w:val="00B26ADD"/>
    <w:rsid w:val="00B26F50"/>
    <w:rsid w:val="00B27106"/>
    <w:rsid w:val="00B27D23"/>
    <w:rsid w:val="00B27E2C"/>
    <w:rsid w:val="00B30920"/>
    <w:rsid w:val="00B30E6D"/>
    <w:rsid w:val="00B30F1B"/>
    <w:rsid w:val="00B311E0"/>
    <w:rsid w:val="00B31220"/>
    <w:rsid w:val="00B312E3"/>
    <w:rsid w:val="00B31556"/>
    <w:rsid w:val="00B31630"/>
    <w:rsid w:val="00B316E5"/>
    <w:rsid w:val="00B31791"/>
    <w:rsid w:val="00B32F45"/>
    <w:rsid w:val="00B33896"/>
    <w:rsid w:val="00B340FA"/>
    <w:rsid w:val="00B341C1"/>
    <w:rsid w:val="00B358CB"/>
    <w:rsid w:val="00B35923"/>
    <w:rsid w:val="00B35D1F"/>
    <w:rsid w:val="00B36766"/>
    <w:rsid w:val="00B3686B"/>
    <w:rsid w:val="00B36903"/>
    <w:rsid w:val="00B36E01"/>
    <w:rsid w:val="00B37840"/>
    <w:rsid w:val="00B37877"/>
    <w:rsid w:val="00B37EB9"/>
    <w:rsid w:val="00B37FD5"/>
    <w:rsid w:val="00B40328"/>
    <w:rsid w:val="00B404CD"/>
    <w:rsid w:val="00B41078"/>
    <w:rsid w:val="00B4122B"/>
    <w:rsid w:val="00B412D2"/>
    <w:rsid w:val="00B41387"/>
    <w:rsid w:val="00B4213B"/>
    <w:rsid w:val="00B423C7"/>
    <w:rsid w:val="00B42F27"/>
    <w:rsid w:val="00B4318E"/>
    <w:rsid w:val="00B43C33"/>
    <w:rsid w:val="00B442E8"/>
    <w:rsid w:val="00B445A3"/>
    <w:rsid w:val="00B44842"/>
    <w:rsid w:val="00B44E4A"/>
    <w:rsid w:val="00B44EBD"/>
    <w:rsid w:val="00B4649A"/>
    <w:rsid w:val="00B46D13"/>
    <w:rsid w:val="00B47324"/>
    <w:rsid w:val="00B5105F"/>
    <w:rsid w:val="00B51153"/>
    <w:rsid w:val="00B516E7"/>
    <w:rsid w:val="00B52033"/>
    <w:rsid w:val="00B5204C"/>
    <w:rsid w:val="00B521B4"/>
    <w:rsid w:val="00B521FA"/>
    <w:rsid w:val="00B52CAF"/>
    <w:rsid w:val="00B53329"/>
    <w:rsid w:val="00B5369A"/>
    <w:rsid w:val="00B5378C"/>
    <w:rsid w:val="00B53909"/>
    <w:rsid w:val="00B54477"/>
    <w:rsid w:val="00B55373"/>
    <w:rsid w:val="00B558BA"/>
    <w:rsid w:val="00B5596C"/>
    <w:rsid w:val="00B559CA"/>
    <w:rsid w:val="00B56058"/>
    <w:rsid w:val="00B56CE8"/>
    <w:rsid w:val="00B56FD5"/>
    <w:rsid w:val="00B57083"/>
    <w:rsid w:val="00B57289"/>
    <w:rsid w:val="00B573D5"/>
    <w:rsid w:val="00B57448"/>
    <w:rsid w:val="00B57CE4"/>
    <w:rsid w:val="00B57D6A"/>
    <w:rsid w:val="00B57F50"/>
    <w:rsid w:val="00B602C7"/>
    <w:rsid w:val="00B60B4D"/>
    <w:rsid w:val="00B60E94"/>
    <w:rsid w:val="00B60ED6"/>
    <w:rsid w:val="00B6114D"/>
    <w:rsid w:val="00B61677"/>
    <w:rsid w:val="00B618D3"/>
    <w:rsid w:val="00B61C14"/>
    <w:rsid w:val="00B62DA7"/>
    <w:rsid w:val="00B634DE"/>
    <w:rsid w:val="00B63687"/>
    <w:rsid w:val="00B636D3"/>
    <w:rsid w:val="00B637DD"/>
    <w:rsid w:val="00B63D10"/>
    <w:rsid w:val="00B63F7F"/>
    <w:rsid w:val="00B642F6"/>
    <w:rsid w:val="00B6461D"/>
    <w:rsid w:val="00B646DD"/>
    <w:rsid w:val="00B64AA1"/>
    <w:rsid w:val="00B64BB7"/>
    <w:rsid w:val="00B64DDA"/>
    <w:rsid w:val="00B652D4"/>
    <w:rsid w:val="00B654EC"/>
    <w:rsid w:val="00B65A0A"/>
    <w:rsid w:val="00B66968"/>
    <w:rsid w:val="00B66E19"/>
    <w:rsid w:val="00B6715A"/>
    <w:rsid w:val="00B67359"/>
    <w:rsid w:val="00B6745E"/>
    <w:rsid w:val="00B70D3D"/>
    <w:rsid w:val="00B71558"/>
    <w:rsid w:val="00B71834"/>
    <w:rsid w:val="00B7198A"/>
    <w:rsid w:val="00B71AB6"/>
    <w:rsid w:val="00B71AFD"/>
    <w:rsid w:val="00B72599"/>
    <w:rsid w:val="00B72F2F"/>
    <w:rsid w:val="00B73ED3"/>
    <w:rsid w:val="00B7411C"/>
    <w:rsid w:val="00B74E3B"/>
    <w:rsid w:val="00B75052"/>
    <w:rsid w:val="00B750E3"/>
    <w:rsid w:val="00B75602"/>
    <w:rsid w:val="00B75CF5"/>
    <w:rsid w:val="00B75D06"/>
    <w:rsid w:val="00B76A12"/>
    <w:rsid w:val="00B76F60"/>
    <w:rsid w:val="00B77433"/>
    <w:rsid w:val="00B77A70"/>
    <w:rsid w:val="00B77F52"/>
    <w:rsid w:val="00B80238"/>
    <w:rsid w:val="00B81053"/>
    <w:rsid w:val="00B81336"/>
    <w:rsid w:val="00B81B68"/>
    <w:rsid w:val="00B8249C"/>
    <w:rsid w:val="00B8286F"/>
    <w:rsid w:val="00B833D9"/>
    <w:rsid w:val="00B83DE1"/>
    <w:rsid w:val="00B8419D"/>
    <w:rsid w:val="00B85B32"/>
    <w:rsid w:val="00B85C56"/>
    <w:rsid w:val="00B86966"/>
    <w:rsid w:val="00B86ADF"/>
    <w:rsid w:val="00B87067"/>
    <w:rsid w:val="00B873B0"/>
    <w:rsid w:val="00B87922"/>
    <w:rsid w:val="00B87A87"/>
    <w:rsid w:val="00B87CE0"/>
    <w:rsid w:val="00B87E13"/>
    <w:rsid w:val="00B901F6"/>
    <w:rsid w:val="00B903EE"/>
    <w:rsid w:val="00B90833"/>
    <w:rsid w:val="00B90B25"/>
    <w:rsid w:val="00B91157"/>
    <w:rsid w:val="00B91C11"/>
    <w:rsid w:val="00B92177"/>
    <w:rsid w:val="00B921BA"/>
    <w:rsid w:val="00B92348"/>
    <w:rsid w:val="00B924B4"/>
    <w:rsid w:val="00B92FF8"/>
    <w:rsid w:val="00B93BD7"/>
    <w:rsid w:val="00B93D0F"/>
    <w:rsid w:val="00B93DD6"/>
    <w:rsid w:val="00B94277"/>
    <w:rsid w:val="00B944B6"/>
    <w:rsid w:val="00B953C7"/>
    <w:rsid w:val="00B96793"/>
    <w:rsid w:val="00B969AC"/>
    <w:rsid w:val="00B9731D"/>
    <w:rsid w:val="00B976B1"/>
    <w:rsid w:val="00B976FE"/>
    <w:rsid w:val="00B97FF1"/>
    <w:rsid w:val="00BA107F"/>
    <w:rsid w:val="00BA1D5D"/>
    <w:rsid w:val="00BA1EC0"/>
    <w:rsid w:val="00BA2251"/>
    <w:rsid w:val="00BA27B4"/>
    <w:rsid w:val="00BA38EE"/>
    <w:rsid w:val="00BA3995"/>
    <w:rsid w:val="00BA3A10"/>
    <w:rsid w:val="00BA4587"/>
    <w:rsid w:val="00BA4ECF"/>
    <w:rsid w:val="00BA5067"/>
    <w:rsid w:val="00BA50B3"/>
    <w:rsid w:val="00BA59D4"/>
    <w:rsid w:val="00BA657D"/>
    <w:rsid w:val="00BA698F"/>
    <w:rsid w:val="00BA6F77"/>
    <w:rsid w:val="00BA706C"/>
    <w:rsid w:val="00BA724D"/>
    <w:rsid w:val="00BA748C"/>
    <w:rsid w:val="00BA7651"/>
    <w:rsid w:val="00BA7968"/>
    <w:rsid w:val="00BA799D"/>
    <w:rsid w:val="00BB01CB"/>
    <w:rsid w:val="00BB0E3F"/>
    <w:rsid w:val="00BB1F4B"/>
    <w:rsid w:val="00BB2091"/>
    <w:rsid w:val="00BB29A9"/>
    <w:rsid w:val="00BB3353"/>
    <w:rsid w:val="00BB35E8"/>
    <w:rsid w:val="00BB36F4"/>
    <w:rsid w:val="00BB4A5A"/>
    <w:rsid w:val="00BB4A5B"/>
    <w:rsid w:val="00BB4C66"/>
    <w:rsid w:val="00BB51DD"/>
    <w:rsid w:val="00BB5F5D"/>
    <w:rsid w:val="00BB6CAE"/>
    <w:rsid w:val="00BB737D"/>
    <w:rsid w:val="00BB768B"/>
    <w:rsid w:val="00BB7C9B"/>
    <w:rsid w:val="00BC09E9"/>
    <w:rsid w:val="00BC0CA8"/>
    <w:rsid w:val="00BC1678"/>
    <w:rsid w:val="00BC203E"/>
    <w:rsid w:val="00BC27EB"/>
    <w:rsid w:val="00BC2EBA"/>
    <w:rsid w:val="00BC2F26"/>
    <w:rsid w:val="00BC3311"/>
    <w:rsid w:val="00BC35D3"/>
    <w:rsid w:val="00BC3739"/>
    <w:rsid w:val="00BC4012"/>
    <w:rsid w:val="00BC4335"/>
    <w:rsid w:val="00BC4790"/>
    <w:rsid w:val="00BC5568"/>
    <w:rsid w:val="00BC5F62"/>
    <w:rsid w:val="00BC6159"/>
    <w:rsid w:val="00BC67A3"/>
    <w:rsid w:val="00BC6DAD"/>
    <w:rsid w:val="00BC7500"/>
    <w:rsid w:val="00BC7CB2"/>
    <w:rsid w:val="00BD09CD"/>
    <w:rsid w:val="00BD0CF8"/>
    <w:rsid w:val="00BD1028"/>
    <w:rsid w:val="00BD1F37"/>
    <w:rsid w:val="00BD2377"/>
    <w:rsid w:val="00BD2413"/>
    <w:rsid w:val="00BD29CA"/>
    <w:rsid w:val="00BD2BA3"/>
    <w:rsid w:val="00BD31D7"/>
    <w:rsid w:val="00BD32B2"/>
    <w:rsid w:val="00BD3357"/>
    <w:rsid w:val="00BD388E"/>
    <w:rsid w:val="00BD3D53"/>
    <w:rsid w:val="00BD3E61"/>
    <w:rsid w:val="00BD424D"/>
    <w:rsid w:val="00BD43B2"/>
    <w:rsid w:val="00BD4A2C"/>
    <w:rsid w:val="00BD4B7A"/>
    <w:rsid w:val="00BD4F70"/>
    <w:rsid w:val="00BD5601"/>
    <w:rsid w:val="00BD57A1"/>
    <w:rsid w:val="00BD57A2"/>
    <w:rsid w:val="00BD581B"/>
    <w:rsid w:val="00BD60BF"/>
    <w:rsid w:val="00BD6342"/>
    <w:rsid w:val="00BD6704"/>
    <w:rsid w:val="00BD691D"/>
    <w:rsid w:val="00BD71C0"/>
    <w:rsid w:val="00BD71FA"/>
    <w:rsid w:val="00BE01BA"/>
    <w:rsid w:val="00BE02FF"/>
    <w:rsid w:val="00BE0587"/>
    <w:rsid w:val="00BE0C2E"/>
    <w:rsid w:val="00BE10F4"/>
    <w:rsid w:val="00BE118B"/>
    <w:rsid w:val="00BE13AF"/>
    <w:rsid w:val="00BE1869"/>
    <w:rsid w:val="00BE18ED"/>
    <w:rsid w:val="00BE1B3B"/>
    <w:rsid w:val="00BE29DF"/>
    <w:rsid w:val="00BE2A99"/>
    <w:rsid w:val="00BE2DD1"/>
    <w:rsid w:val="00BE313D"/>
    <w:rsid w:val="00BE323B"/>
    <w:rsid w:val="00BE3473"/>
    <w:rsid w:val="00BE3B7B"/>
    <w:rsid w:val="00BE4077"/>
    <w:rsid w:val="00BE496A"/>
    <w:rsid w:val="00BE4BFD"/>
    <w:rsid w:val="00BE4FC9"/>
    <w:rsid w:val="00BE5485"/>
    <w:rsid w:val="00BE5912"/>
    <w:rsid w:val="00BE5E0C"/>
    <w:rsid w:val="00BE641F"/>
    <w:rsid w:val="00BE6549"/>
    <w:rsid w:val="00BE677B"/>
    <w:rsid w:val="00BE696B"/>
    <w:rsid w:val="00BE6F6E"/>
    <w:rsid w:val="00BE76C4"/>
    <w:rsid w:val="00BF00E0"/>
    <w:rsid w:val="00BF0594"/>
    <w:rsid w:val="00BF0695"/>
    <w:rsid w:val="00BF0CFA"/>
    <w:rsid w:val="00BF1013"/>
    <w:rsid w:val="00BF1573"/>
    <w:rsid w:val="00BF17DF"/>
    <w:rsid w:val="00BF1989"/>
    <w:rsid w:val="00BF1D21"/>
    <w:rsid w:val="00BF245D"/>
    <w:rsid w:val="00BF3120"/>
    <w:rsid w:val="00BF3614"/>
    <w:rsid w:val="00BF3F08"/>
    <w:rsid w:val="00BF4130"/>
    <w:rsid w:val="00BF4DFF"/>
    <w:rsid w:val="00BF5A9A"/>
    <w:rsid w:val="00BF608F"/>
    <w:rsid w:val="00BF630A"/>
    <w:rsid w:val="00BF6A3E"/>
    <w:rsid w:val="00BF7002"/>
    <w:rsid w:val="00BF792B"/>
    <w:rsid w:val="00C00095"/>
    <w:rsid w:val="00C00660"/>
    <w:rsid w:val="00C00699"/>
    <w:rsid w:val="00C006EE"/>
    <w:rsid w:val="00C0135B"/>
    <w:rsid w:val="00C01B29"/>
    <w:rsid w:val="00C027FF"/>
    <w:rsid w:val="00C02A0F"/>
    <w:rsid w:val="00C03752"/>
    <w:rsid w:val="00C0383A"/>
    <w:rsid w:val="00C03E1E"/>
    <w:rsid w:val="00C03EC3"/>
    <w:rsid w:val="00C04329"/>
    <w:rsid w:val="00C0445C"/>
    <w:rsid w:val="00C04639"/>
    <w:rsid w:val="00C04AC0"/>
    <w:rsid w:val="00C04CD6"/>
    <w:rsid w:val="00C05378"/>
    <w:rsid w:val="00C05E2E"/>
    <w:rsid w:val="00C06019"/>
    <w:rsid w:val="00C060C9"/>
    <w:rsid w:val="00C065BB"/>
    <w:rsid w:val="00C06AE0"/>
    <w:rsid w:val="00C079FA"/>
    <w:rsid w:val="00C1071F"/>
    <w:rsid w:val="00C10A03"/>
    <w:rsid w:val="00C10CE3"/>
    <w:rsid w:val="00C10F15"/>
    <w:rsid w:val="00C11402"/>
    <w:rsid w:val="00C11539"/>
    <w:rsid w:val="00C11588"/>
    <w:rsid w:val="00C11849"/>
    <w:rsid w:val="00C11FD7"/>
    <w:rsid w:val="00C12034"/>
    <w:rsid w:val="00C12C4D"/>
    <w:rsid w:val="00C12EB3"/>
    <w:rsid w:val="00C131B5"/>
    <w:rsid w:val="00C133F0"/>
    <w:rsid w:val="00C13627"/>
    <w:rsid w:val="00C138EB"/>
    <w:rsid w:val="00C13B4D"/>
    <w:rsid w:val="00C14347"/>
    <w:rsid w:val="00C14464"/>
    <w:rsid w:val="00C148CB"/>
    <w:rsid w:val="00C14A6A"/>
    <w:rsid w:val="00C14DEA"/>
    <w:rsid w:val="00C1502F"/>
    <w:rsid w:val="00C1558E"/>
    <w:rsid w:val="00C15923"/>
    <w:rsid w:val="00C15A1E"/>
    <w:rsid w:val="00C15A82"/>
    <w:rsid w:val="00C15AA9"/>
    <w:rsid w:val="00C16255"/>
    <w:rsid w:val="00C16967"/>
    <w:rsid w:val="00C16C04"/>
    <w:rsid w:val="00C17384"/>
    <w:rsid w:val="00C17574"/>
    <w:rsid w:val="00C17689"/>
    <w:rsid w:val="00C177D0"/>
    <w:rsid w:val="00C2076E"/>
    <w:rsid w:val="00C20D61"/>
    <w:rsid w:val="00C21B40"/>
    <w:rsid w:val="00C2210A"/>
    <w:rsid w:val="00C22B0D"/>
    <w:rsid w:val="00C23E27"/>
    <w:rsid w:val="00C23E7D"/>
    <w:rsid w:val="00C23F63"/>
    <w:rsid w:val="00C24386"/>
    <w:rsid w:val="00C24B05"/>
    <w:rsid w:val="00C24F2A"/>
    <w:rsid w:val="00C2521D"/>
    <w:rsid w:val="00C25AED"/>
    <w:rsid w:val="00C25C48"/>
    <w:rsid w:val="00C2602E"/>
    <w:rsid w:val="00C261FA"/>
    <w:rsid w:val="00C26994"/>
    <w:rsid w:val="00C26CCE"/>
    <w:rsid w:val="00C27608"/>
    <w:rsid w:val="00C27995"/>
    <w:rsid w:val="00C27BDF"/>
    <w:rsid w:val="00C27CF2"/>
    <w:rsid w:val="00C27E55"/>
    <w:rsid w:val="00C3080D"/>
    <w:rsid w:val="00C30F6F"/>
    <w:rsid w:val="00C31269"/>
    <w:rsid w:val="00C31996"/>
    <w:rsid w:val="00C31998"/>
    <w:rsid w:val="00C31A07"/>
    <w:rsid w:val="00C31DD0"/>
    <w:rsid w:val="00C32D62"/>
    <w:rsid w:val="00C332B5"/>
    <w:rsid w:val="00C3339E"/>
    <w:rsid w:val="00C3372B"/>
    <w:rsid w:val="00C3380F"/>
    <w:rsid w:val="00C3408F"/>
    <w:rsid w:val="00C346A0"/>
    <w:rsid w:val="00C34990"/>
    <w:rsid w:val="00C35064"/>
    <w:rsid w:val="00C35455"/>
    <w:rsid w:val="00C35967"/>
    <w:rsid w:val="00C35C57"/>
    <w:rsid w:val="00C35E5D"/>
    <w:rsid w:val="00C3638B"/>
    <w:rsid w:val="00C364BE"/>
    <w:rsid w:val="00C36BDD"/>
    <w:rsid w:val="00C37916"/>
    <w:rsid w:val="00C37961"/>
    <w:rsid w:val="00C40754"/>
    <w:rsid w:val="00C40B4E"/>
    <w:rsid w:val="00C40FB3"/>
    <w:rsid w:val="00C4186E"/>
    <w:rsid w:val="00C41CE7"/>
    <w:rsid w:val="00C4262F"/>
    <w:rsid w:val="00C427B2"/>
    <w:rsid w:val="00C42AC1"/>
    <w:rsid w:val="00C42C11"/>
    <w:rsid w:val="00C43DFE"/>
    <w:rsid w:val="00C441F5"/>
    <w:rsid w:val="00C44E67"/>
    <w:rsid w:val="00C456FB"/>
    <w:rsid w:val="00C4571F"/>
    <w:rsid w:val="00C47263"/>
    <w:rsid w:val="00C50094"/>
    <w:rsid w:val="00C501E1"/>
    <w:rsid w:val="00C50695"/>
    <w:rsid w:val="00C5084F"/>
    <w:rsid w:val="00C50FC0"/>
    <w:rsid w:val="00C517A4"/>
    <w:rsid w:val="00C517C5"/>
    <w:rsid w:val="00C51925"/>
    <w:rsid w:val="00C51D13"/>
    <w:rsid w:val="00C529DF"/>
    <w:rsid w:val="00C533C2"/>
    <w:rsid w:val="00C53583"/>
    <w:rsid w:val="00C54053"/>
    <w:rsid w:val="00C542A6"/>
    <w:rsid w:val="00C54A80"/>
    <w:rsid w:val="00C54E24"/>
    <w:rsid w:val="00C54E95"/>
    <w:rsid w:val="00C54EE7"/>
    <w:rsid w:val="00C55010"/>
    <w:rsid w:val="00C550E6"/>
    <w:rsid w:val="00C55A4F"/>
    <w:rsid w:val="00C5672E"/>
    <w:rsid w:val="00C567D6"/>
    <w:rsid w:val="00C57081"/>
    <w:rsid w:val="00C57288"/>
    <w:rsid w:val="00C574AB"/>
    <w:rsid w:val="00C57B95"/>
    <w:rsid w:val="00C6034D"/>
    <w:rsid w:val="00C605B7"/>
    <w:rsid w:val="00C60632"/>
    <w:rsid w:val="00C60FFB"/>
    <w:rsid w:val="00C61568"/>
    <w:rsid w:val="00C6183B"/>
    <w:rsid w:val="00C61CE5"/>
    <w:rsid w:val="00C62B18"/>
    <w:rsid w:val="00C6321F"/>
    <w:rsid w:val="00C63F58"/>
    <w:rsid w:val="00C64AD7"/>
    <w:rsid w:val="00C6515E"/>
    <w:rsid w:val="00C651EB"/>
    <w:rsid w:val="00C65484"/>
    <w:rsid w:val="00C65747"/>
    <w:rsid w:val="00C66374"/>
    <w:rsid w:val="00C666B7"/>
    <w:rsid w:val="00C669B3"/>
    <w:rsid w:val="00C66BE8"/>
    <w:rsid w:val="00C67B1D"/>
    <w:rsid w:val="00C67C06"/>
    <w:rsid w:val="00C67E52"/>
    <w:rsid w:val="00C7044A"/>
    <w:rsid w:val="00C70731"/>
    <w:rsid w:val="00C70B12"/>
    <w:rsid w:val="00C7165E"/>
    <w:rsid w:val="00C72688"/>
    <w:rsid w:val="00C72BD3"/>
    <w:rsid w:val="00C72C54"/>
    <w:rsid w:val="00C73A72"/>
    <w:rsid w:val="00C73BF1"/>
    <w:rsid w:val="00C73D12"/>
    <w:rsid w:val="00C73F01"/>
    <w:rsid w:val="00C7405A"/>
    <w:rsid w:val="00C7425B"/>
    <w:rsid w:val="00C743C6"/>
    <w:rsid w:val="00C74E13"/>
    <w:rsid w:val="00C755C6"/>
    <w:rsid w:val="00C7591E"/>
    <w:rsid w:val="00C75BA8"/>
    <w:rsid w:val="00C768E0"/>
    <w:rsid w:val="00C76995"/>
    <w:rsid w:val="00C76D6E"/>
    <w:rsid w:val="00C7740B"/>
    <w:rsid w:val="00C775CF"/>
    <w:rsid w:val="00C777AC"/>
    <w:rsid w:val="00C77B2A"/>
    <w:rsid w:val="00C77E9B"/>
    <w:rsid w:val="00C77F7F"/>
    <w:rsid w:val="00C80396"/>
    <w:rsid w:val="00C81038"/>
    <w:rsid w:val="00C81A14"/>
    <w:rsid w:val="00C81F3B"/>
    <w:rsid w:val="00C821A0"/>
    <w:rsid w:val="00C826CE"/>
    <w:rsid w:val="00C82961"/>
    <w:rsid w:val="00C83168"/>
    <w:rsid w:val="00C83329"/>
    <w:rsid w:val="00C83463"/>
    <w:rsid w:val="00C835B3"/>
    <w:rsid w:val="00C83A3F"/>
    <w:rsid w:val="00C83C9D"/>
    <w:rsid w:val="00C83F9A"/>
    <w:rsid w:val="00C84069"/>
    <w:rsid w:val="00C840B4"/>
    <w:rsid w:val="00C84453"/>
    <w:rsid w:val="00C84735"/>
    <w:rsid w:val="00C84B6D"/>
    <w:rsid w:val="00C84F18"/>
    <w:rsid w:val="00C85330"/>
    <w:rsid w:val="00C854E9"/>
    <w:rsid w:val="00C859C5"/>
    <w:rsid w:val="00C859C6"/>
    <w:rsid w:val="00C85AC2"/>
    <w:rsid w:val="00C864E6"/>
    <w:rsid w:val="00C865D9"/>
    <w:rsid w:val="00C87184"/>
    <w:rsid w:val="00C8786B"/>
    <w:rsid w:val="00C878B0"/>
    <w:rsid w:val="00C87930"/>
    <w:rsid w:val="00C901B4"/>
    <w:rsid w:val="00C906F2"/>
    <w:rsid w:val="00C90764"/>
    <w:rsid w:val="00C909A6"/>
    <w:rsid w:val="00C90B84"/>
    <w:rsid w:val="00C90EA1"/>
    <w:rsid w:val="00C916F8"/>
    <w:rsid w:val="00C917B0"/>
    <w:rsid w:val="00C91A3F"/>
    <w:rsid w:val="00C91E75"/>
    <w:rsid w:val="00C92681"/>
    <w:rsid w:val="00C92B78"/>
    <w:rsid w:val="00C92C6E"/>
    <w:rsid w:val="00C92EE8"/>
    <w:rsid w:val="00C93FC1"/>
    <w:rsid w:val="00C9441C"/>
    <w:rsid w:val="00C94897"/>
    <w:rsid w:val="00C950E2"/>
    <w:rsid w:val="00C9539A"/>
    <w:rsid w:val="00C95434"/>
    <w:rsid w:val="00C954A7"/>
    <w:rsid w:val="00C95693"/>
    <w:rsid w:val="00C95A17"/>
    <w:rsid w:val="00C960ED"/>
    <w:rsid w:val="00C96E14"/>
    <w:rsid w:val="00C972A8"/>
    <w:rsid w:val="00C9907B"/>
    <w:rsid w:val="00CA0CDF"/>
    <w:rsid w:val="00CA12EB"/>
    <w:rsid w:val="00CA16F4"/>
    <w:rsid w:val="00CA26A5"/>
    <w:rsid w:val="00CA276B"/>
    <w:rsid w:val="00CA27ED"/>
    <w:rsid w:val="00CA2FB0"/>
    <w:rsid w:val="00CA30F0"/>
    <w:rsid w:val="00CA36BE"/>
    <w:rsid w:val="00CA381E"/>
    <w:rsid w:val="00CA39FC"/>
    <w:rsid w:val="00CA3E73"/>
    <w:rsid w:val="00CA45F7"/>
    <w:rsid w:val="00CA4669"/>
    <w:rsid w:val="00CA46A4"/>
    <w:rsid w:val="00CA4739"/>
    <w:rsid w:val="00CA4875"/>
    <w:rsid w:val="00CA4A01"/>
    <w:rsid w:val="00CA5238"/>
    <w:rsid w:val="00CA584D"/>
    <w:rsid w:val="00CA5FDA"/>
    <w:rsid w:val="00CA6F64"/>
    <w:rsid w:val="00CA73CD"/>
    <w:rsid w:val="00CA7ECE"/>
    <w:rsid w:val="00CA7F8B"/>
    <w:rsid w:val="00CB0036"/>
    <w:rsid w:val="00CB0780"/>
    <w:rsid w:val="00CB0DE4"/>
    <w:rsid w:val="00CB113B"/>
    <w:rsid w:val="00CB13A1"/>
    <w:rsid w:val="00CB1558"/>
    <w:rsid w:val="00CB178B"/>
    <w:rsid w:val="00CB1885"/>
    <w:rsid w:val="00CB19AC"/>
    <w:rsid w:val="00CB1A4E"/>
    <w:rsid w:val="00CB1EF7"/>
    <w:rsid w:val="00CB23F8"/>
    <w:rsid w:val="00CB2F8B"/>
    <w:rsid w:val="00CB3EC3"/>
    <w:rsid w:val="00CB3F03"/>
    <w:rsid w:val="00CB433C"/>
    <w:rsid w:val="00CB43EF"/>
    <w:rsid w:val="00CB44B5"/>
    <w:rsid w:val="00CB454D"/>
    <w:rsid w:val="00CB455A"/>
    <w:rsid w:val="00CB4E45"/>
    <w:rsid w:val="00CB5790"/>
    <w:rsid w:val="00CB5886"/>
    <w:rsid w:val="00CB5A0C"/>
    <w:rsid w:val="00CB5AF0"/>
    <w:rsid w:val="00CB5D3F"/>
    <w:rsid w:val="00CB67FD"/>
    <w:rsid w:val="00CB6B27"/>
    <w:rsid w:val="00CB6FA8"/>
    <w:rsid w:val="00CB73C3"/>
    <w:rsid w:val="00CB74BC"/>
    <w:rsid w:val="00CB77AA"/>
    <w:rsid w:val="00CB7960"/>
    <w:rsid w:val="00CB7CB6"/>
    <w:rsid w:val="00CC09D2"/>
    <w:rsid w:val="00CC0C96"/>
    <w:rsid w:val="00CC1290"/>
    <w:rsid w:val="00CC12E2"/>
    <w:rsid w:val="00CC147D"/>
    <w:rsid w:val="00CC17CD"/>
    <w:rsid w:val="00CC186B"/>
    <w:rsid w:val="00CC206A"/>
    <w:rsid w:val="00CC2443"/>
    <w:rsid w:val="00CC2673"/>
    <w:rsid w:val="00CC27D6"/>
    <w:rsid w:val="00CC324A"/>
    <w:rsid w:val="00CC32AA"/>
    <w:rsid w:val="00CC3326"/>
    <w:rsid w:val="00CC3767"/>
    <w:rsid w:val="00CC393C"/>
    <w:rsid w:val="00CC5037"/>
    <w:rsid w:val="00CC5780"/>
    <w:rsid w:val="00CC676B"/>
    <w:rsid w:val="00CC7111"/>
    <w:rsid w:val="00CC7A75"/>
    <w:rsid w:val="00CC7AC1"/>
    <w:rsid w:val="00CC7EEE"/>
    <w:rsid w:val="00CD008C"/>
    <w:rsid w:val="00CD07AD"/>
    <w:rsid w:val="00CD0CA5"/>
    <w:rsid w:val="00CD0DC0"/>
    <w:rsid w:val="00CD1089"/>
    <w:rsid w:val="00CD1284"/>
    <w:rsid w:val="00CD14A9"/>
    <w:rsid w:val="00CD1A90"/>
    <w:rsid w:val="00CD2018"/>
    <w:rsid w:val="00CD27C8"/>
    <w:rsid w:val="00CD2DD1"/>
    <w:rsid w:val="00CD3861"/>
    <w:rsid w:val="00CD4019"/>
    <w:rsid w:val="00CD5110"/>
    <w:rsid w:val="00CD57CE"/>
    <w:rsid w:val="00CD582A"/>
    <w:rsid w:val="00CD5ED3"/>
    <w:rsid w:val="00CD61C3"/>
    <w:rsid w:val="00CD6632"/>
    <w:rsid w:val="00CD66D3"/>
    <w:rsid w:val="00CD6D2F"/>
    <w:rsid w:val="00CD7039"/>
    <w:rsid w:val="00CD724A"/>
    <w:rsid w:val="00CD7EB3"/>
    <w:rsid w:val="00CE081A"/>
    <w:rsid w:val="00CE0AC8"/>
    <w:rsid w:val="00CE1CCE"/>
    <w:rsid w:val="00CE249B"/>
    <w:rsid w:val="00CE262D"/>
    <w:rsid w:val="00CE33C5"/>
    <w:rsid w:val="00CE369C"/>
    <w:rsid w:val="00CE3C3B"/>
    <w:rsid w:val="00CE48D7"/>
    <w:rsid w:val="00CE4F18"/>
    <w:rsid w:val="00CE4F25"/>
    <w:rsid w:val="00CE52A6"/>
    <w:rsid w:val="00CE55D1"/>
    <w:rsid w:val="00CE5B68"/>
    <w:rsid w:val="00CE5FA8"/>
    <w:rsid w:val="00CE6497"/>
    <w:rsid w:val="00CE6624"/>
    <w:rsid w:val="00CE69F8"/>
    <w:rsid w:val="00CE6E0D"/>
    <w:rsid w:val="00CE7346"/>
    <w:rsid w:val="00CE7464"/>
    <w:rsid w:val="00CE74E1"/>
    <w:rsid w:val="00CE7D44"/>
    <w:rsid w:val="00CF00EA"/>
    <w:rsid w:val="00CF05D4"/>
    <w:rsid w:val="00CF060A"/>
    <w:rsid w:val="00CF0D3F"/>
    <w:rsid w:val="00CF1DBB"/>
    <w:rsid w:val="00CF1F37"/>
    <w:rsid w:val="00CF2539"/>
    <w:rsid w:val="00CF2A30"/>
    <w:rsid w:val="00CF34FC"/>
    <w:rsid w:val="00CF40AF"/>
    <w:rsid w:val="00CF4284"/>
    <w:rsid w:val="00CF43BE"/>
    <w:rsid w:val="00CF49BF"/>
    <w:rsid w:val="00CF4AAC"/>
    <w:rsid w:val="00CF4C86"/>
    <w:rsid w:val="00CF4D60"/>
    <w:rsid w:val="00CF51A7"/>
    <w:rsid w:val="00CF5EC7"/>
    <w:rsid w:val="00CF63B5"/>
    <w:rsid w:val="00CF670F"/>
    <w:rsid w:val="00CF6DDF"/>
    <w:rsid w:val="00CF6EA2"/>
    <w:rsid w:val="00CF6FC9"/>
    <w:rsid w:val="00CF74F9"/>
    <w:rsid w:val="00CF7707"/>
    <w:rsid w:val="00CF7DE1"/>
    <w:rsid w:val="00D001C3"/>
    <w:rsid w:val="00D00AB0"/>
    <w:rsid w:val="00D00B66"/>
    <w:rsid w:val="00D00E0A"/>
    <w:rsid w:val="00D010A1"/>
    <w:rsid w:val="00D0162F"/>
    <w:rsid w:val="00D01AD0"/>
    <w:rsid w:val="00D02348"/>
    <w:rsid w:val="00D026ED"/>
    <w:rsid w:val="00D02E26"/>
    <w:rsid w:val="00D02E50"/>
    <w:rsid w:val="00D02EC6"/>
    <w:rsid w:val="00D035C8"/>
    <w:rsid w:val="00D03E66"/>
    <w:rsid w:val="00D0407B"/>
    <w:rsid w:val="00D046D2"/>
    <w:rsid w:val="00D04FCA"/>
    <w:rsid w:val="00D053CF"/>
    <w:rsid w:val="00D053FB"/>
    <w:rsid w:val="00D0568B"/>
    <w:rsid w:val="00D06141"/>
    <w:rsid w:val="00D0645B"/>
    <w:rsid w:val="00D073D3"/>
    <w:rsid w:val="00D0791A"/>
    <w:rsid w:val="00D07E3A"/>
    <w:rsid w:val="00D10DBD"/>
    <w:rsid w:val="00D11DF5"/>
    <w:rsid w:val="00D128A0"/>
    <w:rsid w:val="00D12F7B"/>
    <w:rsid w:val="00D13818"/>
    <w:rsid w:val="00D13B4D"/>
    <w:rsid w:val="00D1459E"/>
    <w:rsid w:val="00D145C0"/>
    <w:rsid w:val="00D14C09"/>
    <w:rsid w:val="00D14C3F"/>
    <w:rsid w:val="00D14F73"/>
    <w:rsid w:val="00D1596F"/>
    <w:rsid w:val="00D15A17"/>
    <w:rsid w:val="00D16579"/>
    <w:rsid w:val="00D16C2E"/>
    <w:rsid w:val="00D1717F"/>
    <w:rsid w:val="00D17A6F"/>
    <w:rsid w:val="00D17D1D"/>
    <w:rsid w:val="00D1B7C3"/>
    <w:rsid w:val="00D20288"/>
    <w:rsid w:val="00D205D2"/>
    <w:rsid w:val="00D213CA"/>
    <w:rsid w:val="00D215C6"/>
    <w:rsid w:val="00D217C3"/>
    <w:rsid w:val="00D2180D"/>
    <w:rsid w:val="00D218AB"/>
    <w:rsid w:val="00D21EE0"/>
    <w:rsid w:val="00D21FAB"/>
    <w:rsid w:val="00D22716"/>
    <w:rsid w:val="00D22BBB"/>
    <w:rsid w:val="00D22CD7"/>
    <w:rsid w:val="00D232E1"/>
    <w:rsid w:val="00D2425E"/>
    <w:rsid w:val="00D24BF9"/>
    <w:rsid w:val="00D258D6"/>
    <w:rsid w:val="00D26675"/>
    <w:rsid w:val="00D273D4"/>
    <w:rsid w:val="00D2786F"/>
    <w:rsid w:val="00D27CE4"/>
    <w:rsid w:val="00D27D36"/>
    <w:rsid w:val="00D27DB6"/>
    <w:rsid w:val="00D30206"/>
    <w:rsid w:val="00D3026E"/>
    <w:rsid w:val="00D31076"/>
    <w:rsid w:val="00D310DE"/>
    <w:rsid w:val="00D31B8D"/>
    <w:rsid w:val="00D325FB"/>
    <w:rsid w:val="00D327E0"/>
    <w:rsid w:val="00D32BCE"/>
    <w:rsid w:val="00D32D3A"/>
    <w:rsid w:val="00D33D0D"/>
    <w:rsid w:val="00D33DA1"/>
    <w:rsid w:val="00D3448B"/>
    <w:rsid w:val="00D3486F"/>
    <w:rsid w:val="00D34D24"/>
    <w:rsid w:val="00D350FA"/>
    <w:rsid w:val="00D35146"/>
    <w:rsid w:val="00D3564D"/>
    <w:rsid w:val="00D35963"/>
    <w:rsid w:val="00D3690F"/>
    <w:rsid w:val="00D37033"/>
    <w:rsid w:val="00D3746C"/>
    <w:rsid w:val="00D379A4"/>
    <w:rsid w:val="00D4004E"/>
    <w:rsid w:val="00D40326"/>
    <w:rsid w:val="00D4070F"/>
    <w:rsid w:val="00D40A9A"/>
    <w:rsid w:val="00D40B33"/>
    <w:rsid w:val="00D40BF6"/>
    <w:rsid w:val="00D40CE5"/>
    <w:rsid w:val="00D40DC9"/>
    <w:rsid w:val="00D41065"/>
    <w:rsid w:val="00D411D9"/>
    <w:rsid w:val="00D414C4"/>
    <w:rsid w:val="00D42180"/>
    <w:rsid w:val="00D4276D"/>
    <w:rsid w:val="00D428B6"/>
    <w:rsid w:val="00D4290C"/>
    <w:rsid w:val="00D42F85"/>
    <w:rsid w:val="00D44123"/>
    <w:rsid w:val="00D453DA"/>
    <w:rsid w:val="00D45C16"/>
    <w:rsid w:val="00D46D99"/>
    <w:rsid w:val="00D47034"/>
    <w:rsid w:val="00D471A6"/>
    <w:rsid w:val="00D4736A"/>
    <w:rsid w:val="00D47394"/>
    <w:rsid w:val="00D47806"/>
    <w:rsid w:val="00D479D3"/>
    <w:rsid w:val="00D47BEA"/>
    <w:rsid w:val="00D47FF3"/>
    <w:rsid w:val="00D509D0"/>
    <w:rsid w:val="00D5124A"/>
    <w:rsid w:val="00D5127B"/>
    <w:rsid w:val="00D52392"/>
    <w:rsid w:val="00D5259E"/>
    <w:rsid w:val="00D5266C"/>
    <w:rsid w:val="00D52BC9"/>
    <w:rsid w:val="00D534BA"/>
    <w:rsid w:val="00D536A8"/>
    <w:rsid w:val="00D53D43"/>
    <w:rsid w:val="00D53E17"/>
    <w:rsid w:val="00D55459"/>
    <w:rsid w:val="00D557A1"/>
    <w:rsid w:val="00D557E8"/>
    <w:rsid w:val="00D55A96"/>
    <w:rsid w:val="00D55E78"/>
    <w:rsid w:val="00D55ED5"/>
    <w:rsid w:val="00D561C6"/>
    <w:rsid w:val="00D5663C"/>
    <w:rsid w:val="00D5749A"/>
    <w:rsid w:val="00D57F50"/>
    <w:rsid w:val="00D60473"/>
    <w:rsid w:val="00D60958"/>
    <w:rsid w:val="00D60CA0"/>
    <w:rsid w:val="00D61568"/>
    <w:rsid w:val="00D616C7"/>
    <w:rsid w:val="00D618B4"/>
    <w:rsid w:val="00D61E17"/>
    <w:rsid w:val="00D61E41"/>
    <w:rsid w:val="00D61E93"/>
    <w:rsid w:val="00D61EDD"/>
    <w:rsid w:val="00D61FC9"/>
    <w:rsid w:val="00D622C0"/>
    <w:rsid w:val="00D623A1"/>
    <w:rsid w:val="00D62450"/>
    <w:rsid w:val="00D6250F"/>
    <w:rsid w:val="00D628BB"/>
    <w:rsid w:val="00D630DD"/>
    <w:rsid w:val="00D63354"/>
    <w:rsid w:val="00D634D4"/>
    <w:rsid w:val="00D63800"/>
    <w:rsid w:val="00D64089"/>
    <w:rsid w:val="00D64163"/>
    <w:rsid w:val="00D646BA"/>
    <w:rsid w:val="00D64E8C"/>
    <w:rsid w:val="00D64EE6"/>
    <w:rsid w:val="00D651F6"/>
    <w:rsid w:val="00D65902"/>
    <w:rsid w:val="00D65BDB"/>
    <w:rsid w:val="00D6634C"/>
    <w:rsid w:val="00D665BC"/>
    <w:rsid w:val="00D669DE"/>
    <w:rsid w:val="00D66BD3"/>
    <w:rsid w:val="00D67CEC"/>
    <w:rsid w:val="00D70167"/>
    <w:rsid w:val="00D70507"/>
    <w:rsid w:val="00D7102F"/>
    <w:rsid w:val="00D71DE9"/>
    <w:rsid w:val="00D72630"/>
    <w:rsid w:val="00D72BB1"/>
    <w:rsid w:val="00D7331D"/>
    <w:rsid w:val="00D73701"/>
    <w:rsid w:val="00D73F45"/>
    <w:rsid w:val="00D74AE4"/>
    <w:rsid w:val="00D7526A"/>
    <w:rsid w:val="00D75C80"/>
    <w:rsid w:val="00D761D5"/>
    <w:rsid w:val="00D76522"/>
    <w:rsid w:val="00D766E8"/>
    <w:rsid w:val="00D7675B"/>
    <w:rsid w:val="00D767E4"/>
    <w:rsid w:val="00D7716C"/>
    <w:rsid w:val="00D7723D"/>
    <w:rsid w:val="00D7736B"/>
    <w:rsid w:val="00D77453"/>
    <w:rsid w:val="00D77857"/>
    <w:rsid w:val="00D77B0D"/>
    <w:rsid w:val="00D77C9F"/>
    <w:rsid w:val="00D77F6F"/>
    <w:rsid w:val="00D80089"/>
    <w:rsid w:val="00D805D4"/>
    <w:rsid w:val="00D80810"/>
    <w:rsid w:val="00D8089A"/>
    <w:rsid w:val="00D80B63"/>
    <w:rsid w:val="00D80E40"/>
    <w:rsid w:val="00D80EA1"/>
    <w:rsid w:val="00D81495"/>
    <w:rsid w:val="00D82278"/>
    <w:rsid w:val="00D825AF"/>
    <w:rsid w:val="00D82A1E"/>
    <w:rsid w:val="00D82FBD"/>
    <w:rsid w:val="00D837BB"/>
    <w:rsid w:val="00D83848"/>
    <w:rsid w:val="00D83961"/>
    <w:rsid w:val="00D83AEA"/>
    <w:rsid w:val="00D83D8D"/>
    <w:rsid w:val="00D83E0C"/>
    <w:rsid w:val="00D8419D"/>
    <w:rsid w:val="00D842B7"/>
    <w:rsid w:val="00D84796"/>
    <w:rsid w:val="00D84922"/>
    <w:rsid w:val="00D84CE2"/>
    <w:rsid w:val="00D85D47"/>
    <w:rsid w:val="00D865FF"/>
    <w:rsid w:val="00D866AC"/>
    <w:rsid w:val="00D86A58"/>
    <w:rsid w:val="00D87070"/>
    <w:rsid w:val="00D87AC8"/>
    <w:rsid w:val="00D87C9D"/>
    <w:rsid w:val="00D90227"/>
    <w:rsid w:val="00D902B2"/>
    <w:rsid w:val="00D90A2C"/>
    <w:rsid w:val="00D91A7E"/>
    <w:rsid w:val="00D91AD8"/>
    <w:rsid w:val="00D91DA8"/>
    <w:rsid w:val="00D91E3E"/>
    <w:rsid w:val="00D9273D"/>
    <w:rsid w:val="00D928F1"/>
    <w:rsid w:val="00D92C6C"/>
    <w:rsid w:val="00D92F7B"/>
    <w:rsid w:val="00D93463"/>
    <w:rsid w:val="00D9360F"/>
    <w:rsid w:val="00D93D15"/>
    <w:rsid w:val="00D94070"/>
    <w:rsid w:val="00D94ADB"/>
    <w:rsid w:val="00D94C83"/>
    <w:rsid w:val="00D94E6F"/>
    <w:rsid w:val="00D94FD4"/>
    <w:rsid w:val="00D95523"/>
    <w:rsid w:val="00D958B1"/>
    <w:rsid w:val="00D9622F"/>
    <w:rsid w:val="00D964F1"/>
    <w:rsid w:val="00D96898"/>
    <w:rsid w:val="00D96B3A"/>
    <w:rsid w:val="00D96B9A"/>
    <w:rsid w:val="00D96C66"/>
    <w:rsid w:val="00D96DC6"/>
    <w:rsid w:val="00D976FC"/>
    <w:rsid w:val="00D97E33"/>
    <w:rsid w:val="00DA04E3"/>
    <w:rsid w:val="00DA1C47"/>
    <w:rsid w:val="00DA24F7"/>
    <w:rsid w:val="00DA26C5"/>
    <w:rsid w:val="00DA2B51"/>
    <w:rsid w:val="00DA2BDC"/>
    <w:rsid w:val="00DA37D1"/>
    <w:rsid w:val="00DA3AB1"/>
    <w:rsid w:val="00DA40A9"/>
    <w:rsid w:val="00DA436B"/>
    <w:rsid w:val="00DA4774"/>
    <w:rsid w:val="00DA4C6A"/>
    <w:rsid w:val="00DA558A"/>
    <w:rsid w:val="00DA5BD3"/>
    <w:rsid w:val="00DA6326"/>
    <w:rsid w:val="00DA6545"/>
    <w:rsid w:val="00DA6C01"/>
    <w:rsid w:val="00DA6C82"/>
    <w:rsid w:val="00DA76CE"/>
    <w:rsid w:val="00DA7F97"/>
    <w:rsid w:val="00DB0120"/>
    <w:rsid w:val="00DB0334"/>
    <w:rsid w:val="00DB0391"/>
    <w:rsid w:val="00DB0AC4"/>
    <w:rsid w:val="00DB0B64"/>
    <w:rsid w:val="00DB0BFB"/>
    <w:rsid w:val="00DB2199"/>
    <w:rsid w:val="00DB2B15"/>
    <w:rsid w:val="00DB2FD3"/>
    <w:rsid w:val="00DB37B0"/>
    <w:rsid w:val="00DB3F96"/>
    <w:rsid w:val="00DB4284"/>
    <w:rsid w:val="00DB4F6A"/>
    <w:rsid w:val="00DB68A6"/>
    <w:rsid w:val="00DB69CE"/>
    <w:rsid w:val="00DB7248"/>
    <w:rsid w:val="00DB768E"/>
    <w:rsid w:val="00DB797E"/>
    <w:rsid w:val="00DB7AE0"/>
    <w:rsid w:val="00DC049B"/>
    <w:rsid w:val="00DC05DA"/>
    <w:rsid w:val="00DC0D46"/>
    <w:rsid w:val="00DC23AD"/>
    <w:rsid w:val="00DC24C7"/>
    <w:rsid w:val="00DC2D94"/>
    <w:rsid w:val="00DC2F11"/>
    <w:rsid w:val="00DC2F45"/>
    <w:rsid w:val="00DC3291"/>
    <w:rsid w:val="00DC3950"/>
    <w:rsid w:val="00DC3CCF"/>
    <w:rsid w:val="00DC462B"/>
    <w:rsid w:val="00DC47D5"/>
    <w:rsid w:val="00DC4F10"/>
    <w:rsid w:val="00DC512D"/>
    <w:rsid w:val="00DC590A"/>
    <w:rsid w:val="00DC6246"/>
    <w:rsid w:val="00DC74D7"/>
    <w:rsid w:val="00DC772A"/>
    <w:rsid w:val="00DC77A8"/>
    <w:rsid w:val="00DC7F7E"/>
    <w:rsid w:val="00DD0317"/>
    <w:rsid w:val="00DD04E9"/>
    <w:rsid w:val="00DD054F"/>
    <w:rsid w:val="00DD0574"/>
    <w:rsid w:val="00DD0C93"/>
    <w:rsid w:val="00DD0D99"/>
    <w:rsid w:val="00DD1B01"/>
    <w:rsid w:val="00DD1D3A"/>
    <w:rsid w:val="00DD1F07"/>
    <w:rsid w:val="00DD22CC"/>
    <w:rsid w:val="00DD46A3"/>
    <w:rsid w:val="00DD4982"/>
    <w:rsid w:val="00DD61A2"/>
    <w:rsid w:val="00DD61E0"/>
    <w:rsid w:val="00DD6480"/>
    <w:rsid w:val="00DD665E"/>
    <w:rsid w:val="00DD6A46"/>
    <w:rsid w:val="00DD744F"/>
    <w:rsid w:val="00DE0801"/>
    <w:rsid w:val="00DE0881"/>
    <w:rsid w:val="00DE090D"/>
    <w:rsid w:val="00DE0C89"/>
    <w:rsid w:val="00DE116E"/>
    <w:rsid w:val="00DE1268"/>
    <w:rsid w:val="00DE12F7"/>
    <w:rsid w:val="00DE15D2"/>
    <w:rsid w:val="00DE1716"/>
    <w:rsid w:val="00DE1CB2"/>
    <w:rsid w:val="00DE25DE"/>
    <w:rsid w:val="00DE33AF"/>
    <w:rsid w:val="00DE3599"/>
    <w:rsid w:val="00DE3904"/>
    <w:rsid w:val="00DE39EB"/>
    <w:rsid w:val="00DE3ACB"/>
    <w:rsid w:val="00DE463A"/>
    <w:rsid w:val="00DE4766"/>
    <w:rsid w:val="00DE5BCF"/>
    <w:rsid w:val="00DE63ED"/>
    <w:rsid w:val="00DE661F"/>
    <w:rsid w:val="00DE6AD0"/>
    <w:rsid w:val="00DE7816"/>
    <w:rsid w:val="00DE7BDA"/>
    <w:rsid w:val="00DE7C01"/>
    <w:rsid w:val="00DE7FF9"/>
    <w:rsid w:val="00DF0E55"/>
    <w:rsid w:val="00DF220C"/>
    <w:rsid w:val="00DF222E"/>
    <w:rsid w:val="00DF302B"/>
    <w:rsid w:val="00DF3197"/>
    <w:rsid w:val="00DF384F"/>
    <w:rsid w:val="00DF3A1D"/>
    <w:rsid w:val="00DF3FD5"/>
    <w:rsid w:val="00DF40D7"/>
    <w:rsid w:val="00DF4230"/>
    <w:rsid w:val="00DF50DE"/>
    <w:rsid w:val="00DF51BC"/>
    <w:rsid w:val="00DF556F"/>
    <w:rsid w:val="00DF592A"/>
    <w:rsid w:val="00DF5C74"/>
    <w:rsid w:val="00DF5E98"/>
    <w:rsid w:val="00DF5F2E"/>
    <w:rsid w:val="00DF6B73"/>
    <w:rsid w:val="00DF6B7D"/>
    <w:rsid w:val="00DF774C"/>
    <w:rsid w:val="00DF7A5C"/>
    <w:rsid w:val="00DF7C59"/>
    <w:rsid w:val="00E0060E"/>
    <w:rsid w:val="00E00E4D"/>
    <w:rsid w:val="00E01552"/>
    <w:rsid w:val="00E01A03"/>
    <w:rsid w:val="00E01B91"/>
    <w:rsid w:val="00E01D67"/>
    <w:rsid w:val="00E01F1A"/>
    <w:rsid w:val="00E0272E"/>
    <w:rsid w:val="00E030AE"/>
    <w:rsid w:val="00E04A13"/>
    <w:rsid w:val="00E04E69"/>
    <w:rsid w:val="00E05615"/>
    <w:rsid w:val="00E05731"/>
    <w:rsid w:val="00E05C4B"/>
    <w:rsid w:val="00E05CE3"/>
    <w:rsid w:val="00E05E05"/>
    <w:rsid w:val="00E05EB4"/>
    <w:rsid w:val="00E05FBA"/>
    <w:rsid w:val="00E062E2"/>
    <w:rsid w:val="00E06491"/>
    <w:rsid w:val="00E06529"/>
    <w:rsid w:val="00E06B70"/>
    <w:rsid w:val="00E07E25"/>
    <w:rsid w:val="00E0FA78"/>
    <w:rsid w:val="00E10197"/>
    <w:rsid w:val="00E101CB"/>
    <w:rsid w:val="00E1096C"/>
    <w:rsid w:val="00E10FAB"/>
    <w:rsid w:val="00E1139F"/>
    <w:rsid w:val="00E1258B"/>
    <w:rsid w:val="00E12921"/>
    <w:rsid w:val="00E13193"/>
    <w:rsid w:val="00E13473"/>
    <w:rsid w:val="00E135C2"/>
    <w:rsid w:val="00E13F3E"/>
    <w:rsid w:val="00E15098"/>
    <w:rsid w:val="00E1534F"/>
    <w:rsid w:val="00E1537C"/>
    <w:rsid w:val="00E158D5"/>
    <w:rsid w:val="00E16279"/>
    <w:rsid w:val="00E16691"/>
    <w:rsid w:val="00E16814"/>
    <w:rsid w:val="00E16DBB"/>
    <w:rsid w:val="00E174ED"/>
    <w:rsid w:val="00E17C51"/>
    <w:rsid w:val="00E200D9"/>
    <w:rsid w:val="00E20206"/>
    <w:rsid w:val="00E2044A"/>
    <w:rsid w:val="00E2065C"/>
    <w:rsid w:val="00E2099E"/>
    <w:rsid w:val="00E20C45"/>
    <w:rsid w:val="00E2109A"/>
    <w:rsid w:val="00E2129C"/>
    <w:rsid w:val="00E216A4"/>
    <w:rsid w:val="00E217E7"/>
    <w:rsid w:val="00E21EBA"/>
    <w:rsid w:val="00E222E3"/>
    <w:rsid w:val="00E2235D"/>
    <w:rsid w:val="00E2243C"/>
    <w:rsid w:val="00E22FA9"/>
    <w:rsid w:val="00E230CD"/>
    <w:rsid w:val="00E23983"/>
    <w:rsid w:val="00E239E3"/>
    <w:rsid w:val="00E2487A"/>
    <w:rsid w:val="00E25562"/>
    <w:rsid w:val="00E25C7C"/>
    <w:rsid w:val="00E25DA0"/>
    <w:rsid w:val="00E25FF7"/>
    <w:rsid w:val="00E26531"/>
    <w:rsid w:val="00E2675D"/>
    <w:rsid w:val="00E267A0"/>
    <w:rsid w:val="00E269BA"/>
    <w:rsid w:val="00E26AD7"/>
    <w:rsid w:val="00E26EC2"/>
    <w:rsid w:val="00E27689"/>
    <w:rsid w:val="00E277E2"/>
    <w:rsid w:val="00E2A758"/>
    <w:rsid w:val="00E3066A"/>
    <w:rsid w:val="00E312A3"/>
    <w:rsid w:val="00E316CA"/>
    <w:rsid w:val="00E317B2"/>
    <w:rsid w:val="00E32500"/>
    <w:rsid w:val="00E32816"/>
    <w:rsid w:val="00E328BA"/>
    <w:rsid w:val="00E328CD"/>
    <w:rsid w:val="00E32FF4"/>
    <w:rsid w:val="00E33411"/>
    <w:rsid w:val="00E33A9B"/>
    <w:rsid w:val="00E33CD4"/>
    <w:rsid w:val="00E33EDB"/>
    <w:rsid w:val="00E33FCF"/>
    <w:rsid w:val="00E343AE"/>
    <w:rsid w:val="00E346D3"/>
    <w:rsid w:val="00E359D8"/>
    <w:rsid w:val="00E35CCB"/>
    <w:rsid w:val="00E35D16"/>
    <w:rsid w:val="00E35E1B"/>
    <w:rsid w:val="00E36CFF"/>
    <w:rsid w:val="00E36EFC"/>
    <w:rsid w:val="00E3707F"/>
    <w:rsid w:val="00E370EE"/>
    <w:rsid w:val="00E37BB3"/>
    <w:rsid w:val="00E40047"/>
    <w:rsid w:val="00E40393"/>
    <w:rsid w:val="00E405A7"/>
    <w:rsid w:val="00E40B40"/>
    <w:rsid w:val="00E40C2E"/>
    <w:rsid w:val="00E40C9D"/>
    <w:rsid w:val="00E412E8"/>
    <w:rsid w:val="00E41722"/>
    <w:rsid w:val="00E42A69"/>
    <w:rsid w:val="00E43984"/>
    <w:rsid w:val="00E43D1A"/>
    <w:rsid w:val="00E43F94"/>
    <w:rsid w:val="00E44125"/>
    <w:rsid w:val="00E454B1"/>
    <w:rsid w:val="00E459F9"/>
    <w:rsid w:val="00E45AF7"/>
    <w:rsid w:val="00E45F2E"/>
    <w:rsid w:val="00E4636F"/>
    <w:rsid w:val="00E46A11"/>
    <w:rsid w:val="00E46BD4"/>
    <w:rsid w:val="00E46E63"/>
    <w:rsid w:val="00E46F41"/>
    <w:rsid w:val="00E472EB"/>
    <w:rsid w:val="00E47324"/>
    <w:rsid w:val="00E473EF"/>
    <w:rsid w:val="00E477B6"/>
    <w:rsid w:val="00E477FE"/>
    <w:rsid w:val="00E500BE"/>
    <w:rsid w:val="00E50113"/>
    <w:rsid w:val="00E50159"/>
    <w:rsid w:val="00E5038D"/>
    <w:rsid w:val="00E50613"/>
    <w:rsid w:val="00E50E28"/>
    <w:rsid w:val="00E50F4B"/>
    <w:rsid w:val="00E50F62"/>
    <w:rsid w:val="00E51665"/>
    <w:rsid w:val="00E51DAA"/>
    <w:rsid w:val="00E52125"/>
    <w:rsid w:val="00E523A9"/>
    <w:rsid w:val="00E52494"/>
    <w:rsid w:val="00E52AC0"/>
    <w:rsid w:val="00E52D5F"/>
    <w:rsid w:val="00E53214"/>
    <w:rsid w:val="00E53827"/>
    <w:rsid w:val="00E53D22"/>
    <w:rsid w:val="00E53D64"/>
    <w:rsid w:val="00E53E67"/>
    <w:rsid w:val="00E53F5D"/>
    <w:rsid w:val="00E54DD7"/>
    <w:rsid w:val="00E557D7"/>
    <w:rsid w:val="00E55E10"/>
    <w:rsid w:val="00E55E21"/>
    <w:rsid w:val="00E55EFC"/>
    <w:rsid w:val="00E562D0"/>
    <w:rsid w:val="00E5645E"/>
    <w:rsid w:val="00E567F3"/>
    <w:rsid w:val="00E569AD"/>
    <w:rsid w:val="00E56CB2"/>
    <w:rsid w:val="00E5721E"/>
    <w:rsid w:val="00E6005F"/>
    <w:rsid w:val="00E60795"/>
    <w:rsid w:val="00E60B4F"/>
    <w:rsid w:val="00E60BC2"/>
    <w:rsid w:val="00E60D89"/>
    <w:rsid w:val="00E61017"/>
    <w:rsid w:val="00E614BA"/>
    <w:rsid w:val="00E6153D"/>
    <w:rsid w:val="00E6169A"/>
    <w:rsid w:val="00E61857"/>
    <w:rsid w:val="00E61E1A"/>
    <w:rsid w:val="00E61F6A"/>
    <w:rsid w:val="00E626D5"/>
    <w:rsid w:val="00E627DF"/>
    <w:rsid w:val="00E62858"/>
    <w:rsid w:val="00E62A8B"/>
    <w:rsid w:val="00E62ED4"/>
    <w:rsid w:val="00E62F3C"/>
    <w:rsid w:val="00E630BD"/>
    <w:rsid w:val="00E632EC"/>
    <w:rsid w:val="00E635AE"/>
    <w:rsid w:val="00E636CB"/>
    <w:rsid w:val="00E637D2"/>
    <w:rsid w:val="00E63A48"/>
    <w:rsid w:val="00E63CBF"/>
    <w:rsid w:val="00E641D0"/>
    <w:rsid w:val="00E64584"/>
    <w:rsid w:val="00E6504F"/>
    <w:rsid w:val="00E6507D"/>
    <w:rsid w:val="00E65A9F"/>
    <w:rsid w:val="00E65FD3"/>
    <w:rsid w:val="00E662F1"/>
    <w:rsid w:val="00E66799"/>
    <w:rsid w:val="00E66907"/>
    <w:rsid w:val="00E66E92"/>
    <w:rsid w:val="00E677AC"/>
    <w:rsid w:val="00E67B7A"/>
    <w:rsid w:val="00E700F7"/>
    <w:rsid w:val="00E70112"/>
    <w:rsid w:val="00E706A7"/>
    <w:rsid w:val="00E70779"/>
    <w:rsid w:val="00E70871"/>
    <w:rsid w:val="00E70C97"/>
    <w:rsid w:val="00E70D04"/>
    <w:rsid w:val="00E70FE8"/>
    <w:rsid w:val="00E7165E"/>
    <w:rsid w:val="00E725F9"/>
    <w:rsid w:val="00E7283F"/>
    <w:rsid w:val="00E728FF"/>
    <w:rsid w:val="00E72D70"/>
    <w:rsid w:val="00E73261"/>
    <w:rsid w:val="00E73761"/>
    <w:rsid w:val="00E73B96"/>
    <w:rsid w:val="00E73BBF"/>
    <w:rsid w:val="00E745DE"/>
    <w:rsid w:val="00E74682"/>
    <w:rsid w:val="00E746CB"/>
    <w:rsid w:val="00E7480F"/>
    <w:rsid w:val="00E75265"/>
    <w:rsid w:val="00E75683"/>
    <w:rsid w:val="00E75788"/>
    <w:rsid w:val="00E75790"/>
    <w:rsid w:val="00E75C0A"/>
    <w:rsid w:val="00E75C98"/>
    <w:rsid w:val="00E765DE"/>
    <w:rsid w:val="00E76802"/>
    <w:rsid w:val="00E76BC5"/>
    <w:rsid w:val="00E76DA2"/>
    <w:rsid w:val="00E776F0"/>
    <w:rsid w:val="00E77B92"/>
    <w:rsid w:val="00E77E57"/>
    <w:rsid w:val="00E80314"/>
    <w:rsid w:val="00E804F9"/>
    <w:rsid w:val="00E805A7"/>
    <w:rsid w:val="00E80809"/>
    <w:rsid w:val="00E81131"/>
    <w:rsid w:val="00E81608"/>
    <w:rsid w:val="00E817BA"/>
    <w:rsid w:val="00E81C45"/>
    <w:rsid w:val="00E81ED6"/>
    <w:rsid w:val="00E81F83"/>
    <w:rsid w:val="00E82331"/>
    <w:rsid w:val="00E83482"/>
    <w:rsid w:val="00E8392D"/>
    <w:rsid w:val="00E83B30"/>
    <w:rsid w:val="00E83F04"/>
    <w:rsid w:val="00E844CC"/>
    <w:rsid w:val="00E845DD"/>
    <w:rsid w:val="00E84680"/>
    <w:rsid w:val="00E857D6"/>
    <w:rsid w:val="00E85B71"/>
    <w:rsid w:val="00E86A0A"/>
    <w:rsid w:val="00E86C60"/>
    <w:rsid w:val="00E86EC9"/>
    <w:rsid w:val="00E879E2"/>
    <w:rsid w:val="00E87F7A"/>
    <w:rsid w:val="00E87FA9"/>
    <w:rsid w:val="00E903A5"/>
    <w:rsid w:val="00E90409"/>
    <w:rsid w:val="00E90465"/>
    <w:rsid w:val="00E90958"/>
    <w:rsid w:val="00E90AF9"/>
    <w:rsid w:val="00E90B53"/>
    <w:rsid w:val="00E90B93"/>
    <w:rsid w:val="00E90D3D"/>
    <w:rsid w:val="00E91792"/>
    <w:rsid w:val="00E91EDC"/>
    <w:rsid w:val="00E92983"/>
    <w:rsid w:val="00E94207"/>
    <w:rsid w:val="00E94243"/>
    <w:rsid w:val="00E94E6F"/>
    <w:rsid w:val="00E9510F"/>
    <w:rsid w:val="00E951DD"/>
    <w:rsid w:val="00E952A8"/>
    <w:rsid w:val="00E95304"/>
    <w:rsid w:val="00E957F7"/>
    <w:rsid w:val="00E96345"/>
    <w:rsid w:val="00E968BE"/>
    <w:rsid w:val="00E96CC8"/>
    <w:rsid w:val="00E96DAF"/>
    <w:rsid w:val="00E96FA0"/>
    <w:rsid w:val="00E9721B"/>
    <w:rsid w:val="00E97442"/>
    <w:rsid w:val="00E97486"/>
    <w:rsid w:val="00E97950"/>
    <w:rsid w:val="00E97AFC"/>
    <w:rsid w:val="00E97B95"/>
    <w:rsid w:val="00EA04C3"/>
    <w:rsid w:val="00EA0A89"/>
    <w:rsid w:val="00EA0B71"/>
    <w:rsid w:val="00EA164F"/>
    <w:rsid w:val="00EA17EE"/>
    <w:rsid w:val="00EA18CA"/>
    <w:rsid w:val="00EA1A92"/>
    <w:rsid w:val="00EA2296"/>
    <w:rsid w:val="00EA2711"/>
    <w:rsid w:val="00EA2A4A"/>
    <w:rsid w:val="00EA2F18"/>
    <w:rsid w:val="00EA320C"/>
    <w:rsid w:val="00EA3FD2"/>
    <w:rsid w:val="00EA45FE"/>
    <w:rsid w:val="00EA46B1"/>
    <w:rsid w:val="00EA46E0"/>
    <w:rsid w:val="00EA517B"/>
    <w:rsid w:val="00EA5981"/>
    <w:rsid w:val="00EA5C6B"/>
    <w:rsid w:val="00EA5DA7"/>
    <w:rsid w:val="00EA6361"/>
    <w:rsid w:val="00EA67F4"/>
    <w:rsid w:val="00EA6A63"/>
    <w:rsid w:val="00EA7422"/>
    <w:rsid w:val="00EA779E"/>
    <w:rsid w:val="00EB0088"/>
    <w:rsid w:val="00EB150B"/>
    <w:rsid w:val="00EB2D68"/>
    <w:rsid w:val="00EB2F03"/>
    <w:rsid w:val="00EB2FAD"/>
    <w:rsid w:val="00EB322A"/>
    <w:rsid w:val="00EB328B"/>
    <w:rsid w:val="00EB3713"/>
    <w:rsid w:val="00EB37DD"/>
    <w:rsid w:val="00EB3B43"/>
    <w:rsid w:val="00EB467C"/>
    <w:rsid w:val="00EB59B3"/>
    <w:rsid w:val="00EB5E0F"/>
    <w:rsid w:val="00EB5F36"/>
    <w:rsid w:val="00EB6861"/>
    <w:rsid w:val="00EB698B"/>
    <w:rsid w:val="00EB6EFD"/>
    <w:rsid w:val="00EB7B85"/>
    <w:rsid w:val="00EC0BA9"/>
    <w:rsid w:val="00EC11EA"/>
    <w:rsid w:val="00EC152F"/>
    <w:rsid w:val="00EC1F54"/>
    <w:rsid w:val="00EC2080"/>
    <w:rsid w:val="00EC24EA"/>
    <w:rsid w:val="00EC2564"/>
    <w:rsid w:val="00EC271E"/>
    <w:rsid w:val="00EC2772"/>
    <w:rsid w:val="00EC2B53"/>
    <w:rsid w:val="00EC2C4D"/>
    <w:rsid w:val="00EC2FEF"/>
    <w:rsid w:val="00EC3095"/>
    <w:rsid w:val="00EC3F40"/>
    <w:rsid w:val="00EC4684"/>
    <w:rsid w:val="00EC4714"/>
    <w:rsid w:val="00EC4757"/>
    <w:rsid w:val="00EC4B7E"/>
    <w:rsid w:val="00EC4C0D"/>
    <w:rsid w:val="00EC5233"/>
    <w:rsid w:val="00EC563B"/>
    <w:rsid w:val="00EC5679"/>
    <w:rsid w:val="00EC573D"/>
    <w:rsid w:val="00EC5D6E"/>
    <w:rsid w:val="00EC6AAB"/>
    <w:rsid w:val="00EC6CA5"/>
    <w:rsid w:val="00EC6FD8"/>
    <w:rsid w:val="00EC744C"/>
    <w:rsid w:val="00EC787F"/>
    <w:rsid w:val="00EC788E"/>
    <w:rsid w:val="00ED0975"/>
    <w:rsid w:val="00ED0BC4"/>
    <w:rsid w:val="00ED1113"/>
    <w:rsid w:val="00ED1887"/>
    <w:rsid w:val="00ED1C60"/>
    <w:rsid w:val="00ED26C4"/>
    <w:rsid w:val="00ED2CB7"/>
    <w:rsid w:val="00ED3A95"/>
    <w:rsid w:val="00ED5BCF"/>
    <w:rsid w:val="00ED631E"/>
    <w:rsid w:val="00ED653D"/>
    <w:rsid w:val="00ED6586"/>
    <w:rsid w:val="00ED6B03"/>
    <w:rsid w:val="00ED6CD4"/>
    <w:rsid w:val="00ED7071"/>
    <w:rsid w:val="00ED7292"/>
    <w:rsid w:val="00ED7F99"/>
    <w:rsid w:val="00EE01FF"/>
    <w:rsid w:val="00EE057B"/>
    <w:rsid w:val="00EE065E"/>
    <w:rsid w:val="00EE0666"/>
    <w:rsid w:val="00EE128A"/>
    <w:rsid w:val="00EE1325"/>
    <w:rsid w:val="00EE21D8"/>
    <w:rsid w:val="00EE2661"/>
    <w:rsid w:val="00EE2BF0"/>
    <w:rsid w:val="00EE2F70"/>
    <w:rsid w:val="00EE2FDB"/>
    <w:rsid w:val="00EE35FE"/>
    <w:rsid w:val="00EE36D7"/>
    <w:rsid w:val="00EE3865"/>
    <w:rsid w:val="00EE3A55"/>
    <w:rsid w:val="00EE3BA6"/>
    <w:rsid w:val="00EE43B9"/>
    <w:rsid w:val="00EE455F"/>
    <w:rsid w:val="00EE4B74"/>
    <w:rsid w:val="00EE5F55"/>
    <w:rsid w:val="00EE62CC"/>
    <w:rsid w:val="00EE646A"/>
    <w:rsid w:val="00EE65B1"/>
    <w:rsid w:val="00EE676B"/>
    <w:rsid w:val="00EE68C6"/>
    <w:rsid w:val="00EE7151"/>
    <w:rsid w:val="00EE73F3"/>
    <w:rsid w:val="00EE7409"/>
    <w:rsid w:val="00EE7966"/>
    <w:rsid w:val="00EE7A2C"/>
    <w:rsid w:val="00EE7B4E"/>
    <w:rsid w:val="00EE7B62"/>
    <w:rsid w:val="00EE7C36"/>
    <w:rsid w:val="00EF03F9"/>
    <w:rsid w:val="00EF0A1B"/>
    <w:rsid w:val="00EF0B4D"/>
    <w:rsid w:val="00EF1170"/>
    <w:rsid w:val="00EF1181"/>
    <w:rsid w:val="00EF1848"/>
    <w:rsid w:val="00EF187C"/>
    <w:rsid w:val="00EF1AC3"/>
    <w:rsid w:val="00EF1FA7"/>
    <w:rsid w:val="00EF2924"/>
    <w:rsid w:val="00EF2B59"/>
    <w:rsid w:val="00EF2F79"/>
    <w:rsid w:val="00EF30D4"/>
    <w:rsid w:val="00EF36BB"/>
    <w:rsid w:val="00EF4980"/>
    <w:rsid w:val="00EF4B7B"/>
    <w:rsid w:val="00EF5193"/>
    <w:rsid w:val="00EF5A45"/>
    <w:rsid w:val="00EF5CA8"/>
    <w:rsid w:val="00EF621E"/>
    <w:rsid w:val="00EF6E42"/>
    <w:rsid w:val="00EF6F6F"/>
    <w:rsid w:val="00EF6FE1"/>
    <w:rsid w:val="00EFB3E8"/>
    <w:rsid w:val="00F006D9"/>
    <w:rsid w:val="00F008D6"/>
    <w:rsid w:val="00F0094C"/>
    <w:rsid w:val="00F00BB1"/>
    <w:rsid w:val="00F010E8"/>
    <w:rsid w:val="00F0166C"/>
    <w:rsid w:val="00F01ADB"/>
    <w:rsid w:val="00F01B40"/>
    <w:rsid w:val="00F01EDB"/>
    <w:rsid w:val="00F021CA"/>
    <w:rsid w:val="00F02EBB"/>
    <w:rsid w:val="00F034A3"/>
    <w:rsid w:val="00F03B13"/>
    <w:rsid w:val="00F03B3A"/>
    <w:rsid w:val="00F041AF"/>
    <w:rsid w:val="00F04278"/>
    <w:rsid w:val="00F04547"/>
    <w:rsid w:val="00F04747"/>
    <w:rsid w:val="00F04F92"/>
    <w:rsid w:val="00F05993"/>
    <w:rsid w:val="00F05B73"/>
    <w:rsid w:val="00F05BBA"/>
    <w:rsid w:val="00F05C2B"/>
    <w:rsid w:val="00F06AF3"/>
    <w:rsid w:val="00F072FB"/>
    <w:rsid w:val="00F07986"/>
    <w:rsid w:val="00F07D26"/>
    <w:rsid w:val="00F07F6B"/>
    <w:rsid w:val="00F10164"/>
    <w:rsid w:val="00F1142D"/>
    <w:rsid w:val="00F11E1E"/>
    <w:rsid w:val="00F124CC"/>
    <w:rsid w:val="00F12600"/>
    <w:rsid w:val="00F1271B"/>
    <w:rsid w:val="00F13926"/>
    <w:rsid w:val="00F1396E"/>
    <w:rsid w:val="00F141DE"/>
    <w:rsid w:val="00F15CA6"/>
    <w:rsid w:val="00F15E45"/>
    <w:rsid w:val="00F16EF6"/>
    <w:rsid w:val="00F17041"/>
    <w:rsid w:val="00F21220"/>
    <w:rsid w:val="00F21939"/>
    <w:rsid w:val="00F21B6C"/>
    <w:rsid w:val="00F22023"/>
    <w:rsid w:val="00F22D19"/>
    <w:rsid w:val="00F22D20"/>
    <w:rsid w:val="00F2331C"/>
    <w:rsid w:val="00F233EE"/>
    <w:rsid w:val="00F238F8"/>
    <w:rsid w:val="00F23D1E"/>
    <w:rsid w:val="00F23D79"/>
    <w:rsid w:val="00F2427F"/>
    <w:rsid w:val="00F2490A"/>
    <w:rsid w:val="00F2517D"/>
    <w:rsid w:val="00F25639"/>
    <w:rsid w:val="00F2579D"/>
    <w:rsid w:val="00F258C9"/>
    <w:rsid w:val="00F25A5E"/>
    <w:rsid w:val="00F25DE7"/>
    <w:rsid w:val="00F261D6"/>
    <w:rsid w:val="00F26392"/>
    <w:rsid w:val="00F26712"/>
    <w:rsid w:val="00F26977"/>
    <w:rsid w:val="00F27204"/>
    <w:rsid w:val="00F27231"/>
    <w:rsid w:val="00F272FE"/>
    <w:rsid w:val="00F2747A"/>
    <w:rsid w:val="00F27962"/>
    <w:rsid w:val="00F300FC"/>
    <w:rsid w:val="00F30413"/>
    <w:rsid w:val="00F3066C"/>
    <w:rsid w:val="00F3120D"/>
    <w:rsid w:val="00F313B9"/>
    <w:rsid w:val="00F315E1"/>
    <w:rsid w:val="00F328A6"/>
    <w:rsid w:val="00F3295E"/>
    <w:rsid w:val="00F32BB9"/>
    <w:rsid w:val="00F32DEF"/>
    <w:rsid w:val="00F32E5F"/>
    <w:rsid w:val="00F33C3F"/>
    <w:rsid w:val="00F33F68"/>
    <w:rsid w:val="00F341D6"/>
    <w:rsid w:val="00F342CD"/>
    <w:rsid w:val="00F349BD"/>
    <w:rsid w:val="00F35824"/>
    <w:rsid w:val="00F35B8E"/>
    <w:rsid w:val="00F362C8"/>
    <w:rsid w:val="00F3647B"/>
    <w:rsid w:val="00F372D2"/>
    <w:rsid w:val="00F37792"/>
    <w:rsid w:val="00F37951"/>
    <w:rsid w:val="00F37B3A"/>
    <w:rsid w:val="00F401ED"/>
    <w:rsid w:val="00F404BF"/>
    <w:rsid w:val="00F40687"/>
    <w:rsid w:val="00F414AE"/>
    <w:rsid w:val="00F41D6B"/>
    <w:rsid w:val="00F42769"/>
    <w:rsid w:val="00F43A32"/>
    <w:rsid w:val="00F44236"/>
    <w:rsid w:val="00F4674F"/>
    <w:rsid w:val="00F47350"/>
    <w:rsid w:val="00F502AF"/>
    <w:rsid w:val="00F50593"/>
    <w:rsid w:val="00F5094B"/>
    <w:rsid w:val="00F50D00"/>
    <w:rsid w:val="00F512FB"/>
    <w:rsid w:val="00F51926"/>
    <w:rsid w:val="00F51E9A"/>
    <w:rsid w:val="00F51EB6"/>
    <w:rsid w:val="00F52427"/>
    <w:rsid w:val="00F5278D"/>
    <w:rsid w:val="00F52BA4"/>
    <w:rsid w:val="00F53587"/>
    <w:rsid w:val="00F5461E"/>
    <w:rsid w:val="00F546C6"/>
    <w:rsid w:val="00F54744"/>
    <w:rsid w:val="00F54A22"/>
    <w:rsid w:val="00F553DB"/>
    <w:rsid w:val="00F55F95"/>
    <w:rsid w:val="00F578C7"/>
    <w:rsid w:val="00F607F1"/>
    <w:rsid w:val="00F611C4"/>
    <w:rsid w:val="00F61F49"/>
    <w:rsid w:val="00F622EA"/>
    <w:rsid w:val="00F6234C"/>
    <w:rsid w:val="00F62E0E"/>
    <w:rsid w:val="00F636E0"/>
    <w:rsid w:val="00F63789"/>
    <w:rsid w:val="00F6384D"/>
    <w:rsid w:val="00F638E6"/>
    <w:rsid w:val="00F63C54"/>
    <w:rsid w:val="00F6416B"/>
    <w:rsid w:val="00F64583"/>
    <w:rsid w:val="00F64853"/>
    <w:rsid w:val="00F65BB3"/>
    <w:rsid w:val="00F6623E"/>
    <w:rsid w:val="00F663E6"/>
    <w:rsid w:val="00F66C2A"/>
    <w:rsid w:val="00F67448"/>
    <w:rsid w:val="00F7036B"/>
    <w:rsid w:val="00F70826"/>
    <w:rsid w:val="00F716C9"/>
    <w:rsid w:val="00F716EB"/>
    <w:rsid w:val="00F71B6A"/>
    <w:rsid w:val="00F72200"/>
    <w:rsid w:val="00F727FA"/>
    <w:rsid w:val="00F729E8"/>
    <w:rsid w:val="00F73454"/>
    <w:rsid w:val="00F73756"/>
    <w:rsid w:val="00F73B0F"/>
    <w:rsid w:val="00F73ED6"/>
    <w:rsid w:val="00F740BF"/>
    <w:rsid w:val="00F74253"/>
    <w:rsid w:val="00F7510F"/>
    <w:rsid w:val="00F751F6"/>
    <w:rsid w:val="00F757F0"/>
    <w:rsid w:val="00F75ACF"/>
    <w:rsid w:val="00F75D62"/>
    <w:rsid w:val="00F75E45"/>
    <w:rsid w:val="00F762D9"/>
    <w:rsid w:val="00F76580"/>
    <w:rsid w:val="00F768E1"/>
    <w:rsid w:val="00F7691E"/>
    <w:rsid w:val="00F76AFE"/>
    <w:rsid w:val="00F76F3E"/>
    <w:rsid w:val="00F775B2"/>
    <w:rsid w:val="00F77A3A"/>
    <w:rsid w:val="00F77D50"/>
    <w:rsid w:val="00F809BD"/>
    <w:rsid w:val="00F80AC1"/>
    <w:rsid w:val="00F80BAF"/>
    <w:rsid w:val="00F80EC6"/>
    <w:rsid w:val="00F81937"/>
    <w:rsid w:val="00F81AFE"/>
    <w:rsid w:val="00F81C9C"/>
    <w:rsid w:val="00F81E41"/>
    <w:rsid w:val="00F81F5E"/>
    <w:rsid w:val="00F8228F"/>
    <w:rsid w:val="00F824B2"/>
    <w:rsid w:val="00F825D5"/>
    <w:rsid w:val="00F82A65"/>
    <w:rsid w:val="00F82B38"/>
    <w:rsid w:val="00F82C93"/>
    <w:rsid w:val="00F834DC"/>
    <w:rsid w:val="00F835E1"/>
    <w:rsid w:val="00F83CDF"/>
    <w:rsid w:val="00F83EBE"/>
    <w:rsid w:val="00F84448"/>
    <w:rsid w:val="00F845B3"/>
    <w:rsid w:val="00F84E30"/>
    <w:rsid w:val="00F850B8"/>
    <w:rsid w:val="00F85643"/>
    <w:rsid w:val="00F869FD"/>
    <w:rsid w:val="00F87211"/>
    <w:rsid w:val="00F877F8"/>
    <w:rsid w:val="00F87BEA"/>
    <w:rsid w:val="00F87E6F"/>
    <w:rsid w:val="00F90396"/>
    <w:rsid w:val="00F903C2"/>
    <w:rsid w:val="00F9068B"/>
    <w:rsid w:val="00F90869"/>
    <w:rsid w:val="00F9095E"/>
    <w:rsid w:val="00F90D42"/>
    <w:rsid w:val="00F91910"/>
    <w:rsid w:val="00F9246D"/>
    <w:rsid w:val="00F9279F"/>
    <w:rsid w:val="00F928AA"/>
    <w:rsid w:val="00F929E4"/>
    <w:rsid w:val="00F92A98"/>
    <w:rsid w:val="00F92DD6"/>
    <w:rsid w:val="00F9381F"/>
    <w:rsid w:val="00F93F00"/>
    <w:rsid w:val="00F94172"/>
    <w:rsid w:val="00F948A7"/>
    <w:rsid w:val="00F9575E"/>
    <w:rsid w:val="00F96389"/>
    <w:rsid w:val="00F9680F"/>
    <w:rsid w:val="00F96B21"/>
    <w:rsid w:val="00F96D9B"/>
    <w:rsid w:val="00F9732A"/>
    <w:rsid w:val="00F9750D"/>
    <w:rsid w:val="00F976E4"/>
    <w:rsid w:val="00F97DFE"/>
    <w:rsid w:val="00F97EFA"/>
    <w:rsid w:val="00FA031E"/>
    <w:rsid w:val="00FA069F"/>
    <w:rsid w:val="00FA0BAB"/>
    <w:rsid w:val="00FA107B"/>
    <w:rsid w:val="00FA11C2"/>
    <w:rsid w:val="00FA1660"/>
    <w:rsid w:val="00FA21BC"/>
    <w:rsid w:val="00FA293E"/>
    <w:rsid w:val="00FA2A31"/>
    <w:rsid w:val="00FA2BD0"/>
    <w:rsid w:val="00FA2CCE"/>
    <w:rsid w:val="00FA2D50"/>
    <w:rsid w:val="00FA2F3E"/>
    <w:rsid w:val="00FA303A"/>
    <w:rsid w:val="00FA3257"/>
    <w:rsid w:val="00FA36EE"/>
    <w:rsid w:val="00FA3B7F"/>
    <w:rsid w:val="00FA3C94"/>
    <w:rsid w:val="00FA402D"/>
    <w:rsid w:val="00FA4818"/>
    <w:rsid w:val="00FA4D67"/>
    <w:rsid w:val="00FA4FC2"/>
    <w:rsid w:val="00FA537B"/>
    <w:rsid w:val="00FA6650"/>
    <w:rsid w:val="00FA7221"/>
    <w:rsid w:val="00FA7701"/>
    <w:rsid w:val="00FA7860"/>
    <w:rsid w:val="00FA7966"/>
    <w:rsid w:val="00FA7B99"/>
    <w:rsid w:val="00FB025C"/>
    <w:rsid w:val="00FB0797"/>
    <w:rsid w:val="00FB15D3"/>
    <w:rsid w:val="00FB184F"/>
    <w:rsid w:val="00FB1A28"/>
    <w:rsid w:val="00FB1B38"/>
    <w:rsid w:val="00FB200C"/>
    <w:rsid w:val="00FB25DF"/>
    <w:rsid w:val="00FB2D29"/>
    <w:rsid w:val="00FB434C"/>
    <w:rsid w:val="00FB4E94"/>
    <w:rsid w:val="00FB5E8C"/>
    <w:rsid w:val="00FB6224"/>
    <w:rsid w:val="00FB66DB"/>
    <w:rsid w:val="00FB6D25"/>
    <w:rsid w:val="00FB71B9"/>
    <w:rsid w:val="00FB729B"/>
    <w:rsid w:val="00FB7485"/>
    <w:rsid w:val="00FB7A46"/>
    <w:rsid w:val="00FB7E2A"/>
    <w:rsid w:val="00FC00E1"/>
    <w:rsid w:val="00FC01EC"/>
    <w:rsid w:val="00FC0794"/>
    <w:rsid w:val="00FC0E36"/>
    <w:rsid w:val="00FC10E6"/>
    <w:rsid w:val="00FC1203"/>
    <w:rsid w:val="00FC12F7"/>
    <w:rsid w:val="00FC1441"/>
    <w:rsid w:val="00FC1AEB"/>
    <w:rsid w:val="00FC1CA2"/>
    <w:rsid w:val="00FC233B"/>
    <w:rsid w:val="00FC2707"/>
    <w:rsid w:val="00FC2BC0"/>
    <w:rsid w:val="00FC3248"/>
    <w:rsid w:val="00FC338E"/>
    <w:rsid w:val="00FC39B7"/>
    <w:rsid w:val="00FC3DFF"/>
    <w:rsid w:val="00FC43CE"/>
    <w:rsid w:val="00FC43FF"/>
    <w:rsid w:val="00FC4D5E"/>
    <w:rsid w:val="00FC4E55"/>
    <w:rsid w:val="00FC55FF"/>
    <w:rsid w:val="00FC57DB"/>
    <w:rsid w:val="00FC6AF8"/>
    <w:rsid w:val="00FC6DA7"/>
    <w:rsid w:val="00FC7A14"/>
    <w:rsid w:val="00FD05AE"/>
    <w:rsid w:val="00FD0D31"/>
    <w:rsid w:val="00FD1952"/>
    <w:rsid w:val="00FD25F0"/>
    <w:rsid w:val="00FD2B85"/>
    <w:rsid w:val="00FD31F6"/>
    <w:rsid w:val="00FD45C2"/>
    <w:rsid w:val="00FD4874"/>
    <w:rsid w:val="00FD4A82"/>
    <w:rsid w:val="00FD4C2D"/>
    <w:rsid w:val="00FD4F79"/>
    <w:rsid w:val="00FD5A89"/>
    <w:rsid w:val="00FD5E2B"/>
    <w:rsid w:val="00FD62A6"/>
    <w:rsid w:val="00FD644F"/>
    <w:rsid w:val="00FD6A6A"/>
    <w:rsid w:val="00FD6E67"/>
    <w:rsid w:val="00FE0919"/>
    <w:rsid w:val="00FE0C6A"/>
    <w:rsid w:val="00FE0C74"/>
    <w:rsid w:val="00FE17C9"/>
    <w:rsid w:val="00FE19C4"/>
    <w:rsid w:val="00FE1DF8"/>
    <w:rsid w:val="00FE2314"/>
    <w:rsid w:val="00FE235E"/>
    <w:rsid w:val="00FE27CF"/>
    <w:rsid w:val="00FE2C80"/>
    <w:rsid w:val="00FE34AC"/>
    <w:rsid w:val="00FE36FA"/>
    <w:rsid w:val="00FE396A"/>
    <w:rsid w:val="00FE3FF3"/>
    <w:rsid w:val="00FE43C3"/>
    <w:rsid w:val="00FE43CF"/>
    <w:rsid w:val="00FE4ACF"/>
    <w:rsid w:val="00FE4B79"/>
    <w:rsid w:val="00FE53D8"/>
    <w:rsid w:val="00FE58FD"/>
    <w:rsid w:val="00FE5B62"/>
    <w:rsid w:val="00FE60C3"/>
    <w:rsid w:val="00FE6C48"/>
    <w:rsid w:val="00FE6FE1"/>
    <w:rsid w:val="00FE7231"/>
    <w:rsid w:val="00FE7CF5"/>
    <w:rsid w:val="00FE7EEE"/>
    <w:rsid w:val="00FE7F95"/>
    <w:rsid w:val="00FF0565"/>
    <w:rsid w:val="00FF0EEC"/>
    <w:rsid w:val="00FF111F"/>
    <w:rsid w:val="00FF1362"/>
    <w:rsid w:val="00FF14AD"/>
    <w:rsid w:val="00FF1504"/>
    <w:rsid w:val="00FF1527"/>
    <w:rsid w:val="00FF202E"/>
    <w:rsid w:val="00FF2D82"/>
    <w:rsid w:val="00FF2E5F"/>
    <w:rsid w:val="00FF2E6B"/>
    <w:rsid w:val="00FF3945"/>
    <w:rsid w:val="00FF3D89"/>
    <w:rsid w:val="00FF4600"/>
    <w:rsid w:val="00FF46BD"/>
    <w:rsid w:val="00FF519B"/>
    <w:rsid w:val="00FF5397"/>
    <w:rsid w:val="00FF592B"/>
    <w:rsid w:val="00FF5C32"/>
    <w:rsid w:val="00FF5D5A"/>
    <w:rsid w:val="00FF60A2"/>
    <w:rsid w:val="00FF65D2"/>
    <w:rsid w:val="00FF6C2B"/>
    <w:rsid w:val="00FF6C44"/>
    <w:rsid w:val="00FF7872"/>
    <w:rsid w:val="010150BA"/>
    <w:rsid w:val="0119BBC3"/>
    <w:rsid w:val="013E3D7F"/>
    <w:rsid w:val="01450406"/>
    <w:rsid w:val="014F86FF"/>
    <w:rsid w:val="01547EE1"/>
    <w:rsid w:val="015F84D2"/>
    <w:rsid w:val="01764B11"/>
    <w:rsid w:val="0184713B"/>
    <w:rsid w:val="018EF16A"/>
    <w:rsid w:val="019A6501"/>
    <w:rsid w:val="01AA165A"/>
    <w:rsid w:val="01BEEEC0"/>
    <w:rsid w:val="01D4286D"/>
    <w:rsid w:val="01DF414D"/>
    <w:rsid w:val="01F87B7C"/>
    <w:rsid w:val="02029837"/>
    <w:rsid w:val="0205146E"/>
    <w:rsid w:val="0205885C"/>
    <w:rsid w:val="020DC668"/>
    <w:rsid w:val="02137FB9"/>
    <w:rsid w:val="0213A48E"/>
    <w:rsid w:val="0218C50E"/>
    <w:rsid w:val="02226B50"/>
    <w:rsid w:val="0237E22D"/>
    <w:rsid w:val="023B8418"/>
    <w:rsid w:val="0253520E"/>
    <w:rsid w:val="025963C5"/>
    <w:rsid w:val="02617E81"/>
    <w:rsid w:val="026CF97A"/>
    <w:rsid w:val="026D1062"/>
    <w:rsid w:val="026E6C0B"/>
    <w:rsid w:val="027D6A66"/>
    <w:rsid w:val="0285D755"/>
    <w:rsid w:val="029B10AB"/>
    <w:rsid w:val="02A8FA7D"/>
    <w:rsid w:val="02B8438B"/>
    <w:rsid w:val="02B8804C"/>
    <w:rsid w:val="02C24B95"/>
    <w:rsid w:val="02C524B0"/>
    <w:rsid w:val="02C8DD12"/>
    <w:rsid w:val="02E6B903"/>
    <w:rsid w:val="02F0A3BF"/>
    <w:rsid w:val="02F9C7C6"/>
    <w:rsid w:val="03039216"/>
    <w:rsid w:val="03046B67"/>
    <w:rsid w:val="030D818A"/>
    <w:rsid w:val="03199EC0"/>
    <w:rsid w:val="032E0AA7"/>
    <w:rsid w:val="033017D5"/>
    <w:rsid w:val="033F5AC8"/>
    <w:rsid w:val="034FCB2E"/>
    <w:rsid w:val="035507D5"/>
    <w:rsid w:val="0358BEE3"/>
    <w:rsid w:val="0372FA3C"/>
    <w:rsid w:val="037BA1F4"/>
    <w:rsid w:val="039123FE"/>
    <w:rsid w:val="039CB1A1"/>
    <w:rsid w:val="039E2F80"/>
    <w:rsid w:val="03C5BB08"/>
    <w:rsid w:val="03C65D57"/>
    <w:rsid w:val="03C9526A"/>
    <w:rsid w:val="03D18C12"/>
    <w:rsid w:val="03D9F00D"/>
    <w:rsid w:val="03F0A956"/>
    <w:rsid w:val="04052CC3"/>
    <w:rsid w:val="04086C65"/>
    <w:rsid w:val="0412A2E1"/>
    <w:rsid w:val="0417969B"/>
    <w:rsid w:val="0422DE59"/>
    <w:rsid w:val="042303B2"/>
    <w:rsid w:val="04283DF5"/>
    <w:rsid w:val="04314CBF"/>
    <w:rsid w:val="04398FDE"/>
    <w:rsid w:val="043D7918"/>
    <w:rsid w:val="044029F4"/>
    <w:rsid w:val="04699CE1"/>
    <w:rsid w:val="046CEC53"/>
    <w:rsid w:val="046E7059"/>
    <w:rsid w:val="0473A4CD"/>
    <w:rsid w:val="047F49F0"/>
    <w:rsid w:val="04872D44"/>
    <w:rsid w:val="048E2DA4"/>
    <w:rsid w:val="04C7AAA1"/>
    <w:rsid w:val="04CBDB03"/>
    <w:rsid w:val="04D67EAD"/>
    <w:rsid w:val="04DED0E7"/>
    <w:rsid w:val="04E5FFE9"/>
    <w:rsid w:val="04E68797"/>
    <w:rsid w:val="04EC7545"/>
    <w:rsid w:val="051A6EC1"/>
    <w:rsid w:val="0529BEAF"/>
    <w:rsid w:val="05352559"/>
    <w:rsid w:val="05409771"/>
    <w:rsid w:val="05424007"/>
    <w:rsid w:val="05432A5C"/>
    <w:rsid w:val="0551E760"/>
    <w:rsid w:val="055E74E6"/>
    <w:rsid w:val="0566D6F2"/>
    <w:rsid w:val="057494AF"/>
    <w:rsid w:val="057834AD"/>
    <w:rsid w:val="0578BC6E"/>
    <w:rsid w:val="057D79E9"/>
    <w:rsid w:val="0596B456"/>
    <w:rsid w:val="05A588E5"/>
    <w:rsid w:val="05AC51CF"/>
    <w:rsid w:val="05C21E0F"/>
    <w:rsid w:val="05C3ADEC"/>
    <w:rsid w:val="05D66B4E"/>
    <w:rsid w:val="05E35149"/>
    <w:rsid w:val="05F3C0BD"/>
    <w:rsid w:val="05F8AB31"/>
    <w:rsid w:val="05F9AFDD"/>
    <w:rsid w:val="060A7AAA"/>
    <w:rsid w:val="0615848C"/>
    <w:rsid w:val="062240FC"/>
    <w:rsid w:val="06364E2E"/>
    <w:rsid w:val="064D3003"/>
    <w:rsid w:val="0655A36B"/>
    <w:rsid w:val="065935C6"/>
    <w:rsid w:val="065F8075"/>
    <w:rsid w:val="06613223"/>
    <w:rsid w:val="0662B5D0"/>
    <w:rsid w:val="066460B8"/>
    <w:rsid w:val="0680696F"/>
    <w:rsid w:val="0681CC3A"/>
    <w:rsid w:val="068E4E82"/>
    <w:rsid w:val="06B39781"/>
    <w:rsid w:val="06BA65EA"/>
    <w:rsid w:val="06BAF7CB"/>
    <w:rsid w:val="06C399CB"/>
    <w:rsid w:val="06D9D93A"/>
    <w:rsid w:val="06DF3178"/>
    <w:rsid w:val="06E24A18"/>
    <w:rsid w:val="06E9BDF3"/>
    <w:rsid w:val="06ECD9AD"/>
    <w:rsid w:val="06F3194E"/>
    <w:rsid w:val="06F557DA"/>
    <w:rsid w:val="06F56C40"/>
    <w:rsid w:val="071A05BC"/>
    <w:rsid w:val="0722E288"/>
    <w:rsid w:val="072A048C"/>
    <w:rsid w:val="073F06B5"/>
    <w:rsid w:val="07485FBB"/>
    <w:rsid w:val="075A6CFC"/>
    <w:rsid w:val="077C786B"/>
    <w:rsid w:val="078FC354"/>
    <w:rsid w:val="07C1FDDB"/>
    <w:rsid w:val="07C86093"/>
    <w:rsid w:val="07CF9B38"/>
    <w:rsid w:val="07DA9CC9"/>
    <w:rsid w:val="07DDDD09"/>
    <w:rsid w:val="07E1A6EB"/>
    <w:rsid w:val="07EF27F0"/>
    <w:rsid w:val="0800B2A8"/>
    <w:rsid w:val="0822C38C"/>
    <w:rsid w:val="0835EFAD"/>
    <w:rsid w:val="08362E95"/>
    <w:rsid w:val="08405A28"/>
    <w:rsid w:val="08430B36"/>
    <w:rsid w:val="085657D8"/>
    <w:rsid w:val="085A097D"/>
    <w:rsid w:val="0862751A"/>
    <w:rsid w:val="08649AB6"/>
    <w:rsid w:val="08682BEC"/>
    <w:rsid w:val="0870338E"/>
    <w:rsid w:val="0874E3C0"/>
    <w:rsid w:val="087D5FE3"/>
    <w:rsid w:val="088087E6"/>
    <w:rsid w:val="0886E1A2"/>
    <w:rsid w:val="0893CF65"/>
    <w:rsid w:val="08A09CB0"/>
    <w:rsid w:val="08A66EFD"/>
    <w:rsid w:val="08A86768"/>
    <w:rsid w:val="08A96859"/>
    <w:rsid w:val="08B9CC29"/>
    <w:rsid w:val="08C1B77F"/>
    <w:rsid w:val="08D345D9"/>
    <w:rsid w:val="08D73499"/>
    <w:rsid w:val="08DCD307"/>
    <w:rsid w:val="08EAEF9A"/>
    <w:rsid w:val="08F32F96"/>
    <w:rsid w:val="08F3CC06"/>
    <w:rsid w:val="090B48A5"/>
    <w:rsid w:val="09110A8F"/>
    <w:rsid w:val="09146787"/>
    <w:rsid w:val="0923EF00"/>
    <w:rsid w:val="0928BD23"/>
    <w:rsid w:val="0938A8B8"/>
    <w:rsid w:val="093D6421"/>
    <w:rsid w:val="09441B52"/>
    <w:rsid w:val="09691000"/>
    <w:rsid w:val="098A643E"/>
    <w:rsid w:val="098DD4D1"/>
    <w:rsid w:val="098FB231"/>
    <w:rsid w:val="099DA80C"/>
    <w:rsid w:val="09A68D2A"/>
    <w:rsid w:val="09B94D76"/>
    <w:rsid w:val="09C59A4D"/>
    <w:rsid w:val="09D58678"/>
    <w:rsid w:val="09E2DA7C"/>
    <w:rsid w:val="09E4529F"/>
    <w:rsid w:val="09F19CFE"/>
    <w:rsid w:val="09FDE1BF"/>
    <w:rsid w:val="0A2B2E52"/>
    <w:rsid w:val="0A351E80"/>
    <w:rsid w:val="0A4282EC"/>
    <w:rsid w:val="0A49A34C"/>
    <w:rsid w:val="0A4D6C3F"/>
    <w:rsid w:val="0A523E9F"/>
    <w:rsid w:val="0A548A97"/>
    <w:rsid w:val="0A56F672"/>
    <w:rsid w:val="0A627209"/>
    <w:rsid w:val="0A673D82"/>
    <w:rsid w:val="0A706C6D"/>
    <w:rsid w:val="0A8DA823"/>
    <w:rsid w:val="0A9223F7"/>
    <w:rsid w:val="0A94F84F"/>
    <w:rsid w:val="0AAE291F"/>
    <w:rsid w:val="0AAFD22A"/>
    <w:rsid w:val="0AB531F1"/>
    <w:rsid w:val="0ABED4E1"/>
    <w:rsid w:val="0AD8A92D"/>
    <w:rsid w:val="0AE51318"/>
    <w:rsid w:val="0AF21E5E"/>
    <w:rsid w:val="0AF48517"/>
    <w:rsid w:val="0AF99975"/>
    <w:rsid w:val="0AFE1E73"/>
    <w:rsid w:val="0B33AA3B"/>
    <w:rsid w:val="0B4588B1"/>
    <w:rsid w:val="0B460A0C"/>
    <w:rsid w:val="0B541FBF"/>
    <w:rsid w:val="0B555B3A"/>
    <w:rsid w:val="0B68D014"/>
    <w:rsid w:val="0B6C3431"/>
    <w:rsid w:val="0B78DA9E"/>
    <w:rsid w:val="0B81A44F"/>
    <w:rsid w:val="0B91D663"/>
    <w:rsid w:val="0BA17501"/>
    <w:rsid w:val="0BAABB5A"/>
    <w:rsid w:val="0BAE9816"/>
    <w:rsid w:val="0BB65113"/>
    <w:rsid w:val="0BB71074"/>
    <w:rsid w:val="0BC277AC"/>
    <w:rsid w:val="0BC314BC"/>
    <w:rsid w:val="0BD35C21"/>
    <w:rsid w:val="0BEE3AAF"/>
    <w:rsid w:val="0BF8B4BB"/>
    <w:rsid w:val="0C0669F7"/>
    <w:rsid w:val="0C0B25D2"/>
    <w:rsid w:val="0C22522E"/>
    <w:rsid w:val="0C34268D"/>
    <w:rsid w:val="0C39582E"/>
    <w:rsid w:val="0C3A5C9E"/>
    <w:rsid w:val="0C5B04D0"/>
    <w:rsid w:val="0C768D3E"/>
    <w:rsid w:val="0C860337"/>
    <w:rsid w:val="0C8E53C6"/>
    <w:rsid w:val="0C974460"/>
    <w:rsid w:val="0CA6DD31"/>
    <w:rsid w:val="0CE3BFBA"/>
    <w:rsid w:val="0CEA8ED7"/>
    <w:rsid w:val="0CF45F35"/>
    <w:rsid w:val="0CF8E10D"/>
    <w:rsid w:val="0CFCFB55"/>
    <w:rsid w:val="0D000095"/>
    <w:rsid w:val="0D0162BE"/>
    <w:rsid w:val="0D079B08"/>
    <w:rsid w:val="0D10426F"/>
    <w:rsid w:val="0D162B89"/>
    <w:rsid w:val="0D1F44C1"/>
    <w:rsid w:val="0D2DFB93"/>
    <w:rsid w:val="0D30D3AC"/>
    <w:rsid w:val="0D44E2FB"/>
    <w:rsid w:val="0D4E4232"/>
    <w:rsid w:val="0D59D223"/>
    <w:rsid w:val="0D5C6477"/>
    <w:rsid w:val="0D62F00A"/>
    <w:rsid w:val="0D931499"/>
    <w:rsid w:val="0DA96C20"/>
    <w:rsid w:val="0DAEB1F6"/>
    <w:rsid w:val="0DAEE650"/>
    <w:rsid w:val="0DAF1E26"/>
    <w:rsid w:val="0DBD4D65"/>
    <w:rsid w:val="0DC0435D"/>
    <w:rsid w:val="0DC31414"/>
    <w:rsid w:val="0DC944EF"/>
    <w:rsid w:val="0DD1D481"/>
    <w:rsid w:val="0DE2792B"/>
    <w:rsid w:val="0DE969C8"/>
    <w:rsid w:val="0DFCC0F3"/>
    <w:rsid w:val="0E040C56"/>
    <w:rsid w:val="0E09DB85"/>
    <w:rsid w:val="0E0AFBBB"/>
    <w:rsid w:val="0E1813C3"/>
    <w:rsid w:val="0E1FC510"/>
    <w:rsid w:val="0E267B99"/>
    <w:rsid w:val="0E290464"/>
    <w:rsid w:val="0E4037A8"/>
    <w:rsid w:val="0E4A6397"/>
    <w:rsid w:val="0E4CCB51"/>
    <w:rsid w:val="0E55AAFC"/>
    <w:rsid w:val="0E5684CA"/>
    <w:rsid w:val="0E677987"/>
    <w:rsid w:val="0E6843F1"/>
    <w:rsid w:val="0E69EF3F"/>
    <w:rsid w:val="0E7E2DBF"/>
    <w:rsid w:val="0E9C0E80"/>
    <w:rsid w:val="0E9E4012"/>
    <w:rsid w:val="0EABF791"/>
    <w:rsid w:val="0ECA7442"/>
    <w:rsid w:val="0EE550A2"/>
    <w:rsid w:val="0EEC5604"/>
    <w:rsid w:val="0EF6E6C4"/>
    <w:rsid w:val="0EFF4BD2"/>
    <w:rsid w:val="0F0508B8"/>
    <w:rsid w:val="0F07FCA1"/>
    <w:rsid w:val="0F1CC796"/>
    <w:rsid w:val="0F3E4C4D"/>
    <w:rsid w:val="0F507390"/>
    <w:rsid w:val="0F66E548"/>
    <w:rsid w:val="0F66EA6C"/>
    <w:rsid w:val="0F73C009"/>
    <w:rsid w:val="0F781A48"/>
    <w:rsid w:val="0F7FE117"/>
    <w:rsid w:val="0F82BD43"/>
    <w:rsid w:val="0F95042F"/>
    <w:rsid w:val="0F9EACBD"/>
    <w:rsid w:val="0FA953BD"/>
    <w:rsid w:val="0FB0AFF3"/>
    <w:rsid w:val="0FD85491"/>
    <w:rsid w:val="0FDE0DA3"/>
    <w:rsid w:val="0FE4E495"/>
    <w:rsid w:val="0FE65D11"/>
    <w:rsid w:val="0FE6A8D2"/>
    <w:rsid w:val="0FFAE79C"/>
    <w:rsid w:val="1000773C"/>
    <w:rsid w:val="100798EF"/>
    <w:rsid w:val="101222CE"/>
    <w:rsid w:val="101D5EF7"/>
    <w:rsid w:val="10228C98"/>
    <w:rsid w:val="102C3A6C"/>
    <w:rsid w:val="103E6BDF"/>
    <w:rsid w:val="105A87D6"/>
    <w:rsid w:val="1073CD9A"/>
    <w:rsid w:val="107470E0"/>
    <w:rsid w:val="1079E3DE"/>
    <w:rsid w:val="107E2FF9"/>
    <w:rsid w:val="1093BAFB"/>
    <w:rsid w:val="109426C7"/>
    <w:rsid w:val="10958252"/>
    <w:rsid w:val="109D5636"/>
    <w:rsid w:val="109FCD20"/>
    <w:rsid w:val="10A22B83"/>
    <w:rsid w:val="10B4CF23"/>
    <w:rsid w:val="10BBD3AC"/>
    <w:rsid w:val="10C85A0D"/>
    <w:rsid w:val="10D5C981"/>
    <w:rsid w:val="10DFD4D1"/>
    <w:rsid w:val="10E8DD2F"/>
    <w:rsid w:val="10F7E34C"/>
    <w:rsid w:val="11358B1B"/>
    <w:rsid w:val="113FF58B"/>
    <w:rsid w:val="11514ADD"/>
    <w:rsid w:val="1156E44D"/>
    <w:rsid w:val="115C6C35"/>
    <w:rsid w:val="115CE197"/>
    <w:rsid w:val="116902D0"/>
    <w:rsid w:val="117A5EFF"/>
    <w:rsid w:val="117C2C94"/>
    <w:rsid w:val="11808E76"/>
    <w:rsid w:val="11948A11"/>
    <w:rsid w:val="11991ED8"/>
    <w:rsid w:val="11A94991"/>
    <w:rsid w:val="11AF8C91"/>
    <w:rsid w:val="11B108A3"/>
    <w:rsid w:val="11B12D84"/>
    <w:rsid w:val="11B92CE3"/>
    <w:rsid w:val="11D4EF4D"/>
    <w:rsid w:val="11DACAEB"/>
    <w:rsid w:val="11DEA6C7"/>
    <w:rsid w:val="11ED78E4"/>
    <w:rsid w:val="11EF46EF"/>
    <w:rsid w:val="11F02A06"/>
    <w:rsid w:val="11F18934"/>
    <w:rsid w:val="11F669C0"/>
    <w:rsid w:val="11F7D82E"/>
    <w:rsid w:val="11F95EFA"/>
    <w:rsid w:val="11FF6057"/>
    <w:rsid w:val="12084CAE"/>
    <w:rsid w:val="120C71B3"/>
    <w:rsid w:val="120DA490"/>
    <w:rsid w:val="121EE781"/>
    <w:rsid w:val="1233EFF4"/>
    <w:rsid w:val="12410D97"/>
    <w:rsid w:val="125405A0"/>
    <w:rsid w:val="125E4A8C"/>
    <w:rsid w:val="1264E767"/>
    <w:rsid w:val="1268BFD8"/>
    <w:rsid w:val="12700371"/>
    <w:rsid w:val="1279FD15"/>
    <w:rsid w:val="128CC0D2"/>
    <w:rsid w:val="12A51E2A"/>
    <w:rsid w:val="12A757AB"/>
    <w:rsid w:val="12B29F72"/>
    <w:rsid w:val="12B2C6AE"/>
    <w:rsid w:val="12BB7BC8"/>
    <w:rsid w:val="12CEFF9D"/>
    <w:rsid w:val="12D5800A"/>
    <w:rsid w:val="12DECB97"/>
    <w:rsid w:val="12DECF26"/>
    <w:rsid w:val="12ECB074"/>
    <w:rsid w:val="12F62B5A"/>
    <w:rsid w:val="1304EBFB"/>
    <w:rsid w:val="130A38D5"/>
    <w:rsid w:val="130B8C9D"/>
    <w:rsid w:val="1311BB62"/>
    <w:rsid w:val="13217EBE"/>
    <w:rsid w:val="132819C2"/>
    <w:rsid w:val="1328D20C"/>
    <w:rsid w:val="132EFB5E"/>
    <w:rsid w:val="133925B4"/>
    <w:rsid w:val="1349A7C1"/>
    <w:rsid w:val="134EBC0B"/>
    <w:rsid w:val="134FBF56"/>
    <w:rsid w:val="1356ECD1"/>
    <w:rsid w:val="1359CAEA"/>
    <w:rsid w:val="135B6D64"/>
    <w:rsid w:val="135CEF46"/>
    <w:rsid w:val="13658C3E"/>
    <w:rsid w:val="13732F1A"/>
    <w:rsid w:val="137B1D0C"/>
    <w:rsid w:val="1381BD49"/>
    <w:rsid w:val="138D303F"/>
    <w:rsid w:val="13928AF5"/>
    <w:rsid w:val="139C4A53"/>
    <w:rsid w:val="139C9F09"/>
    <w:rsid w:val="13A34485"/>
    <w:rsid w:val="13A84CC6"/>
    <w:rsid w:val="13B62F1E"/>
    <w:rsid w:val="13BDD01C"/>
    <w:rsid w:val="13C4E870"/>
    <w:rsid w:val="13C85DBB"/>
    <w:rsid w:val="13D76B26"/>
    <w:rsid w:val="13E5C243"/>
    <w:rsid w:val="13F8DCA0"/>
    <w:rsid w:val="14113E32"/>
    <w:rsid w:val="14148289"/>
    <w:rsid w:val="1427A6AD"/>
    <w:rsid w:val="1428278E"/>
    <w:rsid w:val="142D6203"/>
    <w:rsid w:val="143DC6E5"/>
    <w:rsid w:val="14465179"/>
    <w:rsid w:val="144ABFB2"/>
    <w:rsid w:val="1490BC9B"/>
    <w:rsid w:val="149F9089"/>
    <w:rsid w:val="14B4815E"/>
    <w:rsid w:val="14CA6C95"/>
    <w:rsid w:val="14CD75D4"/>
    <w:rsid w:val="14CE86D8"/>
    <w:rsid w:val="14D0BC55"/>
    <w:rsid w:val="14DD19A5"/>
    <w:rsid w:val="14E3B8E6"/>
    <w:rsid w:val="14EBE853"/>
    <w:rsid w:val="14FA145E"/>
    <w:rsid w:val="150CB678"/>
    <w:rsid w:val="150F843D"/>
    <w:rsid w:val="1515D771"/>
    <w:rsid w:val="1523E31D"/>
    <w:rsid w:val="1536EC97"/>
    <w:rsid w:val="1537D881"/>
    <w:rsid w:val="1537EC81"/>
    <w:rsid w:val="1565293F"/>
    <w:rsid w:val="1588712C"/>
    <w:rsid w:val="158ED38F"/>
    <w:rsid w:val="159D60AF"/>
    <w:rsid w:val="15A6A7DD"/>
    <w:rsid w:val="15CE1D02"/>
    <w:rsid w:val="15D5145E"/>
    <w:rsid w:val="15DBCD0B"/>
    <w:rsid w:val="15F0BC0E"/>
    <w:rsid w:val="15F1F54C"/>
    <w:rsid w:val="16021197"/>
    <w:rsid w:val="1609D7F0"/>
    <w:rsid w:val="160AD6CA"/>
    <w:rsid w:val="1622A4B9"/>
    <w:rsid w:val="162FDB51"/>
    <w:rsid w:val="16355B45"/>
    <w:rsid w:val="1650790F"/>
    <w:rsid w:val="165143FC"/>
    <w:rsid w:val="1653BBB8"/>
    <w:rsid w:val="1657D0A9"/>
    <w:rsid w:val="1666100F"/>
    <w:rsid w:val="16792A31"/>
    <w:rsid w:val="1680F6C5"/>
    <w:rsid w:val="16834012"/>
    <w:rsid w:val="1689ED52"/>
    <w:rsid w:val="168ADB61"/>
    <w:rsid w:val="168E9DEA"/>
    <w:rsid w:val="1691921E"/>
    <w:rsid w:val="16C407A7"/>
    <w:rsid w:val="16C5EA0B"/>
    <w:rsid w:val="16C7E732"/>
    <w:rsid w:val="16C81DCC"/>
    <w:rsid w:val="16E3A073"/>
    <w:rsid w:val="16F0A133"/>
    <w:rsid w:val="16F67335"/>
    <w:rsid w:val="16FE6895"/>
    <w:rsid w:val="1706ABF7"/>
    <w:rsid w:val="17130A42"/>
    <w:rsid w:val="171A64B7"/>
    <w:rsid w:val="171E05AA"/>
    <w:rsid w:val="173178E1"/>
    <w:rsid w:val="173F5212"/>
    <w:rsid w:val="174E5A42"/>
    <w:rsid w:val="174EAC4A"/>
    <w:rsid w:val="176BC12E"/>
    <w:rsid w:val="176FDC8B"/>
    <w:rsid w:val="178331F2"/>
    <w:rsid w:val="1790B5CA"/>
    <w:rsid w:val="17977856"/>
    <w:rsid w:val="179EEEC9"/>
    <w:rsid w:val="17A86E3B"/>
    <w:rsid w:val="17B18145"/>
    <w:rsid w:val="17C12DA3"/>
    <w:rsid w:val="17CEFB08"/>
    <w:rsid w:val="17ED7D4D"/>
    <w:rsid w:val="17FA36BC"/>
    <w:rsid w:val="17FB9C46"/>
    <w:rsid w:val="18108556"/>
    <w:rsid w:val="182886A9"/>
    <w:rsid w:val="18475DDE"/>
    <w:rsid w:val="1851FB11"/>
    <w:rsid w:val="18547477"/>
    <w:rsid w:val="185E371D"/>
    <w:rsid w:val="18662B5F"/>
    <w:rsid w:val="186A13D3"/>
    <w:rsid w:val="187A61AE"/>
    <w:rsid w:val="1898218E"/>
    <w:rsid w:val="18A3C9AE"/>
    <w:rsid w:val="18A50357"/>
    <w:rsid w:val="18A5523C"/>
    <w:rsid w:val="18A78CF3"/>
    <w:rsid w:val="18B86298"/>
    <w:rsid w:val="18C11D05"/>
    <w:rsid w:val="18C82A53"/>
    <w:rsid w:val="18C900AC"/>
    <w:rsid w:val="18DE4377"/>
    <w:rsid w:val="18EB346E"/>
    <w:rsid w:val="18EE4B6A"/>
    <w:rsid w:val="18EFD457"/>
    <w:rsid w:val="18FD225D"/>
    <w:rsid w:val="19110F59"/>
    <w:rsid w:val="19398CAF"/>
    <w:rsid w:val="1948ABDF"/>
    <w:rsid w:val="1954F3BE"/>
    <w:rsid w:val="195A868C"/>
    <w:rsid w:val="19675E90"/>
    <w:rsid w:val="197351F4"/>
    <w:rsid w:val="197721F8"/>
    <w:rsid w:val="198A218F"/>
    <w:rsid w:val="19AC3452"/>
    <w:rsid w:val="19B762F7"/>
    <w:rsid w:val="19D1D0CC"/>
    <w:rsid w:val="19E7D0D2"/>
    <w:rsid w:val="1A0307AE"/>
    <w:rsid w:val="1A453022"/>
    <w:rsid w:val="1A538D56"/>
    <w:rsid w:val="1A58C2A3"/>
    <w:rsid w:val="1A630A59"/>
    <w:rsid w:val="1A7F07FE"/>
    <w:rsid w:val="1A86998D"/>
    <w:rsid w:val="1A8AAD9D"/>
    <w:rsid w:val="1AA428AE"/>
    <w:rsid w:val="1AA99B02"/>
    <w:rsid w:val="1AB4B2E1"/>
    <w:rsid w:val="1AB9CE46"/>
    <w:rsid w:val="1ABFBB26"/>
    <w:rsid w:val="1AC88D6A"/>
    <w:rsid w:val="1AD65855"/>
    <w:rsid w:val="1AEF0074"/>
    <w:rsid w:val="1B0C52DF"/>
    <w:rsid w:val="1B0FE294"/>
    <w:rsid w:val="1B105CC9"/>
    <w:rsid w:val="1B3A3E6D"/>
    <w:rsid w:val="1B47C231"/>
    <w:rsid w:val="1B5395AB"/>
    <w:rsid w:val="1B65B1A1"/>
    <w:rsid w:val="1B6DFD81"/>
    <w:rsid w:val="1B764326"/>
    <w:rsid w:val="1B842DAC"/>
    <w:rsid w:val="1B8AB982"/>
    <w:rsid w:val="1B8C8478"/>
    <w:rsid w:val="1BB56124"/>
    <w:rsid w:val="1BBACCC9"/>
    <w:rsid w:val="1BC75150"/>
    <w:rsid w:val="1BC93AE9"/>
    <w:rsid w:val="1BCB6092"/>
    <w:rsid w:val="1BCE152D"/>
    <w:rsid w:val="1BCEAE4F"/>
    <w:rsid w:val="1BCEB602"/>
    <w:rsid w:val="1BD89C74"/>
    <w:rsid w:val="1BE6CA8F"/>
    <w:rsid w:val="1BE70B40"/>
    <w:rsid w:val="1BF11789"/>
    <w:rsid w:val="1BF97877"/>
    <w:rsid w:val="1C0BE3FE"/>
    <w:rsid w:val="1C0FB97F"/>
    <w:rsid w:val="1C0FBA42"/>
    <w:rsid w:val="1C1CA4BD"/>
    <w:rsid w:val="1C214927"/>
    <w:rsid w:val="1C2209D9"/>
    <w:rsid w:val="1C2353F1"/>
    <w:rsid w:val="1C33EA31"/>
    <w:rsid w:val="1C34CE6A"/>
    <w:rsid w:val="1C362EAE"/>
    <w:rsid w:val="1C54F316"/>
    <w:rsid w:val="1C59BD90"/>
    <w:rsid w:val="1C5B30BF"/>
    <w:rsid w:val="1C6B84A0"/>
    <w:rsid w:val="1C6C920A"/>
    <w:rsid w:val="1C6D27A3"/>
    <w:rsid w:val="1C7F6FF9"/>
    <w:rsid w:val="1C82BD70"/>
    <w:rsid w:val="1C8B86EB"/>
    <w:rsid w:val="1C8D4481"/>
    <w:rsid w:val="1C90EF55"/>
    <w:rsid w:val="1C98341E"/>
    <w:rsid w:val="1CA916EB"/>
    <w:rsid w:val="1CB34413"/>
    <w:rsid w:val="1CB858ED"/>
    <w:rsid w:val="1CC19472"/>
    <w:rsid w:val="1CCBB653"/>
    <w:rsid w:val="1CE4CE24"/>
    <w:rsid w:val="1CF5D720"/>
    <w:rsid w:val="1CF94A9D"/>
    <w:rsid w:val="1D1EA9F4"/>
    <w:rsid w:val="1D2CE934"/>
    <w:rsid w:val="1D36180F"/>
    <w:rsid w:val="1D43D05B"/>
    <w:rsid w:val="1D5AB5B1"/>
    <w:rsid w:val="1D5D020C"/>
    <w:rsid w:val="1D8469DA"/>
    <w:rsid w:val="1D86C953"/>
    <w:rsid w:val="1D9C5B53"/>
    <w:rsid w:val="1DA97C4E"/>
    <w:rsid w:val="1DACB203"/>
    <w:rsid w:val="1DCAD9A9"/>
    <w:rsid w:val="1DD1CA4B"/>
    <w:rsid w:val="1DDE622C"/>
    <w:rsid w:val="1DE5F603"/>
    <w:rsid w:val="1DF95F9F"/>
    <w:rsid w:val="1DFB6FBC"/>
    <w:rsid w:val="1DFF5C59"/>
    <w:rsid w:val="1E0FA42C"/>
    <w:rsid w:val="1E1BE85B"/>
    <w:rsid w:val="1E3F0FEB"/>
    <w:rsid w:val="1E42B993"/>
    <w:rsid w:val="1E5102E3"/>
    <w:rsid w:val="1E594817"/>
    <w:rsid w:val="1E62393F"/>
    <w:rsid w:val="1E6423C9"/>
    <w:rsid w:val="1E68F3DA"/>
    <w:rsid w:val="1E6C4B09"/>
    <w:rsid w:val="1E7C3CB8"/>
    <w:rsid w:val="1E7EFC47"/>
    <w:rsid w:val="1E8663D1"/>
    <w:rsid w:val="1E8836C8"/>
    <w:rsid w:val="1E94D898"/>
    <w:rsid w:val="1EAC9321"/>
    <w:rsid w:val="1EB07518"/>
    <w:rsid w:val="1EB2BE6A"/>
    <w:rsid w:val="1EBC639B"/>
    <w:rsid w:val="1EBEEE3C"/>
    <w:rsid w:val="1EC354BE"/>
    <w:rsid w:val="1EE2AA00"/>
    <w:rsid w:val="1EE8E266"/>
    <w:rsid w:val="1EF621DA"/>
    <w:rsid w:val="1EFFC51C"/>
    <w:rsid w:val="1F33C31D"/>
    <w:rsid w:val="1F371933"/>
    <w:rsid w:val="1F3E7800"/>
    <w:rsid w:val="1F40A834"/>
    <w:rsid w:val="1F40EDC1"/>
    <w:rsid w:val="1F467321"/>
    <w:rsid w:val="1F51F44F"/>
    <w:rsid w:val="1F594F07"/>
    <w:rsid w:val="1F69B0FB"/>
    <w:rsid w:val="1F7E1C82"/>
    <w:rsid w:val="1F81F393"/>
    <w:rsid w:val="1F83BCFD"/>
    <w:rsid w:val="1FA2C4EC"/>
    <w:rsid w:val="1FA68514"/>
    <w:rsid w:val="1FAF8212"/>
    <w:rsid w:val="1FB2210B"/>
    <w:rsid w:val="1FC5B4A0"/>
    <w:rsid w:val="1FD0679A"/>
    <w:rsid w:val="1FDD579F"/>
    <w:rsid w:val="1FDFF82D"/>
    <w:rsid w:val="1FE4C5B5"/>
    <w:rsid w:val="1FED49E0"/>
    <w:rsid w:val="1FF7B2FD"/>
    <w:rsid w:val="20027A7E"/>
    <w:rsid w:val="20028736"/>
    <w:rsid w:val="200B3FF1"/>
    <w:rsid w:val="20306AD9"/>
    <w:rsid w:val="2030FE1F"/>
    <w:rsid w:val="204356CE"/>
    <w:rsid w:val="20452C3D"/>
    <w:rsid w:val="2048B9A9"/>
    <w:rsid w:val="205FC91E"/>
    <w:rsid w:val="20610C2F"/>
    <w:rsid w:val="20637769"/>
    <w:rsid w:val="206DC1C1"/>
    <w:rsid w:val="20798AFA"/>
    <w:rsid w:val="208B0560"/>
    <w:rsid w:val="208FD517"/>
    <w:rsid w:val="2096FB8B"/>
    <w:rsid w:val="2097B7D9"/>
    <w:rsid w:val="20A152CE"/>
    <w:rsid w:val="20A50D87"/>
    <w:rsid w:val="20A8E6D9"/>
    <w:rsid w:val="20A92B4E"/>
    <w:rsid w:val="20AC40B5"/>
    <w:rsid w:val="20B29A5F"/>
    <w:rsid w:val="20CC48AC"/>
    <w:rsid w:val="20E12496"/>
    <w:rsid w:val="20ED9095"/>
    <w:rsid w:val="21276ED5"/>
    <w:rsid w:val="21290DA9"/>
    <w:rsid w:val="213C1B46"/>
    <w:rsid w:val="2143E8E7"/>
    <w:rsid w:val="214728E2"/>
    <w:rsid w:val="2159BF16"/>
    <w:rsid w:val="215C345C"/>
    <w:rsid w:val="21674C47"/>
    <w:rsid w:val="216815CD"/>
    <w:rsid w:val="21699DCC"/>
    <w:rsid w:val="216E2D2E"/>
    <w:rsid w:val="2170569A"/>
    <w:rsid w:val="218A5478"/>
    <w:rsid w:val="218C0299"/>
    <w:rsid w:val="2198113A"/>
    <w:rsid w:val="21A39FDA"/>
    <w:rsid w:val="21A770C2"/>
    <w:rsid w:val="21AB01E1"/>
    <w:rsid w:val="21B397C2"/>
    <w:rsid w:val="21DC53C1"/>
    <w:rsid w:val="21F3F461"/>
    <w:rsid w:val="21F5CE07"/>
    <w:rsid w:val="21F9B254"/>
    <w:rsid w:val="22118B8D"/>
    <w:rsid w:val="22173164"/>
    <w:rsid w:val="2218742A"/>
    <w:rsid w:val="2256AE1C"/>
    <w:rsid w:val="22643860"/>
    <w:rsid w:val="22668800"/>
    <w:rsid w:val="227D0176"/>
    <w:rsid w:val="2292B74F"/>
    <w:rsid w:val="22982A50"/>
    <w:rsid w:val="229ADF03"/>
    <w:rsid w:val="229DAEDD"/>
    <w:rsid w:val="22C74CBE"/>
    <w:rsid w:val="22D49428"/>
    <w:rsid w:val="22D8D4FD"/>
    <w:rsid w:val="22E31353"/>
    <w:rsid w:val="22E45DA7"/>
    <w:rsid w:val="22F972D1"/>
    <w:rsid w:val="23074E1A"/>
    <w:rsid w:val="231C2548"/>
    <w:rsid w:val="231D3302"/>
    <w:rsid w:val="2326B766"/>
    <w:rsid w:val="232AD020"/>
    <w:rsid w:val="232BF2EC"/>
    <w:rsid w:val="232E92A5"/>
    <w:rsid w:val="23312F6C"/>
    <w:rsid w:val="2355C3A9"/>
    <w:rsid w:val="23660A44"/>
    <w:rsid w:val="23727DA3"/>
    <w:rsid w:val="237AA40F"/>
    <w:rsid w:val="237C5BFC"/>
    <w:rsid w:val="238FE337"/>
    <w:rsid w:val="239250C1"/>
    <w:rsid w:val="239CC11B"/>
    <w:rsid w:val="23AB43E7"/>
    <w:rsid w:val="23B60F68"/>
    <w:rsid w:val="23BC6FD5"/>
    <w:rsid w:val="23C4DA5B"/>
    <w:rsid w:val="23C96C32"/>
    <w:rsid w:val="23E034F9"/>
    <w:rsid w:val="23EB01C4"/>
    <w:rsid w:val="24032857"/>
    <w:rsid w:val="24092FD1"/>
    <w:rsid w:val="24106AD5"/>
    <w:rsid w:val="2419D721"/>
    <w:rsid w:val="2420089D"/>
    <w:rsid w:val="243DF798"/>
    <w:rsid w:val="245D0ECB"/>
    <w:rsid w:val="246DA795"/>
    <w:rsid w:val="24706A49"/>
    <w:rsid w:val="248C4110"/>
    <w:rsid w:val="24ADBA32"/>
    <w:rsid w:val="24B9A4ED"/>
    <w:rsid w:val="24D35709"/>
    <w:rsid w:val="24F4B0BF"/>
    <w:rsid w:val="25042B9E"/>
    <w:rsid w:val="25051ED9"/>
    <w:rsid w:val="251C1B75"/>
    <w:rsid w:val="25228FDC"/>
    <w:rsid w:val="2537533D"/>
    <w:rsid w:val="254CB543"/>
    <w:rsid w:val="254EDF08"/>
    <w:rsid w:val="25549198"/>
    <w:rsid w:val="25621954"/>
    <w:rsid w:val="256F3761"/>
    <w:rsid w:val="25A31A17"/>
    <w:rsid w:val="25A5BF21"/>
    <w:rsid w:val="25A608E0"/>
    <w:rsid w:val="25A62D85"/>
    <w:rsid w:val="25B28A4C"/>
    <w:rsid w:val="25C22D5F"/>
    <w:rsid w:val="25DE4098"/>
    <w:rsid w:val="25E5C5AA"/>
    <w:rsid w:val="25FB9C37"/>
    <w:rsid w:val="26059795"/>
    <w:rsid w:val="2614BCC7"/>
    <w:rsid w:val="2615DBF7"/>
    <w:rsid w:val="261A7331"/>
    <w:rsid w:val="261EC6BF"/>
    <w:rsid w:val="262822EA"/>
    <w:rsid w:val="26282BD3"/>
    <w:rsid w:val="2640EADD"/>
    <w:rsid w:val="264C1FE4"/>
    <w:rsid w:val="265F8738"/>
    <w:rsid w:val="26608EFE"/>
    <w:rsid w:val="2671192D"/>
    <w:rsid w:val="267F4A01"/>
    <w:rsid w:val="26806774"/>
    <w:rsid w:val="26899868"/>
    <w:rsid w:val="26966EF6"/>
    <w:rsid w:val="26A1DD9E"/>
    <w:rsid w:val="26A200FB"/>
    <w:rsid w:val="26ADBB1F"/>
    <w:rsid w:val="26D421C0"/>
    <w:rsid w:val="26D60A5B"/>
    <w:rsid w:val="26D6AC00"/>
    <w:rsid w:val="26E0E68E"/>
    <w:rsid w:val="26EB104E"/>
    <w:rsid w:val="26F82AB9"/>
    <w:rsid w:val="2702A208"/>
    <w:rsid w:val="27147DA0"/>
    <w:rsid w:val="2717537E"/>
    <w:rsid w:val="271DDA5D"/>
    <w:rsid w:val="27342F38"/>
    <w:rsid w:val="2750D667"/>
    <w:rsid w:val="275E00FE"/>
    <w:rsid w:val="276E9EBA"/>
    <w:rsid w:val="276EF0A6"/>
    <w:rsid w:val="2770E5F9"/>
    <w:rsid w:val="277DF2D1"/>
    <w:rsid w:val="27821802"/>
    <w:rsid w:val="278ED772"/>
    <w:rsid w:val="27932F65"/>
    <w:rsid w:val="2798E68E"/>
    <w:rsid w:val="279F3870"/>
    <w:rsid w:val="27A4AE8F"/>
    <w:rsid w:val="27A8BE36"/>
    <w:rsid w:val="27AE5D9F"/>
    <w:rsid w:val="27AFC315"/>
    <w:rsid w:val="27B2CC02"/>
    <w:rsid w:val="27B3E8B2"/>
    <w:rsid w:val="27B4D24D"/>
    <w:rsid w:val="27B68977"/>
    <w:rsid w:val="27B86B2C"/>
    <w:rsid w:val="27BF70BB"/>
    <w:rsid w:val="27C36590"/>
    <w:rsid w:val="27DCD653"/>
    <w:rsid w:val="27DDEEB5"/>
    <w:rsid w:val="27E06179"/>
    <w:rsid w:val="27E4D175"/>
    <w:rsid w:val="27ECEBEB"/>
    <w:rsid w:val="280A7BC2"/>
    <w:rsid w:val="280E8ED6"/>
    <w:rsid w:val="282B4CCE"/>
    <w:rsid w:val="28303C58"/>
    <w:rsid w:val="283E63D9"/>
    <w:rsid w:val="2846A3C1"/>
    <w:rsid w:val="284A84A9"/>
    <w:rsid w:val="284E3123"/>
    <w:rsid w:val="285A81C8"/>
    <w:rsid w:val="286F57FB"/>
    <w:rsid w:val="2877CC1E"/>
    <w:rsid w:val="288AB2D2"/>
    <w:rsid w:val="289AA42F"/>
    <w:rsid w:val="28A9D5E4"/>
    <w:rsid w:val="28ACC53E"/>
    <w:rsid w:val="28B2227E"/>
    <w:rsid w:val="28BA500A"/>
    <w:rsid w:val="28C42808"/>
    <w:rsid w:val="29056447"/>
    <w:rsid w:val="29080F7B"/>
    <w:rsid w:val="2916435E"/>
    <w:rsid w:val="291697E3"/>
    <w:rsid w:val="2921CBCB"/>
    <w:rsid w:val="2922647D"/>
    <w:rsid w:val="292932ED"/>
    <w:rsid w:val="2936AE46"/>
    <w:rsid w:val="2950A36E"/>
    <w:rsid w:val="2952BFA4"/>
    <w:rsid w:val="295F0BB5"/>
    <w:rsid w:val="296D3072"/>
    <w:rsid w:val="296F61AF"/>
    <w:rsid w:val="297A9CAB"/>
    <w:rsid w:val="299EB41D"/>
    <w:rsid w:val="29A84DE7"/>
    <w:rsid w:val="29AC488D"/>
    <w:rsid w:val="29B7DE00"/>
    <w:rsid w:val="29C60437"/>
    <w:rsid w:val="29CCF788"/>
    <w:rsid w:val="29D3CA46"/>
    <w:rsid w:val="29EAAF36"/>
    <w:rsid w:val="29EB4E57"/>
    <w:rsid w:val="29EEAD0E"/>
    <w:rsid w:val="29F8382A"/>
    <w:rsid w:val="29FA2461"/>
    <w:rsid w:val="2A034384"/>
    <w:rsid w:val="2A148C06"/>
    <w:rsid w:val="2A1701FA"/>
    <w:rsid w:val="2A18D900"/>
    <w:rsid w:val="2A38296D"/>
    <w:rsid w:val="2A42C5C4"/>
    <w:rsid w:val="2A43FB6A"/>
    <w:rsid w:val="2A5893AB"/>
    <w:rsid w:val="2A66F53F"/>
    <w:rsid w:val="2A67B821"/>
    <w:rsid w:val="2A6ABC2F"/>
    <w:rsid w:val="2A70CE99"/>
    <w:rsid w:val="2A7856CF"/>
    <w:rsid w:val="2AA39A3D"/>
    <w:rsid w:val="2AAED9F6"/>
    <w:rsid w:val="2ABCEDEA"/>
    <w:rsid w:val="2AC0DAC8"/>
    <w:rsid w:val="2AC20481"/>
    <w:rsid w:val="2ACA5FF2"/>
    <w:rsid w:val="2ACFF825"/>
    <w:rsid w:val="2AD7BA17"/>
    <w:rsid w:val="2AE611FF"/>
    <w:rsid w:val="2AE6D53D"/>
    <w:rsid w:val="2AE723E4"/>
    <w:rsid w:val="2AF38824"/>
    <w:rsid w:val="2AFA3955"/>
    <w:rsid w:val="2B260528"/>
    <w:rsid w:val="2B3C7610"/>
    <w:rsid w:val="2B42BF4F"/>
    <w:rsid w:val="2B4D99FC"/>
    <w:rsid w:val="2B535103"/>
    <w:rsid w:val="2B5DC44F"/>
    <w:rsid w:val="2B8A9929"/>
    <w:rsid w:val="2B93B802"/>
    <w:rsid w:val="2B95F7E3"/>
    <w:rsid w:val="2BCC312A"/>
    <w:rsid w:val="2BE1A7BC"/>
    <w:rsid w:val="2BE2CB0C"/>
    <w:rsid w:val="2BEBA704"/>
    <w:rsid w:val="2BF62539"/>
    <w:rsid w:val="2BF87EE8"/>
    <w:rsid w:val="2C07CE6A"/>
    <w:rsid w:val="2C08F23C"/>
    <w:rsid w:val="2C3494CB"/>
    <w:rsid w:val="2C3CCACD"/>
    <w:rsid w:val="2C4412F9"/>
    <w:rsid w:val="2C49140C"/>
    <w:rsid w:val="2C4C4442"/>
    <w:rsid w:val="2C54EF69"/>
    <w:rsid w:val="2C57ED06"/>
    <w:rsid w:val="2C64FAC9"/>
    <w:rsid w:val="2C70BC16"/>
    <w:rsid w:val="2C735A64"/>
    <w:rsid w:val="2C7D7611"/>
    <w:rsid w:val="2C80FE0D"/>
    <w:rsid w:val="2C83DE0A"/>
    <w:rsid w:val="2C8D0D1F"/>
    <w:rsid w:val="2C9321E1"/>
    <w:rsid w:val="2C932F40"/>
    <w:rsid w:val="2CBECE3C"/>
    <w:rsid w:val="2CDD70F7"/>
    <w:rsid w:val="2CF23485"/>
    <w:rsid w:val="2D2C0939"/>
    <w:rsid w:val="2D309E98"/>
    <w:rsid w:val="2D341717"/>
    <w:rsid w:val="2D4D4C95"/>
    <w:rsid w:val="2D577033"/>
    <w:rsid w:val="2D6B5741"/>
    <w:rsid w:val="2D6EC4D2"/>
    <w:rsid w:val="2D729A39"/>
    <w:rsid w:val="2D97F764"/>
    <w:rsid w:val="2DAF8C19"/>
    <w:rsid w:val="2DB0F00D"/>
    <w:rsid w:val="2DBB4455"/>
    <w:rsid w:val="2DC116F1"/>
    <w:rsid w:val="2DC2398B"/>
    <w:rsid w:val="2DC9F674"/>
    <w:rsid w:val="2DD63620"/>
    <w:rsid w:val="2DD6E193"/>
    <w:rsid w:val="2DD6ED75"/>
    <w:rsid w:val="2DDBEEA2"/>
    <w:rsid w:val="2DE212DF"/>
    <w:rsid w:val="2DEAF30C"/>
    <w:rsid w:val="2DEE2D7A"/>
    <w:rsid w:val="2DF0A22D"/>
    <w:rsid w:val="2DF7DDDA"/>
    <w:rsid w:val="2DFA8042"/>
    <w:rsid w:val="2DFE1885"/>
    <w:rsid w:val="2E06EC42"/>
    <w:rsid w:val="2E18DD7B"/>
    <w:rsid w:val="2E19B82B"/>
    <w:rsid w:val="2E1E3106"/>
    <w:rsid w:val="2E271A08"/>
    <w:rsid w:val="2E35F631"/>
    <w:rsid w:val="2E440958"/>
    <w:rsid w:val="2E4E26E3"/>
    <w:rsid w:val="2E4F2830"/>
    <w:rsid w:val="2E520E77"/>
    <w:rsid w:val="2E52C151"/>
    <w:rsid w:val="2E632FE4"/>
    <w:rsid w:val="2E6570A4"/>
    <w:rsid w:val="2E65A268"/>
    <w:rsid w:val="2E6E5FF2"/>
    <w:rsid w:val="2E703090"/>
    <w:rsid w:val="2E718144"/>
    <w:rsid w:val="2E7F54B1"/>
    <w:rsid w:val="2E84E6C2"/>
    <w:rsid w:val="2E85AF5C"/>
    <w:rsid w:val="2E8D91C6"/>
    <w:rsid w:val="2E8EFA75"/>
    <w:rsid w:val="2E905A2C"/>
    <w:rsid w:val="2EA67E90"/>
    <w:rsid w:val="2EB63D71"/>
    <w:rsid w:val="2EBCE7FD"/>
    <w:rsid w:val="2ECA95C7"/>
    <w:rsid w:val="2ED4C3B3"/>
    <w:rsid w:val="2ED4C3B3"/>
    <w:rsid w:val="2ED7EBAC"/>
    <w:rsid w:val="2EDDBF41"/>
    <w:rsid w:val="2EE55C5E"/>
    <w:rsid w:val="2EE74758"/>
    <w:rsid w:val="2EED8B15"/>
    <w:rsid w:val="2EEF31BF"/>
    <w:rsid w:val="2EF26A91"/>
    <w:rsid w:val="2EF80306"/>
    <w:rsid w:val="2EFB3142"/>
    <w:rsid w:val="2F05B387"/>
    <w:rsid w:val="2F0DBD08"/>
    <w:rsid w:val="2F14F23A"/>
    <w:rsid w:val="2F19DB7A"/>
    <w:rsid w:val="2F2B9EA3"/>
    <w:rsid w:val="2F395421"/>
    <w:rsid w:val="2F3B5014"/>
    <w:rsid w:val="2F41222F"/>
    <w:rsid w:val="2F438F48"/>
    <w:rsid w:val="2F4AB1E5"/>
    <w:rsid w:val="2F4B55E4"/>
    <w:rsid w:val="2F5196A3"/>
    <w:rsid w:val="2F548120"/>
    <w:rsid w:val="2F67EE75"/>
    <w:rsid w:val="2F6B40E8"/>
    <w:rsid w:val="2F70E3FA"/>
    <w:rsid w:val="2F75115B"/>
    <w:rsid w:val="2F7563EA"/>
    <w:rsid w:val="2F820503"/>
    <w:rsid w:val="2F99BD69"/>
    <w:rsid w:val="2FA92F38"/>
    <w:rsid w:val="2FAA5CC2"/>
    <w:rsid w:val="2FB2FAD9"/>
    <w:rsid w:val="2FB9B232"/>
    <w:rsid w:val="2FCAA4A3"/>
    <w:rsid w:val="2FE2B188"/>
    <w:rsid w:val="2FF2C8B2"/>
    <w:rsid w:val="2FF67F46"/>
    <w:rsid w:val="2FFB18B2"/>
    <w:rsid w:val="2FFE9FDF"/>
    <w:rsid w:val="30149431"/>
    <w:rsid w:val="302A2E68"/>
    <w:rsid w:val="303D49E9"/>
    <w:rsid w:val="304EE522"/>
    <w:rsid w:val="30588DA9"/>
    <w:rsid w:val="306AD798"/>
    <w:rsid w:val="3073F7AC"/>
    <w:rsid w:val="30751BFE"/>
    <w:rsid w:val="30758E59"/>
    <w:rsid w:val="307D2A63"/>
    <w:rsid w:val="308E6DD5"/>
    <w:rsid w:val="309383F2"/>
    <w:rsid w:val="30A5AC3A"/>
    <w:rsid w:val="30AA078C"/>
    <w:rsid w:val="30B09A5F"/>
    <w:rsid w:val="30BC3DCB"/>
    <w:rsid w:val="30BF6B25"/>
    <w:rsid w:val="30C45F76"/>
    <w:rsid w:val="30C7DB1F"/>
    <w:rsid w:val="30EEAB41"/>
    <w:rsid w:val="30F38F35"/>
    <w:rsid w:val="30F3AA5C"/>
    <w:rsid w:val="30F9AD0C"/>
    <w:rsid w:val="30FC7F8C"/>
    <w:rsid w:val="30FCCA17"/>
    <w:rsid w:val="30FD3B34"/>
    <w:rsid w:val="31266C4B"/>
    <w:rsid w:val="312A687A"/>
    <w:rsid w:val="312FDBD8"/>
    <w:rsid w:val="3139E3ED"/>
    <w:rsid w:val="31469E8E"/>
    <w:rsid w:val="3155D714"/>
    <w:rsid w:val="315ADFB1"/>
    <w:rsid w:val="316BF848"/>
    <w:rsid w:val="316ED66A"/>
    <w:rsid w:val="31778086"/>
    <w:rsid w:val="317A5AAC"/>
    <w:rsid w:val="317A61C9"/>
    <w:rsid w:val="319523EC"/>
    <w:rsid w:val="3196D9CB"/>
    <w:rsid w:val="31A08ABD"/>
    <w:rsid w:val="31A8804E"/>
    <w:rsid w:val="31F0AC8E"/>
    <w:rsid w:val="31F1E7FE"/>
    <w:rsid w:val="31FD60B5"/>
    <w:rsid w:val="31FF8B80"/>
    <w:rsid w:val="3202A5E7"/>
    <w:rsid w:val="320E73E6"/>
    <w:rsid w:val="32163E2F"/>
    <w:rsid w:val="321AB4A5"/>
    <w:rsid w:val="3231A929"/>
    <w:rsid w:val="32343131"/>
    <w:rsid w:val="3239B75B"/>
    <w:rsid w:val="3245F248"/>
    <w:rsid w:val="324C2DF1"/>
    <w:rsid w:val="324D9CFE"/>
    <w:rsid w:val="326AFA7A"/>
    <w:rsid w:val="3270DB34"/>
    <w:rsid w:val="327A467F"/>
    <w:rsid w:val="32885AEB"/>
    <w:rsid w:val="3289133F"/>
    <w:rsid w:val="3292ABAA"/>
    <w:rsid w:val="32A8104A"/>
    <w:rsid w:val="32EA6C45"/>
    <w:rsid w:val="32EBEAC4"/>
    <w:rsid w:val="32F4E039"/>
    <w:rsid w:val="33023C13"/>
    <w:rsid w:val="330B4747"/>
    <w:rsid w:val="33226489"/>
    <w:rsid w:val="332B16D6"/>
    <w:rsid w:val="332E4C39"/>
    <w:rsid w:val="333E43B5"/>
    <w:rsid w:val="334E1C76"/>
    <w:rsid w:val="335CB789"/>
    <w:rsid w:val="335D2C3A"/>
    <w:rsid w:val="3368E2E8"/>
    <w:rsid w:val="336E314A"/>
    <w:rsid w:val="3375FBD5"/>
    <w:rsid w:val="337B2DA7"/>
    <w:rsid w:val="337B5890"/>
    <w:rsid w:val="33800AD2"/>
    <w:rsid w:val="33946D4D"/>
    <w:rsid w:val="339EE827"/>
    <w:rsid w:val="33AD8CB0"/>
    <w:rsid w:val="33CFD1E9"/>
    <w:rsid w:val="33DC060C"/>
    <w:rsid w:val="33E5AB71"/>
    <w:rsid w:val="340D1825"/>
    <w:rsid w:val="340F230A"/>
    <w:rsid w:val="341D73D5"/>
    <w:rsid w:val="3443AFA9"/>
    <w:rsid w:val="3453BC3F"/>
    <w:rsid w:val="34656745"/>
    <w:rsid w:val="3466EA24"/>
    <w:rsid w:val="34675B2F"/>
    <w:rsid w:val="346826C0"/>
    <w:rsid w:val="34929927"/>
    <w:rsid w:val="3492DC7B"/>
    <w:rsid w:val="3498A0B0"/>
    <w:rsid w:val="34A2FB08"/>
    <w:rsid w:val="34B86741"/>
    <w:rsid w:val="34B86A89"/>
    <w:rsid w:val="34C30DF5"/>
    <w:rsid w:val="34C5142B"/>
    <w:rsid w:val="34CA8009"/>
    <w:rsid w:val="34CE3866"/>
    <w:rsid w:val="34DD0CD8"/>
    <w:rsid w:val="34DE1E0F"/>
    <w:rsid w:val="34EDDC98"/>
    <w:rsid w:val="34F0833F"/>
    <w:rsid w:val="3504B4F4"/>
    <w:rsid w:val="35066D7F"/>
    <w:rsid w:val="3512D6FD"/>
    <w:rsid w:val="35174C20"/>
    <w:rsid w:val="351A76B5"/>
    <w:rsid w:val="3522DB8B"/>
    <w:rsid w:val="3524A2DA"/>
    <w:rsid w:val="352D7ADE"/>
    <w:rsid w:val="3538DB6B"/>
    <w:rsid w:val="3545DF0C"/>
    <w:rsid w:val="3545FFDE"/>
    <w:rsid w:val="35486656"/>
    <w:rsid w:val="355679FB"/>
    <w:rsid w:val="356B9BBA"/>
    <w:rsid w:val="35836AD2"/>
    <w:rsid w:val="3587C70D"/>
    <w:rsid w:val="3588BA8E"/>
    <w:rsid w:val="3590B847"/>
    <w:rsid w:val="359F93A4"/>
    <w:rsid w:val="35A3E1A9"/>
    <w:rsid w:val="35A49CA8"/>
    <w:rsid w:val="35ABAFEE"/>
    <w:rsid w:val="35C93EBD"/>
    <w:rsid w:val="35F2A2E0"/>
    <w:rsid w:val="360051DB"/>
    <w:rsid w:val="3610BA94"/>
    <w:rsid w:val="361D03BB"/>
    <w:rsid w:val="3629A187"/>
    <w:rsid w:val="364D1785"/>
    <w:rsid w:val="365C09D9"/>
    <w:rsid w:val="3670E209"/>
    <w:rsid w:val="3680D003"/>
    <w:rsid w:val="36AC0921"/>
    <w:rsid w:val="36BE252D"/>
    <w:rsid w:val="36C87FFA"/>
    <w:rsid w:val="36DE4AB6"/>
    <w:rsid w:val="36DFCEAE"/>
    <w:rsid w:val="36E8134E"/>
    <w:rsid w:val="36EB6AC5"/>
    <w:rsid w:val="36EE8A7C"/>
    <w:rsid w:val="37069DCE"/>
    <w:rsid w:val="3717263D"/>
    <w:rsid w:val="37364185"/>
    <w:rsid w:val="37473956"/>
    <w:rsid w:val="374D2373"/>
    <w:rsid w:val="374F9C4F"/>
    <w:rsid w:val="375004CB"/>
    <w:rsid w:val="3752E1B3"/>
    <w:rsid w:val="3752F458"/>
    <w:rsid w:val="37575039"/>
    <w:rsid w:val="375A7A4B"/>
    <w:rsid w:val="375C7D38"/>
    <w:rsid w:val="37621CFC"/>
    <w:rsid w:val="3762D8E2"/>
    <w:rsid w:val="3765F9EF"/>
    <w:rsid w:val="376EB505"/>
    <w:rsid w:val="3774D029"/>
    <w:rsid w:val="3786745A"/>
    <w:rsid w:val="37957ED1"/>
    <w:rsid w:val="379712B5"/>
    <w:rsid w:val="37B3FA7B"/>
    <w:rsid w:val="37DB3F55"/>
    <w:rsid w:val="37E9A981"/>
    <w:rsid w:val="37F5A5F2"/>
    <w:rsid w:val="380A4D8B"/>
    <w:rsid w:val="380E3584"/>
    <w:rsid w:val="381DF3DD"/>
    <w:rsid w:val="38295F1B"/>
    <w:rsid w:val="383108E6"/>
    <w:rsid w:val="3847F696"/>
    <w:rsid w:val="3854FC08"/>
    <w:rsid w:val="3857C116"/>
    <w:rsid w:val="38668A51"/>
    <w:rsid w:val="387CF681"/>
    <w:rsid w:val="38B8F21B"/>
    <w:rsid w:val="38CFC921"/>
    <w:rsid w:val="38DCFDC3"/>
    <w:rsid w:val="38E1D3F3"/>
    <w:rsid w:val="38E9C91C"/>
    <w:rsid w:val="38FC1904"/>
    <w:rsid w:val="39061735"/>
    <w:rsid w:val="39080AC7"/>
    <w:rsid w:val="3919873A"/>
    <w:rsid w:val="3919BEB1"/>
    <w:rsid w:val="391F9BDD"/>
    <w:rsid w:val="3926F9E3"/>
    <w:rsid w:val="392A5188"/>
    <w:rsid w:val="3930F722"/>
    <w:rsid w:val="39322A01"/>
    <w:rsid w:val="3937D45F"/>
    <w:rsid w:val="394C935E"/>
    <w:rsid w:val="396BD46E"/>
    <w:rsid w:val="396C8000"/>
    <w:rsid w:val="397D0113"/>
    <w:rsid w:val="398A9627"/>
    <w:rsid w:val="3999006C"/>
    <w:rsid w:val="399E4954"/>
    <w:rsid w:val="39A46C40"/>
    <w:rsid w:val="39A64FAD"/>
    <w:rsid w:val="39B21047"/>
    <w:rsid w:val="39B7075F"/>
    <w:rsid w:val="39CE65B6"/>
    <w:rsid w:val="39CF6AD6"/>
    <w:rsid w:val="39DD026A"/>
    <w:rsid w:val="39EB8003"/>
    <w:rsid w:val="39F85030"/>
    <w:rsid w:val="3A04285C"/>
    <w:rsid w:val="3A16CB5A"/>
    <w:rsid w:val="3A2A9166"/>
    <w:rsid w:val="3A2BCD46"/>
    <w:rsid w:val="3A33CF41"/>
    <w:rsid w:val="3A381555"/>
    <w:rsid w:val="3A5B85B3"/>
    <w:rsid w:val="3A6DF829"/>
    <w:rsid w:val="3A770E5F"/>
    <w:rsid w:val="3A8CEA5F"/>
    <w:rsid w:val="3AA0F7C3"/>
    <w:rsid w:val="3AA5E700"/>
    <w:rsid w:val="3AACF506"/>
    <w:rsid w:val="3AB4944E"/>
    <w:rsid w:val="3AB75617"/>
    <w:rsid w:val="3ACE8A77"/>
    <w:rsid w:val="3AD63D95"/>
    <w:rsid w:val="3AEE7536"/>
    <w:rsid w:val="3B0B92F3"/>
    <w:rsid w:val="3B178AFF"/>
    <w:rsid w:val="3B1B33ED"/>
    <w:rsid w:val="3B1F208A"/>
    <w:rsid w:val="3B2C0808"/>
    <w:rsid w:val="3B40ECAA"/>
    <w:rsid w:val="3B4143B5"/>
    <w:rsid w:val="3B419090"/>
    <w:rsid w:val="3B4CCC6F"/>
    <w:rsid w:val="3B5F83A0"/>
    <w:rsid w:val="3B6147DF"/>
    <w:rsid w:val="3B62620B"/>
    <w:rsid w:val="3B745570"/>
    <w:rsid w:val="3B7EECD2"/>
    <w:rsid w:val="3B85B0C2"/>
    <w:rsid w:val="3B88E742"/>
    <w:rsid w:val="3B96B1DA"/>
    <w:rsid w:val="3BA454A9"/>
    <w:rsid w:val="3BADB05E"/>
    <w:rsid w:val="3BC19FCD"/>
    <w:rsid w:val="3BC1C9BD"/>
    <w:rsid w:val="3BD25275"/>
    <w:rsid w:val="3BD8B1EC"/>
    <w:rsid w:val="3BE44341"/>
    <w:rsid w:val="3BEB43E3"/>
    <w:rsid w:val="3BECD3F1"/>
    <w:rsid w:val="3BECF0E0"/>
    <w:rsid w:val="3BEDFF8B"/>
    <w:rsid w:val="3C15DDB3"/>
    <w:rsid w:val="3C5BEE6D"/>
    <w:rsid w:val="3C5EAFB1"/>
    <w:rsid w:val="3C6B3A0B"/>
    <w:rsid w:val="3C6CF53F"/>
    <w:rsid w:val="3C6F4A71"/>
    <w:rsid w:val="3C7280F1"/>
    <w:rsid w:val="3C7AF851"/>
    <w:rsid w:val="3C7B59F2"/>
    <w:rsid w:val="3C946988"/>
    <w:rsid w:val="3C96233D"/>
    <w:rsid w:val="3C9DAC90"/>
    <w:rsid w:val="3CAF874B"/>
    <w:rsid w:val="3CB7339B"/>
    <w:rsid w:val="3CB9F032"/>
    <w:rsid w:val="3CC56FD0"/>
    <w:rsid w:val="3CC71EA1"/>
    <w:rsid w:val="3CCBD82B"/>
    <w:rsid w:val="3CD0AB52"/>
    <w:rsid w:val="3CD3E858"/>
    <w:rsid w:val="3CD6D417"/>
    <w:rsid w:val="3CDB7A29"/>
    <w:rsid w:val="3CEA390A"/>
    <w:rsid w:val="3CEFBAE5"/>
    <w:rsid w:val="3D079E7A"/>
    <w:rsid w:val="3D17B678"/>
    <w:rsid w:val="3D24B75C"/>
    <w:rsid w:val="3D24FCAF"/>
    <w:rsid w:val="3D3AF667"/>
    <w:rsid w:val="3D496BEA"/>
    <w:rsid w:val="3D500E95"/>
    <w:rsid w:val="3D52B4BD"/>
    <w:rsid w:val="3D6029CC"/>
    <w:rsid w:val="3D68566E"/>
    <w:rsid w:val="3D7C1AE2"/>
    <w:rsid w:val="3D844D17"/>
    <w:rsid w:val="3D89B859"/>
    <w:rsid w:val="3D9363E0"/>
    <w:rsid w:val="3D9F43BE"/>
    <w:rsid w:val="3DB3E61C"/>
    <w:rsid w:val="3DBE1964"/>
    <w:rsid w:val="3DC7A467"/>
    <w:rsid w:val="3DD59CFD"/>
    <w:rsid w:val="3DE48884"/>
    <w:rsid w:val="3DF52047"/>
    <w:rsid w:val="3DFD98EE"/>
    <w:rsid w:val="3E03E6A5"/>
    <w:rsid w:val="3E162F74"/>
    <w:rsid w:val="3E18BF80"/>
    <w:rsid w:val="3E1F5F38"/>
    <w:rsid w:val="3E2561CC"/>
    <w:rsid w:val="3E26329E"/>
    <w:rsid w:val="3E36B0CB"/>
    <w:rsid w:val="3E3A388D"/>
    <w:rsid w:val="3E411160"/>
    <w:rsid w:val="3E45CA09"/>
    <w:rsid w:val="3E460309"/>
    <w:rsid w:val="3E557A98"/>
    <w:rsid w:val="3E55C899"/>
    <w:rsid w:val="3E5AE9DE"/>
    <w:rsid w:val="3E68B469"/>
    <w:rsid w:val="3E866EE7"/>
    <w:rsid w:val="3E8AEB51"/>
    <w:rsid w:val="3E90AC8C"/>
    <w:rsid w:val="3EA5C45B"/>
    <w:rsid w:val="3EAA22B0"/>
    <w:rsid w:val="3EB68AB8"/>
    <w:rsid w:val="3EC04081"/>
    <w:rsid w:val="3ED84DB9"/>
    <w:rsid w:val="3ED9D825"/>
    <w:rsid w:val="3EDD3BC5"/>
    <w:rsid w:val="3EE593B1"/>
    <w:rsid w:val="3EECC3CA"/>
    <w:rsid w:val="3EEE618E"/>
    <w:rsid w:val="3EF0343F"/>
    <w:rsid w:val="3EF83278"/>
    <w:rsid w:val="3F15061D"/>
    <w:rsid w:val="3F2A75F8"/>
    <w:rsid w:val="3F2BE61A"/>
    <w:rsid w:val="3F2E78C4"/>
    <w:rsid w:val="3F35B8F6"/>
    <w:rsid w:val="3F35D1CD"/>
    <w:rsid w:val="3F3F61E4"/>
    <w:rsid w:val="3F4CEAF4"/>
    <w:rsid w:val="3F584A45"/>
    <w:rsid w:val="3F7D3074"/>
    <w:rsid w:val="3F82CABC"/>
    <w:rsid w:val="3F955449"/>
    <w:rsid w:val="3F9C8162"/>
    <w:rsid w:val="3FA28F6B"/>
    <w:rsid w:val="3FA78762"/>
    <w:rsid w:val="3FAF5F64"/>
    <w:rsid w:val="3FCB38DB"/>
    <w:rsid w:val="3FE17201"/>
    <w:rsid w:val="3FE2E79B"/>
    <w:rsid w:val="40008858"/>
    <w:rsid w:val="4003DB19"/>
    <w:rsid w:val="4014D94A"/>
    <w:rsid w:val="4018E60F"/>
    <w:rsid w:val="401D1250"/>
    <w:rsid w:val="401D3B93"/>
    <w:rsid w:val="4032C9A4"/>
    <w:rsid w:val="4033F77B"/>
    <w:rsid w:val="4039DE9D"/>
    <w:rsid w:val="40462B75"/>
    <w:rsid w:val="4048D394"/>
    <w:rsid w:val="405994BB"/>
    <w:rsid w:val="405BB7E0"/>
    <w:rsid w:val="40627953"/>
    <w:rsid w:val="4062E719"/>
    <w:rsid w:val="407B3AD8"/>
    <w:rsid w:val="40827589"/>
    <w:rsid w:val="408F3BEB"/>
    <w:rsid w:val="40A14401"/>
    <w:rsid w:val="40A46B11"/>
    <w:rsid w:val="40A67E4B"/>
    <w:rsid w:val="40A91274"/>
    <w:rsid w:val="40B2F887"/>
    <w:rsid w:val="40B6FD4B"/>
    <w:rsid w:val="40CB8BE3"/>
    <w:rsid w:val="40D4428D"/>
    <w:rsid w:val="40DBD3B2"/>
    <w:rsid w:val="40DC550B"/>
    <w:rsid w:val="40DFAABD"/>
    <w:rsid w:val="40E23CD7"/>
    <w:rsid w:val="40F0DA6E"/>
    <w:rsid w:val="40F75820"/>
    <w:rsid w:val="40FCD8C8"/>
    <w:rsid w:val="410C32DA"/>
    <w:rsid w:val="410F90C4"/>
    <w:rsid w:val="41244D84"/>
    <w:rsid w:val="4137DA2D"/>
    <w:rsid w:val="41387274"/>
    <w:rsid w:val="413E845D"/>
    <w:rsid w:val="414792B1"/>
    <w:rsid w:val="4157204B"/>
    <w:rsid w:val="416772CC"/>
    <w:rsid w:val="417893A9"/>
    <w:rsid w:val="4178ED4E"/>
    <w:rsid w:val="4192B304"/>
    <w:rsid w:val="4195D13F"/>
    <w:rsid w:val="41A23415"/>
    <w:rsid w:val="41A6A2A4"/>
    <w:rsid w:val="41AC17AB"/>
    <w:rsid w:val="41AD7F2F"/>
    <w:rsid w:val="41B1C7E8"/>
    <w:rsid w:val="41B2E869"/>
    <w:rsid w:val="41B792E4"/>
    <w:rsid w:val="41BDFDC6"/>
    <w:rsid w:val="41C000E1"/>
    <w:rsid w:val="41C6F832"/>
    <w:rsid w:val="41E4C396"/>
    <w:rsid w:val="41E9955F"/>
    <w:rsid w:val="41F54893"/>
    <w:rsid w:val="41F9F5DF"/>
    <w:rsid w:val="421A9C24"/>
    <w:rsid w:val="422B61F0"/>
    <w:rsid w:val="422FED65"/>
    <w:rsid w:val="42435320"/>
    <w:rsid w:val="4256B341"/>
    <w:rsid w:val="42602B4C"/>
    <w:rsid w:val="426BC992"/>
    <w:rsid w:val="426CB9B5"/>
    <w:rsid w:val="4287455D"/>
    <w:rsid w:val="4287F4DF"/>
    <w:rsid w:val="42B0962C"/>
    <w:rsid w:val="42C44415"/>
    <w:rsid w:val="42D88C5D"/>
    <w:rsid w:val="42DAA584"/>
    <w:rsid w:val="42E4CF2E"/>
    <w:rsid w:val="42EA40A2"/>
    <w:rsid w:val="42F1F9CC"/>
    <w:rsid w:val="430A0F9F"/>
    <w:rsid w:val="430A2FF2"/>
    <w:rsid w:val="43141E43"/>
    <w:rsid w:val="43299C75"/>
    <w:rsid w:val="43581266"/>
    <w:rsid w:val="435CF37F"/>
    <w:rsid w:val="437D7A30"/>
    <w:rsid w:val="437E8331"/>
    <w:rsid w:val="43B7F125"/>
    <w:rsid w:val="43C96557"/>
    <w:rsid w:val="43D3857E"/>
    <w:rsid w:val="43D3882D"/>
    <w:rsid w:val="43D3E18D"/>
    <w:rsid w:val="43D9615D"/>
    <w:rsid w:val="43DB4C3F"/>
    <w:rsid w:val="43E53B42"/>
    <w:rsid w:val="43F4F2B7"/>
    <w:rsid w:val="44027AF5"/>
    <w:rsid w:val="44175020"/>
    <w:rsid w:val="4421E18B"/>
    <w:rsid w:val="4424EDC5"/>
    <w:rsid w:val="44287860"/>
    <w:rsid w:val="442F92FE"/>
    <w:rsid w:val="44359175"/>
    <w:rsid w:val="443DA924"/>
    <w:rsid w:val="444912C4"/>
    <w:rsid w:val="445D7E72"/>
    <w:rsid w:val="446711D9"/>
    <w:rsid w:val="44780B1F"/>
    <w:rsid w:val="4478D1EF"/>
    <w:rsid w:val="447F30BA"/>
    <w:rsid w:val="4489D9B3"/>
    <w:rsid w:val="448B055E"/>
    <w:rsid w:val="449C1F8F"/>
    <w:rsid w:val="44B064A5"/>
    <w:rsid w:val="44B2A9BD"/>
    <w:rsid w:val="44B64FC5"/>
    <w:rsid w:val="44B6A15B"/>
    <w:rsid w:val="44B6B67B"/>
    <w:rsid w:val="44C73ABA"/>
    <w:rsid w:val="44D4C151"/>
    <w:rsid w:val="44E9CFB7"/>
    <w:rsid w:val="44F1087B"/>
    <w:rsid w:val="44F59DFD"/>
    <w:rsid w:val="44F5DCE0"/>
    <w:rsid w:val="44FCAC5A"/>
    <w:rsid w:val="450F3F90"/>
    <w:rsid w:val="4525DF79"/>
    <w:rsid w:val="452B8B9A"/>
    <w:rsid w:val="4536DC84"/>
    <w:rsid w:val="45519FBB"/>
    <w:rsid w:val="4560AA6A"/>
    <w:rsid w:val="4560BA4E"/>
    <w:rsid w:val="4564CEDA"/>
    <w:rsid w:val="456A6E5A"/>
    <w:rsid w:val="456FBDAD"/>
    <w:rsid w:val="457FB687"/>
    <w:rsid w:val="458544FE"/>
    <w:rsid w:val="458F992A"/>
    <w:rsid w:val="459C6FE0"/>
    <w:rsid w:val="459F5B0C"/>
    <w:rsid w:val="459FAF4E"/>
    <w:rsid w:val="45C541F2"/>
    <w:rsid w:val="45CC479A"/>
    <w:rsid w:val="45DC96C2"/>
    <w:rsid w:val="45F9193B"/>
    <w:rsid w:val="460E3139"/>
    <w:rsid w:val="4613A65F"/>
    <w:rsid w:val="46243493"/>
    <w:rsid w:val="4654B57B"/>
    <w:rsid w:val="46674265"/>
    <w:rsid w:val="46743A11"/>
    <w:rsid w:val="46831B5D"/>
    <w:rsid w:val="468327E4"/>
    <w:rsid w:val="468AD652"/>
    <w:rsid w:val="468CB059"/>
    <w:rsid w:val="469FADBF"/>
    <w:rsid w:val="46A51C00"/>
    <w:rsid w:val="46A97942"/>
    <w:rsid w:val="46AD6DEC"/>
    <w:rsid w:val="46B41CEE"/>
    <w:rsid w:val="46B5385D"/>
    <w:rsid w:val="46B997A3"/>
    <w:rsid w:val="46BB6F46"/>
    <w:rsid w:val="46CB3E53"/>
    <w:rsid w:val="46D0EA64"/>
    <w:rsid w:val="46D76B6F"/>
    <w:rsid w:val="46DBF80B"/>
    <w:rsid w:val="46F826BD"/>
    <w:rsid w:val="46FBB05D"/>
    <w:rsid w:val="46FD95CF"/>
    <w:rsid w:val="47302DD3"/>
    <w:rsid w:val="474697A6"/>
    <w:rsid w:val="47602506"/>
    <w:rsid w:val="47708560"/>
    <w:rsid w:val="477E8F75"/>
    <w:rsid w:val="478C6A9F"/>
    <w:rsid w:val="47A7AD37"/>
    <w:rsid w:val="47B161EF"/>
    <w:rsid w:val="47BF2C53"/>
    <w:rsid w:val="47DDD47A"/>
    <w:rsid w:val="47E5C8E3"/>
    <w:rsid w:val="47E89AE1"/>
    <w:rsid w:val="47EDA5FA"/>
    <w:rsid w:val="47F694FC"/>
    <w:rsid w:val="480FFB33"/>
    <w:rsid w:val="481804F8"/>
    <w:rsid w:val="481DC444"/>
    <w:rsid w:val="485A38B7"/>
    <w:rsid w:val="486D98DF"/>
    <w:rsid w:val="48705B8A"/>
    <w:rsid w:val="48963262"/>
    <w:rsid w:val="48974946"/>
    <w:rsid w:val="489CCFA3"/>
    <w:rsid w:val="48A49346"/>
    <w:rsid w:val="48ACF36F"/>
    <w:rsid w:val="48B55F6F"/>
    <w:rsid w:val="48B5FE4D"/>
    <w:rsid w:val="48C68FE3"/>
    <w:rsid w:val="48CB68B9"/>
    <w:rsid w:val="48D0235A"/>
    <w:rsid w:val="48D452B3"/>
    <w:rsid w:val="48D7C7DB"/>
    <w:rsid w:val="48E2A51D"/>
    <w:rsid w:val="48E47FA6"/>
    <w:rsid w:val="48EE8985"/>
    <w:rsid w:val="48F3F089"/>
    <w:rsid w:val="48F4A8A3"/>
    <w:rsid w:val="4917DBD8"/>
    <w:rsid w:val="491F1571"/>
    <w:rsid w:val="4944B4DC"/>
    <w:rsid w:val="494E42AB"/>
    <w:rsid w:val="4958B773"/>
    <w:rsid w:val="495A3A1B"/>
    <w:rsid w:val="4963A8BB"/>
    <w:rsid w:val="49873B88"/>
    <w:rsid w:val="4987D67E"/>
    <w:rsid w:val="498A619E"/>
    <w:rsid w:val="498B405B"/>
    <w:rsid w:val="49963DDE"/>
    <w:rsid w:val="49A0B168"/>
    <w:rsid w:val="49AC7AFA"/>
    <w:rsid w:val="49ACE579"/>
    <w:rsid w:val="49AE37A3"/>
    <w:rsid w:val="49BB7DA7"/>
    <w:rsid w:val="49C0E29C"/>
    <w:rsid w:val="49C2B338"/>
    <w:rsid w:val="49C3425C"/>
    <w:rsid w:val="49CADF9F"/>
    <w:rsid w:val="49E7D093"/>
    <w:rsid w:val="49EB5809"/>
    <w:rsid w:val="49F59AFB"/>
    <w:rsid w:val="49F615B2"/>
    <w:rsid w:val="4A06FBAA"/>
    <w:rsid w:val="4A07E50A"/>
    <w:rsid w:val="4A192977"/>
    <w:rsid w:val="4A2E7EDF"/>
    <w:rsid w:val="4A3604DF"/>
    <w:rsid w:val="4A3B854E"/>
    <w:rsid w:val="4A3FC9D2"/>
    <w:rsid w:val="4A4774D3"/>
    <w:rsid w:val="4A4C0570"/>
    <w:rsid w:val="4A4E6C05"/>
    <w:rsid w:val="4A4ECDF2"/>
    <w:rsid w:val="4A616B49"/>
    <w:rsid w:val="4A64A5FF"/>
    <w:rsid w:val="4A6E97B2"/>
    <w:rsid w:val="4A784E49"/>
    <w:rsid w:val="4A8E6352"/>
    <w:rsid w:val="4A920D76"/>
    <w:rsid w:val="4A94C2E9"/>
    <w:rsid w:val="4A96E34E"/>
    <w:rsid w:val="4AA1E023"/>
    <w:rsid w:val="4AA91004"/>
    <w:rsid w:val="4AB7EC54"/>
    <w:rsid w:val="4AEAF177"/>
    <w:rsid w:val="4AEDC6E8"/>
    <w:rsid w:val="4AEE60FC"/>
    <w:rsid w:val="4AEF89EC"/>
    <w:rsid w:val="4AF2BE35"/>
    <w:rsid w:val="4B073BA1"/>
    <w:rsid w:val="4B2B5A68"/>
    <w:rsid w:val="4B2C0E78"/>
    <w:rsid w:val="4B2C35D6"/>
    <w:rsid w:val="4B38FA09"/>
    <w:rsid w:val="4B56517B"/>
    <w:rsid w:val="4B5D62B7"/>
    <w:rsid w:val="4B625C17"/>
    <w:rsid w:val="4B686467"/>
    <w:rsid w:val="4B686C06"/>
    <w:rsid w:val="4B6B63B9"/>
    <w:rsid w:val="4B72CE93"/>
    <w:rsid w:val="4B83E3EA"/>
    <w:rsid w:val="4BADFD0F"/>
    <w:rsid w:val="4BAE8936"/>
    <w:rsid w:val="4BB1E6FB"/>
    <w:rsid w:val="4BB50F3F"/>
    <w:rsid w:val="4BB8145D"/>
    <w:rsid w:val="4BBDA1AF"/>
    <w:rsid w:val="4BD6EF34"/>
    <w:rsid w:val="4BDB7DC0"/>
    <w:rsid w:val="4BE2EBF6"/>
    <w:rsid w:val="4BE3E59C"/>
    <w:rsid w:val="4BF069A0"/>
    <w:rsid w:val="4BF16381"/>
    <w:rsid w:val="4BF32B1E"/>
    <w:rsid w:val="4BF7D4BA"/>
    <w:rsid w:val="4BFB01EF"/>
    <w:rsid w:val="4BFED4C1"/>
    <w:rsid w:val="4C01467A"/>
    <w:rsid w:val="4C0F7EEA"/>
    <w:rsid w:val="4C155A12"/>
    <w:rsid w:val="4C2892F0"/>
    <w:rsid w:val="4C337680"/>
    <w:rsid w:val="4C41A020"/>
    <w:rsid w:val="4C41AFD7"/>
    <w:rsid w:val="4C451626"/>
    <w:rsid w:val="4C4F4308"/>
    <w:rsid w:val="4C5638F9"/>
    <w:rsid w:val="4C57CAE0"/>
    <w:rsid w:val="4C62E415"/>
    <w:rsid w:val="4C633240"/>
    <w:rsid w:val="4C6551B0"/>
    <w:rsid w:val="4C662998"/>
    <w:rsid w:val="4C722DB4"/>
    <w:rsid w:val="4C7B8630"/>
    <w:rsid w:val="4C82319B"/>
    <w:rsid w:val="4C8F9829"/>
    <w:rsid w:val="4C9DBB68"/>
    <w:rsid w:val="4CAF4910"/>
    <w:rsid w:val="4CB2DB49"/>
    <w:rsid w:val="4CB40EE0"/>
    <w:rsid w:val="4CB9886E"/>
    <w:rsid w:val="4CC900CB"/>
    <w:rsid w:val="4CCD6297"/>
    <w:rsid w:val="4CDEEAAC"/>
    <w:rsid w:val="4CE2EF61"/>
    <w:rsid w:val="4CE3542D"/>
    <w:rsid w:val="4CFC13FF"/>
    <w:rsid w:val="4D21493F"/>
    <w:rsid w:val="4D25BCFB"/>
    <w:rsid w:val="4D3B9D4E"/>
    <w:rsid w:val="4D415450"/>
    <w:rsid w:val="4D4D5207"/>
    <w:rsid w:val="4D510CA5"/>
    <w:rsid w:val="4D575150"/>
    <w:rsid w:val="4D5F3F5C"/>
    <w:rsid w:val="4D6C9C76"/>
    <w:rsid w:val="4D7425B0"/>
    <w:rsid w:val="4D755E81"/>
    <w:rsid w:val="4D843AA1"/>
    <w:rsid w:val="4D879DC9"/>
    <w:rsid w:val="4D9E7FEB"/>
    <w:rsid w:val="4DA472B8"/>
    <w:rsid w:val="4DAACD7D"/>
    <w:rsid w:val="4DAF9026"/>
    <w:rsid w:val="4DB196E5"/>
    <w:rsid w:val="4DB31A76"/>
    <w:rsid w:val="4DBDC0FB"/>
    <w:rsid w:val="4DE8E7F4"/>
    <w:rsid w:val="4DF17B0D"/>
    <w:rsid w:val="4DF48278"/>
    <w:rsid w:val="4DFB65BD"/>
    <w:rsid w:val="4DFE9C52"/>
    <w:rsid w:val="4E00B40A"/>
    <w:rsid w:val="4E0B5442"/>
    <w:rsid w:val="4E11CA33"/>
    <w:rsid w:val="4E13D01D"/>
    <w:rsid w:val="4E1A57C2"/>
    <w:rsid w:val="4E2FC532"/>
    <w:rsid w:val="4E30CBBD"/>
    <w:rsid w:val="4E4D1748"/>
    <w:rsid w:val="4E5DCBE2"/>
    <w:rsid w:val="4E6402C4"/>
    <w:rsid w:val="4E7D5E0C"/>
    <w:rsid w:val="4E83E6A6"/>
    <w:rsid w:val="4E8BD5EA"/>
    <w:rsid w:val="4E987264"/>
    <w:rsid w:val="4E9B0B01"/>
    <w:rsid w:val="4EAD3599"/>
    <w:rsid w:val="4EB02081"/>
    <w:rsid w:val="4EE186F6"/>
    <w:rsid w:val="4EE7A1C3"/>
    <w:rsid w:val="4EF03E77"/>
    <w:rsid w:val="4EF16FE8"/>
    <w:rsid w:val="4EF18772"/>
    <w:rsid w:val="4F0A58AF"/>
    <w:rsid w:val="4F0AE535"/>
    <w:rsid w:val="4F0BD607"/>
    <w:rsid w:val="4F12288A"/>
    <w:rsid w:val="4F149EB6"/>
    <w:rsid w:val="4F17F66A"/>
    <w:rsid w:val="4F1CF216"/>
    <w:rsid w:val="4F2909CF"/>
    <w:rsid w:val="4F404043"/>
    <w:rsid w:val="4F44B353"/>
    <w:rsid w:val="4F4FCDA7"/>
    <w:rsid w:val="4F507509"/>
    <w:rsid w:val="4F55004D"/>
    <w:rsid w:val="4F6929BB"/>
    <w:rsid w:val="4F71431C"/>
    <w:rsid w:val="4F7674CF"/>
    <w:rsid w:val="4F8918D2"/>
    <w:rsid w:val="4F92C327"/>
    <w:rsid w:val="4FA2A976"/>
    <w:rsid w:val="4FB102F8"/>
    <w:rsid w:val="4FB7798C"/>
    <w:rsid w:val="4FC04D1A"/>
    <w:rsid w:val="4FCA0D2F"/>
    <w:rsid w:val="4FCD352A"/>
    <w:rsid w:val="4FCD765B"/>
    <w:rsid w:val="4FDBD4DE"/>
    <w:rsid w:val="4FE47D7C"/>
    <w:rsid w:val="4FE92907"/>
    <w:rsid w:val="500664AC"/>
    <w:rsid w:val="500CCA08"/>
    <w:rsid w:val="501BE79E"/>
    <w:rsid w:val="50242E7B"/>
    <w:rsid w:val="50268D9E"/>
    <w:rsid w:val="503480F9"/>
    <w:rsid w:val="50364E60"/>
    <w:rsid w:val="5038E3F7"/>
    <w:rsid w:val="504DFAA0"/>
    <w:rsid w:val="5056D226"/>
    <w:rsid w:val="50576BED"/>
    <w:rsid w:val="50577167"/>
    <w:rsid w:val="5076A3FB"/>
    <w:rsid w:val="507FAD23"/>
    <w:rsid w:val="50840729"/>
    <w:rsid w:val="508B4616"/>
    <w:rsid w:val="508B9BC5"/>
    <w:rsid w:val="5096195F"/>
    <w:rsid w:val="50A8970C"/>
    <w:rsid w:val="50AB76EA"/>
    <w:rsid w:val="50B01981"/>
    <w:rsid w:val="50B2F1A9"/>
    <w:rsid w:val="50B352EA"/>
    <w:rsid w:val="50DBA098"/>
    <w:rsid w:val="50DDBD7A"/>
    <w:rsid w:val="50FC95E7"/>
    <w:rsid w:val="510B222D"/>
    <w:rsid w:val="51120755"/>
    <w:rsid w:val="51128014"/>
    <w:rsid w:val="5118AF36"/>
    <w:rsid w:val="5119E9F4"/>
    <w:rsid w:val="511A1930"/>
    <w:rsid w:val="512B495E"/>
    <w:rsid w:val="512D0087"/>
    <w:rsid w:val="5150D67D"/>
    <w:rsid w:val="51621555"/>
    <w:rsid w:val="51687128"/>
    <w:rsid w:val="5177AEA3"/>
    <w:rsid w:val="5188C977"/>
    <w:rsid w:val="51907B15"/>
    <w:rsid w:val="519093DC"/>
    <w:rsid w:val="51B37EC3"/>
    <w:rsid w:val="520E1A22"/>
    <w:rsid w:val="520E8DFB"/>
    <w:rsid w:val="521035E2"/>
    <w:rsid w:val="521149B8"/>
    <w:rsid w:val="5213FF39"/>
    <w:rsid w:val="521957AD"/>
    <w:rsid w:val="52207CCF"/>
    <w:rsid w:val="5224EED1"/>
    <w:rsid w:val="52273A92"/>
    <w:rsid w:val="523E3346"/>
    <w:rsid w:val="52401374"/>
    <w:rsid w:val="525250E3"/>
    <w:rsid w:val="5257B1E4"/>
    <w:rsid w:val="525E44AB"/>
    <w:rsid w:val="526BA02E"/>
    <w:rsid w:val="527BBB48"/>
    <w:rsid w:val="527D5CC5"/>
    <w:rsid w:val="528C44D0"/>
    <w:rsid w:val="5293162B"/>
    <w:rsid w:val="52BC222A"/>
    <w:rsid w:val="52BE4EC3"/>
    <w:rsid w:val="52D35DAB"/>
    <w:rsid w:val="52E97E1D"/>
    <w:rsid w:val="52EEB93E"/>
    <w:rsid w:val="5302655C"/>
    <w:rsid w:val="530FF33E"/>
    <w:rsid w:val="53219FDC"/>
    <w:rsid w:val="533CF0D9"/>
    <w:rsid w:val="5341CC3F"/>
    <w:rsid w:val="5343AECF"/>
    <w:rsid w:val="535C2729"/>
    <w:rsid w:val="53615B94"/>
    <w:rsid w:val="5363B6E9"/>
    <w:rsid w:val="536AF2B9"/>
    <w:rsid w:val="536BE218"/>
    <w:rsid w:val="536C17C3"/>
    <w:rsid w:val="536DC464"/>
    <w:rsid w:val="536E5606"/>
    <w:rsid w:val="537712E7"/>
    <w:rsid w:val="5378C427"/>
    <w:rsid w:val="53AAD3FF"/>
    <w:rsid w:val="53D9E86F"/>
    <w:rsid w:val="53E13D2A"/>
    <w:rsid w:val="53E4488B"/>
    <w:rsid w:val="53E89C7E"/>
    <w:rsid w:val="53F498D5"/>
    <w:rsid w:val="53F4FC6B"/>
    <w:rsid w:val="5415871D"/>
    <w:rsid w:val="541AEA77"/>
    <w:rsid w:val="541B3BD7"/>
    <w:rsid w:val="543E664F"/>
    <w:rsid w:val="5440491B"/>
    <w:rsid w:val="54529CAF"/>
    <w:rsid w:val="5459C593"/>
    <w:rsid w:val="545D3C80"/>
    <w:rsid w:val="54810D61"/>
    <w:rsid w:val="549347CD"/>
    <w:rsid w:val="54ABF805"/>
    <w:rsid w:val="54B10AF0"/>
    <w:rsid w:val="54B766F2"/>
    <w:rsid w:val="54B84FB9"/>
    <w:rsid w:val="54C59376"/>
    <w:rsid w:val="54D06FFA"/>
    <w:rsid w:val="54D7E961"/>
    <w:rsid w:val="54DD21AA"/>
    <w:rsid w:val="54DD4017"/>
    <w:rsid w:val="54E8C3F7"/>
    <w:rsid w:val="54F92B1C"/>
    <w:rsid w:val="55002094"/>
    <w:rsid w:val="55027FDA"/>
    <w:rsid w:val="550698A1"/>
    <w:rsid w:val="55089C8C"/>
    <w:rsid w:val="550F4E61"/>
    <w:rsid w:val="55348B44"/>
    <w:rsid w:val="554E4737"/>
    <w:rsid w:val="55508627"/>
    <w:rsid w:val="55517B16"/>
    <w:rsid w:val="5551CEA2"/>
    <w:rsid w:val="5555A003"/>
    <w:rsid w:val="555C222D"/>
    <w:rsid w:val="5563FC2B"/>
    <w:rsid w:val="55646C35"/>
    <w:rsid w:val="5583D2ED"/>
    <w:rsid w:val="55873047"/>
    <w:rsid w:val="558B8672"/>
    <w:rsid w:val="559C065F"/>
    <w:rsid w:val="559CBC0F"/>
    <w:rsid w:val="559ED83D"/>
    <w:rsid w:val="559FEA69"/>
    <w:rsid w:val="55ABC5D1"/>
    <w:rsid w:val="55C210C1"/>
    <w:rsid w:val="55C28F83"/>
    <w:rsid w:val="55CC8905"/>
    <w:rsid w:val="55D39559"/>
    <w:rsid w:val="560B39F2"/>
    <w:rsid w:val="5616C149"/>
    <w:rsid w:val="561AAD13"/>
    <w:rsid w:val="562358B9"/>
    <w:rsid w:val="562B0A64"/>
    <w:rsid w:val="5655A301"/>
    <w:rsid w:val="56602251"/>
    <w:rsid w:val="5660F92E"/>
    <w:rsid w:val="5674B940"/>
    <w:rsid w:val="568B7A60"/>
    <w:rsid w:val="568BF5E0"/>
    <w:rsid w:val="568CBDB3"/>
    <w:rsid w:val="56A97DC1"/>
    <w:rsid w:val="56AED778"/>
    <w:rsid w:val="56B0BDCB"/>
    <w:rsid w:val="56BA8DCC"/>
    <w:rsid w:val="56C14AFA"/>
    <w:rsid w:val="56C20B8E"/>
    <w:rsid w:val="56C8A58E"/>
    <w:rsid w:val="56CA51BF"/>
    <w:rsid w:val="56D41F68"/>
    <w:rsid w:val="56E7F46C"/>
    <w:rsid w:val="56EEB60C"/>
    <w:rsid w:val="56FCA6E6"/>
    <w:rsid w:val="57010542"/>
    <w:rsid w:val="57090A7E"/>
    <w:rsid w:val="570EB767"/>
    <w:rsid w:val="57127A9E"/>
    <w:rsid w:val="571D95B7"/>
    <w:rsid w:val="57275395"/>
    <w:rsid w:val="57459FCD"/>
    <w:rsid w:val="57468768"/>
    <w:rsid w:val="574A4811"/>
    <w:rsid w:val="574F0D64"/>
    <w:rsid w:val="5766AE88"/>
    <w:rsid w:val="57720338"/>
    <w:rsid w:val="57889A78"/>
    <w:rsid w:val="578F68B5"/>
    <w:rsid w:val="5792FA7C"/>
    <w:rsid w:val="5798166D"/>
    <w:rsid w:val="579A0DF6"/>
    <w:rsid w:val="579B6939"/>
    <w:rsid w:val="579CD501"/>
    <w:rsid w:val="57A4B209"/>
    <w:rsid w:val="57BC3016"/>
    <w:rsid w:val="57CA3C8B"/>
    <w:rsid w:val="57CC5A6B"/>
    <w:rsid w:val="57D00DE5"/>
    <w:rsid w:val="57D7646F"/>
    <w:rsid w:val="57DE5B24"/>
    <w:rsid w:val="57E29719"/>
    <w:rsid w:val="57F0AE2C"/>
    <w:rsid w:val="57F29AF8"/>
    <w:rsid w:val="581ADC83"/>
    <w:rsid w:val="58239C03"/>
    <w:rsid w:val="5826B500"/>
    <w:rsid w:val="5834C9A9"/>
    <w:rsid w:val="583703FF"/>
    <w:rsid w:val="584C6C1D"/>
    <w:rsid w:val="587FDA97"/>
    <w:rsid w:val="58814DEA"/>
    <w:rsid w:val="589003C7"/>
    <w:rsid w:val="5890DDEC"/>
    <w:rsid w:val="589B8F47"/>
    <w:rsid w:val="58B19105"/>
    <w:rsid w:val="58B88DC4"/>
    <w:rsid w:val="58BEB5B6"/>
    <w:rsid w:val="58C075D5"/>
    <w:rsid w:val="58C7B52B"/>
    <w:rsid w:val="58CE86BF"/>
    <w:rsid w:val="58D3654A"/>
    <w:rsid w:val="58D64A4A"/>
    <w:rsid w:val="58DED73B"/>
    <w:rsid w:val="58E572E4"/>
    <w:rsid w:val="5902450A"/>
    <w:rsid w:val="59055CFD"/>
    <w:rsid w:val="590B14D4"/>
    <w:rsid w:val="59185F2A"/>
    <w:rsid w:val="591BEFB9"/>
    <w:rsid w:val="591CDA55"/>
    <w:rsid w:val="591FE32C"/>
    <w:rsid w:val="59235B2B"/>
    <w:rsid w:val="5926806D"/>
    <w:rsid w:val="59326A5D"/>
    <w:rsid w:val="593AB9DB"/>
    <w:rsid w:val="59432A68"/>
    <w:rsid w:val="5947A7B9"/>
    <w:rsid w:val="595B5B1B"/>
    <w:rsid w:val="596F2023"/>
    <w:rsid w:val="598187AB"/>
    <w:rsid w:val="5987313F"/>
    <w:rsid w:val="599325EB"/>
    <w:rsid w:val="59941C81"/>
    <w:rsid w:val="599FBB61"/>
    <w:rsid w:val="59A18FAB"/>
    <w:rsid w:val="59A6DB13"/>
    <w:rsid w:val="59AB317A"/>
    <w:rsid w:val="59B2184B"/>
    <w:rsid w:val="59C8D955"/>
    <w:rsid w:val="59CEE1B0"/>
    <w:rsid w:val="59E1E46F"/>
    <w:rsid w:val="59F0F383"/>
    <w:rsid w:val="59FE9390"/>
    <w:rsid w:val="5A0597DC"/>
    <w:rsid w:val="5A0BC8A8"/>
    <w:rsid w:val="5A15BD87"/>
    <w:rsid w:val="5A1857EF"/>
    <w:rsid w:val="5A1AB5F4"/>
    <w:rsid w:val="5A2135D3"/>
    <w:rsid w:val="5A2659FF"/>
    <w:rsid w:val="5A42219C"/>
    <w:rsid w:val="5A4A175E"/>
    <w:rsid w:val="5A5FB11C"/>
    <w:rsid w:val="5A6EB011"/>
    <w:rsid w:val="5A6F776A"/>
    <w:rsid w:val="5A7765A8"/>
    <w:rsid w:val="5A7A150D"/>
    <w:rsid w:val="5AA1CDCA"/>
    <w:rsid w:val="5AB035E9"/>
    <w:rsid w:val="5AC22BDC"/>
    <w:rsid w:val="5AC633DF"/>
    <w:rsid w:val="5AC9E65D"/>
    <w:rsid w:val="5AE425D8"/>
    <w:rsid w:val="5AE91780"/>
    <w:rsid w:val="5AF522E3"/>
    <w:rsid w:val="5B3896B3"/>
    <w:rsid w:val="5B3D72BC"/>
    <w:rsid w:val="5B639E41"/>
    <w:rsid w:val="5B6927B2"/>
    <w:rsid w:val="5B71EB4C"/>
    <w:rsid w:val="5B720ED2"/>
    <w:rsid w:val="5B87FD59"/>
    <w:rsid w:val="5B921CBA"/>
    <w:rsid w:val="5BB0F550"/>
    <w:rsid w:val="5BBE4A6C"/>
    <w:rsid w:val="5BD7D383"/>
    <w:rsid w:val="5BDBC6B7"/>
    <w:rsid w:val="5BE0B50D"/>
    <w:rsid w:val="5BEE1BB1"/>
    <w:rsid w:val="5BF292D7"/>
    <w:rsid w:val="5BF9E4F2"/>
    <w:rsid w:val="5C160294"/>
    <w:rsid w:val="5C18B190"/>
    <w:rsid w:val="5C23E5F9"/>
    <w:rsid w:val="5C29727A"/>
    <w:rsid w:val="5C34AAAE"/>
    <w:rsid w:val="5C3DE7C1"/>
    <w:rsid w:val="5C3E5EA6"/>
    <w:rsid w:val="5C419F13"/>
    <w:rsid w:val="5C4F7C9F"/>
    <w:rsid w:val="5C624E44"/>
    <w:rsid w:val="5C671073"/>
    <w:rsid w:val="5C7A5E6F"/>
    <w:rsid w:val="5C842EF4"/>
    <w:rsid w:val="5C9CB9B2"/>
    <w:rsid w:val="5CAA2CAB"/>
    <w:rsid w:val="5CB44C2B"/>
    <w:rsid w:val="5CB82C8E"/>
    <w:rsid w:val="5CC0F8A4"/>
    <w:rsid w:val="5CC98F01"/>
    <w:rsid w:val="5CCB1000"/>
    <w:rsid w:val="5CD0D11E"/>
    <w:rsid w:val="5CD2D6D8"/>
    <w:rsid w:val="5CE15109"/>
    <w:rsid w:val="5CE2FA45"/>
    <w:rsid w:val="5CE78687"/>
    <w:rsid w:val="5CE91084"/>
    <w:rsid w:val="5CF48338"/>
    <w:rsid w:val="5CF81517"/>
    <w:rsid w:val="5D004BB2"/>
    <w:rsid w:val="5D09A348"/>
    <w:rsid w:val="5D276613"/>
    <w:rsid w:val="5D2DF11D"/>
    <w:rsid w:val="5D4B685D"/>
    <w:rsid w:val="5D524E43"/>
    <w:rsid w:val="5D5CA4FE"/>
    <w:rsid w:val="5D6B1CC4"/>
    <w:rsid w:val="5D73D0F2"/>
    <w:rsid w:val="5D73DBCA"/>
    <w:rsid w:val="5D7DF644"/>
    <w:rsid w:val="5D961458"/>
    <w:rsid w:val="5D98E71C"/>
    <w:rsid w:val="5DBE552C"/>
    <w:rsid w:val="5DC6B7B3"/>
    <w:rsid w:val="5DD75331"/>
    <w:rsid w:val="5DDA5B9A"/>
    <w:rsid w:val="5DE0918E"/>
    <w:rsid w:val="5DEA2629"/>
    <w:rsid w:val="5DEE6CA0"/>
    <w:rsid w:val="5DF6CC0F"/>
    <w:rsid w:val="5DFFC081"/>
    <w:rsid w:val="5E0022AA"/>
    <w:rsid w:val="5E06C9D9"/>
    <w:rsid w:val="5E10388F"/>
    <w:rsid w:val="5E37140E"/>
    <w:rsid w:val="5E3A2DE7"/>
    <w:rsid w:val="5E42AAF8"/>
    <w:rsid w:val="5E4865E3"/>
    <w:rsid w:val="5E5B0345"/>
    <w:rsid w:val="5E6124AB"/>
    <w:rsid w:val="5E62C808"/>
    <w:rsid w:val="5E6C3D8D"/>
    <w:rsid w:val="5E6DB106"/>
    <w:rsid w:val="5E8C0288"/>
    <w:rsid w:val="5E905F89"/>
    <w:rsid w:val="5E9DF541"/>
    <w:rsid w:val="5EA239AF"/>
    <w:rsid w:val="5EAC1BC8"/>
    <w:rsid w:val="5EB5A529"/>
    <w:rsid w:val="5EB655B1"/>
    <w:rsid w:val="5EBB9790"/>
    <w:rsid w:val="5EC60687"/>
    <w:rsid w:val="5EDB0F03"/>
    <w:rsid w:val="5EF12FD2"/>
    <w:rsid w:val="5F1B4F46"/>
    <w:rsid w:val="5F23A8A4"/>
    <w:rsid w:val="5F2491D2"/>
    <w:rsid w:val="5F3D6B26"/>
    <w:rsid w:val="5F421FFF"/>
    <w:rsid w:val="5F55E5AA"/>
    <w:rsid w:val="5F5C6859"/>
    <w:rsid w:val="5F731EC6"/>
    <w:rsid w:val="5F74432A"/>
    <w:rsid w:val="5F77486B"/>
    <w:rsid w:val="5F8406CE"/>
    <w:rsid w:val="5F8E39FF"/>
    <w:rsid w:val="5FA532E9"/>
    <w:rsid w:val="5FAADD33"/>
    <w:rsid w:val="5FB7B4AF"/>
    <w:rsid w:val="5FBAAAAC"/>
    <w:rsid w:val="5FBD398E"/>
    <w:rsid w:val="5FBEB904"/>
    <w:rsid w:val="5FBF3136"/>
    <w:rsid w:val="5FC6DD16"/>
    <w:rsid w:val="5FC76E8C"/>
    <w:rsid w:val="5FCAE590"/>
    <w:rsid w:val="5FD150E2"/>
    <w:rsid w:val="5FECC1F6"/>
    <w:rsid w:val="5FEECA0B"/>
    <w:rsid w:val="5FF3F184"/>
    <w:rsid w:val="600C4259"/>
    <w:rsid w:val="60116401"/>
    <w:rsid w:val="6018FBCB"/>
    <w:rsid w:val="601EB045"/>
    <w:rsid w:val="601F1450"/>
    <w:rsid w:val="601F9DEC"/>
    <w:rsid w:val="6021077A"/>
    <w:rsid w:val="602366BA"/>
    <w:rsid w:val="602B3243"/>
    <w:rsid w:val="604184B8"/>
    <w:rsid w:val="6047DF24"/>
    <w:rsid w:val="60498181"/>
    <w:rsid w:val="605202DB"/>
    <w:rsid w:val="6055D191"/>
    <w:rsid w:val="6064493A"/>
    <w:rsid w:val="6076B15A"/>
    <w:rsid w:val="607DE1EB"/>
    <w:rsid w:val="60963903"/>
    <w:rsid w:val="609D1456"/>
    <w:rsid w:val="60A7FFD9"/>
    <w:rsid w:val="60AAE0B0"/>
    <w:rsid w:val="60AEA15D"/>
    <w:rsid w:val="60C0A9E0"/>
    <w:rsid w:val="60D6AF1E"/>
    <w:rsid w:val="60ED3BC4"/>
    <w:rsid w:val="60F476D3"/>
    <w:rsid w:val="60F88626"/>
    <w:rsid w:val="610597AF"/>
    <w:rsid w:val="610A378A"/>
    <w:rsid w:val="610D1635"/>
    <w:rsid w:val="610D8522"/>
    <w:rsid w:val="6110C782"/>
    <w:rsid w:val="6117229E"/>
    <w:rsid w:val="61280E98"/>
    <w:rsid w:val="612B621E"/>
    <w:rsid w:val="613E5905"/>
    <w:rsid w:val="614F3B68"/>
    <w:rsid w:val="615C41E3"/>
    <w:rsid w:val="616B7023"/>
    <w:rsid w:val="6175B226"/>
    <w:rsid w:val="61818B67"/>
    <w:rsid w:val="61913E45"/>
    <w:rsid w:val="61995202"/>
    <w:rsid w:val="61A87372"/>
    <w:rsid w:val="61ACBB7D"/>
    <w:rsid w:val="61ADEB8C"/>
    <w:rsid w:val="61B727A8"/>
    <w:rsid w:val="61BFCFC1"/>
    <w:rsid w:val="61CD494C"/>
    <w:rsid w:val="61D65E1F"/>
    <w:rsid w:val="61F585FC"/>
    <w:rsid w:val="61FC7BBC"/>
    <w:rsid w:val="62196D9E"/>
    <w:rsid w:val="621D3161"/>
    <w:rsid w:val="6238837C"/>
    <w:rsid w:val="623D24E1"/>
    <w:rsid w:val="623F7174"/>
    <w:rsid w:val="6240E186"/>
    <w:rsid w:val="6270DE3D"/>
    <w:rsid w:val="6298C221"/>
    <w:rsid w:val="629FF32E"/>
    <w:rsid w:val="62A1DAB2"/>
    <w:rsid w:val="62AA82F1"/>
    <w:rsid w:val="62BAA5A2"/>
    <w:rsid w:val="62BDB0A9"/>
    <w:rsid w:val="62E77902"/>
    <w:rsid w:val="62E81A5A"/>
    <w:rsid w:val="62F7D24F"/>
    <w:rsid w:val="6302D242"/>
    <w:rsid w:val="63065300"/>
    <w:rsid w:val="6306ACEE"/>
    <w:rsid w:val="6307C668"/>
    <w:rsid w:val="6309F619"/>
    <w:rsid w:val="6330B0D0"/>
    <w:rsid w:val="6331BE49"/>
    <w:rsid w:val="633DE794"/>
    <w:rsid w:val="63667121"/>
    <w:rsid w:val="636C72B4"/>
    <w:rsid w:val="63742C7E"/>
    <w:rsid w:val="63788217"/>
    <w:rsid w:val="638395CD"/>
    <w:rsid w:val="6383B7CF"/>
    <w:rsid w:val="6391AAFB"/>
    <w:rsid w:val="63A3014F"/>
    <w:rsid w:val="63A7217F"/>
    <w:rsid w:val="63B408A5"/>
    <w:rsid w:val="63B4CFC5"/>
    <w:rsid w:val="63B6C0FF"/>
    <w:rsid w:val="63BABBA7"/>
    <w:rsid w:val="63BC2C03"/>
    <w:rsid w:val="63D34A03"/>
    <w:rsid w:val="63D77764"/>
    <w:rsid w:val="63DA1170"/>
    <w:rsid w:val="63EE5D8D"/>
    <w:rsid w:val="63F49864"/>
    <w:rsid w:val="63FCE341"/>
    <w:rsid w:val="640CEB41"/>
    <w:rsid w:val="640D674F"/>
    <w:rsid w:val="64288091"/>
    <w:rsid w:val="6440A35F"/>
    <w:rsid w:val="6449CAA6"/>
    <w:rsid w:val="645246BB"/>
    <w:rsid w:val="64575681"/>
    <w:rsid w:val="645C7741"/>
    <w:rsid w:val="64636ACD"/>
    <w:rsid w:val="64659BD5"/>
    <w:rsid w:val="6467004D"/>
    <w:rsid w:val="646997A9"/>
    <w:rsid w:val="6488BB3F"/>
    <w:rsid w:val="6492D7F4"/>
    <w:rsid w:val="64A14431"/>
    <w:rsid w:val="64A65E03"/>
    <w:rsid w:val="64ACBADB"/>
    <w:rsid w:val="64B1294B"/>
    <w:rsid w:val="64B58B58"/>
    <w:rsid w:val="64BAA40E"/>
    <w:rsid w:val="64C1518D"/>
    <w:rsid w:val="64CA8D2F"/>
    <w:rsid w:val="64E9B916"/>
    <w:rsid w:val="64EC56C4"/>
    <w:rsid w:val="64F045B8"/>
    <w:rsid w:val="64FEA996"/>
    <w:rsid w:val="650C62A1"/>
    <w:rsid w:val="651A896E"/>
    <w:rsid w:val="651B1212"/>
    <w:rsid w:val="65277C4C"/>
    <w:rsid w:val="6536CBA5"/>
    <w:rsid w:val="6538EFB0"/>
    <w:rsid w:val="6539B021"/>
    <w:rsid w:val="653C1C6D"/>
    <w:rsid w:val="655ACA7C"/>
    <w:rsid w:val="65606D96"/>
    <w:rsid w:val="6570A861"/>
    <w:rsid w:val="657F8D25"/>
    <w:rsid w:val="6586ADD8"/>
    <w:rsid w:val="65B43267"/>
    <w:rsid w:val="65EE3DC8"/>
    <w:rsid w:val="65F6FBA5"/>
    <w:rsid w:val="65FB529A"/>
    <w:rsid w:val="661C9258"/>
    <w:rsid w:val="664A8792"/>
    <w:rsid w:val="66542B50"/>
    <w:rsid w:val="665ECFCF"/>
    <w:rsid w:val="66616CC6"/>
    <w:rsid w:val="66827C28"/>
    <w:rsid w:val="6687C929"/>
    <w:rsid w:val="66905634"/>
    <w:rsid w:val="6694CA58"/>
    <w:rsid w:val="66A79E83"/>
    <w:rsid w:val="66ACCA70"/>
    <w:rsid w:val="66B96907"/>
    <w:rsid w:val="66C035B7"/>
    <w:rsid w:val="66C4814B"/>
    <w:rsid w:val="66D8F1FD"/>
    <w:rsid w:val="66E505EC"/>
    <w:rsid w:val="66EECD6A"/>
    <w:rsid w:val="66F0FC30"/>
    <w:rsid w:val="670B634C"/>
    <w:rsid w:val="67263958"/>
    <w:rsid w:val="6737E79A"/>
    <w:rsid w:val="673C7B99"/>
    <w:rsid w:val="6742EB11"/>
    <w:rsid w:val="675B3749"/>
    <w:rsid w:val="67692EFD"/>
    <w:rsid w:val="676A34A4"/>
    <w:rsid w:val="676AF132"/>
    <w:rsid w:val="6771D187"/>
    <w:rsid w:val="67824F58"/>
    <w:rsid w:val="6782618C"/>
    <w:rsid w:val="678DB722"/>
    <w:rsid w:val="6793A8F7"/>
    <w:rsid w:val="6794C7C6"/>
    <w:rsid w:val="679DDA80"/>
    <w:rsid w:val="679FC70D"/>
    <w:rsid w:val="67A7C06C"/>
    <w:rsid w:val="67AA5D22"/>
    <w:rsid w:val="67C1C8CF"/>
    <w:rsid w:val="67D82139"/>
    <w:rsid w:val="67E72EB0"/>
    <w:rsid w:val="67EE9253"/>
    <w:rsid w:val="67F17F20"/>
    <w:rsid w:val="67F21399"/>
    <w:rsid w:val="67FDD975"/>
    <w:rsid w:val="681805CE"/>
    <w:rsid w:val="68186F36"/>
    <w:rsid w:val="6823D8AD"/>
    <w:rsid w:val="684E2394"/>
    <w:rsid w:val="684F6B01"/>
    <w:rsid w:val="6855A9FA"/>
    <w:rsid w:val="685A3E19"/>
    <w:rsid w:val="685F0ED1"/>
    <w:rsid w:val="686553C6"/>
    <w:rsid w:val="68791012"/>
    <w:rsid w:val="688674BA"/>
    <w:rsid w:val="68889285"/>
    <w:rsid w:val="688DD198"/>
    <w:rsid w:val="689188EB"/>
    <w:rsid w:val="68972A3C"/>
    <w:rsid w:val="68A313A0"/>
    <w:rsid w:val="68A45E9D"/>
    <w:rsid w:val="68D8A854"/>
    <w:rsid w:val="68E8FC77"/>
    <w:rsid w:val="68EFDA05"/>
    <w:rsid w:val="68F61B30"/>
    <w:rsid w:val="68F9BCBD"/>
    <w:rsid w:val="6913422C"/>
    <w:rsid w:val="691DB3D0"/>
    <w:rsid w:val="692053D6"/>
    <w:rsid w:val="6924E675"/>
    <w:rsid w:val="692981CF"/>
    <w:rsid w:val="692C2942"/>
    <w:rsid w:val="694438C1"/>
    <w:rsid w:val="6945D668"/>
    <w:rsid w:val="696ADAA6"/>
    <w:rsid w:val="696DF2D6"/>
    <w:rsid w:val="69821B61"/>
    <w:rsid w:val="69971BF2"/>
    <w:rsid w:val="69A4E98C"/>
    <w:rsid w:val="69AE2A11"/>
    <w:rsid w:val="69BFC8AD"/>
    <w:rsid w:val="69DA8E79"/>
    <w:rsid w:val="69E5DDDE"/>
    <w:rsid w:val="69F4F728"/>
    <w:rsid w:val="69FD888D"/>
    <w:rsid w:val="6A0A8FB5"/>
    <w:rsid w:val="6A0AEA7B"/>
    <w:rsid w:val="6A2A5DA2"/>
    <w:rsid w:val="6A350145"/>
    <w:rsid w:val="6A3C7301"/>
    <w:rsid w:val="6A53304A"/>
    <w:rsid w:val="6A62400B"/>
    <w:rsid w:val="6A637156"/>
    <w:rsid w:val="6A6D6063"/>
    <w:rsid w:val="6A826935"/>
    <w:rsid w:val="6A9294A1"/>
    <w:rsid w:val="6A97CD79"/>
    <w:rsid w:val="6A9A5202"/>
    <w:rsid w:val="6A9DC5B1"/>
    <w:rsid w:val="6AB666D5"/>
    <w:rsid w:val="6AD12E28"/>
    <w:rsid w:val="6AD5F049"/>
    <w:rsid w:val="6AE18007"/>
    <w:rsid w:val="6AE3696C"/>
    <w:rsid w:val="6AF25C18"/>
    <w:rsid w:val="6B0558A8"/>
    <w:rsid w:val="6B05F6A3"/>
    <w:rsid w:val="6B0D7FD0"/>
    <w:rsid w:val="6B3165C5"/>
    <w:rsid w:val="6B367E62"/>
    <w:rsid w:val="6B3B037E"/>
    <w:rsid w:val="6B412BA1"/>
    <w:rsid w:val="6B439549"/>
    <w:rsid w:val="6B4B70ED"/>
    <w:rsid w:val="6B5647DA"/>
    <w:rsid w:val="6B58E480"/>
    <w:rsid w:val="6B5AA8FE"/>
    <w:rsid w:val="6B5DF9D3"/>
    <w:rsid w:val="6B62A0FC"/>
    <w:rsid w:val="6B6A2A8D"/>
    <w:rsid w:val="6B6B618D"/>
    <w:rsid w:val="6B80DC6D"/>
    <w:rsid w:val="6BA4AB0E"/>
    <w:rsid w:val="6BA534FA"/>
    <w:rsid w:val="6BDB9AF0"/>
    <w:rsid w:val="6BEAACA7"/>
    <w:rsid w:val="6BF081E0"/>
    <w:rsid w:val="6BF0FED9"/>
    <w:rsid w:val="6BF1C04A"/>
    <w:rsid w:val="6C074E15"/>
    <w:rsid w:val="6C10A557"/>
    <w:rsid w:val="6C1C5AA7"/>
    <w:rsid w:val="6C2805D2"/>
    <w:rsid w:val="6C3502B8"/>
    <w:rsid w:val="6C369E00"/>
    <w:rsid w:val="6C4DB88F"/>
    <w:rsid w:val="6C652AE7"/>
    <w:rsid w:val="6C773A50"/>
    <w:rsid w:val="6C77BD97"/>
    <w:rsid w:val="6C827628"/>
    <w:rsid w:val="6C869BF2"/>
    <w:rsid w:val="6C86AD9C"/>
    <w:rsid w:val="6C895D2E"/>
    <w:rsid w:val="6C8B1B0B"/>
    <w:rsid w:val="6C8B9087"/>
    <w:rsid w:val="6C8F373F"/>
    <w:rsid w:val="6C91435E"/>
    <w:rsid w:val="6C915B3B"/>
    <w:rsid w:val="6C94FE0E"/>
    <w:rsid w:val="6CA5EF95"/>
    <w:rsid w:val="6CA9EBA6"/>
    <w:rsid w:val="6CB2B573"/>
    <w:rsid w:val="6CBB413D"/>
    <w:rsid w:val="6CBFFF4E"/>
    <w:rsid w:val="6CC776DD"/>
    <w:rsid w:val="6CD08C83"/>
    <w:rsid w:val="6CD575B7"/>
    <w:rsid w:val="6CEEF2A9"/>
    <w:rsid w:val="6CEF63AF"/>
    <w:rsid w:val="6CF17D19"/>
    <w:rsid w:val="6CFA5526"/>
    <w:rsid w:val="6D0D6B70"/>
    <w:rsid w:val="6D0E87BE"/>
    <w:rsid w:val="6D17350B"/>
    <w:rsid w:val="6D229887"/>
    <w:rsid w:val="6D26C8CB"/>
    <w:rsid w:val="6D3DBAC6"/>
    <w:rsid w:val="6D43F014"/>
    <w:rsid w:val="6D544B4A"/>
    <w:rsid w:val="6D57E048"/>
    <w:rsid w:val="6D6881A3"/>
    <w:rsid w:val="6D6A4AB8"/>
    <w:rsid w:val="6D806DDF"/>
    <w:rsid w:val="6D9C7F2C"/>
    <w:rsid w:val="6DA6F468"/>
    <w:rsid w:val="6DC53FAE"/>
    <w:rsid w:val="6DC70F00"/>
    <w:rsid w:val="6DCD235E"/>
    <w:rsid w:val="6DE2AACB"/>
    <w:rsid w:val="6DE5EE25"/>
    <w:rsid w:val="6DE92FB1"/>
    <w:rsid w:val="6DED2A71"/>
    <w:rsid w:val="6DF59C2B"/>
    <w:rsid w:val="6DF7E711"/>
    <w:rsid w:val="6DF8E805"/>
    <w:rsid w:val="6DFBD426"/>
    <w:rsid w:val="6E165052"/>
    <w:rsid w:val="6E1DD2EA"/>
    <w:rsid w:val="6E2861CA"/>
    <w:rsid w:val="6E2A6F15"/>
    <w:rsid w:val="6E2EE98E"/>
    <w:rsid w:val="6E51A680"/>
    <w:rsid w:val="6E639A4A"/>
    <w:rsid w:val="6E6E4BA5"/>
    <w:rsid w:val="6E7997C9"/>
    <w:rsid w:val="6E8310D3"/>
    <w:rsid w:val="6E86F13E"/>
    <w:rsid w:val="6E8C55E6"/>
    <w:rsid w:val="6E98FFBD"/>
    <w:rsid w:val="6E9AE9F0"/>
    <w:rsid w:val="6EAD5B40"/>
    <w:rsid w:val="6EB7E5BF"/>
    <w:rsid w:val="6EBAFB83"/>
    <w:rsid w:val="6EBBCAE3"/>
    <w:rsid w:val="6ECEA94E"/>
    <w:rsid w:val="6ED1C9B1"/>
    <w:rsid w:val="6ED35AF4"/>
    <w:rsid w:val="6EE5CA99"/>
    <w:rsid w:val="6EF064FC"/>
    <w:rsid w:val="6F02A4FD"/>
    <w:rsid w:val="6F07E3C3"/>
    <w:rsid w:val="6F2598F0"/>
    <w:rsid w:val="6F267A20"/>
    <w:rsid w:val="6F285BA4"/>
    <w:rsid w:val="6F4ECD96"/>
    <w:rsid w:val="6F707AD7"/>
    <w:rsid w:val="6F768E6A"/>
    <w:rsid w:val="6FB3F5B5"/>
    <w:rsid w:val="6FB816E2"/>
    <w:rsid w:val="6FB8869D"/>
    <w:rsid w:val="6FD79AEF"/>
    <w:rsid w:val="6FFAF16C"/>
    <w:rsid w:val="7001E838"/>
    <w:rsid w:val="70037170"/>
    <w:rsid w:val="7005AC3D"/>
    <w:rsid w:val="7022BDEF"/>
    <w:rsid w:val="70250F6D"/>
    <w:rsid w:val="70256E90"/>
    <w:rsid w:val="7028022A"/>
    <w:rsid w:val="702AC853"/>
    <w:rsid w:val="7030B897"/>
    <w:rsid w:val="703C59D5"/>
    <w:rsid w:val="70640821"/>
    <w:rsid w:val="706967C3"/>
    <w:rsid w:val="70740064"/>
    <w:rsid w:val="707D29CE"/>
    <w:rsid w:val="70AE1D00"/>
    <w:rsid w:val="70B75584"/>
    <w:rsid w:val="70BAA9C7"/>
    <w:rsid w:val="70BDE324"/>
    <w:rsid w:val="70BE5142"/>
    <w:rsid w:val="70BE54AF"/>
    <w:rsid w:val="70C55F88"/>
    <w:rsid w:val="70CB9AE6"/>
    <w:rsid w:val="70CE75BE"/>
    <w:rsid w:val="71004E55"/>
    <w:rsid w:val="711FC3F9"/>
    <w:rsid w:val="7125C721"/>
    <w:rsid w:val="712E132D"/>
    <w:rsid w:val="7138DBD2"/>
    <w:rsid w:val="7142911B"/>
    <w:rsid w:val="71439BCB"/>
    <w:rsid w:val="714F616B"/>
    <w:rsid w:val="715E48DE"/>
    <w:rsid w:val="716282C6"/>
    <w:rsid w:val="716B8934"/>
    <w:rsid w:val="716D2347"/>
    <w:rsid w:val="71778859"/>
    <w:rsid w:val="717FF666"/>
    <w:rsid w:val="71A7E488"/>
    <w:rsid w:val="71BA29E4"/>
    <w:rsid w:val="71BE5DE7"/>
    <w:rsid w:val="71C1C853"/>
    <w:rsid w:val="71DF44F7"/>
    <w:rsid w:val="71EC07D9"/>
    <w:rsid w:val="720B35CC"/>
    <w:rsid w:val="72196B23"/>
    <w:rsid w:val="722601B1"/>
    <w:rsid w:val="7228F969"/>
    <w:rsid w:val="722FDA84"/>
    <w:rsid w:val="723B885B"/>
    <w:rsid w:val="7240CD4C"/>
    <w:rsid w:val="7244BA56"/>
    <w:rsid w:val="7259F539"/>
    <w:rsid w:val="726386DE"/>
    <w:rsid w:val="7271B7CA"/>
    <w:rsid w:val="72786A0D"/>
    <w:rsid w:val="727B8E5C"/>
    <w:rsid w:val="729C4206"/>
    <w:rsid w:val="72D1F9D2"/>
    <w:rsid w:val="72DF1621"/>
    <w:rsid w:val="72E1D4CC"/>
    <w:rsid w:val="72E9CE96"/>
    <w:rsid w:val="72FF86E1"/>
    <w:rsid w:val="730B1E28"/>
    <w:rsid w:val="731521AE"/>
    <w:rsid w:val="73406938"/>
    <w:rsid w:val="7359E666"/>
    <w:rsid w:val="736167F6"/>
    <w:rsid w:val="73617346"/>
    <w:rsid w:val="736CA1F6"/>
    <w:rsid w:val="737161BD"/>
    <w:rsid w:val="73757B03"/>
    <w:rsid w:val="737D6F2F"/>
    <w:rsid w:val="738257BF"/>
    <w:rsid w:val="738AB2B6"/>
    <w:rsid w:val="738BD7CB"/>
    <w:rsid w:val="73AB0F62"/>
    <w:rsid w:val="73BDE74B"/>
    <w:rsid w:val="73CD0132"/>
    <w:rsid w:val="73D8B4B2"/>
    <w:rsid w:val="73DAB089"/>
    <w:rsid w:val="73F7D68B"/>
    <w:rsid w:val="7410EE1F"/>
    <w:rsid w:val="741536EA"/>
    <w:rsid w:val="741D57AA"/>
    <w:rsid w:val="7422CB74"/>
    <w:rsid w:val="74281BFB"/>
    <w:rsid w:val="74300B61"/>
    <w:rsid w:val="74309DAC"/>
    <w:rsid w:val="743D49B3"/>
    <w:rsid w:val="743F4FC9"/>
    <w:rsid w:val="74414AEE"/>
    <w:rsid w:val="74427D78"/>
    <w:rsid w:val="744637C6"/>
    <w:rsid w:val="744A923F"/>
    <w:rsid w:val="745984D6"/>
    <w:rsid w:val="745D95E4"/>
    <w:rsid w:val="745F2BF9"/>
    <w:rsid w:val="746BAA5A"/>
    <w:rsid w:val="7477BF71"/>
    <w:rsid w:val="748F6B98"/>
    <w:rsid w:val="74ABACAE"/>
    <w:rsid w:val="74AE22A0"/>
    <w:rsid w:val="74C6B434"/>
    <w:rsid w:val="74CA2BC3"/>
    <w:rsid w:val="74CAEFDA"/>
    <w:rsid w:val="74CAF5B6"/>
    <w:rsid w:val="74D83323"/>
    <w:rsid w:val="74D97FF7"/>
    <w:rsid w:val="74E7D746"/>
    <w:rsid w:val="74F24B94"/>
    <w:rsid w:val="74FBE465"/>
    <w:rsid w:val="74FF1F85"/>
    <w:rsid w:val="7501EE78"/>
    <w:rsid w:val="750F6115"/>
    <w:rsid w:val="7510EA31"/>
    <w:rsid w:val="7513CED4"/>
    <w:rsid w:val="7521F38F"/>
    <w:rsid w:val="75328A4F"/>
    <w:rsid w:val="753E2625"/>
    <w:rsid w:val="7545363A"/>
    <w:rsid w:val="75630F4D"/>
    <w:rsid w:val="756A13CF"/>
    <w:rsid w:val="756B9972"/>
    <w:rsid w:val="756F1CCE"/>
    <w:rsid w:val="7571534D"/>
    <w:rsid w:val="75762242"/>
    <w:rsid w:val="758E731D"/>
    <w:rsid w:val="7596A1C2"/>
    <w:rsid w:val="75AA2968"/>
    <w:rsid w:val="75AE95C9"/>
    <w:rsid w:val="75AEE65F"/>
    <w:rsid w:val="75D8C191"/>
    <w:rsid w:val="760181DF"/>
    <w:rsid w:val="7604E215"/>
    <w:rsid w:val="76082D87"/>
    <w:rsid w:val="7609F94D"/>
    <w:rsid w:val="760CE04A"/>
    <w:rsid w:val="760E6B8D"/>
    <w:rsid w:val="76181807"/>
    <w:rsid w:val="76356D51"/>
    <w:rsid w:val="76477DB3"/>
    <w:rsid w:val="765AE933"/>
    <w:rsid w:val="76716F81"/>
    <w:rsid w:val="76720C15"/>
    <w:rsid w:val="7673C659"/>
    <w:rsid w:val="767A5DE8"/>
    <w:rsid w:val="767C9E13"/>
    <w:rsid w:val="7686CC20"/>
    <w:rsid w:val="7687A385"/>
    <w:rsid w:val="76A794FA"/>
    <w:rsid w:val="76BF1CA0"/>
    <w:rsid w:val="76C01C33"/>
    <w:rsid w:val="76CA4364"/>
    <w:rsid w:val="76D16787"/>
    <w:rsid w:val="76D286B3"/>
    <w:rsid w:val="76E4CFB8"/>
    <w:rsid w:val="76FB200E"/>
    <w:rsid w:val="76FC1A66"/>
    <w:rsid w:val="770F9600"/>
    <w:rsid w:val="77160A4E"/>
    <w:rsid w:val="7724DF44"/>
    <w:rsid w:val="7724ECE6"/>
    <w:rsid w:val="772F9FFF"/>
    <w:rsid w:val="7730B9DC"/>
    <w:rsid w:val="773C9319"/>
    <w:rsid w:val="7745A178"/>
    <w:rsid w:val="7753A07F"/>
    <w:rsid w:val="7757438B"/>
    <w:rsid w:val="7757E2A5"/>
    <w:rsid w:val="7762C95D"/>
    <w:rsid w:val="7766AE0A"/>
    <w:rsid w:val="778BFB64"/>
    <w:rsid w:val="77AD5D0C"/>
    <w:rsid w:val="77B0C883"/>
    <w:rsid w:val="77C3498C"/>
    <w:rsid w:val="77CFC02E"/>
    <w:rsid w:val="77DACFF1"/>
    <w:rsid w:val="77E06323"/>
    <w:rsid w:val="77E34CB4"/>
    <w:rsid w:val="77FA9758"/>
    <w:rsid w:val="77FC5C8D"/>
    <w:rsid w:val="78042B21"/>
    <w:rsid w:val="781F9B4D"/>
    <w:rsid w:val="7822F2A3"/>
    <w:rsid w:val="7828145D"/>
    <w:rsid w:val="78325019"/>
    <w:rsid w:val="784599F1"/>
    <w:rsid w:val="7857D124"/>
    <w:rsid w:val="785D5BD1"/>
    <w:rsid w:val="7866E755"/>
    <w:rsid w:val="789608D4"/>
    <w:rsid w:val="78963D31"/>
    <w:rsid w:val="78A01F66"/>
    <w:rsid w:val="78A0C6FC"/>
    <w:rsid w:val="78AD402D"/>
    <w:rsid w:val="78B25EFA"/>
    <w:rsid w:val="78B70360"/>
    <w:rsid w:val="78BF6E00"/>
    <w:rsid w:val="78C95F95"/>
    <w:rsid w:val="78CCD418"/>
    <w:rsid w:val="78D1AEA1"/>
    <w:rsid w:val="78E6668C"/>
    <w:rsid w:val="7907A3A7"/>
    <w:rsid w:val="79152641"/>
    <w:rsid w:val="7925C1D1"/>
    <w:rsid w:val="7928587E"/>
    <w:rsid w:val="793A5701"/>
    <w:rsid w:val="79406E2A"/>
    <w:rsid w:val="794425E4"/>
    <w:rsid w:val="795C461A"/>
    <w:rsid w:val="795F7ADF"/>
    <w:rsid w:val="79692D5F"/>
    <w:rsid w:val="796E5392"/>
    <w:rsid w:val="79752933"/>
    <w:rsid w:val="798464D2"/>
    <w:rsid w:val="798692D4"/>
    <w:rsid w:val="798AD3E8"/>
    <w:rsid w:val="798CA9FE"/>
    <w:rsid w:val="7994BCF2"/>
    <w:rsid w:val="799FDB00"/>
    <w:rsid w:val="79AB50E6"/>
    <w:rsid w:val="79ACDEA2"/>
    <w:rsid w:val="79B02B20"/>
    <w:rsid w:val="79BA3A7A"/>
    <w:rsid w:val="79C541A1"/>
    <w:rsid w:val="79DABD6F"/>
    <w:rsid w:val="79DEB815"/>
    <w:rsid w:val="79E0494B"/>
    <w:rsid w:val="79E76058"/>
    <w:rsid w:val="79E956D9"/>
    <w:rsid w:val="79EFE033"/>
    <w:rsid w:val="79F78D06"/>
    <w:rsid w:val="7A03F551"/>
    <w:rsid w:val="7A057568"/>
    <w:rsid w:val="7A157C1D"/>
    <w:rsid w:val="7A16C462"/>
    <w:rsid w:val="7A3680D5"/>
    <w:rsid w:val="7A3848BB"/>
    <w:rsid w:val="7A425445"/>
    <w:rsid w:val="7A4655DB"/>
    <w:rsid w:val="7A4D8085"/>
    <w:rsid w:val="7A50DAD0"/>
    <w:rsid w:val="7A605346"/>
    <w:rsid w:val="7A692032"/>
    <w:rsid w:val="7A778616"/>
    <w:rsid w:val="7A787F42"/>
    <w:rsid w:val="7A9E5201"/>
    <w:rsid w:val="7AA2A3B1"/>
    <w:rsid w:val="7AA5A8E4"/>
    <w:rsid w:val="7AA5AF2A"/>
    <w:rsid w:val="7AA8CCAF"/>
    <w:rsid w:val="7AB038A3"/>
    <w:rsid w:val="7AB37FD0"/>
    <w:rsid w:val="7AC0E34F"/>
    <w:rsid w:val="7AC8A60C"/>
    <w:rsid w:val="7ACBA91D"/>
    <w:rsid w:val="7ADE4504"/>
    <w:rsid w:val="7AFCA346"/>
    <w:rsid w:val="7B00DAB3"/>
    <w:rsid w:val="7B022321"/>
    <w:rsid w:val="7B082A23"/>
    <w:rsid w:val="7B139BA1"/>
    <w:rsid w:val="7B19BE64"/>
    <w:rsid w:val="7B369B51"/>
    <w:rsid w:val="7B3A8DEE"/>
    <w:rsid w:val="7B3AF928"/>
    <w:rsid w:val="7B4F7BA8"/>
    <w:rsid w:val="7B512A7B"/>
    <w:rsid w:val="7B56DE55"/>
    <w:rsid w:val="7B60F6BA"/>
    <w:rsid w:val="7B64D9BD"/>
    <w:rsid w:val="7BC5DB2D"/>
    <w:rsid w:val="7BD0A9F8"/>
    <w:rsid w:val="7BDA65FE"/>
    <w:rsid w:val="7BDB333D"/>
    <w:rsid w:val="7BE88F27"/>
    <w:rsid w:val="7BEF8F77"/>
    <w:rsid w:val="7BF4DC40"/>
    <w:rsid w:val="7BFB7864"/>
    <w:rsid w:val="7C07F88E"/>
    <w:rsid w:val="7C1139E5"/>
    <w:rsid w:val="7C25746F"/>
    <w:rsid w:val="7C2EA988"/>
    <w:rsid w:val="7C312B01"/>
    <w:rsid w:val="7C317BBD"/>
    <w:rsid w:val="7C365145"/>
    <w:rsid w:val="7C367A3A"/>
    <w:rsid w:val="7C3DDC8C"/>
    <w:rsid w:val="7C57A449"/>
    <w:rsid w:val="7C673916"/>
    <w:rsid w:val="7C76870F"/>
    <w:rsid w:val="7C7DCB0A"/>
    <w:rsid w:val="7C88FF39"/>
    <w:rsid w:val="7C8B5147"/>
    <w:rsid w:val="7C8E18B0"/>
    <w:rsid w:val="7CC3331E"/>
    <w:rsid w:val="7CC3DFF4"/>
    <w:rsid w:val="7CCA1D45"/>
    <w:rsid w:val="7CCB6ECC"/>
    <w:rsid w:val="7CCC5F9D"/>
    <w:rsid w:val="7CD09FE5"/>
    <w:rsid w:val="7CDA4B77"/>
    <w:rsid w:val="7CEDF1D0"/>
    <w:rsid w:val="7CF113DD"/>
    <w:rsid w:val="7D1292A2"/>
    <w:rsid w:val="7D137CDF"/>
    <w:rsid w:val="7D1E58A6"/>
    <w:rsid w:val="7D2F8588"/>
    <w:rsid w:val="7D325B6D"/>
    <w:rsid w:val="7D34B72D"/>
    <w:rsid w:val="7D34C869"/>
    <w:rsid w:val="7D3AF705"/>
    <w:rsid w:val="7D4143D0"/>
    <w:rsid w:val="7D41BA7D"/>
    <w:rsid w:val="7D44C476"/>
    <w:rsid w:val="7D4B8496"/>
    <w:rsid w:val="7D4E4BF9"/>
    <w:rsid w:val="7D53B8ED"/>
    <w:rsid w:val="7D5A9575"/>
    <w:rsid w:val="7D5F4BF7"/>
    <w:rsid w:val="7D620D84"/>
    <w:rsid w:val="7D73E6F4"/>
    <w:rsid w:val="7D8B43BE"/>
    <w:rsid w:val="7D957AF1"/>
    <w:rsid w:val="7D96B59A"/>
    <w:rsid w:val="7DB63F7F"/>
    <w:rsid w:val="7DBB735A"/>
    <w:rsid w:val="7DC38078"/>
    <w:rsid w:val="7DC67EF6"/>
    <w:rsid w:val="7DCB6C8C"/>
    <w:rsid w:val="7DCD4B23"/>
    <w:rsid w:val="7DCEB966"/>
    <w:rsid w:val="7DCFA6FD"/>
    <w:rsid w:val="7DD63DC6"/>
    <w:rsid w:val="7DEC2640"/>
    <w:rsid w:val="7DFE7521"/>
    <w:rsid w:val="7E0B5481"/>
    <w:rsid w:val="7E0C97AF"/>
    <w:rsid w:val="7E194DCC"/>
    <w:rsid w:val="7E1A94BE"/>
    <w:rsid w:val="7E1F48D4"/>
    <w:rsid w:val="7E3E4834"/>
    <w:rsid w:val="7E46039B"/>
    <w:rsid w:val="7E46FFEE"/>
    <w:rsid w:val="7E49B30F"/>
    <w:rsid w:val="7E52D11E"/>
    <w:rsid w:val="7E52E829"/>
    <w:rsid w:val="7E540757"/>
    <w:rsid w:val="7E60ED8D"/>
    <w:rsid w:val="7E658DC9"/>
    <w:rsid w:val="7E6BEC44"/>
    <w:rsid w:val="7E6ED87C"/>
    <w:rsid w:val="7E87A7FF"/>
    <w:rsid w:val="7EA880B8"/>
    <w:rsid w:val="7EAA77DF"/>
    <w:rsid w:val="7EB0D18F"/>
    <w:rsid w:val="7EBB59E8"/>
    <w:rsid w:val="7EBBB9DE"/>
    <w:rsid w:val="7EC0E86D"/>
    <w:rsid w:val="7EC86B51"/>
    <w:rsid w:val="7EC93F22"/>
    <w:rsid w:val="7ECB7433"/>
    <w:rsid w:val="7EDBE62B"/>
    <w:rsid w:val="7EE96F79"/>
    <w:rsid w:val="7F04303C"/>
    <w:rsid w:val="7F06DB7C"/>
    <w:rsid w:val="7F100145"/>
    <w:rsid w:val="7F133F5C"/>
    <w:rsid w:val="7F147AE6"/>
    <w:rsid w:val="7F174D15"/>
    <w:rsid w:val="7F25398B"/>
    <w:rsid w:val="7F28145F"/>
    <w:rsid w:val="7F284963"/>
    <w:rsid w:val="7F330BCB"/>
    <w:rsid w:val="7F43E585"/>
    <w:rsid w:val="7F50DAEC"/>
    <w:rsid w:val="7F636E14"/>
    <w:rsid w:val="7F6A61FD"/>
    <w:rsid w:val="7F831681"/>
    <w:rsid w:val="7F89FD71"/>
    <w:rsid w:val="7F9CE132"/>
    <w:rsid w:val="7F9FA90A"/>
    <w:rsid w:val="7FABC7C3"/>
    <w:rsid w:val="7FB28B7E"/>
    <w:rsid w:val="7FB3AD62"/>
    <w:rsid w:val="7FB4CC97"/>
    <w:rsid w:val="7FB5DA6B"/>
    <w:rsid w:val="7FE4CC98"/>
    <w:rsid w:val="7FF8EE66"/>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312DD0"/>
  <w15:chartTrackingRefBased/>
  <w15:docId w15:val="{4B356AAE-302F-411F-A513-2FD00113DAE9}"/>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p14">
  <w:docDefaults>
    <w:rPrDefault>
      <w:rPr>
        <w:rFonts w:asciiTheme="minorHAnsi" w:hAnsiTheme="minorHAnsi" w:eastAsia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style>
  <w:style w:type="paragraph" w:styleId="Heading1">
    <w:name w:val="heading 1"/>
    <w:basedOn w:val="Normal"/>
    <w:next w:val="Normal"/>
    <w:link w:val="Heading1Char"/>
    <w:uiPriority w:val="9"/>
    <w:qFormat/>
    <w:rsid w:val="009C4B9E"/>
    <w:pPr>
      <w:keepNext/>
      <w:keepLines/>
      <w:spacing w:before="360" w:after="80"/>
      <w:outlineLvl w:val="0"/>
    </w:pPr>
    <w:rPr>
      <w:rFonts w:asciiTheme="majorHAnsi" w:hAnsiTheme="majorHAnsi" w:eastAsiaTheme="majorEastAsia"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9C4B9E"/>
    <w:pPr>
      <w:keepNext/>
      <w:keepLines/>
      <w:spacing w:before="160" w:after="80"/>
      <w:outlineLvl w:val="1"/>
    </w:pPr>
    <w:rPr>
      <w:rFonts w:asciiTheme="majorHAnsi" w:hAnsiTheme="majorHAnsi" w:eastAsiaTheme="majorEastAsia"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9C4B9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9C4B9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9C4B9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C4B9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C4B9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C4B9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C4B9E"/>
    <w:pPr>
      <w:keepNext/>
      <w:keepLines/>
      <w:spacing w:after="0"/>
      <w:outlineLvl w:val="8"/>
    </w:pPr>
    <w:rPr>
      <w:rFonts w:eastAsiaTheme="majorEastAsia" w:cstheme="majorBidi"/>
      <w:color w:val="272727" w:themeColor="text1" w:themeTint="D8"/>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character" w:styleId="Heading1Char" w:customStyle="1">
    <w:name w:val="Heading 1 Char"/>
    <w:basedOn w:val="DefaultParagraphFont"/>
    <w:link w:val="Heading1"/>
    <w:uiPriority w:val="9"/>
    <w:rsid w:val="009C4B9E"/>
    <w:rPr>
      <w:rFonts w:asciiTheme="majorHAnsi" w:hAnsiTheme="majorHAnsi" w:eastAsiaTheme="majorEastAsia" w:cstheme="majorBidi"/>
      <w:color w:val="0F4761" w:themeColor="accent1" w:themeShade="BF"/>
      <w:sz w:val="40"/>
      <w:szCs w:val="40"/>
    </w:rPr>
  </w:style>
  <w:style w:type="character" w:styleId="Heading2Char" w:customStyle="1">
    <w:name w:val="Heading 2 Char"/>
    <w:basedOn w:val="DefaultParagraphFont"/>
    <w:link w:val="Heading2"/>
    <w:uiPriority w:val="9"/>
    <w:rsid w:val="009C4B9E"/>
    <w:rPr>
      <w:rFonts w:asciiTheme="majorHAnsi" w:hAnsiTheme="majorHAnsi" w:eastAsiaTheme="majorEastAsia" w:cstheme="majorBidi"/>
      <w:color w:val="0F4761" w:themeColor="accent1" w:themeShade="BF"/>
      <w:sz w:val="32"/>
      <w:szCs w:val="32"/>
    </w:rPr>
  </w:style>
  <w:style w:type="character" w:styleId="Heading3Char" w:customStyle="1">
    <w:name w:val="Heading 3 Char"/>
    <w:basedOn w:val="DefaultParagraphFont"/>
    <w:link w:val="Heading3"/>
    <w:uiPriority w:val="9"/>
    <w:rsid w:val="009C4B9E"/>
    <w:rPr>
      <w:rFonts w:eastAsiaTheme="majorEastAsia" w:cstheme="majorBidi"/>
      <w:color w:val="0F4761" w:themeColor="accent1" w:themeShade="BF"/>
      <w:sz w:val="28"/>
      <w:szCs w:val="28"/>
    </w:rPr>
  </w:style>
  <w:style w:type="character" w:styleId="Heading4Char" w:customStyle="1">
    <w:name w:val="Heading 4 Char"/>
    <w:basedOn w:val="DefaultParagraphFont"/>
    <w:link w:val="Heading4"/>
    <w:uiPriority w:val="9"/>
    <w:rsid w:val="009C4B9E"/>
    <w:rPr>
      <w:rFonts w:eastAsiaTheme="majorEastAsia" w:cstheme="majorBidi"/>
      <w:i/>
      <w:iCs/>
      <w:color w:val="0F4761" w:themeColor="accent1" w:themeShade="BF"/>
    </w:rPr>
  </w:style>
  <w:style w:type="character" w:styleId="Heading5Char" w:customStyle="1">
    <w:name w:val="Heading 5 Char"/>
    <w:basedOn w:val="DefaultParagraphFont"/>
    <w:link w:val="Heading5"/>
    <w:uiPriority w:val="9"/>
    <w:rsid w:val="009C4B9E"/>
    <w:rPr>
      <w:rFonts w:eastAsiaTheme="majorEastAsia" w:cstheme="majorBidi"/>
      <w:color w:val="0F4761" w:themeColor="accent1" w:themeShade="BF"/>
    </w:rPr>
  </w:style>
  <w:style w:type="character" w:styleId="Heading6Char" w:customStyle="1">
    <w:name w:val="Heading 6 Char"/>
    <w:basedOn w:val="DefaultParagraphFont"/>
    <w:link w:val="Heading6"/>
    <w:uiPriority w:val="9"/>
    <w:semiHidden/>
    <w:rsid w:val="009C4B9E"/>
    <w:rPr>
      <w:rFonts w:eastAsiaTheme="majorEastAsia" w:cstheme="majorBidi"/>
      <w:i/>
      <w:iCs/>
      <w:color w:val="595959" w:themeColor="text1" w:themeTint="A6"/>
    </w:rPr>
  </w:style>
  <w:style w:type="character" w:styleId="Heading7Char" w:customStyle="1">
    <w:name w:val="Heading 7 Char"/>
    <w:basedOn w:val="DefaultParagraphFont"/>
    <w:link w:val="Heading7"/>
    <w:uiPriority w:val="9"/>
    <w:semiHidden/>
    <w:rsid w:val="009C4B9E"/>
    <w:rPr>
      <w:rFonts w:eastAsiaTheme="majorEastAsia" w:cstheme="majorBidi"/>
      <w:color w:val="595959" w:themeColor="text1" w:themeTint="A6"/>
    </w:rPr>
  </w:style>
  <w:style w:type="character" w:styleId="Heading8Char" w:customStyle="1">
    <w:name w:val="Heading 8 Char"/>
    <w:basedOn w:val="DefaultParagraphFont"/>
    <w:link w:val="Heading8"/>
    <w:uiPriority w:val="9"/>
    <w:semiHidden/>
    <w:rsid w:val="009C4B9E"/>
    <w:rPr>
      <w:rFonts w:eastAsiaTheme="majorEastAsia" w:cstheme="majorBidi"/>
      <w:i/>
      <w:iCs/>
      <w:color w:val="272727" w:themeColor="text1" w:themeTint="D8"/>
    </w:rPr>
  </w:style>
  <w:style w:type="character" w:styleId="Heading9Char" w:customStyle="1">
    <w:name w:val="Heading 9 Char"/>
    <w:basedOn w:val="DefaultParagraphFont"/>
    <w:link w:val="Heading9"/>
    <w:uiPriority w:val="9"/>
    <w:semiHidden/>
    <w:rsid w:val="009C4B9E"/>
    <w:rPr>
      <w:rFonts w:eastAsiaTheme="majorEastAsia" w:cstheme="majorBidi"/>
      <w:color w:val="272727" w:themeColor="text1" w:themeTint="D8"/>
    </w:rPr>
  </w:style>
  <w:style w:type="paragraph" w:styleId="Title">
    <w:name w:val="Title"/>
    <w:basedOn w:val="Normal"/>
    <w:next w:val="Normal"/>
    <w:link w:val="TitleChar"/>
    <w:uiPriority w:val="10"/>
    <w:qFormat/>
    <w:rsid w:val="009C4B9E"/>
    <w:pPr>
      <w:spacing w:after="80" w:line="240" w:lineRule="auto"/>
      <w:contextualSpacing/>
    </w:pPr>
    <w:rPr>
      <w:rFonts w:asciiTheme="majorHAnsi" w:hAnsiTheme="majorHAnsi" w:eastAsiaTheme="majorEastAsia" w:cstheme="majorBidi"/>
      <w:spacing w:val="-10"/>
      <w:kern w:val="28"/>
      <w:sz w:val="56"/>
      <w:szCs w:val="56"/>
    </w:rPr>
  </w:style>
  <w:style w:type="character" w:styleId="TitleChar" w:customStyle="1">
    <w:name w:val="Title Char"/>
    <w:basedOn w:val="DefaultParagraphFont"/>
    <w:link w:val="Title"/>
    <w:uiPriority w:val="10"/>
    <w:rsid w:val="009C4B9E"/>
    <w:rPr>
      <w:rFonts w:asciiTheme="majorHAnsi" w:hAnsiTheme="majorHAnsi" w:eastAsiaTheme="majorEastAsia" w:cstheme="majorBidi"/>
      <w:spacing w:val="-10"/>
      <w:kern w:val="28"/>
      <w:sz w:val="56"/>
      <w:szCs w:val="56"/>
    </w:rPr>
  </w:style>
  <w:style w:type="paragraph" w:styleId="Subtitle">
    <w:name w:val="Subtitle"/>
    <w:basedOn w:val="Normal"/>
    <w:next w:val="Normal"/>
    <w:link w:val="SubtitleChar"/>
    <w:uiPriority w:val="11"/>
    <w:qFormat/>
    <w:rsid w:val="009C4B9E"/>
    <w:pPr>
      <w:numPr>
        <w:ilvl w:val="1"/>
      </w:numPr>
    </w:pPr>
    <w:rPr>
      <w:rFonts w:eastAsiaTheme="majorEastAsia" w:cstheme="majorBidi"/>
      <w:color w:val="595959" w:themeColor="text1" w:themeTint="A6"/>
      <w:spacing w:val="15"/>
      <w:sz w:val="28"/>
      <w:szCs w:val="28"/>
    </w:rPr>
  </w:style>
  <w:style w:type="character" w:styleId="SubtitleChar" w:customStyle="1">
    <w:name w:val="Subtitle Char"/>
    <w:basedOn w:val="DefaultParagraphFont"/>
    <w:link w:val="Subtitle"/>
    <w:uiPriority w:val="11"/>
    <w:rsid w:val="009C4B9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C4B9E"/>
    <w:pPr>
      <w:spacing w:before="160"/>
      <w:jc w:val="center"/>
    </w:pPr>
    <w:rPr>
      <w:i/>
      <w:iCs/>
      <w:color w:val="404040" w:themeColor="text1" w:themeTint="BF"/>
    </w:rPr>
  </w:style>
  <w:style w:type="character" w:styleId="QuoteChar" w:customStyle="1">
    <w:name w:val="Quote Char"/>
    <w:basedOn w:val="DefaultParagraphFont"/>
    <w:link w:val="Quote"/>
    <w:uiPriority w:val="29"/>
    <w:rsid w:val="009C4B9E"/>
    <w:rPr>
      <w:i/>
      <w:iCs/>
      <w:color w:val="404040" w:themeColor="text1" w:themeTint="BF"/>
    </w:rPr>
  </w:style>
  <w:style w:type="paragraph" w:styleId="ListParagraph">
    <w:name w:val="List Paragraph"/>
    <w:basedOn w:val="Normal"/>
    <w:uiPriority w:val="34"/>
    <w:qFormat/>
    <w:rsid w:val="009C4B9E"/>
    <w:pPr>
      <w:ind w:left="720"/>
      <w:contextualSpacing/>
    </w:pPr>
  </w:style>
  <w:style w:type="character" w:styleId="IntenseEmphasis">
    <w:name w:val="Intense Emphasis"/>
    <w:basedOn w:val="DefaultParagraphFont"/>
    <w:uiPriority w:val="21"/>
    <w:qFormat/>
    <w:rsid w:val="009C4B9E"/>
    <w:rPr>
      <w:i/>
      <w:iCs/>
      <w:color w:val="0F4761" w:themeColor="accent1" w:themeShade="BF"/>
    </w:rPr>
  </w:style>
  <w:style w:type="paragraph" w:styleId="IntenseQuote">
    <w:name w:val="Intense Quote"/>
    <w:basedOn w:val="Normal"/>
    <w:next w:val="Normal"/>
    <w:link w:val="IntenseQuoteChar"/>
    <w:uiPriority w:val="30"/>
    <w:qFormat/>
    <w:rsid w:val="009C4B9E"/>
    <w:pPr>
      <w:pBdr>
        <w:top w:val="single" w:color="0F4761" w:themeColor="accent1" w:themeShade="BF" w:sz="4" w:space="10"/>
        <w:bottom w:val="single" w:color="0F4761" w:themeColor="accent1" w:themeShade="BF" w:sz="4" w:space="10"/>
      </w:pBdr>
      <w:spacing w:before="360" w:after="360"/>
      <w:ind w:left="864" w:right="864"/>
      <w:jc w:val="center"/>
    </w:pPr>
    <w:rPr>
      <w:i/>
      <w:iCs/>
      <w:color w:val="0F4761" w:themeColor="accent1" w:themeShade="BF"/>
    </w:rPr>
  </w:style>
  <w:style w:type="character" w:styleId="IntenseQuoteChar" w:customStyle="1">
    <w:name w:val="Intense Quote Char"/>
    <w:basedOn w:val="DefaultParagraphFont"/>
    <w:link w:val="IntenseQuote"/>
    <w:uiPriority w:val="30"/>
    <w:rsid w:val="009C4B9E"/>
    <w:rPr>
      <w:i/>
      <w:iCs/>
      <w:color w:val="0F4761" w:themeColor="accent1" w:themeShade="BF"/>
    </w:rPr>
  </w:style>
  <w:style w:type="character" w:styleId="IntenseReference">
    <w:name w:val="Intense Reference"/>
    <w:basedOn w:val="DefaultParagraphFont"/>
    <w:uiPriority w:val="32"/>
    <w:qFormat/>
    <w:rsid w:val="009C4B9E"/>
    <w:rPr>
      <w:b/>
      <w:bCs/>
      <w:smallCaps/>
      <w:color w:val="0F4761" w:themeColor="accent1" w:themeShade="BF"/>
      <w:spacing w:val="5"/>
    </w:rPr>
  </w:style>
  <w:style w:type="character" w:styleId="CommentReference">
    <w:name w:val="annotation reference"/>
    <w:basedOn w:val="DefaultParagraphFont"/>
    <w:uiPriority w:val="99"/>
    <w:semiHidden/>
    <w:unhideWhenUsed/>
    <w:rsid w:val="006F0B25"/>
    <w:rPr>
      <w:sz w:val="16"/>
      <w:szCs w:val="16"/>
    </w:rPr>
  </w:style>
  <w:style w:type="paragraph" w:styleId="CommentText">
    <w:name w:val="annotation text"/>
    <w:basedOn w:val="Normal"/>
    <w:link w:val="CommentTextChar"/>
    <w:uiPriority w:val="99"/>
    <w:unhideWhenUsed/>
    <w:rsid w:val="006F0B25"/>
    <w:pPr>
      <w:spacing w:line="240" w:lineRule="auto"/>
    </w:pPr>
    <w:rPr>
      <w:sz w:val="20"/>
      <w:szCs w:val="20"/>
    </w:rPr>
  </w:style>
  <w:style w:type="character" w:styleId="CommentTextChar" w:customStyle="1">
    <w:name w:val="Comment Text Char"/>
    <w:basedOn w:val="DefaultParagraphFont"/>
    <w:link w:val="CommentText"/>
    <w:uiPriority w:val="99"/>
    <w:rsid w:val="006F0B25"/>
    <w:rPr>
      <w:sz w:val="20"/>
      <w:szCs w:val="20"/>
    </w:rPr>
  </w:style>
  <w:style w:type="paragraph" w:styleId="CommentSubject">
    <w:name w:val="annotation subject"/>
    <w:basedOn w:val="CommentText"/>
    <w:next w:val="CommentText"/>
    <w:link w:val="CommentSubjectChar"/>
    <w:uiPriority w:val="99"/>
    <w:semiHidden/>
    <w:unhideWhenUsed/>
    <w:rsid w:val="00064258"/>
    <w:rPr>
      <w:b/>
      <w:bCs/>
    </w:rPr>
  </w:style>
  <w:style w:type="character" w:styleId="CommentSubjectChar" w:customStyle="1">
    <w:name w:val="Comment Subject Char"/>
    <w:basedOn w:val="CommentTextChar"/>
    <w:link w:val="CommentSubject"/>
    <w:uiPriority w:val="99"/>
    <w:semiHidden/>
    <w:rsid w:val="00064258"/>
    <w:rPr>
      <w:b/>
      <w:bCs/>
      <w:sz w:val="20"/>
      <w:szCs w:val="20"/>
    </w:rPr>
  </w:style>
  <w:style w:type="character" w:styleId="normaltextrun" w:customStyle="1">
    <w:name w:val="normaltextrun"/>
    <w:basedOn w:val="DefaultParagraphFont"/>
    <w:rsid w:val="00D67CEC"/>
  </w:style>
  <w:style w:type="character" w:styleId="eop" w:customStyle="1">
    <w:name w:val="eop"/>
    <w:basedOn w:val="DefaultParagraphFont"/>
    <w:rsid w:val="00D67CEC"/>
  </w:style>
  <w:style w:type="character" w:styleId="Hyperlink">
    <w:name w:val="Hyperlink"/>
    <w:basedOn w:val="DefaultParagraphFont"/>
    <w:uiPriority w:val="99"/>
    <w:unhideWhenUsed/>
    <w:rsid w:val="0062A4AA"/>
    <w:rPr>
      <w:color w:val="467886"/>
      <w:u w:val="single"/>
    </w:rPr>
  </w:style>
  <w:style w:type="paragraph" w:styleId="Header">
    <w:name w:val="header"/>
    <w:basedOn w:val="Normal"/>
    <w:uiPriority w:val="99"/>
    <w:unhideWhenUsed/>
    <w:rsid w:val="0062A4AA"/>
    <w:pPr>
      <w:tabs>
        <w:tab w:val="center" w:pos="4680"/>
        <w:tab w:val="right" w:pos="9360"/>
      </w:tabs>
      <w:spacing w:after="0" w:line="240" w:lineRule="auto"/>
    </w:pPr>
  </w:style>
  <w:style w:type="paragraph" w:styleId="Footer">
    <w:name w:val="footer"/>
    <w:basedOn w:val="Normal"/>
    <w:uiPriority w:val="99"/>
    <w:unhideWhenUsed/>
    <w:rsid w:val="0062A4AA"/>
    <w:pPr>
      <w:tabs>
        <w:tab w:val="center" w:pos="4680"/>
        <w:tab w:val="right" w:pos="9360"/>
      </w:tabs>
      <w:spacing w:after="0" w:line="240" w:lineRule="auto"/>
    </w:pPr>
  </w:style>
  <w:style w:type="table" w:styleId="TableGrid">
    <w:name w:val="Table Grid"/>
    <w:basedOn w:val="TableNormal"/>
    <w:uiPriority w:val="59"/>
    <w:rsid w:val="00FB4123"/>
    <w:pPr>
      <w:spacing w:after="0" w:line="240" w:lineRule="auto"/>
    </w:pPr>
    <w:tblPr>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Pr>
  </w:style>
  <w:style w:type="character" w:styleId="FollowedHyperlink">
    <w:name w:val="FollowedHyperlink"/>
    <w:basedOn w:val="DefaultParagraphFont"/>
    <w:uiPriority w:val="99"/>
    <w:semiHidden/>
    <w:unhideWhenUsed/>
    <w:rsid w:val="003403D2"/>
    <w:rPr>
      <w:color w:val="96607D" w:themeColor="followedHyperlink"/>
      <w:u w:val="single"/>
    </w:rPr>
  </w:style>
  <w:style w:type="paragraph" w:styleId="NoSpacing">
    <w:name w:val="No Spacing"/>
    <w:uiPriority w:val="1"/>
    <w:qFormat/>
    <w:rsid w:val="511A1930"/>
    <w:pPr>
      <w:spacing w:after="0"/>
    </w:pPr>
  </w:style>
  <w:style w:type="paragraph" w:styleId="paragraph" w:customStyle="1">
    <w:name w:val="paragraph"/>
    <w:basedOn w:val="Normal"/>
    <w:rsid w:val="00E75C98"/>
    <w:pPr>
      <w:spacing w:before="100" w:beforeAutospacing="1" w:after="100" w:afterAutospacing="1" w:line="240" w:lineRule="auto"/>
    </w:pPr>
    <w:rPr>
      <w:rFonts w:ascii="Times New Roman" w:hAnsi="Times New Roman" w:eastAsia="Times New Roman" w:cs="Times New Roman"/>
      <w:kern w:val="0"/>
      <w:sz w:val="24"/>
      <w:szCs w:val="24"/>
      <w:lang w:eastAsia="en-GB"/>
      <w14:ligatures w14:val="none"/>
    </w:rPr>
  </w:style>
  <w:style w:type="character" w:styleId="UnresolvedMention">
    <w:name w:val="Unresolved Mention"/>
    <w:basedOn w:val="DefaultParagraphFont"/>
    <w:uiPriority w:val="99"/>
    <w:semiHidden/>
    <w:unhideWhenUsed/>
    <w:rsid w:val="00E75C98"/>
    <w:rPr>
      <w:color w:val="605E5C"/>
      <w:shd w:val="clear" w:color="auto" w:fill="E1DFDD"/>
    </w:rPr>
  </w:style>
  <w:style w:type="character" w:styleId="Mention">
    <w:name w:val="Mention"/>
    <w:basedOn w:val="DefaultParagraphFont"/>
    <w:uiPriority w:val="99"/>
    <w:unhideWhenUsed/>
    <w:rsid w:val="00E75C98"/>
    <w:rPr>
      <w:color w:val="2B579A"/>
      <w:shd w:val="clear" w:color="auto" w:fill="E1DFDD"/>
    </w:rPr>
  </w:style>
  <w:style w:type="character" w:styleId="SubtleEmphasis">
    <w:name w:val="Subtle Emphasis"/>
    <w:basedOn w:val="DefaultParagraphFont"/>
    <w:uiPriority w:val="19"/>
    <w:qFormat/>
    <w:rsid w:val="00E75C98"/>
    <w:rPr>
      <w:i/>
      <w:iCs/>
      <w:color w:val="404040" w:themeColor="text1" w:themeTint="BF"/>
    </w:rPr>
  </w:style>
  <w:style w:type="character" w:styleId="Emphasis">
    <w:name w:val="Emphasis"/>
    <w:basedOn w:val="DefaultParagraphFont"/>
    <w:uiPriority w:val="20"/>
    <w:qFormat/>
    <w:rsid w:val="00E75C98"/>
    <w:rPr>
      <w:i/>
      <w:iCs/>
    </w:rPr>
  </w:style>
  <w:style w:type="paragraph" w:styleId="NormalWeb">
    <w:name w:val="Normal (Web)"/>
    <w:basedOn w:val="Normal"/>
    <w:uiPriority w:val="99"/>
    <w:semiHidden/>
    <w:unhideWhenUsed/>
    <w:rsid w:val="00B87067"/>
    <w:pPr>
      <w:spacing w:before="100" w:beforeAutospacing="1" w:after="100" w:afterAutospacing="1" w:line="240" w:lineRule="auto"/>
    </w:pPr>
    <w:rPr>
      <w:rFonts w:ascii="Times New Roman" w:hAnsi="Times New Roman" w:eastAsia="Times New Roman" w:cs="Times New Roman"/>
      <w:kern w:val="0"/>
      <w:sz w:val="24"/>
      <w:szCs w:val="24"/>
      <w:lang w:eastAsia="en-GB"/>
      <w14:ligatures w14:val="none"/>
    </w:rPr>
  </w:style>
  <w:style w:type="character" w:styleId="Strong">
    <w:name w:val="Strong"/>
    <w:basedOn w:val="DefaultParagraphFont"/>
    <w:uiPriority w:val="22"/>
    <w:qFormat/>
    <w:rsid w:val="00B87067"/>
    <w:rPr>
      <w:b/>
      <w:bCs/>
    </w:rPr>
  </w:style>
  <w:style w:type="paragraph" w:styleId="pf0" w:customStyle="1">
    <w:name w:val="pf0"/>
    <w:basedOn w:val="Normal"/>
    <w:rsid w:val="00605023"/>
    <w:pPr>
      <w:spacing w:before="100" w:beforeAutospacing="1" w:after="100" w:afterAutospacing="1" w:line="240" w:lineRule="auto"/>
    </w:pPr>
    <w:rPr>
      <w:rFonts w:ascii="Times New Roman" w:hAnsi="Times New Roman" w:eastAsia="Times New Roman" w:cs="Times New Roman"/>
      <w:kern w:val="0"/>
      <w:sz w:val="24"/>
      <w:szCs w:val="24"/>
      <w:lang w:eastAsia="en-GB"/>
      <w14:ligatures w14:val="none"/>
    </w:rPr>
  </w:style>
  <w:style w:type="character" w:styleId="cf01" w:customStyle="1">
    <w:name w:val="cf01"/>
    <w:basedOn w:val="DefaultParagraphFont"/>
    <w:rsid w:val="00605023"/>
    <w:rPr>
      <w:rFonts w:hint="default" w:ascii="Segoe UI" w:hAnsi="Segoe UI" w:cs="Segoe UI"/>
      <w:sz w:val="18"/>
      <w:szCs w:val="18"/>
    </w:rPr>
  </w:style>
  <w:style w:type="paragraph" w:styleId="Revision">
    <w:name w:val="Revision"/>
    <w:hidden/>
    <w:uiPriority w:val="99"/>
    <w:semiHidden/>
    <w:rsid w:val="0098181E"/>
    <w:pPr>
      <w:spacing w:after="0" w:line="240" w:lineRule="auto"/>
    </w:pPr>
  </w:style>
  <w:style w:type="paragraph" w:styleId="EndNoteBibliographyTitle" w:customStyle="1">
    <w:name w:val="EndNote Bibliography Title"/>
    <w:basedOn w:val="Normal"/>
    <w:link w:val="EndNoteBibliographyTitleChar"/>
    <w:rsid w:val="00A32825"/>
    <w:pPr>
      <w:spacing w:after="0"/>
      <w:jc w:val="center"/>
    </w:pPr>
    <w:rPr>
      <w:rFonts w:ascii="Aptos" w:hAnsi="Aptos"/>
      <w:noProof/>
      <w:lang w:val="en-US"/>
    </w:rPr>
  </w:style>
  <w:style w:type="character" w:styleId="EndNoteBibliographyTitleChar" w:customStyle="1">
    <w:name w:val="EndNote Bibliography Title Char"/>
    <w:basedOn w:val="DefaultParagraphFont"/>
    <w:link w:val="EndNoteBibliographyTitle"/>
    <w:rsid w:val="00A32825"/>
    <w:rPr>
      <w:rFonts w:ascii="Aptos" w:hAnsi="Aptos"/>
      <w:noProof/>
      <w:lang w:val="en-US"/>
    </w:rPr>
  </w:style>
  <w:style w:type="paragraph" w:styleId="EndNoteBibliography" w:customStyle="1">
    <w:name w:val="EndNote Bibliography"/>
    <w:basedOn w:val="Normal"/>
    <w:link w:val="EndNoteBibliographyChar"/>
    <w:rsid w:val="00A32825"/>
    <w:pPr>
      <w:spacing w:line="240" w:lineRule="auto"/>
    </w:pPr>
    <w:rPr>
      <w:rFonts w:ascii="Aptos" w:hAnsi="Aptos"/>
      <w:noProof/>
      <w:lang w:val="en-US"/>
    </w:rPr>
  </w:style>
  <w:style w:type="character" w:styleId="EndNoteBibliographyChar" w:customStyle="1">
    <w:name w:val="EndNote Bibliography Char"/>
    <w:basedOn w:val="DefaultParagraphFont"/>
    <w:link w:val="EndNoteBibliography"/>
    <w:rsid w:val="00A32825"/>
    <w:rPr>
      <w:rFonts w:ascii="Aptos" w:hAnsi="Aptos"/>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438278">
      <w:bodyDiv w:val="1"/>
      <w:marLeft w:val="0"/>
      <w:marRight w:val="0"/>
      <w:marTop w:val="0"/>
      <w:marBottom w:val="0"/>
      <w:divBdr>
        <w:top w:val="none" w:sz="0" w:space="0" w:color="auto"/>
        <w:left w:val="none" w:sz="0" w:space="0" w:color="auto"/>
        <w:bottom w:val="none" w:sz="0" w:space="0" w:color="auto"/>
        <w:right w:val="none" w:sz="0" w:space="0" w:color="auto"/>
      </w:divBdr>
      <w:divsChild>
        <w:div w:id="171455374">
          <w:marLeft w:val="0"/>
          <w:marRight w:val="0"/>
          <w:marTop w:val="0"/>
          <w:marBottom w:val="0"/>
          <w:divBdr>
            <w:top w:val="none" w:sz="0" w:space="0" w:color="auto"/>
            <w:left w:val="none" w:sz="0" w:space="0" w:color="auto"/>
            <w:bottom w:val="none" w:sz="0" w:space="0" w:color="auto"/>
            <w:right w:val="none" w:sz="0" w:space="0" w:color="auto"/>
          </w:divBdr>
        </w:div>
        <w:div w:id="323238460">
          <w:marLeft w:val="0"/>
          <w:marRight w:val="0"/>
          <w:marTop w:val="0"/>
          <w:marBottom w:val="0"/>
          <w:divBdr>
            <w:top w:val="none" w:sz="0" w:space="0" w:color="auto"/>
            <w:left w:val="none" w:sz="0" w:space="0" w:color="auto"/>
            <w:bottom w:val="none" w:sz="0" w:space="0" w:color="auto"/>
            <w:right w:val="none" w:sz="0" w:space="0" w:color="auto"/>
          </w:divBdr>
        </w:div>
        <w:div w:id="824511823">
          <w:marLeft w:val="0"/>
          <w:marRight w:val="0"/>
          <w:marTop w:val="0"/>
          <w:marBottom w:val="0"/>
          <w:divBdr>
            <w:top w:val="none" w:sz="0" w:space="0" w:color="auto"/>
            <w:left w:val="none" w:sz="0" w:space="0" w:color="auto"/>
            <w:bottom w:val="none" w:sz="0" w:space="0" w:color="auto"/>
            <w:right w:val="none" w:sz="0" w:space="0" w:color="auto"/>
          </w:divBdr>
        </w:div>
        <w:div w:id="889272103">
          <w:marLeft w:val="0"/>
          <w:marRight w:val="0"/>
          <w:marTop w:val="0"/>
          <w:marBottom w:val="0"/>
          <w:divBdr>
            <w:top w:val="none" w:sz="0" w:space="0" w:color="auto"/>
            <w:left w:val="none" w:sz="0" w:space="0" w:color="auto"/>
            <w:bottom w:val="none" w:sz="0" w:space="0" w:color="auto"/>
            <w:right w:val="none" w:sz="0" w:space="0" w:color="auto"/>
          </w:divBdr>
        </w:div>
        <w:div w:id="966816920">
          <w:marLeft w:val="0"/>
          <w:marRight w:val="0"/>
          <w:marTop w:val="0"/>
          <w:marBottom w:val="0"/>
          <w:divBdr>
            <w:top w:val="none" w:sz="0" w:space="0" w:color="auto"/>
            <w:left w:val="none" w:sz="0" w:space="0" w:color="auto"/>
            <w:bottom w:val="none" w:sz="0" w:space="0" w:color="auto"/>
            <w:right w:val="none" w:sz="0" w:space="0" w:color="auto"/>
          </w:divBdr>
        </w:div>
        <w:div w:id="1117991616">
          <w:marLeft w:val="0"/>
          <w:marRight w:val="0"/>
          <w:marTop w:val="0"/>
          <w:marBottom w:val="0"/>
          <w:divBdr>
            <w:top w:val="none" w:sz="0" w:space="0" w:color="auto"/>
            <w:left w:val="none" w:sz="0" w:space="0" w:color="auto"/>
            <w:bottom w:val="none" w:sz="0" w:space="0" w:color="auto"/>
            <w:right w:val="none" w:sz="0" w:space="0" w:color="auto"/>
          </w:divBdr>
        </w:div>
        <w:div w:id="1705791313">
          <w:marLeft w:val="0"/>
          <w:marRight w:val="0"/>
          <w:marTop w:val="0"/>
          <w:marBottom w:val="0"/>
          <w:divBdr>
            <w:top w:val="none" w:sz="0" w:space="0" w:color="auto"/>
            <w:left w:val="none" w:sz="0" w:space="0" w:color="auto"/>
            <w:bottom w:val="none" w:sz="0" w:space="0" w:color="auto"/>
            <w:right w:val="none" w:sz="0" w:space="0" w:color="auto"/>
          </w:divBdr>
        </w:div>
        <w:div w:id="1778526913">
          <w:marLeft w:val="0"/>
          <w:marRight w:val="0"/>
          <w:marTop w:val="0"/>
          <w:marBottom w:val="0"/>
          <w:divBdr>
            <w:top w:val="none" w:sz="0" w:space="0" w:color="auto"/>
            <w:left w:val="none" w:sz="0" w:space="0" w:color="auto"/>
            <w:bottom w:val="none" w:sz="0" w:space="0" w:color="auto"/>
            <w:right w:val="none" w:sz="0" w:space="0" w:color="auto"/>
          </w:divBdr>
        </w:div>
        <w:div w:id="1920165897">
          <w:marLeft w:val="0"/>
          <w:marRight w:val="0"/>
          <w:marTop w:val="0"/>
          <w:marBottom w:val="0"/>
          <w:divBdr>
            <w:top w:val="none" w:sz="0" w:space="0" w:color="auto"/>
            <w:left w:val="none" w:sz="0" w:space="0" w:color="auto"/>
            <w:bottom w:val="none" w:sz="0" w:space="0" w:color="auto"/>
            <w:right w:val="none" w:sz="0" w:space="0" w:color="auto"/>
          </w:divBdr>
        </w:div>
        <w:div w:id="2052418607">
          <w:marLeft w:val="0"/>
          <w:marRight w:val="0"/>
          <w:marTop w:val="0"/>
          <w:marBottom w:val="0"/>
          <w:divBdr>
            <w:top w:val="none" w:sz="0" w:space="0" w:color="auto"/>
            <w:left w:val="none" w:sz="0" w:space="0" w:color="auto"/>
            <w:bottom w:val="none" w:sz="0" w:space="0" w:color="auto"/>
            <w:right w:val="none" w:sz="0" w:space="0" w:color="auto"/>
          </w:divBdr>
        </w:div>
      </w:divsChild>
    </w:div>
    <w:div w:id="54935445">
      <w:bodyDiv w:val="1"/>
      <w:marLeft w:val="0"/>
      <w:marRight w:val="0"/>
      <w:marTop w:val="0"/>
      <w:marBottom w:val="0"/>
      <w:divBdr>
        <w:top w:val="none" w:sz="0" w:space="0" w:color="auto"/>
        <w:left w:val="none" w:sz="0" w:space="0" w:color="auto"/>
        <w:bottom w:val="none" w:sz="0" w:space="0" w:color="auto"/>
        <w:right w:val="none" w:sz="0" w:space="0" w:color="auto"/>
      </w:divBdr>
      <w:divsChild>
        <w:div w:id="85198324">
          <w:marLeft w:val="0"/>
          <w:marRight w:val="0"/>
          <w:marTop w:val="0"/>
          <w:marBottom w:val="0"/>
          <w:divBdr>
            <w:top w:val="none" w:sz="0" w:space="0" w:color="auto"/>
            <w:left w:val="none" w:sz="0" w:space="0" w:color="auto"/>
            <w:bottom w:val="none" w:sz="0" w:space="0" w:color="auto"/>
            <w:right w:val="none" w:sz="0" w:space="0" w:color="auto"/>
          </w:divBdr>
        </w:div>
        <w:div w:id="215706419">
          <w:marLeft w:val="0"/>
          <w:marRight w:val="0"/>
          <w:marTop w:val="0"/>
          <w:marBottom w:val="0"/>
          <w:divBdr>
            <w:top w:val="none" w:sz="0" w:space="0" w:color="auto"/>
            <w:left w:val="none" w:sz="0" w:space="0" w:color="auto"/>
            <w:bottom w:val="none" w:sz="0" w:space="0" w:color="auto"/>
            <w:right w:val="none" w:sz="0" w:space="0" w:color="auto"/>
          </w:divBdr>
        </w:div>
        <w:div w:id="229317013">
          <w:marLeft w:val="0"/>
          <w:marRight w:val="0"/>
          <w:marTop w:val="0"/>
          <w:marBottom w:val="0"/>
          <w:divBdr>
            <w:top w:val="none" w:sz="0" w:space="0" w:color="auto"/>
            <w:left w:val="none" w:sz="0" w:space="0" w:color="auto"/>
            <w:bottom w:val="none" w:sz="0" w:space="0" w:color="auto"/>
            <w:right w:val="none" w:sz="0" w:space="0" w:color="auto"/>
          </w:divBdr>
        </w:div>
        <w:div w:id="322583356">
          <w:marLeft w:val="0"/>
          <w:marRight w:val="0"/>
          <w:marTop w:val="0"/>
          <w:marBottom w:val="0"/>
          <w:divBdr>
            <w:top w:val="none" w:sz="0" w:space="0" w:color="auto"/>
            <w:left w:val="none" w:sz="0" w:space="0" w:color="auto"/>
            <w:bottom w:val="none" w:sz="0" w:space="0" w:color="auto"/>
            <w:right w:val="none" w:sz="0" w:space="0" w:color="auto"/>
          </w:divBdr>
        </w:div>
        <w:div w:id="357243521">
          <w:marLeft w:val="0"/>
          <w:marRight w:val="0"/>
          <w:marTop w:val="0"/>
          <w:marBottom w:val="0"/>
          <w:divBdr>
            <w:top w:val="none" w:sz="0" w:space="0" w:color="auto"/>
            <w:left w:val="none" w:sz="0" w:space="0" w:color="auto"/>
            <w:bottom w:val="none" w:sz="0" w:space="0" w:color="auto"/>
            <w:right w:val="none" w:sz="0" w:space="0" w:color="auto"/>
          </w:divBdr>
        </w:div>
        <w:div w:id="410270940">
          <w:marLeft w:val="0"/>
          <w:marRight w:val="0"/>
          <w:marTop w:val="0"/>
          <w:marBottom w:val="0"/>
          <w:divBdr>
            <w:top w:val="none" w:sz="0" w:space="0" w:color="auto"/>
            <w:left w:val="none" w:sz="0" w:space="0" w:color="auto"/>
            <w:bottom w:val="none" w:sz="0" w:space="0" w:color="auto"/>
            <w:right w:val="none" w:sz="0" w:space="0" w:color="auto"/>
          </w:divBdr>
        </w:div>
        <w:div w:id="554897775">
          <w:marLeft w:val="0"/>
          <w:marRight w:val="0"/>
          <w:marTop w:val="0"/>
          <w:marBottom w:val="0"/>
          <w:divBdr>
            <w:top w:val="none" w:sz="0" w:space="0" w:color="auto"/>
            <w:left w:val="none" w:sz="0" w:space="0" w:color="auto"/>
            <w:bottom w:val="none" w:sz="0" w:space="0" w:color="auto"/>
            <w:right w:val="none" w:sz="0" w:space="0" w:color="auto"/>
          </w:divBdr>
        </w:div>
        <w:div w:id="641539916">
          <w:marLeft w:val="0"/>
          <w:marRight w:val="0"/>
          <w:marTop w:val="0"/>
          <w:marBottom w:val="0"/>
          <w:divBdr>
            <w:top w:val="none" w:sz="0" w:space="0" w:color="auto"/>
            <w:left w:val="none" w:sz="0" w:space="0" w:color="auto"/>
            <w:bottom w:val="none" w:sz="0" w:space="0" w:color="auto"/>
            <w:right w:val="none" w:sz="0" w:space="0" w:color="auto"/>
          </w:divBdr>
        </w:div>
        <w:div w:id="1132986458">
          <w:marLeft w:val="0"/>
          <w:marRight w:val="0"/>
          <w:marTop w:val="0"/>
          <w:marBottom w:val="0"/>
          <w:divBdr>
            <w:top w:val="none" w:sz="0" w:space="0" w:color="auto"/>
            <w:left w:val="none" w:sz="0" w:space="0" w:color="auto"/>
            <w:bottom w:val="none" w:sz="0" w:space="0" w:color="auto"/>
            <w:right w:val="none" w:sz="0" w:space="0" w:color="auto"/>
          </w:divBdr>
        </w:div>
        <w:div w:id="1146555419">
          <w:marLeft w:val="0"/>
          <w:marRight w:val="0"/>
          <w:marTop w:val="0"/>
          <w:marBottom w:val="0"/>
          <w:divBdr>
            <w:top w:val="none" w:sz="0" w:space="0" w:color="auto"/>
            <w:left w:val="none" w:sz="0" w:space="0" w:color="auto"/>
            <w:bottom w:val="none" w:sz="0" w:space="0" w:color="auto"/>
            <w:right w:val="none" w:sz="0" w:space="0" w:color="auto"/>
          </w:divBdr>
        </w:div>
        <w:div w:id="1176769171">
          <w:marLeft w:val="0"/>
          <w:marRight w:val="0"/>
          <w:marTop w:val="0"/>
          <w:marBottom w:val="0"/>
          <w:divBdr>
            <w:top w:val="none" w:sz="0" w:space="0" w:color="auto"/>
            <w:left w:val="none" w:sz="0" w:space="0" w:color="auto"/>
            <w:bottom w:val="none" w:sz="0" w:space="0" w:color="auto"/>
            <w:right w:val="none" w:sz="0" w:space="0" w:color="auto"/>
          </w:divBdr>
        </w:div>
        <w:div w:id="1396854704">
          <w:marLeft w:val="0"/>
          <w:marRight w:val="0"/>
          <w:marTop w:val="0"/>
          <w:marBottom w:val="0"/>
          <w:divBdr>
            <w:top w:val="none" w:sz="0" w:space="0" w:color="auto"/>
            <w:left w:val="none" w:sz="0" w:space="0" w:color="auto"/>
            <w:bottom w:val="none" w:sz="0" w:space="0" w:color="auto"/>
            <w:right w:val="none" w:sz="0" w:space="0" w:color="auto"/>
          </w:divBdr>
        </w:div>
        <w:div w:id="1531606318">
          <w:marLeft w:val="0"/>
          <w:marRight w:val="0"/>
          <w:marTop w:val="0"/>
          <w:marBottom w:val="0"/>
          <w:divBdr>
            <w:top w:val="none" w:sz="0" w:space="0" w:color="auto"/>
            <w:left w:val="none" w:sz="0" w:space="0" w:color="auto"/>
            <w:bottom w:val="none" w:sz="0" w:space="0" w:color="auto"/>
            <w:right w:val="none" w:sz="0" w:space="0" w:color="auto"/>
          </w:divBdr>
        </w:div>
        <w:div w:id="1565948190">
          <w:marLeft w:val="0"/>
          <w:marRight w:val="0"/>
          <w:marTop w:val="0"/>
          <w:marBottom w:val="0"/>
          <w:divBdr>
            <w:top w:val="none" w:sz="0" w:space="0" w:color="auto"/>
            <w:left w:val="none" w:sz="0" w:space="0" w:color="auto"/>
            <w:bottom w:val="none" w:sz="0" w:space="0" w:color="auto"/>
            <w:right w:val="none" w:sz="0" w:space="0" w:color="auto"/>
          </w:divBdr>
        </w:div>
        <w:div w:id="1603563561">
          <w:marLeft w:val="0"/>
          <w:marRight w:val="0"/>
          <w:marTop w:val="0"/>
          <w:marBottom w:val="0"/>
          <w:divBdr>
            <w:top w:val="none" w:sz="0" w:space="0" w:color="auto"/>
            <w:left w:val="none" w:sz="0" w:space="0" w:color="auto"/>
            <w:bottom w:val="none" w:sz="0" w:space="0" w:color="auto"/>
            <w:right w:val="none" w:sz="0" w:space="0" w:color="auto"/>
          </w:divBdr>
        </w:div>
        <w:div w:id="1649167656">
          <w:marLeft w:val="0"/>
          <w:marRight w:val="0"/>
          <w:marTop w:val="0"/>
          <w:marBottom w:val="0"/>
          <w:divBdr>
            <w:top w:val="none" w:sz="0" w:space="0" w:color="auto"/>
            <w:left w:val="none" w:sz="0" w:space="0" w:color="auto"/>
            <w:bottom w:val="none" w:sz="0" w:space="0" w:color="auto"/>
            <w:right w:val="none" w:sz="0" w:space="0" w:color="auto"/>
          </w:divBdr>
        </w:div>
        <w:div w:id="1698195058">
          <w:marLeft w:val="0"/>
          <w:marRight w:val="0"/>
          <w:marTop w:val="0"/>
          <w:marBottom w:val="0"/>
          <w:divBdr>
            <w:top w:val="none" w:sz="0" w:space="0" w:color="auto"/>
            <w:left w:val="none" w:sz="0" w:space="0" w:color="auto"/>
            <w:bottom w:val="none" w:sz="0" w:space="0" w:color="auto"/>
            <w:right w:val="none" w:sz="0" w:space="0" w:color="auto"/>
          </w:divBdr>
        </w:div>
        <w:div w:id="1725324714">
          <w:marLeft w:val="0"/>
          <w:marRight w:val="0"/>
          <w:marTop w:val="0"/>
          <w:marBottom w:val="0"/>
          <w:divBdr>
            <w:top w:val="none" w:sz="0" w:space="0" w:color="auto"/>
            <w:left w:val="none" w:sz="0" w:space="0" w:color="auto"/>
            <w:bottom w:val="none" w:sz="0" w:space="0" w:color="auto"/>
            <w:right w:val="none" w:sz="0" w:space="0" w:color="auto"/>
          </w:divBdr>
        </w:div>
        <w:div w:id="1756826323">
          <w:marLeft w:val="0"/>
          <w:marRight w:val="0"/>
          <w:marTop w:val="0"/>
          <w:marBottom w:val="0"/>
          <w:divBdr>
            <w:top w:val="none" w:sz="0" w:space="0" w:color="auto"/>
            <w:left w:val="none" w:sz="0" w:space="0" w:color="auto"/>
            <w:bottom w:val="none" w:sz="0" w:space="0" w:color="auto"/>
            <w:right w:val="none" w:sz="0" w:space="0" w:color="auto"/>
          </w:divBdr>
        </w:div>
        <w:div w:id="1932158889">
          <w:marLeft w:val="0"/>
          <w:marRight w:val="0"/>
          <w:marTop w:val="0"/>
          <w:marBottom w:val="0"/>
          <w:divBdr>
            <w:top w:val="none" w:sz="0" w:space="0" w:color="auto"/>
            <w:left w:val="none" w:sz="0" w:space="0" w:color="auto"/>
            <w:bottom w:val="none" w:sz="0" w:space="0" w:color="auto"/>
            <w:right w:val="none" w:sz="0" w:space="0" w:color="auto"/>
          </w:divBdr>
        </w:div>
      </w:divsChild>
    </w:div>
    <w:div w:id="64961810">
      <w:bodyDiv w:val="1"/>
      <w:marLeft w:val="0"/>
      <w:marRight w:val="0"/>
      <w:marTop w:val="0"/>
      <w:marBottom w:val="0"/>
      <w:divBdr>
        <w:top w:val="none" w:sz="0" w:space="0" w:color="auto"/>
        <w:left w:val="none" w:sz="0" w:space="0" w:color="auto"/>
        <w:bottom w:val="none" w:sz="0" w:space="0" w:color="auto"/>
        <w:right w:val="none" w:sz="0" w:space="0" w:color="auto"/>
      </w:divBdr>
    </w:div>
    <w:div w:id="72629212">
      <w:bodyDiv w:val="1"/>
      <w:marLeft w:val="0"/>
      <w:marRight w:val="0"/>
      <w:marTop w:val="0"/>
      <w:marBottom w:val="0"/>
      <w:divBdr>
        <w:top w:val="none" w:sz="0" w:space="0" w:color="auto"/>
        <w:left w:val="none" w:sz="0" w:space="0" w:color="auto"/>
        <w:bottom w:val="none" w:sz="0" w:space="0" w:color="auto"/>
        <w:right w:val="none" w:sz="0" w:space="0" w:color="auto"/>
      </w:divBdr>
    </w:div>
    <w:div w:id="86998220">
      <w:bodyDiv w:val="1"/>
      <w:marLeft w:val="0"/>
      <w:marRight w:val="0"/>
      <w:marTop w:val="0"/>
      <w:marBottom w:val="0"/>
      <w:divBdr>
        <w:top w:val="none" w:sz="0" w:space="0" w:color="auto"/>
        <w:left w:val="none" w:sz="0" w:space="0" w:color="auto"/>
        <w:bottom w:val="none" w:sz="0" w:space="0" w:color="auto"/>
        <w:right w:val="none" w:sz="0" w:space="0" w:color="auto"/>
      </w:divBdr>
      <w:divsChild>
        <w:div w:id="1084716327">
          <w:marLeft w:val="0"/>
          <w:marRight w:val="0"/>
          <w:marTop w:val="0"/>
          <w:marBottom w:val="0"/>
          <w:divBdr>
            <w:top w:val="none" w:sz="0" w:space="0" w:color="auto"/>
            <w:left w:val="none" w:sz="0" w:space="0" w:color="auto"/>
            <w:bottom w:val="none" w:sz="0" w:space="0" w:color="auto"/>
            <w:right w:val="none" w:sz="0" w:space="0" w:color="auto"/>
          </w:divBdr>
        </w:div>
        <w:div w:id="1177232445">
          <w:marLeft w:val="0"/>
          <w:marRight w:val="0"/>
          <w:marTop w:val="0"/>
          <w:marBottom w:val="0"/>
          <w:divBdr>
            <w:top w:val="none" w:sz="0" w:space="0" w:color="auto"/>
            <w:left w:val="none" w:sz="0" w:space="0" w:color="auto"/>
            <w:bottom w:val="none" w:sz="0" w:space="0" w:color="auto"/>
            <w:right w:val="none" w:sz="0" w:space="0" w:color="auto"/>
          </w:divBdr>
        </w:div>
      </w:divsChild>
    </w:div>
    <w:div w:id="121853515">
      <w:bodyDiv w:val="1"/>
      <w:marLeft w:val="0"/>
      <w:marRight w:val="0"/>
      <w:marTop w:val="0"/>
      <w:marBottom w:val="0"/>
      <w:divBdr>
        <w:top w:val="none" w:sz="0" w:space="0" w:color="auto"/>
        <w:left w:val="none" w:sz="0" w:space="0" w:color="auto"/>
        <w:bottom w:val="none" w:sz="0" w:space="0" w:color="auto"/>
        <w:right w:val="none" w:sz="0" w:space="0" w:color="auto"/>
      </w:divBdr>
      <w:divsChild>
        <w:div w:id="281040022">
          <w:marLeft w:val="0"/>
          <w:marRight w:val="0"/>
          <w:marTop w:val="0"/>
          <w:marBottom w:val="0"/>
          <w:divBdr>
            <w:top w:val="none" w:sz="0" w:space="0" w:color="auto"/>
            <w:left w:val="none" w:sz="0" w:space="0" w:color="auto"/>
            <w:bottom w:val="none" w:sz="0" w:space="0" w:color="auto"/>
            <w:right w:val="none" w:sz="0" w:space="0" w:color="auto"/>
          </w:divBdr>
        </w:div>
        <w:div w:id="433406661">
          <w:marLeft w:val="0"/>
          <w:marRight w:val="0"/>
          <w:marTop w:val="0"/>
          <w:marBottom w:val="0"/>
          <w:divBdr>
            <w:top w:val="none" w:sz="0" w:space="0" w:color="auto"/>
            <w:left w:val="none" w:sz="0" w:space="0" w:color="auto"/>
            <w:bottom w:val="none" w:sz="0" w:space="0" w:color="auto"/>
            <w:right w:val="none" w:sz="0" w:space="0" w:color="auto"/>
          </w:divBdr>
        </w:div>
        <w:div w:id="664675287">
          <w:marLeft w:val="0"/>
          <w:marRight w:val="0"/>
          <w:marTop w:val="0"/>
          <w:marBottom w:val="0"/>
          <w:divBdr>
            <w:top w:val="none" w:sz="0" w:space="0" w:color="auto"/>
            <w:left w:val="none" w:sz="0" w:space="0" w:color="auto"/>
            <w:bottom w:val="none" w:sz="0" w:space="0" w:color="auto"/>
            <w:right w:val="none" w:sz="0" w:space="0" w:color="auto"/>
          </w:divBdr>
        </w:div>
        <w:div w:id="872350653">
          <w:marLeft w:val="0"/>
          <w:marRight w:val="0"/>
          <w:marTop w:val="0"/>
          <w:marBottom w:val="0"/>
          <w:divBdr>
            <w:top w:val="none" w:sz="0" w:space="0" w:color="auto"/>
            <w:left w:val="none" w:sz="0" w:space="0" w:color="auto"/>
            <w:bottom w:val="none" w:sz="0" w:space="0" w:color="auto"/>
            <w:right w:val="none" w:sz="0" w:space="0" w:color="auto"/>
          </w:divBdr>
        </w:div>
        <w:div w:id="945884802">
          <w:marLeft w:val="0"/>
          <w:marRight w:val="0"/>
          <w:marTop w:val="0"/>
          <w:marBottom w:val="0"/>
          <w:divBdr>
            <w:top w:val="none" w:sz="0" w:space="0" w:color="auto"/>
            <w:left w:val="none" w:sz="0" w:space="0" w:color="auto"/>
            <w:bottom w:val="none" w:sz="0" w:space="0" w:color="auto"/>
            <w:right w:val="none" w:sz="0" w:space="0" w:color="auto"/>
          </w:divBdr>
        </w:div>
        <w:div w:id="1898735671">
          <w:marLeft w:val="0"/>
          <w:marRight w:val="0"/>
          <w:marTop w:val="0"/>
          <w:marBottom w:val="0"/>
          <w:divBdr>
            <w:top w:val="none" w:sz="0" w:space="0" w:color="auto"/>
            <w:left w:val="none" w:sz="0" w:space="0" w:color="auto"/>
            <w:bottom w:val="none" w:sz="0" w:space="0" w:color="auto"/>
            <w:right w:val="none" w:sz="0" w:space="0" w:color="auto"/>
          </w:divBdr>
        </w:div>
      </w:divsChild>
    </w:div>
    <w:div w:id="132648395">
      <w:bodyDiv w:val="1"/>
      <w:marLeft w:val="0"/>
      <w:marRight w:val="0"/>
      <w:marTop w:val="0"/>
      <w:marBottom w:val="0"/>
      <w:divBdr>
        <w:top w:val="none" w:sz="0" w:space="0" w:color="auto"/>
        <w:left w:val="none" w:sz="0" w:space="0" w:color="auto"/>
        <w:bottom w:val="none" w:sz="0" w:space="0" w:color="auto"/>
        <w:right w:val="none" w:sz="0" w:space="0" w:color="auto"/>
      </w:divBdr>
    </w:div>
    <w:div w:id="151332350">
      <w:bodyDiv w:val="1"/>
      <w:marLeft w:val="0"/>
      <w:marRight w:val="0"/>
      <w:marTop w:val="0"/>
      <w:marBottom w:val="0"/>
      <w:divBdr>
        <w:top w:val="none" w:sz="0" w:space="0" w:color="auto"/>
        <w:left w:val="none" w:sz="0" w:space="0" w:color="auto"/>
        <w:bottom w:val="none" w:sz="0" w:space="0" w:color="auto"/>
        <w:right w:val="none" w:sz="0" w:space="0" w:color="auto"/>
      </w:divBdr>
    </w:div>
    <w:div w:id="183131794">
      <w:bodyDiv w:val="1"/>
      <w:marLeft w:val="0"/>
      <w:marRight w:val="0"/>
      <w:marTop w:val="0"/>
      <w:marBottom w:val="0"/>
      <w:divBdr>
        <w:top w:val="none" w:sz="0" w:space="0" w:color="auto"/>
        <w:left w:val="none" w:sz="0" w:space="0" w:color="auto"/>
        <w:bottom w:val="none" w:sz="0" w:space="0" w:color="auto"/>
        <w:right w:val="none" w:sz="0" w:space="0" w:color="auto"/>
      </w:divBdr>
    </w:div>
    <w:div w:id="188223238">
      <w:bodyDiv w:val="1"/>
      <w:marLeft w:val="0"/>
      <w:marRight w:val="0"/>
      <w:marTop w:val="0"/>
      <w:marBottom w:val="0"/>
      <w:divBdr>
        <w:top w:val="none" w:sz="0" w:space="0" w:color="auto"/>
        <w:left w:val="none" w:sz="0" w:space="0" w:color="auto"/>
        <w:bottom w:val="none" w:sz="0" w:space="0" w:color="auto"/>
        <w:right w:val="none" w:sz="0" w:space="0" w:color="auto"/>
      </w:divBdr>
    </w:div>
    <w:div w:id="233856249">
      <w:bodyDiv w:val="1"/>
      <w:marLeft w:val="0"/>
      <w:marRight w:val="0"/>
      <w:marTop w:val="0"/>
      <w:marBottom w:val="0"/>
      <w:divBdr>
        <w:top w:val="none" w:sz="0" w:space="0" w:color="auto"/>
        <w:left w:val="none" w:sz="0" w:space="0" w:color="auto"/>
        <w:bottom w:val="none" w:sz="0" w:space="0" w:color="auto"/>
        <w:right w:val="none" w:sz="0" w:space="0" w:color="auto"/>
      </w:divBdr>
    </w:div>
    <w:div w:id="252904252">
      <w:bodyDiv w:val="1"/>
      <w:marLeft w:val="0"/>
      <w:marRight w:val="0"/>
      <w:marTop w:val="0"/>
      <w:marBottom w:val="0"/>
      <w:divBdr>
        <w:top w:val="none" w:sz="0" w:space="0" w:color="auto"/>
        <w:left w:val="none" w:sz="0" w:space="0" w:color="auto"/>
        <w:bottom w:val="none" w:sz="0" w:space="0" w:color="auto"/>
        <w:right w:val="none" w:sz="0" w:space="0" w:color="auto"/>
      </w:divBdr>
    </w:div>
    <w:div w:id="304511710">
      <w:bodyDiv w:val="1"/>
      <w:marLeft w:val="0"/>
      <w:marRight w:val="0"/>
      <w:marTop w:val="0"/>
      <w:marBottom w:val="0"/>
      <w:divBdr>
        <w:top w:val="none" w:sz="0" w:space="0" w:color="auto"/>
        <w:left w:val="none" w:sz="0" w:space="0" w:color="auto"/>
        <w:bottom w:val="none" w:sz="0" w:space="0" w:color="auto"/>
        <w:right w:val="none" w:sz="0" w:space="0" w:color="auto"/>
      </w:divBdr>
    </w:div>
    <w:div w:id="308677391">
      <w:bodyDiv w:val="1"/>
      <w:marLeft w:val="0"/>
      <w:marRight w:val="0"/>
      <w:marTop w:val="0"/>
      <w:marBottom w:val="0"/>
      <w:divBdr>
        <w:top w:val="none" w:sz="0" w:space="0" w:color="auto"/>
        <w:left w:val="none" w:sz="0" w:space="0" w:color="auto"/>
        <w:bottom w:val="none" w:sz="0" w:space="0" w:color="auto"/>
        <w:right w:val="none" w:sz="0" w:space="0" w:color="auto"/>
      </w:divBdr>
    </w:div>
    <w:div w:id="331182138">
      <w:bodyDiv w:val="1"/>
      <w:marLeft w:val="0"/>
      <w:marRight w:val="0"/>
      <w:marTop w:val="0"/>
      <w:marBottom w:val="0"/>
      <w:divBdr>
        <w:top w:val="none" w:sz="0" w:space="0" w:color="auto"/>
        <w:left w:val="none" w:sz="0" w:space="0" w:color="auto"/>
        <w:bottom w:val="none" w:sz="0" w:space="0" w:color="auto"/>
        <w:right w:val="none" w:sz="0" w:space="0" w:color="auto"/>
      </w:divBdr>
      <w:divsChild>
        <w:div w:id="330261498">
          <w:marLeft w:val="0"/>
          <w:marRight w:val="0"/>
          <w:marTop w:val="0"/>
          <w:marBottom w:val="0"/>
          <w:divBdr>
            <w:top w:val="none" w:sz="0" w:space="0" w:color="auto"/>
            <w:left w:val="none" w:sz="0" w:space="0" w:color="auto"/>
            <w:bottom w:val="none" w:sz="0" w:space="0" w:color="auto"/>
            <w:right w:val="none" w:sz="0" w:space="0" w:color="auto"/>
          </w:divBdr>
          <w:divsChild>
            <w:div w:id="1003170316">
              <w:marLeft w:val="0"/>
              <w:marRight w:val="0"/>
              <w:marTop w:val="0"/>
              <w:marBottom w:val="0"/>
              <w:divBdr>
                <w:top w:val="none" w:sz="0" w:space="0" w:color="auto"/>
                <w:left w:val="none" w:sz="0" w:space="0" w:color="auto"/>
                <w:bottom w:val="none" w:sz="0" w:space="0" w:color="auto"/>
                <w:right w:val="none" w:sz="0" w:space="0" w:color="auto"/>
              </w:divBdr>
            </w:div>
          </w:divsChild>
        </w:div>
        <w:div w:id="907689409">
          <w:marLeft w:val="0"/>
          <w:marRight w:val="0"/>
          <w:marTop w:val="0"/>
          <w:marBottom w:val="0"/>
          <w:divBdr>
            <w:top w:val="none" w:sz="0" w:space="0" w:color="auto"/>
            <w:left w:val="none" w:sz="0" w:space="0" w:color="auto"/>
            <w:bottom w:val="none" w:sz="0" w:space="0" w:color="auto"/>
            <w:right w:val="none" w:sz="0" w:space="0" w:color="auto"/>
          </w:divBdr>
        </w:div>
      </w:divsChild>
    </w:div>
    <w:div w:id="340013878">
      <w:bodyDiv w:val="1"/>
      <w:marLeft w:val="0"/>
      <w:marRight w:val="0"/>
      <w:marTop w:val="0"/>
      <w:marBottom w:val="0"/>
      <w:divBdr>
        <w:top w:val="none" w:sz="0" w:space="0" w:color="auto"/>
        <w:left w:val="none" w:sz="0" w:space="0" w:color="auto"/>
        <w:bottom w:val="none" w:sz="0" w:space="0" w:color="auto"/>
        <w:right w:val="none" w:sz="0" w:space="0" w:color="auto"/>
      </w:divBdr>
    </w:div>
    <w:div w:id="373430724">
      <w:bodyDiv w:val="1"/>
      <w:marLeft w:val="0"/>
      <w:marRight w:val="0"/>
      <w:marTop w:val="0"/>
      <w:marBottom w:val="0"/>
      <w:divBdr>
        <w:top w:val="none" w:sz="0" w:space="0" w:color="auto"/>
        <w:left w:val="none" w:sz="0" w:space="0" w:color="auto"/>
        <w:bottom w:val="none" w:sz="0" w:space="0" w:color="auto"/>
        <w:right w:val="none" w:sz="0" w:space="0" w:color="auto"/>
      </w:divBdr>
      <w:divsChild>
        <w:div w:id="526219057">
          <w:marLeft w:val="0"/>
          <w:marRight w:val="0"/>
          <w:marTop w:val="0"/>
          <w:marBottom w:val="0"/>
          <w:divBdr>
            <w:top w:val="none" w:sz="0" w:space="0" w:color="auto"/>
            <w:left w:val="none" w:sz="0" w:space="0" w:color="auto"/>
            <w:bottom w:val="none" w:sz="0" w:space="0" w:color="auto"/>
            <w:right w:val="none" w:sz="0" w:space="0" w:color="auto"/>
          </w:divBdr>
        </w:div>
        <w:div w:id="736175401">
          <w:marLeft w:val="0"/>
          <w:marRight w:val="0"/>
          <w:marTop w:val="0"/>
          <w:marBottom w:val="0"/>
          <w:divBdr>
            <w:top w:val="none" w:sz="0" w:space="0" w:color="auto"/>
            <w:left w:val="none" w:sz="0" w:space="0" w:color="auto"/>
            <w:bottom w:val="none" w:sz="0" w:space="0" w:color="auto"/>
            <w:right w:val="none" w:sz="0" w:space="0" w:color="auto"/>
          </w:divBdr>
        </w:div>
        <w:div w:id="806776827">
          <w:marLeft w:val="0"/>
          <w:marRight w:val="0"/>
          <w:marTop w:val="0"/>
          <w:marBottom w:val="0"/>
          <w:divBdr>
            <w:top w:val="none" w:sz="0" w:space="0" w:color="auto"/>
            <w:left w:val="none" w:sz="0" w:space="0" w:color="auto"/>
            <w:bottom w:val="none" w:sz="0" w:space="0" w:color="auto"/>
            <w:right w:val="none" w:sz="0" w:space="0" w:color="auto"/>
          </w:divBdr>
        </w:div>
        <w:div w:id="1722440495">
          <w:marLeft w:val="0"/>
          <w:marRight w:val="0"/>
          <w:marTop w:val="0"/>
          <w:marBottom w:val="0"/>
          <w:divBdr>
            <w:top w:val="none" w:sz="0" w:space="0" w:color="auto"/>
            <w:left w:val="none" w:sz="0" w:space="0" w:color="auto"/>
            <w:bottom w:val="none" w:sz="0" w:space="0" w:color="auto"/>
            <w:right w:val="none" w:sz="0" w:space="0" w:color="auto"/>
          </w:divBdr>
        </w:div>
      </w:divsChild>
    </w:div>
    <w:div w:id="380859436">
      <w:bodyDiv w:val="1"/>
      <w:marLeft w:val="0"/>
      <w:marRight w:val="0"/>
      <w:marTop w:val="0"/>
      <w:marBottom w:val="0"/>
      <w:divBdr>
        <w:top w:val="none" w:sz="0" w:space="0" w:color="auto"/>
        <w:left w:val="none" w:sz="0" w:space="0" w:color="auto"/>
        <w:bottom w:val="none" w:sz="0" w:space="0" w:color="auto"/>
        <w:right w:val="none" w:sz="0" w:space="0" w:color="auto"/>
      </w:divBdr>
      <w:divsChild>
        <w:div w:id="77598347">
          <w:marLeft w:val="0"/>
          <w:marRight w:val="0"/>
          <w:marTop w:val="0"/>
          <w:marBottom w:val="0"/>
          <w:divBdr>
            <w:top w:val="none" w:sz="0" w:space="0" w:color="auto"/>
            <w:left w:val="none" w:sz="0" w:space="0" w:color="auto"/>
            <w:bottom w:val="none" w:sz="0" w:space="0" w:color="auto"/>
            <w:right w:val="none" w:sz="0" w:space="0" w:color="auto"/>
          </w:divBdr>
        </w:div>
        <w:div w:id="115757590">
          <w:marLeft w:val="0"/>
          <w:marRight w:val="0"/>
          <w:marTop w:val="0"/>
          <w:marBottom w:val="0"/>
          <w:divBdr>
            <w:top w:val="none" w:sz="0" w:space="0" w:color="auto"/>
            <w:left w:val="none" w:sz="0" w:space="0" w:color="auto"/>
            <w:bottom w:val="none" w:sz="0" w:space="0" w:color="auto"/>
            <w:right w:val="none" w:sz="0" w:space="0" w:color="auto"/>
          </w:divBdr>
        </w:div>
        <w:div w:id="135614101">
          <w:marLeft w:val="0"/>
          <w:marRight w:val="0"/>
          <w:marTop w:val="0"/>
          <w:marBottom w:val="0"/>
          <w:divBdr>
            <w:top w:val="none" w:sz="0" w:space="0" w:color="auto"/>
            <w:left w:val="none" w:sz="0" w:space="0" w:color="auto"/>
            <w:bottom w:val="none" w:sz="0" w:space="0" w:color="auto"/>
            <w:right w:val="none" w:sz="0" w:space="0" w:color="auto"/>
          </w:divBdr>
        </w:div>
        <w:div w:id="184248575">
          <w:marLeft w:val="0"/>
          <w:marRight w:val="0"/>
          <w:marTop w:val="0"/>
          <w:marBottom w:val="0"/>
          <w:divBdr>
            <w:top w:val="none" w:sz="0" w:space="0" w:color="auto"/>
            <w:left w:val="none" w:sz="0" w:space="0" w:color="auto"/>
            <w:bottom w:val="none" w:sz="0" w:space="0" w:color="auto"/>
            <w:right w:val="none" w:sz="0" w:space="0" w:color="auto"/>
          </w:divBdr>
        </w:div>
        <w:div w:id="573858519">
          <w:marLeft w:val="0"/>
          <w:marRight w:val="0"/>
          <w:marTop w:val="0"/>
          <w:marBottom w:val="0"/>
          <w:divBdr>
            <w:top w:val="none" w:sz="0" w:space="0" w:color="auto"/>
            <w:left w:val="none" w:sz="0" w:space="0" w:color="auto"/>
            <w:bottom w:val="none" w:sz="0" w:space="0" w:color="auto"/>
            <w:right w:val="none" w:sz="0" w:space="0" w:color="auto"/>
          </w:divBdr>
        </w:div>
        <w:div w:id="666598160">
          <w:marLeft w:val="0"/>
          <w:marRight w:val="0"/>
          <w:marTop w:val="0"/>
          <w:marBottom w:val="0"/>
          <w:divBdr>
            <w:top w:val="none" w:sz="0" w:space="0" w:color="auto"/>
            <w:left w:val="none" w:sz="0" w:space="0" w:color="auto"/>
            <w:bottom w:val="none" w:sz="0" w:space="0" w:color="auto"/>
            <w:right w:val="none" w:sz="0" w:space="0" w:color="auto"/>
          </w:divBdr>
        </w:div>
        <w:div w:id="735979689">
          <w:marLeft w:val="0"/>
          <w:marRight w:val="0"/>
          <w:marTop w:val="0"/>
          <w:marBottom w:val="0"/>
          <w:divBdr>
            <w:top w:val="none" w:sz="0" w:space="0" w:color="auto"/>
            <w:left w:val="none" w:sz="0" w:space="0" w:color="auto"/>
            <w:bottom w:val="none" w:sz="0" w:space="0" w:color="auto"/>
            <w:right w:val="none" w:sz="0" w:space="0" w:color="auto"/>
          </w:divBdr>
        </w:div>
        <w:div w:id="787894438">
          <w:marLeft w:val="0"/>
          <w:marRight w:val="0"/>
          <w:marTop w:val="0"/>
          <w:marBottom w:val="0"/>
          <w:divBdr>
            <w:top w:val="none" w:sz="0" w:space="0" w:color="auto"/>
            <w:left w:val="none" w:sz="0" w:space="0" w:color="auto"/>
            <w:bottom w:val="none" w:sz="0" w:space="0" w:color="auto"/>
            <w:right w:val="none" w:sz="0" w:space="0" w:color="auto"/>
          </w:divBdr>
        </w:div>
        <w:div w:id="1148017022">
          <w:marLeft w:val="0"/>
          <w:marRight w:val="0"/>
          <w:marTop w:val="0"/>
          <w:marBottom w:val="0"/>
          <w:divBdr>
            <w:top w:val="none" w:sz="0" w:space="0" w:color="auto"/>
            <w:left w:val="none" w:sz="0" w:space="0" w:color="auto"/>
            <w:bottom w:val="none" w:sz="0" w:space="0" w:color="auto"/>
            <w:right w:val="none" w:sz="0" w:space="0" w:color="auto"/>
          </w:divBdr>
        </w:div>
        <w:div w:id="1151677742">
          <w:marLeft w:val="0"/>
          <w:marRight w:val="0"/>
          <w:marTop w:val="0"/>
          <w:marBottom w:val="0"/>
          <w:divBdr>
            <w:top w:val="none" w:sz="0" w:space="0" w:color="auto"/>
            <w:left w:val="none" w:sz="0" w:space="0" w:color="auto"/>
            <w:bottom w:val="none" w:sz="0" w:space="0" w:color="auto"/>
            <w:right w:val="none" w:sz="0" w:space="0" w:color="auto"/>
          </w:divBdr>
        </w:div>
        <w:div w:id="1158305146">
          <w:marLeft w:val="0"/>
          <w:marRight w:val="0"/>
          <w:marTop w:val="0"/>
          <w:marBottom w:val="0"/>
          <w:divBdr>
            <w:top w:val="none" w:sz="0" w:space="0" w:color="auto"/>
            <w:left w:val="none" w:sz="0" w:space="0" w:color="auto"/>
            <w:bottom w:val="none" w:sz="0" w:space="0" w:color="auto"/>
            <w:right w:val="none" w:sz="0" w:space="0" w:color="auto"/>
          </w:divBdr>
        </w:div>
        <w:div w:id="1298031799">
          <w:marLeft w:val="0"/>
          <w:marRight w:val="0"/>
          <w:marTop w:val="0"/>
          <w:marBottom w:val="0"/>
          <w:divBdr>
            <w:top w:val="none" w:sz="0" w:space="0" w:color="auto"/>
            <w:left w:val="none" w:sz="0" w:space="0" w:color="auto"/>
            <w:bottom w:val="none" w:sz="0" w:space="0" w:color="auto"/>
            <w:right w:val="none" w:sz="0" w:space="0" w:color="auto"/>
          </w:divBdr>
        </w:div>
        <w:div w:id="1308321900">
          <w:marLeft w:val="0"/>
          <w:marRight w:val="0"/>
          <w:marTop w:val="0"/>
          <w:marBottom w:val="0"/>
          <w:divBdr>
            <w:top w:val="none" w:sz="0" w:space="0" w:color="auto"/>
            <w:left w:val="none" w:sz="0" w:space="0" w:color="auto"/>
            <w:bottom w:val="none" w:sz="0" w:space="0" w:color="auto"/>
            <w:right w:val="none" w:sz="0" w:space="0" w:color="auto"/>
          </w:divBdr>
        </w:div>
        <w:div w:id="1380131275">
          <w:marLeft w:val="0"/>
          <w:marRight w:val="0"/>
          <w:marTop w:val="0"/>
          <w:marBottom w:val="0"/>
          <w:divBdr>
            <w:top w:val="none" w:sz="0" w:space="0" w:color="auto"/>
            <w:left w:val="none" w:sz="0" w:space="0" w:color="auto"/>
            <w:bottom w:val="none" w:sz="0" w:space="0" w:color="auto"/>
            <w:right w:val="none" w:sz="0" w:space="0" w:color="auto"/>
          </w:divBdr>
        </w:div>
        <w:div w:id="1436823136">
          <w:marLeft w:val="0"/>
          <w:marRight w:val="0"/>
          <w:marTop w:val="0"/>
          <w:marBottom w:val="0"/>
          <w:divBdr>
            <w:top w:val="none" w:sz="0" w:space="0" w:color="auto"/>
            <w:left w:val="none" w:sz="0" w:space="0" w:color="auto"/>
            <w:bottom w:val="none" w:sz="0" w:space="0" w:color="auto"/>
            <w:right w:val="none" w:sz="0" w:space="0" w:color="auto"/>
          </w:divBdr>
        </w:div>
        <w:div w:id="1509175172">
          <w:marLeft w:val="0"/>
          <w:marRight w:val="0"/>
          <w:marTop w:val="0"/>
          <w:marBottom w:val="0"/>
          <w:divBdr>
            <w:top w:val="none" w:sz="0" w:space="0" w:color="auto"/>
            <w:left w:val="none" w:sz="0" w:space="0" w:color="auto"/>
            <w:bottom w:val="none" w:sz="0" w:space="0" w:color="auto"/>
            <w:right w:val="none" w:sz="0" w:space="0" w:color="auto"/>
          </w:divBdr>
        </w:div>
        <w:div w:id="1762947507">
          <w:marLeft w:val="0"/>
          <w:marRight w:val="0"/>
          <w:marTop w:val="0"/>
          <w:marBottom w:val="0"/>
          <w:divBdr>
            <w:top w:val="none" w:sz="0" w:space="0" w:color="auto"/>
            <w:left w:val="none" w:sz="0" w:space="0" w:color="auto"/>
            <w:bottom w:val="none" w:sz="0" w:space="0" w:color="auto"/>
            <w:right w:val="none" w:sz="0" w:space="0" w:color="auto"/>
          </w:divBdr>
        </w:div>
        <w:div w:id="1793400279">
          <w:marLeft w:val="0"/>
          <w:marRight w:val="0"/>
          <w:marTop w:val="0"/>
          <w:marBottom w:val="0"/>
          <w:divBdr>
            <w:top w:val="none" w:sz="0" w:space="0" w:color="auto"/>
            <w:left w:val="none" w:sz="0" w:space="0" w:color="auto"/>
            <w:bottom w:val="none" w:sz="0" w:space="0" w:color="auto"/>
            <w:right w:val="none" w:sz="0" w:space="0" w:color="auto"/>
          </w:divBdr>
        </w:div>
        <w:div w:id="1816724789">
          <w:marLeft w:val="0"/>
          <w:marRight w:val="0"/>
          <w:marTop w:val="0"/>
          <w:marBottom w:val="0"/>
          <w:divBdr>
            <w:top w:val="none" w:sz="0" w:space="0" w:color="auto"/>
            <w:left w:val="none" w:sz="0" w:space="0" w:color="auto"/>
            <w:bottom w:val="none" w:sz="0" w:space="0" w:color="auto"/>
            <w:right w:val="none" w:sz="0" w:space="0" w:color="auto"/>
          </w:divBdr>
        </w:div>
        <w:div w:id="1920678043">
          <w:marLeft w:val="0"/>
          <w:marRight w:val="0"/>
          <w:marTop w:val="0"/>
          <w:marBottom w:val="0"/>
          <w:divBdr>
            <w:top w:val="none" w:sz="0" w:space="0" w:color="auto"/>
            <w:left w:val="none" w:sz="0" w:space="0" w:color="auto"/>
            <w:bottom w:val="none" w:sz="0" w:space="0" w:color="auto"/>
            <w:right w:val="none" w:sz="0" w:space="0" w:color="auto"/>
          </w:divBdr>
        </w:div>
      </w:divsChild>
    </w:div>
    <w:div w:id="461730073">
      <w:bodyDiv w:val="1"/>
      <w:marLeft w:val="0"/>
      <w:marRight w:val="0"/>
      <w:marTop w:val="0"/>
      <w:marBottom w:val="0"/>
      <w:divBdr>
        <w:top w:val="none" w:sz="0" w:space="0" w:color="auto"/>
        <w:left w:val="none" w:sz="0" w:space="0" w:color="auto"/>
        <w:bottom w:val="none" w:sz="0" w:space="0" w:color="auto"/>
        <w:right w:val="none" w:sz="0" w:space="0" w:color="auto"/>
      </w:divBdr>
      <w:divsChild>
        <w:div w:id="345258229">
          <w:marLeft w:val="0"/>
          <w:marRight w:val="0"/>
          <w:marTop w:val="0"/>
          <w:marBottom w:val="0"/>
          <w:divBdr>
            <w:top w:val="none" w:sz="0" w:space="0" w:color="auto"/>
            <w:left w:val="none" w:sz="0" w:space="0" w:color="auto"/>
            <w:bottom w:val="none" w:sz="0" w:space="0" w:color="auto"/>
            <w:right w:val="none" w:sz="0" w:space="0" w:color="auto"/>
          </w:divBdr>
        </w:div>
        <w:div w:id="2084065683">
          <w:marLeft w:val="0"/>
          <w:marRight w:val="0"/>
          <w:marTop w:val="0"/>
          <w:marBottom w:val="0"/>
          <w:divBdr>
            <w:top w:val="none" w:sz="0" w:space="0" w:color="auto"/>
            <w:left w:val="none" w:sz="0" w:space="0" w:color="auto"/>
            <w:bottom w:val="none" w:sz="0" w:space="0" w:color="auto"/>
            <w:right w:val="none" w:sz="0" w:space="0" w:color="auto"/>
          </w:divBdr>
        </w:div>
      </w:divsChild>
    </w:div>
    <w:div w:id="479076391">
      <w:bodyDiv w:val="1"/>
      <w:marLeft w:val="0"/>
      <w:marRight w:val="0"/>
      <w:marTop w:val="0"/>
      <w:marBottom w:val="0"/>
      <w:divBdr>
        <w:top w:val="none" w:sz="0" w:space="0" w:color="auto"/>
        <w:left w:val="none" w:sz="0" w:space="0" w:color="auto"/>
        <w:bottom w:val="none" w:sz="0" w:space="0" w:color="auto"/>
        <w:right w:val="none" w:sz="0" w:space="0" w:color="auto"/>
      </w:divBdr>
    </w:div>
    <w:div w:id="535315904">
      <w:bodyDiv w:val="1"/>
      <w:marLeft w:val="0"/>
      <w:marRight w:val="0"/>
      <w:marTop w:val="0"/>
      <w:marBottom w:val="0"/>
      <w:divBdr>
        <w:top w:val="none" w:sz="0" w:space="0" w:color="auto"/>
        <w:left w:val="none" w:sz="0" w:space="0" w:color="auto"/>
        <w:bottom w:val="none" w:sz="0" w:space="0" w:color="auto"/>
        <w:right w:val="none" w:sz="0" w:space="0" w:color="auto"/>
      </w:divBdr>
      <w:divsChild>
        <w:div w:id="999650229">
          <w:marLeft w:val="0"/>
          <w:marRight w:val="0"/>
          <w:marTop w:val="0"/>
          <w:marBottom w:val="0"/>
          <w:divBdr>
            <w:top w:val="none" w:sz="0" w:space="0" w:color="auto"/>
            <w:left w:val="none" w:sz="0" w:space="0" w:color="auto"/>
            <w:bottom w:val="none" w:sz="0" w:space="0" w:color="auto"/>
            <w:right w:val="none" w:sz="0" w:space="0" w:color="auto"/>
          </w:divBdr>
        </w:div>
      </w:divsChild>
    </w:div>
    <w:div w:id="539905714">
      <w:bodyDiv w:val="1"/>
      <w:marLeft w:val="0"/>
      <w:marRight w:val="0"/>
      <w:marTop w:val="0"/>
      <w:marBottom w:val="0"/>
      <w:divBdr>
        <w:top w:val="none" w:sz="0" w:space="0" w:color="auto"/>
        <w:left w:val="none" w:sz="0" w:space="0" w:color="auto"/>
        <w:bottom w:val="none" w:sz="0" w:space="0" w:color="auto"/>
        <w:right w:val="none" w:sz="0" w:space="0" w:color="auto"/>
      </w:divBdr>
    </w:div>
    <w:div w:id="543713069">
      <w:bodyDiv w:val="1"/>
      <w:marLeft w:val="0"/>
      <w:marRight w:val="0"/>
      <w:marTop w:val="0"/>
      <w:marBottom w:val="0"/>
      <w:divBdr>
        <w:top w:val="none" w:sz="0" w:space="0" w:color="auto"/>
        <w:left w:val="none" w:sz="0" w:space="0" w:color="auto"/>
        <w:bottom w:val="none" w:sz="0" w:space="0" w:color="auto"/>
        <w:right w:val="none" w:sz="0" w:space="0" w:color="auto"/>
      </w:divBdr>
      <w:divsChild>
        <w:div w:id="160900983">
          <w:marLeft w:val="0"/>
          <w:marRight w:val="0"/>
          <w:marTop w:val="0"/>
          <w:marBottom w:val="0"/>
          <w:divBdr>
            <w:top w:val="none" w:sz="0" w:space="0" w:color="auto"/>
            <w:left w:val="none" w:sz="0" w:space="0" w:color="auto"/>
            <w:bottom w:val="none" w:sz="0" w:space="0" w:color="auto"/>
            <w:right w:val="none" w:sz="0" w:space="0" w:color="auto"/>
          </w:divBdr>
        </w:div>
        <w:div w:id="371223427">
          <w:marLeft w:val="0"/>
          <w:marRight w:val="0"/>
          <w:marTop w:val="0"/>
          <w:marBottom w:val="0"/>
          <w:divBdr>
            <w:top w:val="none" w:sz="0" w:space="0" w:color="auto"/>
            <w:left w:val="none" w:sz="0" w:space="0" w:color="auto"/>
            <w:bottom w:val="none" w:sz="0" w:space="0" w:color="auto"/>
            <w:right w:val="none" w:sz="0" w:space="0" w:color="auto"/>
          </w:divBdr>
        </w:div>
        <w:div w:id="682977903">
          <w:marLeft w:val="0"/>
          <w:marRight w:val="0"/>
          <w:marTop w:val="0"/>
          <w:marBottom w:val="0"/>
          <w:divBdr>
            <w:top w:val="none" w:sz="0" w:space="0" w:color="auto"/>
            <w:left w:val="none" w:sz="0" w:space="0" w:color="auto"/>
            <w:bottom w:val="none" w:sz="0" w:space="0" w:color="auto"/>
            <w:right w:val="none" w:sz="0" w:space="0" w:color="auto"/>
          </w:divBdr>
        </w:div>
        <w:div w:id="1385719498">
          <w:marLeft w:val="0"/>
          <w:marRight w:val="0"/>
          <w:marTop w:val="0"/>
          <w:marBottom w:val="0"/>
          <w:divBdr>
            <w:top w:val="none" w:sz="0" w:space="0" w:color="auto"/>
            <w:left w:val="none" w:sz="0" w:space="0" w:color="auto"/>
            <w:bottom w:val="none" w:sz="0" w:space="0" w:color="auto"/>
            <w:right w:val="none" w:sz="0" w:space="0" w:color="auto"/>
          </w:divBdr>
        </w:div>
      </w:divsChild>
    </w:div>
    <w:div w:id="549415234">
      <w:bodyDiv w:val="1"/>
      <w:marLeft w:val="0"/>
      <w:marRight w:val="0"/>
      <w:marTop w:val="0"/>
      <w:marBottom w:val="0"/>
      <w:divBdr>
        <w:top w:val="none" w:sz="0" w:space="0" w:color="auto"/>
        <w:left w:val="none" w:sz="0" w:space="0" w:color="auto"/>
        <w:bottom w:val="none" w:sz="0" w:space="0" w:color="auto"/>
        <w:right w:val="none" w:sz="0" w:space="0" w:color="auto"/>
      </w:divBdr>
    </w:div>
    <w:div w:id="551231029">
      <w:bodyDiv w:val="1"/>
      <w:marLeft w:val="0"/>
      <w:marRight w:val="0"/>
      <w:marTop w:val="0"/>
      <w:marBottom w:val="0"/>
      <w:divBdr>
        <w:top w:val="none" w:sz="0" w:space="0" w:color="auto"/>
        <w:left w:val="none" w:sz="0" w:space="0" w:color="auto"/>
        <w:bottom w:val="none" w:sz="0" w:space="0" w:color="auto"/>
        <w:right w:val="none" w:sz="0" w:space="0" w:color="auto"/>
      </w:divBdr>
      <w:divsChild>
        <w:div w:id="370960689">
          <w:marLeft w:val="0"/>
          <w:marRight w:val="0"/>
          <w:marTop w:val="0"/>
          <w:marBottom w:val="0"/>
          <w:divBdr>
            <w:top w:val="none" w:sz="0" w:space="0" w:color="auto"/>
            <w:left w:val="none" w:sz="0" w:space="0" w:color="auto"/>
            <w:bottom w:val="none" w:sz="0" w:space="0" w:color="auto"/>
            <w:right w:val="none" w:sz="0" w:space="0" w:color="auto"/>
          </w:divBdr>
        </w:div>
        <w:div w:id="660237350">
          <w:marLeft w:val="0"/>
          <w:marRight w:val="0"/>
          <w:marTop w:val="0"/>
          <w:marBottom w:val="0"/>
          <w:divBdr>
            <w:top w:val="none" w:sz="0" w:space="0" w:color="auto"/>
            <w:left w:val="none" w:sz="0" w:space="0" w:color="auto"/>
            <w:bottom w:val="none" w:sz="0" w:space="0" w:color="auto"/>
            <w:right w:val="none" w:sz="0" w:space="0" w:color="auto"/>
          </w:divBdr>
        </w:div>
        <w:div w:id="1628076410">
          <w:marLeft w:val="0"/>
          <w:marRight w:val="0"/>
          <w:marTop w:val="0"/>
          <w:marBottom w:val="0"/>
          <w:divBdr>
            <w:top w:val="none" w:sz="0" w:space="0" w:color="auto"/>
            <w:left w:val="none" w:sz="0" w:space="0" w:color="auto"/>
            <w:bottom w:val="none" w:sz="0" w:space="0" w:color="auto"/>
            <w:right w:val="none" w:sz="0" w:space="0" w:color="auto"/>
          </w:divBdr>
        </w:div>
        <w:div w:id="1686207677">
          <w:marLeft w:val="0"/>
          <w:marRight w:val="0"/>
          <w:marTop w:val="0"/>
          <w:marBottom w:val="0"/>
          <w:divBdr>
            <w:top w:val="none" w:sz="0" w:space="0" w:color="auto"/>
            <w:left w:val="none" w:sz="0" w:space="0" w:color="auto"/>
            <w:bottom w:val="none" w:sz="0" w:space="0" w:color="auto"/>
            <w:right w:val="none" w:sz="0" w:space="0" w:color="auto"/>
          </w:divBdr>
        </w:div>
      </w:divsChild>
    </w:div>
    <w:div w:id="596909433">
      <w:bodyDiv w:val="1"/>
      <w:marLeft w:val="0"/>
      <w:marRight w:val="0"/>
      <w:marTop w:val="0"/>
      <w:marBottom w:val="0"/>
      <w:divBdr>
        <w:top w:val="none" w:sz="0" w:space="0" w:color="auto"/>
        <w:left w:val="none" w:sz="0" w:space="0" w:color="auto"/>
        <w:bottom w:val="none" w:sz="0" w:space="0" w:color="auto"/>
        <w:right w:val="none" w:sz="0" w:space="0" w:color="auto"/>
      </w:divBdr>
    </w:div>
    <w:div w:id="610017230">
      <w:bodyDiv w:val="1"/>
      <w:marLeft w:val="0"/>
      <w:marRight w:val="0"/>
      <w:marTop w:val="0"/>
      <w:marBottom w:val="0"/>
      <w:divBdr>
        <w:top w:val="none" w:sz="0" w:space="0" w:color="auto"/>
        <w:left w:val="none" w:sz="0" w:space="0" w:color="auto"/>
        <w:bottom w:val="none" w:sz="0" w:space="0" w:color="auto"/>
        <w:right w:val="none" w:sz="0" w:space="0" w:color="auto"/>
      </w:divBdr>
    </w:div>
    <w:div w:id="649750730">
      <w:bodyDiv w:val="1"/>
      <w:marLeft w:val="0"/>
      <w:marRight w:val="0"/>
      <w:marTop w:val="0"/>
      <w:marBottom w:val="0"/>
      <w:divBdr>
        <w:top w:val="none" w:sz="0" w:space="0" w:color="auto"/>
        <w:left w:val="none" w:sz="0" w:space="0" w:color="auto"/>
        <w:bottom w:val="none" w:sz="0" w:space="0" w:color="auto"/>
        <w:right w:val="none" w:sz="0" w:space="0" w:color="auto"/>
      </w:divBdr>
    </w:div>
    <w:div w:id="664817081">
      <w:bodyDiv w:val="1"/>
      <w:marLeft w:val="0"/>
      <w:marRight w:val="0"/>
      <w:marTop w:val="0"/>
      <w:marBottom w:val="0"/>
      <w:divBdr>
        <w:top w:val="none" w:sz="0" w:space="0" w:color="auto"/>
        <w:left w:val="none" w:sz="0" w:space="0" w:color="auto"/>
        <w:bottom w:val="none" w:sz="0" w:space="0" w:color="auto"/>
        <w:right w:val="none" w:sz="0" w:space="0" w:color="auto"/>
      </w:divBdr>
    </w:div>
    <w:div w:id="688485783">
      <w:bodyDiv w:val="1"/>
      <w:marLeft w:val="0"/>
      <w:marRight w:val="0"/>
      <w:marTop w:val="0"/>
      <w:marBottom w:val="0"/>
      <w:divBdr>
        <w:top w:val="none" w:sz="0" w:space="0" w:color="auto"/>
        <w:left w:val="none" w:sz="0" w:space="0" w:color="auto"/>
        <w:bottom w:val="none" w:sz="0" w:space="0" w:color="auto"/>
        <w:right w:val="none" w:sz="0" w:space="0" w:color="auto"/>
      </w:divBdr>
    </w:div>
    <w:div w:id="727994007">
      <w:bodyDiv w:val="1"/>
      <w:marLeft w:val="0"/>
      <w:marRight w:val="0"/>
      <w:marTop w:val="0"/>
      <w:marBottom w:val="0"/>
      <w:divBdr>
        <w:top w:val="none" w:sz="0" w:space="0" w:color="auto"/>
        <w:left w:val="none" w:sz="0" w:space="0" w:color="auto"/>
        <w:bottom w:val="none" w:sz="0" w:space="0" w:color="auto"/>
        <w:right w:val="none" w:sz="0" w:space="0" w:color="auto"/>
      </w:divBdr>
    </w:div>
    <w:div w:id="759447365">
      <w:bodyDiv w:val="1"/>
      <w:marLeft w:val="0"/>
      <w:marRight w:val="0"/>
      <w:marTop w:val="0"/>
      <w:marBottom w:val="0"/>
      <w:divBdr>
        <w:top w:val="none" w:sz="0" w:space="0" w:color="auto"/>
        <w:left w:val="none" w:sz="0" w:space="0" w:color="auto"/>
        <w:bottom w:val="none" w:sz="0" w:space="0" w:color="auto"/>
        <w:right w:val="none" w:sz="0" w:space="0" w:color="auto"/>
      </w:divBdr>
      <w:divsChild>
        <w:div w:id="679815699">
          <w:marLeft w:val="0"/>
          <w:marRight w:val="0"/>
          <w:marTop w:val="0"/>
          <w:marBottom w:val="0"/>
          <w:divBdr>
            <w:top w:val="none" w:sz="0" w:space="0" w:color="auto"/>
            <w:left w:val="none" w:sz="0" w:space="0" w:color="auto"/>
            <w:bottom w:val="none" w:sz="0" w:space="0" w:color="auto"/>
            <w:right w:val="none" w:sz="0" w:space="0" w:color="auto"/>
          </w:divBdr>
        </w:div>
        <w:div w:id="746077810">
          <w:marLeft w:val="0"/>
          <w:marRight w:val="0"/>
          <w:marTop w:val="0"/>
          <w:marBottom w:val="0"/>
          <w:divBdr>
            <w:top w:val="none" w:sz="0" w:space="0" w:color="auto"/>
            <w:left w:val="none" w:sz="0" w:space="0" w:color="auto"/>
            <w:bottom w:val="none" w:sz="0" w:space="0" w:color="auto"/>
            <w:right w:val="none" w:sz="0" w:space="0" w:color="auto"/>
          </w:divBdr>
        </w:div>
        <w:div w:id="862860119">
          <w:marLeft w:val="0"/>
          <w:marRight w:val="0"/>
          <w:marTop w:val="0"/>
          <w:marBottom w:val="0"/>
          <w:divBdr>
            <w:top w:val="none" w:sz="0" w:space="0" w:color="auto"/>
            <w:left w:val="none" w:sz="0" w:space="0" w:color="auto"/>
            <w:bottom w:val="none" w:sz="0" w:space="0" w:color="auto"/>
            <w:right w:val="none" w:sz="0" w:space="0" w:color="auto"/>
          </w:divBdr>
        </w:div>
      </w:divsChild>
    </w:div>
    <w:div w:id="776366279">
      <w:bodyDiv w:val="1"/>
      <w:marLeft w:val="0"/>
      <w:marRight w:val="0"/>
      <w:marTop w:val="0"/>
      <w:marBottom w:val="0"/>
      <w:divBdr>
        <w:top w:val="none" w:sz="0" w:space="0" w:color="auto"/>
        <w:left w:val="none" w:sz="0" w:space="0" w:color="auto"/>
        <w:bottom w:val="none" w:sz="0" w:space="0" w:color="auto"/>
        <w:right w:val="none" w:sz="0" w:space="0" w:color="auto"/>
      </w:divBdr>
    </w:div>
    <w:div w:id="790518651">
      <w:bodyDiv w:val="1"/>
      <w:marLeft w:val="0"/>
      <w:marRight w:val="0"/>
      <w:marTop w:val="0"/>
      <w:marBottom w:val="0"/>
      <w:divBdr>
        <w:top w:val="none" w:sz="0" w:space="0" w:color="auto"/>
        <w:left w:val="none" w:sz="0" w:space="0" w:color="auto"/>
        <w:bottom w:val="none" w:sz="0" w:space="0" w:color="auto"/>
        <w:right w:val="none" w:sz="0" w:space="0" w:color="auto"/>
      </w:divBdr>
    </w:div>
    <w:div w:id="794063339">
      <w:bodyDiv w:val="1"/>
      <w:marLeft w:val="0"/>
      <w:marRight w:val="0"/>
      <w:marTop w:val="0"/>
      <w:marBottom w:val="0"/>
      <w:divBdr>
        <w:top w:val="none" w:sz="0" w:space="0" w:color="auto"/>
        <w:left w:val="none" w:sz="0" w:space="0" w:color="auto"/>
        <w:bottom w:val="none" w:sz="0" w:space="0" w:color="auto"/>
        <w:right w:val="none" w:sz="0" w:space="0" w:color="auto"/>
      </w:divBdr>
    </w:div>
    <w:div w:id="809908394">
      <w:bodyDiv w:val="1"/>
      <w:marLeft w:val="0"/>
      <w:marRight w:val="0"/>
      <w:marTop w:val="0"/>
      <w:marBottom w:val="0"/>
      <w:divBdr>
        <w:top w:val="none" w:sz="0" w:space="0" w:color="auto"/>
        <w:left w:val="none" w:sz="0" w:space="0" w:color="auto"/>
        <w:bottom w:val="none" w:sz="0" w:space="0" w:color="auto"/>
        <w:right w:val="none" w:sz="0" w:space="0" w:color="auto"/>
      </w:divBdr>
    </w:div>
    <w:div w:id="849835472">
      <w:bodyDiv w:val="1"/>
      <w:marLeft w:val="0"/>
      <w:marRight w:val="0"/>
      <w:marTop w:val="0"/>
      <w:marBottom w:val="0"/>
      <w:divBdr>
        <w:top w:val="none" w:sz="0" w:space="0" w:color="auto"/>
        <w:left w:val="none" w:sz="0" w:space="0" w:color="auto"/>
        <w:bottom w:val="none" w:sz="0" w:space="0" w:color="auto"/>
        <w:right w:val="none" w:sz="0" w:space="0" w:color="auto"/>
      </w:divBdr>
    </w:div>
    <w:div w:id="852912131">
      <w:bodyDiv w:val="1"/>
      <w:marLeft w:val="0"/>
      <w:marRight w:val="0"/>
      <w:marTop w:val="0"/>
      <w:marBottom w:val="0"/>
      <w:divBdr>
        <w:top w:val="none" w:sz="0" w:space="0" w:color="auto"/>
        <w:left w:val="none" w:sz="0" w:space="0" w:color="auto"/>
        <w:bottom w:val="none" w:sz="0" w:space="0" w:color="auto"/>
        <w:right w:val="none" w:sz="0" w:space="0" w:color="auto"/>
      </w:divBdr>
      <w:divsChild>
        <w:div w:id="1744523371">
          <w:marLeft w:val="0"/>
          <w:marRight w:val="0"/>
          <w:marTop w:val="0"/>
          <w:marBottom w:val="0"/>
          <w:divBdr>
            <w:top w:val="none" w:sz="0" w:space="0" w:color="auto"/>
            <w:left w:val="none" w:sz="0" w:space="0" w:color="auto"/>
            <w:bottom w:val="none" w:sz="0" w:space="0" w:color="auto"/>
            <w:right w:val="none" w:sz="0" w:space="0" w:color="auto"/>
          </w:divBdr>
        </w:div>
        <w:div w:id="2014650820">
          <w:marLeft w:val="0"/>
          <w:marRight w:val="0"/>
          <w:marTop w:val="0"/>
          <w:marBottom w:val="0"/>
          <w:divBdr>
            <w:top w:val="none" w:sz="0" w:space="0" w:color="auto"/>
            <w:left w:val="none" w:sz="0" w:space="0" w:color="auto"/>
            <w:bottom w:val="none" w:sz="0" w:space="0" w:color="auto"/>
            <w:right w:val="none" w:sz="0" w:space="0" w:color="auto"/>
          </w:divBdr>
        </w:div>
      </w:divsChild>
    </w:div>
    <w:div w:id="857354362">
      <w:bodyDiv w:val="1"/>
      <w:marLeft w:val="0"/>
      <w:marRight w:val="0"/>
      <w:marTop w:val="0"/>
      <w:marBottom w:val="0"/>
      <w:divBdr>
        <w:top w:val="none" w:sz="0" w:space="0" w:color="auto"/>
        <w:left w:val="none" w:sz="0" w:space="0" w:color="auto"/>
        <w:bottom w:val="none" w:sz="0" w:space="0" w:color="auto"/>
        <w:right w:val="none" w:sz="0" w:space="0" w:color="auto"/>
      </w:divBdr>
    </w:div>
    <w:div w:id="874201077">
      <w:bodyDiv w:val="1"/>
      <w:marLeft w:val="0"/>
      <w:marRight w:val="0"/>
      <w:marTop w:val="0"/>
      <w:marBottom w:val="0"/>
      <w:divBdr>
        <w:top w:val="none" w:sz="0" w:space="0" w:color="auto"/>
        <w:left w:val="none" w:sz="0" w:space="0" w:color="auto"/>
        <w:bottom w:val="none" w:sz="0" w:space="0" w:color="auto"/>
        <w:right w:val="none" w:sz="0" w:space="0" w:color="auto"/>
      </w:divBdr>
    </w:div>
    <w:div w:id="893857962">
      <w:bodyDiv w:val="1"/>
      <w:marLeft w:val="0"/>
      <w:marRight w:val="0"/>
      <w:marTop w:val="0"/>
      <w:marBottom w:val="0"/>
      <w:divBdr>
        <w:top w:val="none" w:sz="0" w:space="0" w:color="auto"/>
        <w:left w:val="none" w:sz="0" w:space="0" w:color="auto"/>
        <w:bottom w:val="none" w:sz="0" w:space="0" w:color="auto"/>
        <w:right w:val="none" w:sz="0" w:space="0" w:color="auto"/>
      </w:divBdr>
      <w:divsChild>
        <w:div w:id="64231767">
          <w:marLeft w:val="0"/>
          <w:marRight w:val="0"/>
          <w:marTop w:val="0"/>
          <w:marBottom w:val="0"/>
          <w:divBdr>
            <w:top w:val="none" w:sz="0" w:space="0" w:color="auto"/>
            <w:left w:val="none" w:sz="0" w:space="0" w:color="auto"/>
            <w:bottom w:val="none" w:sz="0" w:space="0" w:color="auto"/>
            <w:right w:val="none" w:sz="0" w:space="0" w:color="auto"/>
          </w:divBdr>
        </w:div>
        <w:div w:id="606621649">
          <w:marLeft w:val="0"/>
          <w:marRight w:val="0"/>
          <w:marTop w:val="0"/>
          <w:marBottom w:val="0"/>
          <w:divBdr>
            <w:top w:val="none" w:sz="0" w:space="0" w:color="auto"/>
            <w:left w:val="none" w:sz="0" w:space="0" w:color="auto"/>
            <w:bottom w:val="none" w:sz="0" w:space="0" w:color="auto"/>
            <w:right w:val="none" w:sz="0" w:space="0" w:color="auto"/>
          </w:divBdr>
        </w:div>
        <w:div w:id="733965370">
          <w:marLeft w:val="0"/>
          <w:marRight w:val="0"/>
          <w:marTop w:val="0"/>
          <w:marBottom w:val="0"/>
          <w:divBdr>
            <w:top w:val="none" w:sz="0" w:space="0" w:color="auto"/>
            <w:left w:val="none" w:sz="0" w:space="0" w:color="auto"/>
            <w:bottom w:val="none" w:sz="0" w:space="0" w:color="auto"/>
            <w:right w:val="none" w:sz="0" w:space="0" w:color="auto"/>
          </w:divBdr>
        </w:div>
        <w:div w:id="798305992">
          <w:marLeft w:val="0"/>
          <w:marRight w:val="0"/>
          <w:marTop w:val="0"/>
          <w:marBottom w:val="0"/>
          <w:divBdr>
            <w:top w:val="none" w:sz="0" w:space="0" w:color="auto"/>
            <w:left w:val="none" w:sz="0" w:space="0" w:color="auto"/>
            <w:bottom w:val="none" w:sz="0" w:space="0" w:color="auto"/>
            <w:right w:val="none" w:sz="0" w:space="0" w:color="auto"/>
          </w:divBdr>
        </w:div>
        <w:div w:id="899054689">
          <w:marLeft w:val="0"/>
          <w:marRight w:val="0"/>
          <w:marTop w:val="0"/>
          <w:marBottom w:val="0"/>
          <w:divBdr>
            <w:top w:val="none" w:sz="0" w:space="0" w:color="auto"/>
            <w:left w:val="none" w:sz="0" w:space="0" w:color="auto"/>
            <w:bottom w:val="none" w:sz="0" w:space="0" w:color="auto"/>
            <w:right w:val="none" w:sz="0" w:space="0" w:color="auto"/>
          </w:divBdr>
        </w:div>
        <w:div w:id="1063716872">
          <w:marLeft w:val="0"/>
          <w:marRight w:val="0"/>
          <w:marTop w:val="0"/>
          <w:marBottom w:val="0"/>
          <w:divBdr>
            <w:top w:val="none" w:sz="0" w:space="0" w:color="auto"/>
            <w:left w:val="none" w:sz="0" w:space="0" w:color="auto"/>
            <w:bottom w:val="none" w:sz="0" w:space="0" w:color="auto"/>
            <w:right w:val="none" w:sz="0" w:space="0" w:color="auto"/>
          </w:divBdr>
        </w:div>
        <w:div w:id="1089545420">
          <w:marLeft w:val="0"/>
          <w:marRight w:val="0"/>
          <w:marTop w:val="0"/>
          <w:marBottom w:val="0"/>
          <w:divBdr>
            <w:top w:val="none" w:sz="0" w:space="0" w:color="auto"/>
            <w:left w:val="none" w:sz="0" w:space="0" w:color="auto"/>
            <w:bottom w:val="none" w:sz="0" w:space="0" w:color="auto"/>
            <w:right w:val="none" w:sz="0" w:space="0" w:color="auto"/>
          </w:divBdr>
        </w:div>
        <w:div w:id="1104885379">
          <w:marLeft w:val="0"/>
          <w:marRight w:val="0"/>
          <w:marTop w:val="0"/>
          <w:marBottom w:val="0"/>
          <w:divBdr>
            <w:top w:val="none" w:sz="0" w:space="0" w:color="auto"/>
            <w:left w:val="none" w:sz="0" w:space="0" w:color="auto"/>
            <w:bottom w:val="none" w:sz="0" w:space="0" w:color="auto"/>
            <w:right w:val="none" w:sz="0" w:space="0" w:color="auto"/>
          </w:divBdr>
        </w:div>
        <w:div w:id="1192768889">
          <w:marLeft w:val="0"/>
          <w:marRight w:val="0"/>
          <w:marTop w:val="0"/>
          <w:marBottom w:val="0"/>
          <w:divBdr>
            <w:top w:val="none" w:sz="0" w:space="0" w:color="auto"/>
            <w:left w:val="none" w:sz="0" w:space="0" w:color="auto"/>
            <w:bottom w:val="none" w:sz="0" w:space="0" w:color="auto"/>
            <w:right w:val="none" w:sz="0" w:space="0" w:color="auto"/>
          </w:divBdr>
        </w:div>
        <w:div w:id="1259560254">
          <w:marLeft w:val="0"/>
          <w:marRight w:val="0"/>
          <w:marTop w:val="0"/>
          <w:marBottom w:val="0"/>
          <w:divBdr>
            <w:top w:val="none" w:sz="0" w:space="0" w:color="auto"/>
            <w:left w:val="none" w:sz="0" w:space="0" w:color="auto"/>
            <w:bottom w:val="none" w:sz="0" w:space="0" w:color="auto"/>
            <w:right w:val="none" w:sz="0" w:space="0" w:color="auto"/>
          </w:divBdr>
        </w:div>
        <w:div w:id="1400595918">
          <w:marLeft w:val="0"/>
          <w:marRight w:val="0"/>
          <w:marTop w:val="0"/>
          <w:marBottom w:val="0"/>
          <w:divBdr>
            <w:top w:val="none" w:sz="0" w:space="0" w:color="auto"/>
            <w:left w:val="none" w:sz="0" w:space="0" w:color="auto"/>
            <w:bottom w:val="none" w:sz="0" w:space="0" w:color="auto"/>
            <w:right w:val="none" w:sz="0" w:space="0" w:color="auto"/>
          </w:divBdr>
        </w:div>
        <w:div w:id="2054311085">
          <w:marLeft w:val="0"/>
          <w:marRight w:val="0"/>
          <w:marTop w:val="0"/>
          <w:marBottom w:val="0"/>
          <w:divBdr>
            <w:top w:val="none" w:sz="0" w:space="0" w:color="auto"/>
            <w:left w:val="none" w:sz="0" w:space="0" w:color="auto"/>
            <w:bottom w:val="none" w:sz="0" w:space="0" w:color="auto"/>
            <w:right w:val="none" w:sz="0" w:space="0" w:color="auto"/>
          </w:divBdr>
        </w:div>
      </w:divsChild>
    </w:div>
    <w:div w:id="969557955">
      <w:bodyDiv w:val="1"/>
      <w:marLeft w:val="0"/>
      <w:marRight w:val="0"/>
      <w:marTop w:val="0"/>
      <w:marBottom w:val="0"/>
      <w:divBdr>
        <w:top w:val="none" w:sz="0" w:space="0" w:color="auto"/>
        <w:left w:val="none" w:sz="0" w:space="0" w:color="auto"/>
        <w:bottom w:val="none" w:sz="0" w:space="0" w:color="auto"/>
        <w:right w:val="none" w:sz="0" w:space="0" w:color="auto"/>
      </w:divBdr>
    </w:div>
    <w:div w:id="974408911">
      <w:bodyDiv w:val="1"/>
      <w:marLeft w:val="0"/>
      <w:marRight w:val="0"/>
      <w:marTop w:val="0"/>
      <w:marBottom w:val="0"/>
      <w:divBdr>
        <w:top w:val="none" w:sz="0" w:space="0" w:color="auto"/>
        <w:left w:val="none" w:sz="0" w:space="0" w:color="auto"/>
        <w:bottom w:val="none" w:sz="0" w:space="0" w:color="auto"/>
        <w:right w:val="none" w:sz="0" w:space="0" w:color="auto"/>
      </w:divBdr>
    </w:div>
    <w:div w:id="1075476680">
      <w:bodyDiv w:val="1"/>
      <w:marLeft w:val="0"/>
      <w:marRight w:val="0"/>
      <w:marTop w:val="0"/>
      <w:marBottom w:val="0"/>
      <w:divBdr>
        <w:top w:val="none" w:sz="0" w:space="0" w:color="auto"/>
        <w:left w:val="none" w:sz="0" w:space="0" w:color="auto"/>
        <w:bottom w:val="none" w:sz="0" w:space="0" w:color="auto"/>
        <w:right w:val="none" w:sz="0" w:space="0" w:color="auto"/>
      </w:divBdr>
    </w:div>
    <w:div w:id="1076590637">
      <w:bodyDiv w:val="1"/>
      <w:marLeft w:val="0"/>
      <w:marRight w:val="0"/>
      <w:marTop w:val="0"/>
      <w:marBottom w:val="0"/>
      <w:divBdr>
        <w:top w:val="none" w:sz="0" w:space="0" w:color="auto"/>
        <w:left w:val="none" w:sz="0" w:space="0" w:color="auto"/>
        <w:bottom w:val="none" w:sz="0" w:space="0" w:color="auto"/>
        <w:right w:val="none" w:sz="0" w:space="0" w:color="auto"/>
      </w:divBdr>
    </w:div>
    <w:div w:id="1085154790">
      <w:bodyDiv w:val="1"/>
      <w:marLeft w:val="0"/>
      <w:marRight w:val="0"/>
      <w:marTop w:val="0"/>
      <w:marBottom w:val="0"/>
      <w:divBdr>
        <w:top w:val="none" w:sz="0" w:space="0" w:color="auto"/>
        <w:left w:val="none" w:sz="0" w:space="0" w:color="auto"/>
        <w:bottom w:val="none" w:sz="0" w:space="0" w:color="auto"/>
        <w:right w:val="none" w:sz="0" w:space="0" w:color="auto"/>
      </w:divBdr>
    </w:div>
    <w:div w:id="1133134550">
      <w:bodyDiv w:val="1"/>
      <w:marLeft w:val="0"/>
      <w:marRight w:val="0"/>
      <w:marTop w:val="0"/>
      <w:marBottom w:val="0"/>
      <w:divBdr>
        <w:top w:val="none" w:sz="0" w:space="0" w:color="auto"/>
        <w:left w:val="none" w:sz="0" w:space="0" w:color="auto"/>
        <w:bottom w:val="none" w:sz="0" w:space="0" w:color="auto"/>
        <w:right w:val="none" w:sz="0" w:space="0" w:color="auto"/>
      </w:divBdr>
    </w:div>
    <w:div w:id="1156340342">
      <w:bodyDiv w:val="1"/>
      <w:marLeft w:val="0"/>
      <w:marRight w:val="0"/>
      <w:marTop w:val="0"/>
      <w:marBottom w:val="0"/>
      <w:divBdr>
        <w:top w:val="none" w:sz="0" w:space="0" w:color="auto"/>
        <w:left w:val="none" w:sz="0" w:space="0" w:color="auto"/>
        <w:bottom w:val="none" w:sz="0" w:space="0" w:color="auto"/>
        <w:right w:val="none" w:sz="0" w:space="0" w:color="auto"/>
      </w:divBdr>
      <w:divsChild>
        <w:div w:id="63376847">
          <w:marLeft w:val="0"/>
          <w:marRight w:val="0"/>
          <w:marTop w:val="0"/>
          <w:marBottom w:val="0"/>
          <w:divBdr>
            <w:top w:val="none" w:sz="0" w:space="0" w:color="auto"/>
            <w:left w:val="none" w:sz="0" w:space="0" w:color="auto"/>
            <w:bottom w:val="none" w:sz="0" w:space="0" w:color="auto"/>
            <w:right w:val="none" w:sz="0" w:space="0" w:color="auto"/>
          </w:divBdr>
        </w:div>
        <w:div w:id="536813423">
          <w:marLeft w:val="0"/>
          <w:marRight w:val="0"/>
          <w:marTop w:val="0"/>
          <w:marBottom w:val="0"/>
          <w:divBdr>
            <w:top w:val="none" w:sz="0" w:space="0" w:color="auto"/>
            <w:left w:val="none" w:sz="0" w:space="0" w:color="auto"/>
            <w:bottom w:val="none" w:sz="0" w:space="0" w:color="auto"/>
            <w:right w:val="none" w:sz="0" w:space="0" w:color="auto"/>
          </w:divBdr>
        </w:div>
      </w:divsChild>
    </w:div>
    <w:div w:id="1157188676">
      <w:bodyDiv w:val="1"/>
      <w:marLeft w:val="0"/>
      <w:marRight w:val="0"/>
      <w:marTop w:val="0"/>
      <w:marBottom w:val="0"/>
      <w:divBdr>
        <w:top w:val="none" w:sz="0" w:space="0" w:color="auto"/>
        <w:left w:val="none" w:sz="0" w:space="0" w:color="auto"/>
        <w:bottom w:val="none" w:sz="0" w:space="0" w:color="auto"/>
        <w:right w:val="none" w:sz="0" w:space="0" w:color="auto"/>
      </w:divBdr>
      <w:divsChild>
        <w:div w:id="875579306">
          <w:marLeft w:val="0"/>
          <w:marRight w:val="0"/>
          <w:marTop w:val="0"/>
          <w:marBottom w:val="0"/>
          <w:divBdr>
            <w:top w:val="none" w:sz="0" w:space="0" w:color="auto"/>
            <w:left w:val="none" w:sz="0" w:space="0" w:color="auto"/>
            <w:bottom w:val="none" w:sz="0" w:space="0" w:color="auto"/>
            <w:right w:val="none" w:sz="0" w:space="0" w:color="auto"/>
          </w:divBdr>
        </w:div>
        <w:div w:id="1584491839">
          <w:marLeft w:val="0"/>
          <w:marRight w:val="0"/>
          <w:marTop w:val="0"/>
          <w:marBottom w:val="0"/>
          <w:divBdr>
            <w:top w:val="none" w:sz="0" w:space="0" w:color="auto"/>
            <w:left w:val="none" w:sz="0" w:space="0" w:color="auto"/>
            <w:bottom w:val="none" w:sz="0" w:space="0" w:color="auto"/>
            <w:right w:val="none" w:sz="0" w:space="0" w:color="auto"/>
          </w:divBdr>
        </w:div>
      </w:divsChild>
    </w:div>
    <w:div w:id="1175607422">
      <w:bodyDiv w:val="1"/>
      <w:marLeft w:val="0"/>
      <w:marRight w:val="0"/>
      <w:marTop w:val="0"/>
      <w:marBottom w:val="0"/>
      <w:divBdr>
        <w:top w:val="none" w:sz="0" w:space="0" w:color="auto"/>
        <w:left w:val="none" w:sz="0" w:space="0" w:color="auto"/>
        <w:bottom w:val="none" w:sz="0" w:space="0" w:color="auto"/>
        <w:right w:val="none" w:sz="0" w:space="0" w:color="auto"/>
      </w:divBdr>
    </w:div>
    <w:div w:id="1192185406">
      <w:bodyDiv w:val="1"/>
      <w:marLeft w:val="0"/>
      <w:marRight w:val="0"/>
      <w:marTop w:val="0"/>
      <w:marBottom w:val="0"/>
      <w:divBdr>
        <w:top w:val="none" w:sz="0" w:space="0" w:color="auto"/>
        <w:left w:val="none" w:sz="0" w:space="0" w:color="auto"/>
        <w:bottom w:val="none" w:sz="0" w:space="0" w:color="auto"/>
        <w:right w:val="none" w:sz="0" w:space="0" w:color="auto"/>
      </w:divBdr>
    </w:div>
    <w:div w:id="1200046631">
      <w:bodyDiv w:val="1"/>
      <w:marLeft w:val="0"/>
      <w:marRight w:val="0"/>
      <w:marTop w:val="0"/>
      <w:marBottom w:val="0"/>
      <w:divBdr>
        <w:top w:val="none" w:sz="0" w:space="0" w:color="auto"/>
        <w:left w:val="none" w:sz="0" w:space="0" w:color="auto"/>
        <w:bottom w:val="none" w:sz="0" w:space="0" w:color="auto"/>
        <w:right w:val="none" w:sz="0" w:space="0" w:color="auto"/>
      </w:divBdr>
    </w:div>
    <w:div w:id="1254244742">
      <w:bodyDiv w:val="1"/>
      <w:marLeft w:val="0"/>
      <w:marRight w:val="0"/>
      <w:marTop w:val="0"/>
      <w:marBottom w:val="0"/>
      <w:divBdr>
        <w:top w:val="none" w:sz="0" w:space="0" w:color="auto"/>
        <w:left w:val="none" w:sz="0" w:space="0" w:color="auto"/>
        <w:bottom w:val="none" w:sz="0" w:space="0" w:color="auto"/>
        <w:right w:val="none" w:sz="0" w:space="0" w:color="auto"/>
      </w:divBdr>
    </w:div>
    <w:div w:id="1260061906">
      <w:bodyDiv w:val="1"/>
      <w:marLeft w:val="0"/>
      <w:marRight w:val="0"/>
      <w:marTop w:val="0"/>
      <w:marBottom w:val="0"/>
      <w:divBdr>
        <w:top w:val="none" w:sz="0" w:space="0" w:color="auto"/>
        <w:left w:val="none" w:sz="0" w:space="0" w:color="auto"/>
        <w:bottom w:val="none" w:sz="0" w:space="0" w:color="auto"/>
        <w:right w:val="none" w:sz="0" w:space="0" w:color="auto"/>
      </w:divBdr>
    </w:div>
    <w:div w:id="1275866745">
      <w:bodyDiv w:val="1"/>
      <w:marLeft w:val="0"/>
      <w:marRight w:val="0"/>
      <w:marTop w:val="0"/>
      <w:marBottom w:val="0"/>
      <w:divBdr>
        <w:top w:val="none" w:sz="0" w:space="0" w:color="auto"/>
        <w:left w:val="none" w:sz="0" w:space="0" w:color="auto"/>
        <w:bottom w:val="none" w:sz="0" w:space="0" w:color="auto"/>
        <w:right w:val="none" w:sz="0" w:space="0" w:color="auto"/>
      </w:divBdr>
    </w:div>
    <w:div w:id="1278560353">
      <w:bodyDiv w:val="1"/>
      <w:marLeft w:val="0"/>
      <w:marRight w:val="0"/>
      <w:marTop w:val="0"/>
      <w:marBottom w:val="0"/>
      <w:divBdr>
        <w:top w:val="none" w:sz="0" w:space="0" w:color="auto"/>
        <w:left w:val="none" w:sz="0" w:space="0" w:color="auto"/>
        <w:bottom w:val="none" w:sz="0" w:space="0" w:color="auto"/>
        <w:right w:val="none" w:sz="0" w:space="0" w:color="auto"/>
      </w:divBdr>
    </w:div>
    <w:div w:id="1299797777">
      <w:bodyDiv w:val="1"/>
      <w:marLeft w:val="0"/>
      <w:marRight w:val="0"/>
      <w:marTop w:val="0"/>
      <w:marBottom w:val="0"/>
      <w:divBdr>
        <w:top w:val="none" w:sz="0" w:space="0" w:color="auto"/>
        <w:left w:val="none" w:sz="0" w:space="0" w:color="auto"/>
        <w:bottom w:val="none" w:sz="0" w:space="0" w:color="auto"/>
        <w:right w:val="none" w:sz="0" w:space="0" w:color="auto"/>
      </w:divBdr>
      <w:divsChild>
        <w:div w:id="192691975">
          <w:marLeft w:val="0"/>
          <w:marRight w:val="0"/>
          <w:marTop w:val="0"/>
          <w:marBottom w:val="0"/>
          <w:divBdr>
            <w:top w:val="none" w:sz="0" w:space="0" w:color="auto"/>
            <w:left w:val="none" w:sz="0" w:space="0" w:color="auto"/>
            <w:bottom w:val="none" w:sz="0" w:space="0" w:color="auto"/>
            <w:right w:val="none" w:sz="0" w:space="0" w:color="auto"/>
          </w:divBdr>
        </w:div>
        <w:div w:id="326979316">
          <w:marLeft w:val="0"/>
          <w:marRight w:val="0"/>
          <w:marTop w:val="0"/>
          <w:marBottom w:val="0"/>
          <w:divBdr>
            <w:top w:val="none" w:sz="0" w:space="0" w:color="auto"/>
            <w:left w:val="none" w:sz="0" w:space="0" w:color="auto"/>
            <w:bottom w:val="none" w:sz="0" w:space="0" w:color="auto"/>
            <w:right w:val="none" w:sz="0" w:space="0" w:color="auto"/>
          </w:divBdr>
        </w:div>
        <w:div w:id="596714471">
          <w:marLeft w:val="0"/>
          <w:marRight w:val="0"/>
          <w:marTop w:val="0"/>
          <w:marBottom w:val="0"/>
          <w:divBdr>
            <w:top w:val="none" w:sz="0" w:space="0" w:color="auto"/>
            <w:left w:val="none" w:sz="0" w:space="0" w:color="auto"/>
            <w:bottom w:val="none" w:sz="0" w:space="0" w:color="auto"/>
            <w:right w:val="none" w:sz="0" w:space="0" w:color="auto"/>
          </w:divBdr>
        </w:div>
        <w:div w:id="642925630">
          <w:marLeft w:val="0"/>
          <w:marRight w:val="0"/>
          <w:marTop w:val="0"/>
          <w:marBottom w:val="0"/>
          <w:divBdr>
            <w:top w:val="none" w:sz="0" w:space="0" w:color="auto"/>
            <w:left w:val="none" w:sz="0" w:space="0" w:color="auto"/>
            <w:bottom w:val="none" w:sz="0" w:space="0" w:color="auto"/>
            <w:right w:val="none" w:sz="0" w:space="0" w:color="auto"/>
          </w:divBdr>
        </w:div>
        <w:div w:id="649556357">
          <w:marLeft w:val="0"/>
          <w:marRight w:val="0"/>
          <w:marTop w:val="0"/>
          <w:marBottom w:val="0"/>
          <w:divBdr>
            <w:top w:val="none" w:sz="0" w:space="0" w:color="auto"/>
            <w:left w:val="none" w:sz="0" w:space="0" w:color="auto"/>
            <w:bottom w:val="none" w:sz="0" w:space="0" w:color="auto"/>
            <w:right w:val="none" w:sz="0" w:space="0" w:color="auto"/>
          </w:divBdr>
        </w:div>
        <w:div w:id="750546533">
          <w:marLeft w:val="0"/>
          <w:marRight w:val="0"/>
          <w:marTop w:val="0"/>
          <w:marBottom w:val="0"/>
          <w:divBdr>
            <w:top w:val="none" w:sz="0" w:space="0" w:color="auto"/>
            <w:left w:val="none" w:sz="0" w:space="0" w:color="auto"/>
            <w:bottom w:val="none" w:sz="0" w:space="0" w:color="auto"/>
            <w:right w:val="none" w:sz="0" w:space="0" w:color="auto"/>
          </w:divBdr>
        </w:div>
        <w:div w:id="935291238">
          <w:marLeft w:val="0"/>
          <w:marRight w:val="0"/>
          <w:marTop w:val="0"/>
          <w:marBottom w:val="0"/>
          <w:divBdr>
            <w:top w:val="none" w:sz="0" w:space="0" w:color="auto"/>
            <w:left w:val="none" w:sz="0" w:space="0" w:color="auto"/>
            <w:bottom w:val="none" w:sz="0" w:space="0" w:color="auto"/>
            <w:right w:val="none" w:sz="0" w:space="0" w:color="auto"/>
          </w:divBdr>
        </w:div>
        <w:div w:id="1781410246">
          <w:marLeft w:val="0"/>
          <w:marRight w:val="0"/>
          <w:marTop w:val="0"/>
          <w:marBottom w:val="0"/>
          <w:divBdr>
            <w:top w:val="none" w:sz="0" w:space="0" w:color="auto"/>
            <w:left w:val="none" w:sz="0" w:space="0" w:color="auto"/>
            <w:bottom w:val="none" w:sz="0" w:space="0" w:color="auto"/>
            <w:right w:val="none" w:sz="0" w:space="0" w:color="auto"/>
          </w:divBdr>
        </w:div>
        <w:div w:id="1995839290">
          <w:marLeft w:val="0"/>
          <w:marRight w:val="0"/>
          <w:marTop w:val="0"/>
          <w:marBottom w:val="0"/>
          <w:divBdr>
            <w:top w:val="none" w:sz="0" w:space="0" w:color="auto"/>
            <w:left w:val="none" w:sz="0" w:space="0" w:color="auto"/>
            <w:bottom w:val="none" w:sz="0" w:space="0" w:color="auto"/>
            <w:right w:val="none" w:sz="0" w:space="0" w:color="auto"/>
          </w:divBdr>
        </w:div>
        <w:div w:id="2132703043">
          <w:marLeft w:val="0"/>
          <w:marRight w:val="0"/>
          <w:marTop w:val="0"/>
          <w:marBottom w:val="0"/>
          <w:divBdr>
            <w:top w:val="none" w:sz="0" w:space="0" w:color="auto"/>
            <w:left w:val="none" w:sz="0" w:space="0" w:color="auto"/>
            <w:bottom w:val="none" w:sz="0" w:space="0" w:color="auto"/>
            <w:right w:val="none" w:sz="0" w:space="0" w:color="auto"/>
          </w:divBdr>
        </w:div>
      </w:divsChild>
    </w:div>
    <w:div w:id="1322779027">
      <w:bodyDiv w:val="1"/>
      <w:marLeft w:val="0"/>
      <w:marRight w:val="0"/>
      <w:marTop w:val="0"/>
      <w:marBottom w:val="0"/>
      <w:divBdr>
        <w:top w:val="none" w:sz="0" w:space="0" w:color="auto"/>
        <w:left w:val="none" w:sz="0" w:space="0" w:color="auto"/>
        <w:bottom w:val="none" w:sz="0" w:space="0" w:color="auto"/>
        <w:right w:val="none" w:sz="0" w:space="0" w:color="auto"/>
      </w:divBdr>
    </w:div>
    <w:div w:id="1336224262">
      <w:bodyDiv w:val="1"/>
      <w:marLeft w:val="0"/>
      <w:marRight w:val="0"/>
      <w:marTop w:val="0"/>
      <w:marBottom w:val="0"/>
      <w:divBdr>
        <w:top w:val="none" w:sz="0" w:space="0" w:color="auto"/>
        <w:left w:val="none" w:sz="0" w:space="0" w:color="auto"/>
        <w:bottom w:val="none" w:sz="0" w:space="0" w:color="auto"/>
        <w:right w:val="none" w:sz="0" w:space="0" w:color="auto"/>
      </w:divBdr>
    </w:div>
    <w:div w:id="1343312453">
      <w:bodyDiv w:val="1"/>
      <w:marLeft w:val="0"/>
      <w:marRight w:val="0"/>
      <w:marTop w:val="0"/>
      <w:marBottom w:val="0"/>
      <w:divBdr>
        <w:top w:val="none" w:sz="0" w:space="0" w:color="auto"/>
        <w:left w:val="none" w:sz="0" w:space="0" w:color="auto"/>
        <w:bottom w:val="none" w:sz="0" w:space="0" w:color="auto"/>
        <w:right w:val="none" w:sz="0" w:space="0" w:color="auto"/>
      </w:divBdr>
      <w:divsChild>
        <w:div w:id="76294553">
          <w:marLeft w:val="0"/>
          <w:marRight w:val="0"/>
          <w:marTop w:val="0"/>
          <w:marBottom w:val="0"/>
          <w:divBdr>
            <w:top w:val="none" w:sz="0" w:space="0" w:color="auto"/>
            <w:left w:val="none" w:sz="0" w:space="0" w:color="auto"/>
            <w:bottom w:val="none" w:sz="0" w:space="0" w:color="auto"/>
            <w:right w:val="none" w:sz="0" w:space="0" w:color="auto"/>
          </w:divBdr>
        </w:div>
        <w:div w:id="383994290">
          <w:marLeft w:val="0"/>
          <w:marRight w:val="0"/>
          <w:marTop w:val="0"/>
          <w:marBottom w:val="0"/>
          <w:divBdr>
            <w:top w:val="none" w:sz="0" w:space="0" w:color="auto"/>
            <w:left w:val="none" w:sz="0" w:space="0" w:color="auto"/>
            <w:bottom w:val="none" w:sz="0" w:space="0" w:color="auto"/>
            <w:right w:val="none" w:sz="0" w:space="0" w:color="auto"/>
          </w:divBdr>
        </w:div>
        <w:div w:id="539367932">
          <w:marLeft w:val="0"/>
          <w:marRight w:val="0"/>
          <w:marTop w:val="0"/>
          <w:marBottom w:val="0"/>
          <w:divBdr>
            <w:top w:val="none" w:sz="0" w:space="0" w:color="auto"/>
            <w:left w:val="none" w:sz="0" w:space="0" w:color="auto"/>
            <w:bottom w:val="none" w:sz="0" w:space="0" w:color="auto"/>
            <w:right w:val="none" w:sz="0" w:space="0" w:color="auto"/>
          </w:divBdr>
        </w:div>
        <w:div w:id="711804441">
          <w:marLeft w:val="0"/>
          <w:marRight w:val="0"/>
          <w:marTop w:val="0"/>
          <w:marBottom w:val="0"/>
          <w:divBdr>
            <w:top w:val="none" w:sz="0" w:space="0" w:color="auto"/>
            <w:left w:val="none" w:sz="0" w:space="0" w:color="auto"/>
            <w:bottom w:val="none" w:sz="0" w:space="0" w:color="auto"/>
            <w:right w:val="none" w:sz="0" w:space="0" w:color="auto"/>
          </w:divBdr>
        </w:div>
        <w:div w:id="736247741">
          <w:marLeft w:val="0"/>
          <w:marRight w:val="0"/>
          <w:marTop w:val="0"/>
          <w:marBottom w:val="0"/>
          <w:divBdr>
            <w:top w:val="none" w:sz="0" w:space="0" w:color="auto"/>
            <w:left w:val="none" w:sz="0" w:space="0" w:color="auto"/>
            <w:bottom w:val="none" w:sz="0" w:space="0" w:color="auto"/>
            <w:right w:val="none" w:sz="0" w:space="0" w:color="auto"/>
          </w:divBdr>
        </w:div>
        <w:div w:id="975138647">
          <w:marLeft w:val="0"/>
          <w:marRight w:val="0"/>
          <w:marTop w:val="0"/>
          <w:marBottom w:val="0"/>
          <w:divBdr>
            <w:top w:val="none" w:sz="0" w:space="0" w:color="auto"/>
            <w:left w:val="none" w:sz="0" w:space="0" w:color="auto"/>
            <w:bottom w:val="none" w:sz="0" w:space="0" w:color="auto"/>
            <w:right w:val="none" w:sz="0" w:space="0" w:color="auto"/>
          </w:divBdr>
        </w:div>
        <w:div w:id="1003238229">
          <w:marLeft w:val="0"/>
          <w:marRight w:val="0"/>
          <w:marTop w:val="0"/>
          <w:marBottom w:val="0"/>
          <w:divBdr>
            <w:top w:val="none" w:sz="0" w:space="0" w:color="auto"/>
            <w:left w:val="none" w:sz="0" w:space="0" w:color="auto"/>
            <w:bottom w:val="none" w:sz="0" w:space="0" w:color="auto"/>
            <w:right w:val="none" w:sz="0" w:space="0" w:color="auto"/>
          </w:divBdr>
        </w:div>
        <w:div w:id="1004209618">
          <w:marLeft w:val="0"/>
          <w:marRight w:val="0"/>
          <w:marTop w:val="0"/>
          <w:marBottom w:val="0"/>
          <w:divBdr>
            <w:top w:val="none" w:sz="0" w:space="0" w:color="auto"/>
            <w:left w:val="none" w:sz="0" w:space="0" w:color="auto"/>
            <w:bottom w:val="none" w:sz="0" w:space="0" w:color="auto"/>
            <w:right w:val="none" w:sz="0" w:space="0" w:color="auto"/>
          </w:divBdr>
        </w:div>
        <w:div w:id="1108086399">
          <w:marLeft w:val="0"/>
          <w:marRight w:val="0"/>
          <w:marTop w:val="0"/>
          <w:marBottom w:val="0"/>
          <w:divBdr>
            <w:top w:val="none" w:sz="0" w:space="0" w:color="auto"/>
            <w:left w:val="none" w:sz="0" w:space="0" w:color="auto"/>
            <w:bottom w:val="none" w:sz="0" w:space="0" w:color="auto"/>
            <w:right w:val="none" w:sz="0" w:space="0" w:color="auto"/>
          </w:divBdr>
        </w:div>
        <w:div w:id="1145656882">
          <w:marLeft w:val="0"/>
          <w:marRight w:val="0"/>
          <w:marTop w:val="0"/>
          <w:marBottom w:val="0"/>
          <w:divBdr>
            <w:top w:val="none" w:sz="0" w:space="0" w:color="auto"/>
            <w:left w:val="none" w:sz="0" w:space="0" w:color="auto"/>
            <w:bottom w:val="none" w:sz="0" w:space="0" w:color="auto"/>
            <w:right w:val="none" w:sz="0" w:space="0" w:color="auto"/>
          </w:divBdr>
        </w:div>
        <w:div w:id="1150749100">
          <w:marLeft w:val="0"/>
          <w:marRight w:val="0"/>
          <w:marTop w:val="0"/>
          <w:marBottom w:val="0"/>
          <w:divBdr>
            <w:top w:val="none" w:sz="0" w:space="0" w:color="auto"/>
            <w:left w:val="none" w:sz="0" w:space="0" w:color="auto"/>
            <w:bottom w:val="none" w:sz="0" w:space="0" w:color="auto"/>
            <w:right w:val="none" w:sz="0" w:space="0" w:color="auto"/>
          </w:divBdr>
        </w:div>
        <w:div w:id="1221941681">
          <w:marLeft w:val="0"/>
          <w:marRight w:val="0"/>
          <w:marTop w:val="0"/>
          <w:marBottom w:val="0"/>
          <w:divBdr>
            <w:top w:val="none" w:sz="0" w:space="0" w:color="auto"/>
            <w:left w:val="none" w:sz="0" w:space="0" w:color="auto"/>
            <w:bottom w:val="none" w:sz="0" w:space="0" w:color="auto"/>
            <w:right w:val="none" w:sz="0" w:space="0" w:color="auto"/>
          </w:divBdr>
        </w:div>
        <w:div w:id="1262224737">
          <w:marLeft w:val="0"/>
          <w:marRight w:val="0"/>
          <w:marTop w:val="0"/>
          <w:marBottom w:val="0"/>
          <w:divBdr>
            <w:top w:val="none" w:sz="0" w:space="0" w:color="auto"/>
            <w:left w:val="none" w:sz="0" w:space="0" w:color="auto"/>
            <w:bottom w:val="none" w:sz="0" w:space="0" w:color="auto"/>
            <w:right w:val="none" w:sz="0" w:space="0" w:color="auto"/>
          </w:divBdr>
        </w:div>
        <w:div w:id="1408923376">
          <w:marLeft w:val="0"/>
          <w:marRight w:val="0"/>
          <w:marTop w:val="0"/>
          <w:marBottom w:val="0"/>
          <w:divBdr>
            <w:top w:val="none" w:sz="0" w:space="0" w:color="auto"/>
            <w:left w:val="none" w:sz="0" w:space="0" w:color="auto"/>
            <w:bottom w:val="none" w:sz="0" w:space="0" w:color="auto"/>
            <w:right w:val="none" w:sz="0" w:space="0" w:color="auto"/>
          </w:divBdr>
        </w:div>
        <w:div w:id="1432583940">
          <w:marLeft w:val="0"/>
          <w:marRight w:val="0"/>
          <w:marTop w:val="0"/>
          <w:marBottom w:val="0"/>
          <w:divBdr>
            <w:top w:val="none" w:sz="0" w:space="0" w:color="auto"/>
            <w:left w:val="none" w:sz="0" w:space="0" w:color="auto"/>
            <w:bottom w:val="none" w:sz="0" w:space="0" w:color="auto"/>
            <w:right w:val="none" w:sz="0" w:space="0" w:color="auto"/>
          </w:divBdr>
        </w:div>
        <w:div w:id="1550804610">
          <w:marLeft w:val="0"/>
          <w:marRight w:val="0"/>
          <w:marTop w:val="0"/>
          <w:marBottom w:val="0"/>
          <w:divBdr>
            <w:top w:val="none" w:sz="0" w:space="0" w:color="auto"/>
            <w:left w:val="none" w:sz="0" w:space="0" w:color="auto"/>
            <w:bottom w:val="none" w:sz="0" w:space="0" w:color="auto"/>
            <w:right w:val="none" w:sz="0" w:space="0" w:color="auto"/>
          </w:divBdr>
        </w:div>
        <w:div w:id="1587764308">
          <w:marLeft w:val="0"/>
          <w:marRight w:val="0"/>
          <w:marTop w:val="0"/>
          <w:marBottom w:val="0"/>
          <w:divBdr>
            <w:top w:val="none" w:sz="0" w:space="0" w:color="auto"/>
            <w:left w:val="none" w:sz="0" w:space="0" w:color="auto"/>
            <w:bottom w:val="none" w:sz="0" w:space="0" w:color="auto"/>
            <w:right w:val="none" w:sz="0" w:space="0" w:color="auto"/>
          </w:divBdr>
        </w:div>
        <w:div w:id="1849981548">
          <w:marLeft w:val="0"/>
          <w:marRight w:val="0"/>
          <w:marTop w:val="0"/>
          <w:marBottom w:val="0"/>
          <w:divBdr>
            <w:top w:val="none" w:sz="0" w:space="0" w:color="auto"/>
            <w:left w:val="none" w:sz="0" w:space="0" w:color="auto"/>
            <w:bottom w:val="none" w:sz="0" w:space="0" w:color="auto"/>
            <w:right w:val="none" w:sz="0" w:space="0" w:color="auto"/>
          </w:divBdr>
        </w:div>
        <w:div w:id="1903174405">
          <w:marLeft w:val="0"/>
          <w:marRight w:val="0"/>
          <w:marTop w:val="0"/>
          <w:marBottom w:val="0"/>
          <w:divBdr>
            <w:top w:val="none" w:sz="0" w:space="0" w:color="auto"/>
            <w:left w:val="none" w:sz="0" w:space="0" w:color="auto"/>
            <w:bottom w:val="none" w:sz="0" w:space="0" w:color="auto"/>
            <w:right w:val="none" w:sz="0" w:space="0" w:color="auto"/>
          </w:divBdr>
        </w:div>
        <w:div w:id="2107119362">
          <w:marLeft w:val="0"/>
          <w:marRight w:val="0"/>
          <w:marTop w:val="0"/>
          <w:marBottom w:val="0"/>
          <w:divBdr>
            <w:top w:val="none" w:sz="0" w:space="0" w:color="auto"/>
            <w:left w:val="none" w:sz="0" w:space="0" w:color="auto"/>
            <w:bottom w:val="none" w:sz="0" w:space="0" w:color="auto"/>
            <w:right w:val="none" w:sz="0" w:space="0" w:color="auto"/>
          </w:divBdr>
        </w:div>
        <w:div w:id="2145345660">
          <w:marLeft w:val="0"/>
          <w:marRight w:val="0"/>
          <w:marTop w:val="0"/>
          <w:marBottom w:val="0"/>
          <w:divBdr>
            <w:top w:val="none" w:sz="0" w:space="0" w:color="auto"/>
            <w:left w:val="none" w:sz="0" w:space="0" w:color="auto"/>
            <w:bottom w:val="none" w:sz="0" w:space="0" w:color="auto"/>
            <w:right w:val="none" w:sz="0" w:space="0" w:color="auto"/>
          </w:divBdr>
        </w:div>
      </w:divsChild>
    </w:div>
    <w:div w:id="1372534066">
      <w:bodyDiv w:val="1"/>
      <w:marLeft w:val="0"/>
      <w:marRight w:val="0"/>
      <w:marTop w:val="0"/>
      <w:marBottom w:val="0"/>
      <w:divBdr>
        <w:top w:val="none" w:sz="0" w:space="0" w:color="auto"/>
        <w:left w:val="none" w:sz="0" w:space="0" w:color="auto"/>
        <w:bottom w:val="none" w:sz="0" w:space="0" w:color="auto"/>
        <w:right w:val="none" w:sz="0" w:space="0" w:color="auto"/>
      </w:divBdr>
      <w:divsChild>
        <w:div w:id="238441653">
          <w:marLeft w:val="0"/>
          <w:marRight w:val="0"/>
          <w:marTop w:val="0"/>
          <w:marBottom w:val="0"/>
          <w:divBdr>
            <w:top w:val="none" w:sz="0" w:space="0" w:color="auto"/>
            <w:left w:val="none" w:sz="0" w:space="0" w:color="auto"/>
            <w:bottom w:val="none" w:sz="0" w:space="0" w:color="auto"/>
            <w:right w:val="none" w:sz="0" w:space="0" w:color="auto"/>
          </w:divBdr>
        </w:div>
        <w:div w:id="503714018">
          <w:marLeft w:val="0"/>
          <w:marRight w:val="0"/>
          <w:marTop w:val="0"/>
          <w:marBottom w:val="0"/>
          <w:divBdr>
            <w:top w:val="none" w:sz="0" w:space="0" w:color="auto"/>
            <w:left w:val="none" w:sz="0" w:space="0" w:color="auto"/>
            <w:bottom w:val="none" w:sz="0" w:space="0" w:color="auto"/>
            <w:right w:val="none" w:sz="0" w:space="0" w:color="auto"/>
          </w:divBdr>
        </w:div>
        <w:div w:id="1194071249">
          <w:marLeft w:val="0"/>
          <w:marRight w:val="0"/>
          <w:marTop w:val="0"/>
          <w:marBottom w:val="0"/>
          <w:divBdr>
            <w:top w:val="none" w:sz="0" w:space="0" w:color="auto"/>
            <w:left w:val="none" w:sz="0" w:space="0" w:color="auto"/>
            <w:bottom w:val="none" w:sz="0" w:space="0" w:color="auto"/>
            <w:right w:val="none" w:sz="0" w:space="0" w:color="auto"/>
          </w:divBdr>
        </w:div>
        <w:div w:id="1238974087">
          <w:marLeft w:val="0"/>
          <w:marRight w:val="0"/>
          <w:marTop w:val="0"/>
          <w:marBottom w:val="0"/>
          <w:divBdr>
            <w:top w:val="none" w:sz="0" w:space="0" w:color="auto"/>
            <w:left w:val="none" w:sz="0" w:space="0" w:color="auto"/>
            <w:bottom w:val="none" w:sz="0" w:space="0" w:color="auto"/>
            <w:right w:val="none" w:sz="0" w:space="0" w:color="auto"/>
          </w:divBdr>
        </w:div>
      </w:divsChild>
    </w:div>
    <w:div w:id="1382560393">
      <w:bodyDiv w:val="1"/>
      <w:marLeft w:val="0"/>
      <w:marRight w:val="0"/>
      <w:marTop w:val="0"/>
      <w:marBottom w:val="0"/>
      <w:divBdr>
        <w:top w:val="none" w:sz="0" w:space="0" w:color="auto"/>
        <w:left w:val="none" w:sz="0" w:space="0" w:color="auto"/>
        <w:bottom w:val="none" w:sz="0" w:space="0" w:color="auto"/>
        <w:right w:val="none" w:sz="0" w:space="0" w:color="auto"/>
      </w:divBdr>
    </w:div>
    <w:div w:id="1385175394">
      <w:bodyDiv w:val="1"/>
      <w:marLeft w:val="0"/>
      <w:marRight w:val="0"/>
      <w:marTop w:val="0"/>
      <w:marBottom w:val="0"/>
      <w:divBdr>
        <w:top w:val="none" w:sz="0" w:space="0" w:color="auto"/>
        <w:left w:val="none" w:sz="0" w:space="0" w:color="auto"/>
        <w:bottom w:val="none" w:sz="0" w:space="0" w:color="auto"/>
        <w:right w:val="none" w:sz="0" w:space="0" w:color="auto"/>
      </w:divBdr>
    </w:div>
    <w:div w:id="1389721272">
      <w:bodyDiv w:val="1"/>
      <w:marLeft w:val="0"/>
      <w:marRight w:val="0"/>
      <w:marTop w:val="0"/>
      <w:marBottom w:val="0"/>
      <w:divBdr>
        <w:top w:val="none" w:sz="0" w:space="0" w:color="auto"/>
        <w:left w:val="none" w:sz="0" w:space="0" w:color="auto"/>
        <w:bottom w:val="none" w:sz="0" w:space="0" w:color="auto"/>
        <w:right w:val="none" w:sz="0" w:space="0" w:color="auto"/>
      </w:divBdr>
    </w:div>
    <w:div w:id="1402021209">
      <w:bodyDiv w:val="1"/>
      <w:marLeft w:val="0"/>
      <w:marRight w:val="0"/>
      <w:marTop w:val="0"/>
      <w:marBottom w:val="0"/>
      <w:divBdr>
        <w:top w:val="none" w:sz="0" w:space="0" w:color="auto"/>
        <w:left w:val="none" w:sz="0" w:space="0" w:color="auto"/>
        <w:bottom w:val="none" w:sz="0" w:space="0" w:color="auto"/>
        <w:right w:val="none" w:sz="0" w:space="0" w:color="auto"/>
      </w:divBdr>
    </w:div>
    <w:div w:id="1438452757">
      <w:bodyDiv w:val="1"/>
      <w:marLeft w:val="0"/>
      <w:marRight w:val="0"/>
      <w:marTop w:val="0"/>
      <w:marBottom w:val="0"/>
      <w:divBdr>
        <w:top w:val="none" w:sz="0" w:space="0" w:color="auto"/>
        <w:left w:val="none" w:sz="0" w:space="0" w:color="auto"/>
        <w:bottom w:val="none" w:sz="0" w:space="0" w:color="auto"/>
        <w:right w:val="none" w:sz="0" w:space="0" w:color="auto"/>
      </w:divBdr>
    </w:div>
    <w:div w:id="1462730083">
      <w:bodyDiv w:val="1"/>
      <w:marLeft w:val="0"/>
      <w:marRight w:val="0"/>
      <w:marTop w:val="0"/>
      <w:marBottom w:val="0"/>
      <w:divBdr>
        <w:top w:val="none" w:sz="0" w:space="0" w:color="auto"/>
        <w:left w:val="none" w:sz="0" w:space="0" w:color="auto"/>
        <w:bottom w:val="none" w:sz="0" w:space="0" w:color="auto"/>
        <w:right w:val="none" w:sz="0" w:space="0" w:color="auto"/>
      </w:divBdr>
    </w:div>
    <w:div w:id="1463185300">
      <w:bodyDiv w:val="1"/>
      <w:marLeft w:val="0"/>
      <w:marRight w:val="0"/>
      <w:marTop w:val="0"/>
      <w:marBottom w:val="0"/>
      <w:divBdr>
        <w:top w:val="none" w:sz="0" w:space="0" w:color="auto"/>
        <w:left w:val="none" w:sz="0" w:space="0" w:color="auto"/>
        <w:bottom w:val="none" w:sz="0" w:space="0" w:color="auto"/>
        <w:right w:val="none" w:sz="0" w:space="0" w:color="auto"/>
      </w:divBdr>
    </w:div>
    <w:div w:id="1489250251">
      <w:bodyDiv w:val="1"/>
      <w:marLeft w:val="0"/>
      <w:marRight w:val="0"/>
      <w:marTop w:val="0"/>
      <w:marBottom w:val="0"/>
      <w:divBdr>
        <w:top w:val="none" w:sz="0" w:space="0" w:color="auto"/>
        <w:left w:val="none" w:sz="0" w:space="0" w:color="auto"/>
        <w:bottom w:val="none" w:sz="0" w:space="0" w:color="auto"/>
        <w:right w:val="none" w:sz="0" w:space="0" w:color="auto"/>
      </w:divBdr>
      <w:divsChild>
        <w:div w:id="3362008">
          <w:marLeft w:val="0"/>
          <w:marRight w:val="0"/>
          <w:marTop w:val="0"/>
          <w:marBottom w:val="0"/>
          <w:divBdr>
            <w:top w:val="none" w:sz="0" w:space="0" w:color="auto"/>
            <w:left w:val="none" w:sz="0" w:space="0" w:color="auto"/>
            <w:bottom w:val="none" w:sz="0" w:space="0" w:color="auto"/>
            <w:right w:val="none" w:sz="0" w:space="0" w:color="auto"/>
          </w:divBdr>
        </w:div>
        <w:div w:id="88743428">
          <w:marLeft w:val="0"/>
          <w:marRight w:val="0"/>
          <w:marTop w:val="0"/>
          <w:marBottom w:val="0"/>
          <w:divBdr>
            <w:top w:val="none" w:sz="0" w:space="0" w:color="auto"/>
            <w:left w:val="none" w:sz="0" w:space="0" w:color="auto"/>
            <w:bottom w:val="none" w:sz="0" w:space="0" w:color="auto"/>
            <w:right w:val="none" w:sz="0" w:space="0" w:color="auto"/>
          </w:divBdr>
        </w:div>
        <w:div w:id="212351398">
          <w:marLeft w:val="0"/>
          <w:marRight w:val="0"/>
          <w:marTop w:val="0"/>
          <w:marBottom w:val="0"/>
          <w:divBdr>
            <w:top w:val="none" w:sz="0" w:space="0" w:color="auto"/>
            <w:left w:val="none" w:sz="0" w:space="0" w:color="auto"/>
            <w:bottom w:val="none" w:sz="0" w:space="0" w:color="auto"/>
            <w:right w:val="none" w:sz="0" w:space="0" w:color="auto"/>
          </w:divBdr>
        </w:div>
        <w:div w:id="276378313">
          <w:marLeft w:val="0"/>
          <w:marRight w:val="0"/>
          <w:marTop w:val="0"/>
          <w:marBottom w:val="0"/>
          <w:divBdr>
            <w:top w:val="none" w:sz="0" w:space="0" w:color="auto"/>
            <w:left w:val="none" w:sz="0" w:space="0" w:color="auto"/>
            <w:bottom w:val="none" w:sz="0" w:space="0" w:color="auto"/>
            <w:right w:val="none" w:sz="0" w:space="0" w:color="auto"/>
          </w:divBdr>
        </w:div>
        <w:div w:id="406732005">
          <w:marLeft w:val="0"/>
          <w:marRight w:val="0"/>
          <w:marTop w:val="0"/>
          <w:marBottom w:val="0"/>
          <w:divBdr>
            <w:top w:val="none" w:sz="0" w:space="0" w:color="auto"/>
            <w:left w:val="none" w:sz="0" w:space="0" w:color="auto"/>
            <w:bottom w:val="none" w:sz="0" w:space="0" w:color="auto"/>
            <w:right w:val="none" w:sz="0" w:space="0" w:color="auto"/>
          </w:divBdr>
        </w:div>
        <w:div w:id="500629672">
          <w:marLeft w:val="0"/>
          <w:marRight w:val="0"/>
          <w:marTop w:val="0"/>
          <w:marBottom w:val="0"/>
          <w:divBdr>
            <w:top w:val="none" w:sz="0" w:space="0" w:color="auto"/>
            <w:left w:val="none" w:sz="0" w:space="0" w:color="auto"/>
            <w:bottom w:val="none" w:sz="0" w:space="0" w:color="auto"/>
            <w:right w:val="none" w:sz="0" w:space="0" w:color="auto"/>
          </w:divBdr>
        </w:div>
        <w:div w:id="502472036">
          <w:marLeft w:val="0"/>
          <w:marRight w:val="0"/>
          <w:marTop w:val="0"/>
          <w:marBottom w:val="0"/>
          <w:divBdr>
            <w:top w:val="none" w:sz="0" w:space="0" w:color="auto"/>
            <w:left w:val="none" w:sz="0" w:space="0" w:color="auto"/>
            <w:bottom w:val="none" w:sz="0" w:space="0" w:color="auto"/>
            <w:right w:val="none" w:sz="0" w:space="0" w:color="auto"/>
          </w:divBdr>
        </w:div>
        <w:div w:id="1015811042">
          <w:marLeft w:val="0"/>
          <w:marRight w:val="0"/>
          <w:marTop w:val="0"/>
          <w:marBottom w:val="0"/>
          <w:divBdr>
            <w:top w:val="none" w:sz="0" w:space="0" w:color="auto"/>
            <w:left w:val="none" w:sz="0" w:space="0" w:color="auto"/>
            <w:bottom w:val="none" w:sz="0" w:space="0" w:color="auto"/>
            <w:right w:val="none" w:sz="0" w:space="0" w:color="auto"/>
          </w:divBdr>
        </w:div>
        <w:div w:id="1064714340">
          <w:marLeft w:val="0"/>
          <w:marRight w:val="0"/>
          <w:marTop w:val="0"/>
          <w:marBottom w:val="0"/>
          <w:divBdr>
            <w:top w:val="none" w:sz="0" w:space="0" w:color="auto"/>
            <w:left w:val="none" w:sz="0" w:space="0" w:color="auto"/>
            <w:bottom w:val="none" w:sz="0" w:space="0" w:color="auto"/>
            <w:right w:val="none" w:sz="0" w:space="0" w:color="auto"/>
          </w:divBdr>
        </w:div>
        <w:div w:id="1088188227">
          <w:marLeft w:val="0"/>
          <w:marRight w:val="0"/>
          <w:marTop w:val="0"/>
          <w:marBottom w:val="0"/>
          <w:divBdr>
            <w:top w:val="none" w:sz="0" w:space="0" w:color="auto"/>
            <w:left w:val="none" w:sz="0" w:space="0" w:color="auto"/>
            <w:bottom w:val="none" w:sz="0" w:space="0" w:color="auto"/>
            <w:right w:val="none" w:sz="0" w:space="0" w:color="auto"/>
          </w:divBdr>
        </w:div>
        <w:div w:id="1448163546">
          <w:marLeft w:val="0"/>
          <w:marRight w:val="0"/>
          <w:marTop w:val="0"/>
          <w:marBottom w:val="0"/>
          <w:divBdr>
            <w:top w:val="none" w:sz="0" w:space="0" w:color="auto"/>
            <w:left w:val="none" w:sz="0" w:space="0" w:color="auto"/>
            <w:bottom w:val="none" w:sz="0" w:space="0" w:color="auto"/>
            <w:right w:val="none" w:sz="0" w:space="0" w:color="auto"/>
          </w:divBdr>
        </w:div>
        <w:div w:id="1866553714">
          <w:marLeft w:val="0"/>
          <w:marRight w:val="0"/>
          <w:marTop w:val="0"/>
          <w:marBottom w:val="0"/>
          <w:divBdr>
            <w:top w:val="none" w:sz="0" w:space="0" w:color="auto"/>
            <w:left w:val="none" w:sz="0" w:space="0" w:color="auto"/>
            <w:bottom w:val="none" w:sz="0" w:space="0" w:color="auto"/>
            <w:right w:val="none" w:sz="0" w:space="0" w:color="auto"/>
          </w:divBdr>
        </w:div>
      </w:divsChild>
    </w:div>
    <w:div w:id="1491098097">
      <w:bodyDiv w:val="1"/>
      <w:marLeft w:val="0"/>
      <w:marRight w:val="0"/>
      <w:marTop w:val="0"/>
      <w:marBottom w:val="0"/>
      <w:divBdr>
        <w:top w:val="none" w:sz="0" w:space="0" w:color="auto"/>
        <w:left w:val="none" w:sz="0" w:space="0" w:color="auto"/>
        <w:bottom w:val="none" w:sz="0" w:space="0" w:color="auto"/>
        <w:right w:val="none" w:sz="0" w:space="0" w:color="auto"/>
      </w:divBdr>
      <w:divsChild>
        <w:div w:id="55014210">
          <w:marLeft w:val="0"/>
          <w:marRight w:val="0"/>
          <w:marTop w:val="0"/>
          <w:marBottom w:val="0"/>
          <w:divBdr>
            <w:top w:val="none" w:sz="0" w:space="0" w:color="auto"/>
            <w:left w:val="none" w:sz="0" w:space="0" w:color="auto"/>
            <w:bottom w:val="none" w:sz="0" w:space="0" w:color="auto"/>
            <w:right w:val="none" w:sz="0" w:space="0" w:color="auto"/>
          </w:divBdr>
        </w:div>
        <w:div w:id="413745026">
          <w:marLeft w:val="0"/>
          <w:marRight w:val="0"/>
          <w:marTop w:val="0"/>
          <w:marBottom w:val="0"/>
          <w:divBdr>
            <w:top w:val="none" w:sz="0" w:space="0" w:color="auto"/>
            <w:left w:val="none" w:sz="0" w:space="0" w:color="auto"/>
            <w:bottom w:val="none" w:sz="0" w:space="0" w:color="auto"/>
            <w:right w:val="none" w:sz="0" w:space="0" w:color="auto"/>
          </w:divBdr>
        </w:div>
        <w:div w:id="1004817422">
          <w:marLeft w:val="0"/>
          <w:marRight w:val="0"/>
          <w:marTop w:val="0"/>
          <w:marBottom w:val="0"/>
          <w:divBdr>
            <w:top w:val="none" w:sz="0" w:space="0" w:color="auto"/>
            <w:left w:val="none" w:sz="0" w:space="0" w:color="auto"/>
            <w:bottom w:val="none" w:sz="0" w:space="0" w:color="auto"/>
            <w:right w:val="none" w:sz="0" w:space="0" w:color="auto"/>
          </w:divBdr>
        </w:div>
        <w:div w:id="1169752595">
          <w:marLeft w:val="0"/>
          <w:marRight w:val="0"/>
          <w:marTop w:val="0"/>
          <w:marBottom w:val="0"/>
          <w:divBdr>
            <w:top w:val="none" w:sz="0" w:space="0" w:color="auto"/>
            <w:left w:val="none" w:sz="0" w:space="0" w:color="auto"/>
            <w:bottom w:val="none" w:sz="0" w:space="0" w:color="auto"/>
            <w:right w:val="none" w:sz="0" w:space="0" w:color="auto"/>
          </w:divBdr>
        </w:div>
      </w:divsChild>
    </w:div>
    <w:div w:id="1493522406">
      <w:bodyDiv w:val="1"/>
      <w:marLeft w:val="0"/>
      <w:marRight w:val="0"/>
      <w:marTop w:val="0"/>
      <w:marBottom w:val="0"/>
      <w:divBdr>
        <w:top w:val="none" w:sz="0" w:space="0" w:color="auto"/>
        <w:left w:val="none" w:sz="0" w:space="0" w:color="auto"/>
        <w:bottom w:val="none" w:sz="0" w:space="0" w:color="auto"/>
        <w:right w:val="none" w:sz="0" w:space="0" w:color="auto"/>
      </w:divBdr>
      <w:divsChild>
        <w:div w:id="307900335">
          <w:marLeft w:val="0"/>
          <w:marRight w:val="0"/>
          <w:marTop w:val="0"/>
          <w:marBottom w:val="0"/>
          <w:divBdr>
            <w:top w:val="none" w:sz="0" w:space="0" w:color="auto"/>
            <w:left w:val="none" w:sz="0" w:space="0" w:color="auto"/>
            <w:bottom w:val="none" w:sz="0" w:space="0" w:color="auto"/>
            <w:right w:val="none" w:sz="0" w:space="0" w:color="auto"/>
          </w:divBdr>
        </w:div>
        <w:div w:id="744645387">
          <w:marLeft w:val="0"/>
          <w:marRight w:val="0"/>
          <w:marTop w:val="0"/>
          <w:marBottom w:val="0"/>
          <w:divBdr>
            <w:top w:val="none" w:sz="0" w:space="0" w:color="auto"/>
            <w:left w:val="none" w:sz="0" w:space="0" w:color="auto"/>
            <w:bottom w:val="none" w:sz="0" w:space="0" w:color="auto"/>
            <w:right w:val="none" w:sz="0" w:space="0" w:color="auto"/>
          </w:divBdr>
        </w:div>
        <w:div w:id="1350061559">
          <w:marLeft w:val="0"/>
          <w:marRight w:val="0"/>
          <w:marTop w:val="0"/>
          <w:marBottom w:val="0"/>
          <w:divBdr>
            <w:top w:val="none" w:sz="0" w:space="0" w:color="auto"/>
            <w:left w:val="none" w:sz="0" w:space="0" w:color="auto"/>
            <w:bottom w:val="none" w:sz="0" w:space="0" w:color="auto"/>
            <w:right w:val="none" w:sz="0" w:space="0" w:color="auto"/>
          </w:divBdr>
        </w:div>
      </w:divsChild>
    </w:div>
    <w:div w:id="1524979833">
      <w:bodyDiv w:val="1"/>
      <w:marLeft w:val="0"/>
      <w:marRight w:val="0"/>
      <w:marTop w:val="0"/>
      <w:marBottom w:val="0"/>
      <w:divBdr>
        <w:top w:val="none" w:sz="0" w:space="0" w:color="auto"/>
        <w:left w:val="none" w:sz="0" w:space="0" w:color="auto"/>
        <w:bottom w:val="none" w:sz="0" w:space="0" w:color="auto"/>
        <w:right w:val="none" w:sz="0" w:space="0" w:color="auto"/>
      </w:divBdr>
    </w:div>
    <w:div w:id="1525555105">
      <w:bodyDiv w:val="1"/>
      <w:marLeft w:val="0"/>
      <w:marRight w:val="0"/>
      <w:marTop w:val="0"/>
      <w:marBottom w:val="0"/>
      <w:divBdr>
        <w:top w:val="none" w:sz="0" w:space="0" w:color="auto"/>
        <w:left w:val="none" w:sz="0" w:space="0" w:color="auto"/>
        <w:bottom w:val="none" w:sz="0" w:space="0" w:color="auto"/>
        <w:right w:val="none" w:sz="0" w:space="0" w:color="auto"/>
      </w:divBdr>
    </w:div>
    <w:div w:id="1557933034">
      <w:bodyDiv w:val="1"/>
      <w:marLeft w:val="0"/>
      <w:marRight w:val="0"/>
      <w:marTop w:val="0"/>
      <w:marBottom w:val="0"/>
      <w:divBdr>
        <w:top w:val="none" w:sz="0" w:space="0" w:color="auto"/>
        <w:left w:val="none" w:sz="0" w:space="0" w:color="auto"/>
        <w:bottom w:val="none" w:sz="0" w:space="0" w:color="auto"/>
        <w:right w:val="none" w:sz="0" w:space="0" w:color="auto"/>
      </w:divBdr>
    </w:div>
    <w:div w:id="1567691325">
      <w:bodyDiv w:val="1"/>
      <w:marLeft w:val="0"/>
      <w:marRight w:val="0"/>
      <w:marTop w:val="0"/>
      <w:marBottom w:val="0"/>
      <w:divBdr>
        <w:top w:val="none" w:sz="0" w:space="0" w:color="auto"/>
        <w:left w:val="none" w:sz="0" w:space="0" w:color="auto"/>
        <w:bottom w:val="none" w:sz="0" w:space="0" w:color="auto"/>
        <w:right w:val="none" w:sz="0" w:space="0" w:color="auto"/>
      </w:divBdr>
      <w:divsChild>
        <w:div w:id="32459252">
          <w:marLeft w:val="0"/>
          <w:marRight w:val="0"/>
          <w:marTop w:val="0"/>
          <w:marBottom w:val="0"/>
          <w:divBdr>
            <w:top w:val="none" w:sz="0" w:space="0" w:color="auto"/>
            <w:left w:val="none" w:sz="0" w:space="0" w:color="auto"/>
            <w:bottom w:val="none" w:sz="0" w:space="0" w:color="auto"/>
            <w:right w:val="none" w:sz="0" w:space="0" w:color="auto"/>
          </w:divBdr>
        </w:div>
        <w:div w:id="882790495">
          <w:marLeft w:val="0"/>
          <w:marRight w:val="0"/>
          <w:marTop w:val="0"/>
          <w:marBottom w:val="0"/>
          <w:divBdr>
            <w:top w:val="none" w:sz="0" w:space="0" w:color="auto"/>
            <w:left w:val="none" w:sz="0" w:space="0" w:color="auto"/>
            <w:bottom w:val="none" w:sz="0" w:space="0" w:color="auto"/>
            <w:right w:val="none" w:sz="0" w:space="0" w:color="auto"/>
          </w:divBdr>
        </w:div>
        <w:div w:id="2034265315">
          <w:marLeft w:val="0"/>
          <w:marRight w:val="0"/>
          <w:marTop w:val="0"/>
          <w:marBottom w:val="0"/>
          <w:divBdr>
            <w:top w:val="none" w:sz="0" w:space="0" w:color="auto"/>
            <w:left w:val="none" w:sz="0" w:space="0" w:color="auto"/>
            <w:bottom w:val="none" w:sz="0" w:space="0" w:color="auto"/>
            <w:right w:val="none" w:sz="0" w:space="0" w:color="auto"/>
          </w:divBdr>
        </w:div>
      </w:divsChild>
    </w:div>
    <w:div w:id="1572500469">
      <w:bodyDiv w:val="1"/>
      <w:marLeft w:val="0"/>
      <w:marRight w:val="0"/>
      <w:marTop w:val="0"/>
      <w:marBottom w:val="0"/>
      <w:divBdr>
        <w:top w:val="none" w:sz="0" w:space="0" w:color="auto"/>
        <w:left w:val="none" w:sz="0" w:space="0" w:color="auto"/>
        <w:bottom w:val="none" w:sz="0" w:space="0" w:color="auto"/>
        <w:right w:val="none" w:sz="0" w:space="0" w:color="auto"/>
      </w:divBdr>
    </w:div>
    <w:div w:id="1573852462">
      <w:bodyDiv w:val="1"/>
      <w:marLeft w:val="0"/>
      <w:marRight w:val="0"/>
      <w:marTop w:val="0"/>
      <w:marBottom w:val="0"/>
      <w:divBdr>
        <w:top w:val="none" w:sz="0" w:space="0" w:color="auto"/>
        <w:left w:val="none" w:sz="0" w:space="0" w:color="auto"/>
        <w:bottom w:val="none" w:sz="0" w:space="0" w:color="auto"/>
        <w:right w:val="none" w:sz="0" w:space="0" w:color="auto"/>
      </w:divBdr>
      <w:divsChild>
        <w:div w:id="233010348">
          <w:marLeft w:val="0"/>
          <w:marRight w:val="0"/>
          <w:marTop w:val="0"/>
          <w:marBottom w:val="0"/>
          <w:divBdr>
            <w:top w:val="none" w:sz="0" w:space="0" w:color="auto"/>
            <w:left w:val="none" w:sz="0" w:space="0" w:color="auto"/>
            <w:bottom w:val="none" w:sz="0" w:space="0" w:color="auto"/>
            <w:right w:val="none" w:sz="0" w:space="0" w:color="auto"/>
          </w:divBdr>
        </w:div>
        <w:div w:id="326859893">
          <w:marLeft w:val="0"/>
          <w:marRight w:val="0"/>
          <w:marTop w:val="0"/>
          <w:marBottom w:val="0"/>
          <w:divBdr>
            <w:top w:val="none" w:sz="0" w:space="0" w:color="auto"/>
            <w:left w:val="none" w:sz="0" w:space="0" w:color="auto"/>
            <w:bottom w:val="none" w:sz="0" w:space="0" w:color="auto"/>
            <w:right w:val="none" w:sz="0" w:space="0" w:color="auto"/>
          </w:divBdr>
        </w:div>
        <w:div w:id="336539534">
          <w:marLeft w:val="0"/>
          <w:marRight w:val="0"/>
          <w:marTop w:val="0"/>
          <w:marBottom w:val="0"/>
          <w:divBdr>
            <w:top w:val="none" w:sz="0" w:space="0" w:color="auto"/>
            <w:left w:val="none" w:sz="0" w:space="0" w:color="auto"/>
            <w:bottom w:val="none" w:sz="0" w:space="0" w:color="auto"/>
            <w:right w:val="none" w:sz="0" w:space="0" w:color="auto"/>
          </w:divBdr>
        </w:div>
        <w:div w:id="754400328">
          <w:marLeft w:val="0"/>
          <w:marRight w:val="0"/>
          <w:marTop w:val="0"/>
          <w:marBottom w:val="0"/>
          <w:divBdr>
            <w:top w:val="none" w:sz="0" w:space="0" w:color="auto"/>
            <w:left w:val="none" w:sz="0" w:space="0" w:color="auto"/>
            <w:bottom w:val="none" w:sz="0" w:space="0" w:color="auto"/>
            <w:right w:val="none" w:sz="0" w:space="0" w:color="auto"/>
          </w:divBdr>
        </w:div>
        <w:div w:id="961350706">
          <w:marLeft w:val="0"/>
          <w:marRight w:val="0"/>
          <w:marTop w:val="0"/>
          <w:marBottom w:val="0"/>
          <w:divBdr>
            <w:top w:val="none" w:sz="0" w:space="0" w:color="auto"/>
            <w:left w:val="none" w:sz="0" w:space="0" w:color="auto"/>
            <w:bottom w:val="none" w:sz="0" w:space="0" w:color="auto"/>
            <w:right w:val="none" w:sz="0" w:space="0" w:color="auto"/>
          </w:divBdr>
        </w:div>
        <w:div w:id="978463931">
          <w:marLeft w:val="0"/>
          <w:marRight w:val="0"/>
          <w:marTop w:val="0"/>
          <w:marBottom w:val="0"/>
          <w:divBdr>
            <w:top w:val="none" w:sz="0" w:space="0" w:color="auto"/>
            <w:left w:val="none" w:sz="0" w:space="0" w:color="auto"/>
            <w:bottom w:val="none" w:sz="0" w:space="0" w:color="auto"/>
            <w:right w:val="none" w:sz="0" w:space="0" w:color="auto"/>
          </w:divBdr>
        </w:div>
        <w:div w:id="1697583522">
          <w:marLeft w:val="0"/>
          <w:marRight w:val="0"/>
          <w:marTop w:val="0"/>
          <w:marBottom w:val="0"/>
          <w:divBdr>
            <w:top w:val="none" w:sz="0" w:space="0" w:color="auto"/>
            <w:left w:val="none" w:sz="0" w:space="0" w:color="auto"/>
            <w:bottom w:val="none" w:sz="0" w:space="0" w:color="auto"/>
            <w:right w:val="none" w:sz="0" w:space="0" w:color="auto"/>
          </w:divBdr>
        </w:div>
        <w:div w:id="1802071659">
          <w:marLeft w:val="0"/>
          <w:marRight w:val="0"/>
          <w:marTop w:val="0"/>
          <w:marBottom w:val="0"/>
          <w:divBdr>
            <w:top w:val="none" w:sz="0" w:space="0" w:color="auto"/>
            <w:left w:val="none" w:sz="0" w:space="0" w:color="auto"/>
            <w:bottom w:val="none" w:sz="0" w:space="0" w:color="auto"/>
            <w:right w:val="none" w:sz="0" w:space="0" w:color="auto"/>
          </w:divBdr>
        </w:div>
        <w:div w:id="1811482397">
          <w:marLeft w:val="0"/>
          <w:marRight w:val="0"/>
          <w:marTop w:val="0"/>
          <w:marBottom w:val="0"/>
          <w:divBdr>
            <w:top w:val="none" w:sz="0" w:space="0" w:color="auto"/>
            <w:left w:val="none" w:sz="0" w:space="0" w:color="auto"/>
            <w:bottom w:val="none" w:sz="0" w:space="0" w:color="auto"/>
            <w:right w:val="none" w:sz="0" w:space="0" w:color="auto"/>
          </w:divBdr>
        </w:div>
        <w:div w:id="1905288852">
          <w:marLeft w:val="0"/>
          <w:marRight w:val="0"/>
          <w:marTop w:val="0"/>
          <w:marBottom w:val="0"/>
          <w:divBdr>
            <w:top w:val="none" w:sz="0" w:space="0" w:color="auto"/>
            <w:left w:val="none" w:sz="0" w:space="0" w:color="auto"/>
            <w:bottom w:val="none" w:sz="0" w:space="0" w:color="auto"/>
            <w:right w:val="none" w:sz="0" w:space="0" w:color="auto"/>
          </w:divBdr>
        </w:div>
        <w:div w:id="2037736106">
          <w:marLeft w:val="0"/>
          <w:marRight w:val="0"/>
          <w:marTop w:val="0"/>
          <w:marBottom w:val="0"/>
          <w:divBdr>
            <w:top w:val="none" w:sz="0" w:space="0" w:color="auto"/>
            <w:left w:val="none" w:sz="0" w:space="0" w:color="auto"/>
            <w:bottom w:val="none" w:sz="0" w:space="0" w:color="auto"/>
            <w:right w:val="none" w:sz="0" w:space="0" w:color="auto"/>
          </w:divBdr>
        </w:div>
      </w:divsChild>
    </w:div>
    <w:div w:id="1579905356">
      <w:bodyDiv w:val="1"/>
      <w:marLeft w:val="0"/>
      <w:marRight w:val="0"/>
      <w:marTop w:val="0"/>
      <w:marBottom w:val="0"/>
      <w:divBdr>
        <w:top w:val="none" w:sz="0" w:space="0" w:color="auto"/>
        <w:left w:val="none" w:sz="0" w:space="0" w:color="auto"/>
        <w:bottom w:val="none" w:sz="0" w:space="0" w:color="auto"/>
        <w:right w:val="none" w:sz="0" w:space="0" w:color="auto"/>
      </w:divBdr>
    </w:div>
    <w:div w:id="1623030002">
      <w:bodyDiv w:val="1"/>
      <w:marLeft w:val="0"/>
      <w:marRight w:val="0"/>
      <w:marTop w:val="0"/>
      <w:marBottom w:val="0"/>
      <w:divBdr>
        <w:top w:val="none" w:sz="0" w:space="0" w:color="auto"/>
        <w:left w:val="none" w:sz="0" w:space="0" w:color="auto"/>
        <w:bottom w:val="none" w:sz="0" w:space="0" w:color="auto"/>
        <w:right w:val="none" w:sz="0" w:space="0" w:color="auto"/>
      </w:divBdr>
    </w:div>
    <w:div w:id="1634822500">
      <w:bodyDiv w:val="1"/>
      <w:marLeft w:val="0"/>
      <w:marRight w:val="0"/>
      <w:marTop w:val="0"/>
      <w:marBottom w:val="0"/>
      <w:divBdr>
        <w:top w:val="none" w:sz="0" w:space="0" w:color="auto"/>
        <w:left w:val="none" w:sz="0" w:space="0" w:color="auto"/>
        <w:bottom w:val="none" w:sz="0" w:space="0" w:color="auto"/>
        <w:right w:val="none" w:sz="0" w:space="0" w:color="auto"/>
      </w:divBdr>
    </w:div>
    <w:div w:id="1671133850">
      <w:bodyDiv w:val="1"/>
      <w:marLeft w:val="0"/>
      <w:marRight w:val="0"/>
      <w:marTop w:val="0"/>
      <w:marBottom w:val="0"/>
      <w:divBdr>
        <w:top w:val="none" w:sz="0" w:space="0" w:color="auto"/>
        <w:left w:val="none" w:sz="0" w:space="0" w:color="auto"/>
        <w:bottom w:val="none" w:sz="0" w:space="0" w:color="auto"/>
        <w:right w:val="none" w:sz="0" w:space="0" w:color="auto"/>
      </w:divBdr>
    </w:div>
    <w:div w:id="1679188250">
      <w:bodyDiv w:val="1"/>
      <w:marLeft w:val="0"/>
      <w:marRight w:val="0"/>
      <w:marTop w:val="0"/>
      <w:marBottom w:val="0"/>
      <w:divBdr>
        <w:top w:val="none" w:sz="0" w:space="0" w:color="auto"/>
        <w:left w:val="none" w:sz="0" w:space="0" w:color="auto"/>
        <w:bottom w:val="none" w:sz="0" w:space="0" w:color="auto"/>
        <w:right w:val="none" w:sz="0" w:space="0" w:color="auto"/>
      </w:divBdr>
      <w:divsChild>
        <w:div w:id="15887906">
          <w:marLeft w:val="0"/>
          <w:marRight w:val="0"/>
          <w:marTop w:val="0"/>
          <w:marBottom w:val="0"/>
          <w:divBdr>
            <w:top w:val="none" w:sz="0" w:space="0" w:color="auto"/>
            <w:left w:val="none" w:sz="0" w:space="0" w:color="auto"/>
            <w:bottom w:val="none" w:sz="0" w:space="0" w:color="auto"/>
            <w:right w:val="none" w:sz="0" w:space="0" w:color="auto"/>
          </w:divBdr>
        </w:div>
        <w:div w:id="94325632">
          <w:marLeft w:val="0"/>
          <w:marRight w:val="0"/>
          <w:marTop w:val="0"/>
          <w:marBottom w:val="0"/>
          <w:divBdr>
            <w:top w:val="none" w:sz="0" w:space="0" w:color="auto"/>
            <w:left w:val="none" w:sz="0" w:space="0" w:color="auto"/>
            <w:bottom w:val="none" w:sz="0" w:space="0" w:color="auto"/>
            <w:right w:val="none" w:sz="0" w:space="0" w:color="auto"/>
          </w:divBdr>
        </w:div>
        <w:div w:id="283193192">
          <w:marLeft w:val="0"/>
          <w:marRight w:val="0"/>
          <w:marTop w:val="0"/>
          <w:marBottom w:val="0"/>
          <w:divBdr>
            <w:top w:val="none" w:sz="0" w:space="0" w:color="auto"/>
            <w:left w:val="none" w:sz="0" w:space="0" w:color="auto"/>
            <w:bottom w:val="none" w:sz="0" w:space="0" w:color="auto"/>
            <w:right w:val="none" w:sz="0" w:space="0" w:color="auto"/>
          </w:divBdr>
        </w:div>
        <w:div w:id="572160241">
          <w:marLeft w:val="0"/>
          <w:marRight w:val="0"/>
          <w:marTop w:val="0"/>
          <w:marBottom w:val="0"/>
          <w:divBdr>
            <w:top w:val="none" w:sz="0" w:space="0" w:color="auto"/>
            <w:left w:val="none" w:sz="0" w:space="0" w:color="auto"/>
            <w:bottom w:val="none" w:sz="0" w:space="0" w:color="auto"/>
            <w:right w:val="none" w:sz="0" w:space="0" w:color="auto"/>
          </w:divBdr>
        </w:div>
        <w:div w:id="636571348">
          <w:marLeft w:val="0"/>
          <w:marRight w:val="0"/>
          <w:marTop w:val="0"/>
          <w:marBottom w:val="0"/>
          <w:divBdr>
            <w:top w:val="none" w:sz="0" w:space="0" w:color="auto"/>
            <w:left w:val="none" w:sz="0" w:space="0" w:color="auto"/>
            <w:bottom w:val="none" w:sz="0" w:space="0" w:color="auto"/>
            <w:right w:val="none" w:sz="0" w:space="0" w:color="auto"/>
          </w:divBdr>
        </w:div>
        <w:div w:id="742798542">
          <w:marLeft w:val="0"/>
          <w:marRight w:val="0"/>
          <w:marTop w:val="0"/>
          <w:marBottom w:val="0"/>
          <w:divBdr>
            <w:top w:val="none" w:sz="0" w:space="0" w:color="auto"/>
            <w:left w:val="none" w:sz="0" w:space="0" w:color="auto"/>
            <w:bottom w:val="none" w:sz="0" w:space="0" w:color="auto"/>
            <w:right w:val="none" w:sz="0" w:space="0" w:color="auto"/>
          </w:divBdr>
        </w:div>
        <w:div w:id="789518844">
          <w:marLeft w:val="0"/>
          <w:marRight w:val="0"/>
          <w:marTop w:val="0"/>
          <w:marBottom w:val="0"/>
          <w:divBdr>
            <w:top w:val="none" w:sz="0" w:space="0" w:color="auto"/>
            <w:left w:val="none" w:sz="0" w:space="0" w:color="auto"/>
            <w:bottom w:val="none" w:sz="0" w:space="0" w:color="auto"/>
            <w:right w:val="none" w:sz="0" w:space="0" w:color="auto"/>
          </w:divBdr>
        </w:div>
        <w:div w:id="856694027">
          <w:marLeft w:val="0"/>
          <w:marRight w:val="0"/>
          <w:marTop w:val="0"/>
          <w:marBottom w:val="0"/>
          <w:divBdr>
            <w:top w:val="none" w:sz="0" w:space="0" w:color="auto"/>
            <w:left w:val="none" w:sz="0" w:space="0" w:color="auto"/>
            <w:bottom w:val="none" w:sz="0" w:space="0" w:color="auto"/>
            <w:right w:val="none" w:sz="0" w:space="0" w:color="auto"/>
          </w:divBdr>
        </w:div>
        <w:div w:id="950210731">
          <w:marLeft w:val="0"/>
          <w:marRight w:val="0"/>
          <w:marTop w:val="0"/>
          <w:marBottom w:val="0"/>
          <w:divBdr>
            <w:top w:val="none" w:sz="0" w:space="0" w:color="auto"/>
            <w:left w:val="none" w:sz="0" w:space="0" w:color="auto"/>
            <w:bottom w:val="none" w:sz="0" w:space="0" w:color="auto"/>
            <w:right w:val="none" w:sz="0" w:space="0" w:color="auto"/>
          </w:divBdr>
        </w:div>
        <w:div w:id="1104960020">
          <w:marLeft w:val="0"/>
          <w:marRight w:val="0"/>
          <w:marTop w:val="0"/>
          <w:marBottom w:val="0"/>
          <w:divBdr>
            <w:top w:val="none" w:sz="0" w:space="0" w:color="auto"/>
            <w:left w:val="none" w:sz="0" w:space="0" w:color="auto"/>
            <w:bottom w:val="none" w:sz="0" w:space="0" w:color="auto"/>
            <w:right w:val="none" w:sz="0" w:space="0" w:color="auto"/>
          </w:divBdr>
        </w:div>
        <w:div w:id="1237204512">
          <w:marLeft w:val="0"/>
          <w:marRight w:val="0"/>
          <w:marTop w:val="0"/>
          <w:marBottom w:val="0"/>
          <w:divBdr>
            <w:top w:val="none" w:sz="0" w:space="0" w:color="auto"/>
            <w:left w:val="none" w:sz="0" w:space="0" w:color="auto"/>
            <w:bottom w:val="none" w:sz="0" w:space="0" w:color="auto"/>
            <w:right w:val="none" w:sz="0" w:space="0" w:color="auto"/>
          </w:divBdr>
        </w:div>
        <w:div w:id="1283531825">
          <w:marLeft w:val="0"/>
          <w:marRight w:val="0"/>
          <w:marTop w:val="0"/>
          <w:marBottom w:val="0"/>
          <w:divBdr>
            <w:top w:val="none" w:sz="0" w:space="0" w:color="auto"/>
            <w:left w:val="none" w:sz="0" w:space="0" w:color="auto"/>
            <w:bottom w:val="none" w:sz="0" w:space="0" w:color="auto"/>
            <w:right w:val="none" w:sz="0" w:space="0" w:color="auto"/>
          </w:divBdr>
        </w:div>
        <w:div w:id="1317147405">
          <w:marLeft w:val="0"/>
          <w:marRight w:val="0"/>
          <w:marTop w:val="0"/>
          <w:marBottom w:val="0"/>
          <w:divBdr>
            <w:top w:val="none" w:sz="0" w:space="0" w:color="auto"/>
            <w:left w:val="none" w:sz="0" w:space="0" w:color="auto"/>
            <w:bottom w:val="none" w:sz="0" w:space="0" w:color="auto"/>
            <w:right w:val="none" w:sz="0" w:space="0" w:color="auto"/>
          </w:divBdr>
        </w:div>
        <w:div w:id="1327055554">
          <w:marLeft w:val="0"/>
          <w:marRight w:val="0"/>
          <w:marTop w:val="0"/>
          <w:marBottom w:val="0"/>
          <w:divBdr>
            <w:top w:val="none" w:sz="0" w:space="0" w:color="auto"/>
            <w:left w:val="none" w:sz="0" w:space="0" w:color="auto"/>
            <w:bottom w:val="none" w:sz="0" w:space="0" w:color="auto"/>
            <w:right w:val="none" w:sz="0" w:space="0" w:color="auto"/>
          </w:divBdr>
        </w:div>
        <w:div w:id="1353142808">
          <w:marLeft w:val="0"/>
          <w:marRight w:val="0"/>
          <w:marTop w:val="0"/>
          <w:marBottom w:val="0"/>
          <w:divBdr>
            <w:top w:val="none" w:sz="0" w:space="0" w:color="auto"/>
            <w:left w:val="none" w:sz="0" w:space="0" w:color="auto"/>
            <w:bottom w:val="none" w:sz="0" w:space="0" w:color="auto"/>
            <w:right w:val="none" w:sz="0" w:space="0" w:color="auto"/>
          </w:divBdr>
        </w:div>
        <w:div w:id="1450708495">
          <w:marLeft w:val="0"/>
          <w:marRight w:val="0"/>
          <w:marTop w:val="0"/>
          <w:marBottom w:val="0"/>
          <w:divBdr>
            <w:top w:val="none" w:sz="0" w:space="0" w:color="auto"/>
            <w:left w:val="none" w:sz="0" w:space="0" w:color="auto"/>
            <w:bottom w:val="none" w:sz="0" w:space="0" w:color="auto"/>
            <w:right w:val="none" w:sz="0" w:space="0" w:color="auto"/>
          </w:divBdr>
        </w:div>
        <w:div w:id="1469200903">
          <w:marLeft w:val="0"/>
          <w:marRight w:val="0"/>
          <w:marTop w:val="0"/>
          <w:marBottom w:val="0"/>
          <w:divBdr>
            <w:top w:val="none" w:sz="0" w:space="0" w:color="auto"/>
            <w:left w:val="none" w:sz="0" w:space="0" w:color="auto"/>
            <w:bottom w:val="none" w:sz="0" w:space="0" w:color="auto"/>
            <w:right w:val="none" w:sz="0" w:space="0" w:color="auto"/>
          </w:divBdr>
        </w:div>
        <w:div w:id="1795561891">
          <w:marLeft w:val="0"/>
          <w:marRight w:val="0"/>
          <w:marTop w:val="0"/>
          <w:marBottom w:val="0"/>
          <w:divBdr>
            <w:top w:val="none" w:sz="0" w:space="0" w:color="auto"/>
            <w:left w:val="none" w:sz="0" w:space="0" w:color="auto"/>
            <w:bottom w:val="none" w:sz="0" w:space="0" w:color="auto"/>
            <w:right w:val="none" w:sz="0" w:space="0" w:color="auto"/>
          </w:divBdr>
        </w:div>
        <w:div w:id="1819027330">
          <w:marLeft w:val="0"/>
          <w:marRight w:val="0"/>
          <w:marTop w:val="0"/>
          <w:marBottom w:val="0"/>
          <w:divBdr>
            <w:top w:val="none" w:sz="0" w:space="0" w:color="auto"/>
            <w:left w:val="none" w:sz="0" w:space="0" w:color="auto"/>
            <w:bottom w:val="none" w:sz="0" w:space="0" w:color="auto"/>
            <w:right w:val="none" w:sz="0" w:space="0" w:color="auto"/>
          </w:divBdr>
        </w:div>
        <w:div w:id="2017078478">
          <w:marLeft w:val="0"/>
          <w:marRight w:val="0"/>
          <w:marTop w:val="0"/>
          <w:marBottom w:val="0"/>
          <w:divBdr>
            <w:top w:val="none" w:sz="0" w:space="0" w:color="auto"/>
            <w:left w:val="none" w:sz="0" w:space="0" w:color="auto"/>
            <w:bottom w:val="none" w:sz="0" w:space="0" w:color="auto"/>
            <w:right w:val="none" w:sz="0" w:space="0" w:color="auto"/>
          </w:divBdr>
        </w:div>
        <w:div w:id="2034376474">
          <w:marLeft w:val="0"/>
          <w:marRight w:val="0"/>
          <w:marTop w:val="0"/>
          <w:marBottom w:val="0"/>
          <w:divBdr>
            <w:top w:val="none" w:sz="0" w:space="0" w:color="auto"/>
            <w:left w:val="none" w:sz="0" w:space="0" w:color="auto"/>
            <w:bottom w:val="none" w:sz="0" w:space="0" w:color="auto"/>
            <w:right w:val="none" w:sz="0" w:space="0" w:color="auto"/>
          </w:divBdr>
        </w:div>
      </w:divsChild>
    </w:div>
    <w:div w:id="1710103860">
      <w:bodyDiv w:val="1"/>
      <w:marLeft w:val="0"/>
      <w:marRight w:val="0"/>
      <w:marTop w:val="0"/>
      <w:marBottom w:val="0"/>
      <w:divBdr>
        <w:top w:val="none" w:sz="0" w:space="0" w:color="auto"/>
        <w:left w:val="none" w:sz="0" w:space="0" w:color="auto"/>
        <w:bottom w:val="none" w:sz="0" w:space="0" w:color="auto"/>
        <w:right w:val="none" w:sz="0" w:space="0" w:color="auto"/>
      </w:divBdr>
    </w:div>
    <w:div w:id="1722900553">
      <w:bodyDiv w:val="1"/>
      <w:marLeft w:val="0"/>
      <w:marRight w:val="0"/>
      <w:marTop w:val="0"/>
      <w:marBottom w:val="0"/>
      <w:divBdr>
        <w:top w:val="none" w:sz="0" w:space="0" w:color="auto"/>
        <w:left w:val="none" w:sz="0" w:space="0" w:color="auto"/>
        <w:bottom w:val="none" w:sz="0" w:space="0" w:color="auto"/>
        <w:right w:val="none" w:sz="0" w:space="0" w:color="auto"/>
      </w:divBdr>
    </w:div>
    <w:div w:id="1760713168">
      <w:bodyDiv w:val="1"/>
      <w:marLeft w:val="0"/>
      <w:marRight w:val="0"/>
      <w:marTop w:val="0"/>
      <w:marBottom w:val="0"/>
      <w:divBdr>
        <w:top w:val="none" w:sz="0" w:space="0" w:color="auto"/>
        <w:left w:val="none" w:sz="0" w:space="0" w:color="auto"/>
        <w:bottom w:val="none" w:sz="0" w:space="0" w:color="auto"/>
        <w:right w:val="none" w:sz="0" w:space="0" w:color="auto"/>
      </w:divBdr>
      <w:divsChild>
        <w:div w:id="873612692">
          <w:marLeft w:val="0"/>
          <w:marRight w:val="0"/>
          <w:marTop w:val="0"/>
          <w:marBottom w:val="0"/>
          <w:divBdr>
            <w:top w:val="none" w:sz="0" w:space="0" w:color="auto"/>
            <w:left w:val="none" w:sz="0" w:space="0" w:color="auto"/>
            <w:bottom w:val="none" w:sz="0" w:space="0" w:color="auto"/>
            <w:right w:val="none" w:sz="0" w:space="0" w:color="auto"/>
          </w:divBdr>
        </w:div>
        <w:div w:id="1541942204">
          <w:marLeft w:val="0"/>
          <w:marRight w:val="0"/>
          <w:marTop w:val="0"/>
          <w:marBottom w:val="0"/>
          <w:divBdr>
            <w:top w:val="none" w:sz="0" w:space="0" w:color="auto"/>
            <w:left w:val="none" w:sz="0" w:space="0" w:color="auto"/>
            <w:bottom w:val="none" w:sz="0" w:space="0" w:color="auto"/>
            <w:right w:val="none" w:sz="0" w:space="0" w:color="auto"/>
          </w:divBdr>
        </w:div>
      </w:divsChild>
    </w:div>
    <w:div w:id="1760714622">
      <w:bodyDiv w:val="1"/>
      <w:marLeft w:val="0"/>
      <w:marRight w:val="0"/>
      <w:marTop w:val="0"/>
      <w:marBottom w:val="0"/>
      <w:divBdr>
        <w:top w:val="none" w:sz="0" w:space="0" w:color="auto"/>
        <w:left w:val="none" w:sz="0" w:space="0" w:color="auto"/>
        <w:bottom w:val="none" w:sz="0" w:space="0" w:color="auto"/>
        <w:right w:val="none" w:sz="0" w:space="0" w:color="auto"/>
      </w:divBdr>
    </w:div>
    <w:div w:id="1768623293">
      <w:bodyDiv w:val="1"/>
      <w:marLeft w:val="0"/>
      <w:marRight w:val="0"/>
      <w:marTop w:val="0"/>
      <w:marBottom w:val="0"/>
      <w:divBdr>
        <w:top w:val="none" w:sz="0" w:space="0" w:color="auto"/>
        <w:left w:val="none" w:sz="0" w:space="0" w:color="auto"/>
        <w:bottom w:val="none" w:sz="0" w:space="0" w:color="auto"/>
        <w:right w:val="none" w:sz="0" w:space="0" w:color="auto"/>
      </w:divBdr>
      <w:divsChild>
        <w:div w:id="1058624854">
          <w:marLeft w:val="0"/>
          <w:marRight w:val="0"/>
          <w:marTop w:val="0"/>
          <w:marBottom w:val="0"/>
          <w:divBdr>
            <w:top w:val="none" w:sz="0" w:space="0" w:color="auto"/>
            <w:left w:val="none" w:sz="0" w:space="0" w:color="auto"/>
            <w:bottom w:val="none" w:sz="0" w:space="0" w:color="auto"/>
            <w:right w:val="none" w:sz="0" w:space="0" w:color="auto"/>
          </w:divBdr>
        </w:div>
        <w:div w:id="1522359972">
          <w:marLeft w:val="0"/>
          <w:marRight w:val="0"/>
          <w:marTop w:val="0"/>
          <w:marBottom w:val="0"/>
          <w:divBdr>
            <w:top w:val="none" w:sz="0" w:space="0" w:color="auto"/>
            <w:left w:val="none" w:sz="0" w:space="0" w:color="auto"/>
            <w:bottom w:val="none" w:sz="0" w:space="0" w:color="auto"/>
            <w:right w:val="none" w:sz="0" w:space="0" w:color="auto"/>
          </w:divBdr>
        </w:div>
      </w:divsChild>
    </w:div>
    <w:div w:id="1789471384">
      <w:bodyDiv w:val="1"/>
      <w:marLeft w:val="0"/>
      <w:marRight w:val="0"/>
      <w:marTop w:val="0"/>
      <w:marBottom w:val="0"/>
      <w:divBdr>
        <w:top w:val="none" w:sz="0" w:space="0" w:color="auto"/>
        <w:left w:val="none" w:sz="0" w:space="0" w:color="auto"/>
        <w:bottom w:val="none" w:sz="0" w:space="0" w:color="auto"/>
        <w:right w:val="none" w:sz="0" w:space="0" w:color="auto"/>
      </w:divBdr>
      <w:divsChild>
        <w:div w:id="205609596">
          <w:marLeft w:val="0"/>
          <w:marRight w:val="0"/>
          <w:marTop w:val="0"/>
          <w:marBottom w:val="0"/>
          <w:divBdr>
            <w:top w:val="none" w:sz="0" w:space="0" w:color="auto"/>
            <w:left w:val="none" w:sz="0" w:space="0" w:color="auto"/>
            <w:bottom w:val="none" w:sz="0" w:space="0" w:color="auto"/>
            <w:right w:val="none" w:sz="0" w:space="0" w:color="auto"/>
          </w:divBdr>
        </w:div>
      </w:divsChild>
    </w:div>
    <w:div w:id="1789857646">
      <w:bodyDiv w:val="1"/>
      <w:marLeft w:val="0"/>
      <w:marRight w:val="0"/>
      <w:marTop w:val="0"/>
      <w:marBottom w:val="0"/>
      <w:divBdr>
        <w:top w:val="none" w:sz="0" w:space="0" w:color="auto"/>
        <w:left w:val="none" w:sz="0" w:space="0" w:color="auto"/>
        <w:bottom w:val="none" w:sz="0" w:space="0" w:color="auto"/>
        <w:right w:val="none" w:sz="0" w:space="0" w:color="auto"/>
      </w:divBdr>
      <w:divsChild>
        <w:div w:id="823158219">
          <w:marLeft w:val="0"/>
          <w:marRight w:val="0"/>
          <w:marTop w:val="0"/>
          <w:marBottom w:val="0"/>
          <w:divBdr>
            <w:top w:val="none" w:sz="0" w:space="0" w:color="auto"/>
            <w:left w:val="none" w:sz="0" w:space="0" w:color="auto"/>
            <w:bottom w:val="none" w:sz="0" w:space="0" w:color="auto"/>
            <w:right w:val="none" w:sz="0" w:space="0" w:color="auto"/>
          </w:divBdr>
        </w:div>
      </w:divsChild>
    </w:div>
    <w:div w:id="1810393401">
      <w:bodyDiv w:val="1"/>
      <w:marLeft w:val="0"/>
      <w:marRight w:val="0"/>
      <w:marTop w:val="0"/>
      <w:marBottom w:val="0"/>
      <w:divBdr>
        <w:top w:val="none" w:sz="0" w:space="0" w:color="auto"/>
        <w:left w:val="none" w:sz="0" w:space="0" w:color="auto"/>
        <w:bottom w:val="none" w:sz="0" w:space="0" w:color="auto"/>
        <w:right w:val="none" w:sz="0" w:space="0" w:color="auto"/>
      </w:divBdr>
    </w:div>
    <w:div w:id="1829125120">
      <w:bodyDiv w:val="1"/>
      <w:marLeft w:val="0"/>
      <w:marRight w:val="0"/>
      <w:marTop w:val="0"/>
      <w:marBottom w:val="0"/>
      <w:divBdr>
        <w:top w:val="none" w:sz="0" w:space="0" w:color="auto"/>
        <w:left w:val="none" w:sz="0" w:space="0" w:color="auto"/>
        <w:bottom w:val="none" w:sz="0" w:space="0" w:color="auto"/>
        <w:right w:val="none" w:sz="0" w:space="0" w:color="auto"/>
      </w:divBdr>
      <w:divsChild>
        <w:div w:id="635599783">
          <w:marLeft w:val="0"/>
          <w:marRight w:val="0"/>
          <w:marTop w:val="0"/>
          <w:marBottom w:val="0"/>
          <w:divBdr>
            <w:top w:val="none" w:sz="0" w:space="0" w:color="auto"/>
            <w:left w:val="none" w:sz="0" w:space="0" w:color="auto"/>
            <w:bottom w:val="none" w:sz="0" w:space="0" w:color="auto"/>
            <w:right w:val="none" w:sz="0" w:space="0" w:color="auto"/>
          </w:divBdr>
          <w:divsChild>
            <w:div w:id="401754288">
              <w:marLeft w:val="0"/>
              <w:marRight w:val="0"/>
              <w:marTop w:val="0"/>
              <w:marBottom w:val="0"/>
              <w:divBdr>
                <w:top w:val="none" w:sz="0" w:space="0" w:color="auto"/>
                <w:left w:val="none" w:sz="0" w:space="0" w:color="auto"/>
                <w:bottom w:val="none" w:sz="0" w:space="0" w:color="auto"/>
                <w:right w:val="none" w:sz="0" w:space="0" w:color="auto"/>
              </w:divBdr>
            </w:div>
          </w:divsChild>
        </w:div>
        <w:div w:id="1964265882">
          <w:marLeft w:val="0"/>
          <w:marRight w:val="0"/>
          <w:marTop w:val="0"/>
          <w:marBottom w:val="0"/>
          <w:divBdr>
            <w:top w:val="none" w:sz="0" w:space="0" w:color="auto"/>
            <w:left w:val="none" w:sz="0" w:space="0" w:color="auto"/>
            <w:bottom w:val="none" w:sz="0" w:space="0" w:color="auto"/>
            <w:right w:val="none" w:sz="0" w:space="0" w:color="auto"/>
          </w:divBdr>
        </w:div>
      </w:divsChild>
    </w:div>
    <w:div w:id="1834683078">
      <w:bodyDiv w:val="1"/>
      <w:marLeft w:val="0"/>
      <w:marRight w:val="0"/>
      <w:marTop w:val="0"/>
      <w:marBottom w:val="0"/>
      <w:divBdr>
        <w:top w:val="none" w:sz="0" w:space="0" w:color="auto"/>
        <w:left w:val="none" w:sz="0" w:space="0" w:color="auto"/>
        <w:bottom w:val="none" w:sz="0" w:space="0" w:color="auto"/>
        <w:right w:val="none" w:sz="0" w:space="0" w:color="auto"/>
      </w:divBdr>
    </w:div>
    <w:div w:id="1873692827">
      <w:bodyDiv w:val="1"/>
      <w:marLeft w:val="0"/>
      <w:marRight w:val="0"/>
      <w:marTop w:val="0"/>
      <w:marBottom w:val="0"/>
      <w:divBdr>
        <w:top w:val="none" w:sz="0" w:space="0" w:color="auto"/>
        <w:left w:val="none" w:sz="0" w:space="0" w:color="auto"/>
        <w:bottom w:val="none" w:sz="0" w:space="0" w:color="auto"/>
        <w:right w:val="none" w:sz="0" w:space="0" w:color="auto"/>
      </w:divBdr>
    </w:div>
    <w:div w:id="1912344038">
      <w:bodyDiv w:val="1"/>
      <w:marLeft w:val="0"/>
      <w:marRight w:val="0"/>
      <w:marTop w:val="0"/>
      <w:marBottom w:val="0"/>
      <w:divBdr>
        <w:top w:val="none" w:sz="0" w:space="0" w:color="auto"/>
        <w:left w:val="none" w:sz="0" w:space="0" w:color="auto"/>
        <w:bottom w:val="none" w:sz="0" w:space="0" w:color="auto"/>
        <w:right w:val="none" w:sz="0" w:space="0" w:color="auto"/>
      </w:divBdr>
      <w:divsChild>
        <w:div w:id="1625967604">
          <w:marLeft w:val="0"/>
          <w:marRight w:val="0"/>
          <w:marTop w:val="0"/>
          <w:marBottom w:val="0"/>
          <w:divBdr>
            <w:top w:val="none" w:sz="0" w:space="0" w:color="auto"/>
            <w:left w:val="none" w:sz="0" w:space="0" w:color="auto"/>
            <w:bottom w:val="none" w:sz="0" w:space="0" w:color="auto"/>
            <w:right w:val="none" w:sz="0" w:space="0" w:color="auto"/>
          </w:divBdr>
        </w:div>
      </w:divsChild>
    </w:div>
    <w:div w:id="1947151882">
      <w:bodyDiv w:val="1"/>
      <w:marLeft w:val="0"/>
      <w:marRight w:val="0"/>
      <w:marTop w:val="0"/>
      <w:marBottom w:val="0"/>
      <w:divBdr>
        <w:top w:val="none" w:sz="0" w:space="0" w:color="auto"/>
        <w:left w:val="none" w:sz="0" w:space="0" w:color="auto"/>
        <w:bottom w:val="none" w:sz="0" w:space="0" w:color="auto"/>
        <w:right w:val="none" w:sz="0" w:space="0" w:color="auto"/>
      </w:divBdr>
    </w:div>
    <w:div w:id="1953588294">
      <w:bodyDiv w:val="1"/>
      <w:marLeft w:val="0"/>
      <w:marRight w:val="0"/>
      <w:marTop w:val="0"/>
      <w:marBottom w:val="0"/>
      <w:divBdr>
        <w:top w:val="none" w:sz="0" w:space="0" w:color="auto"/>
        <w:left w:val="none" w:sz="0" w:space="0" w:color="auto"/>
        <w:bottom w:val="none" w:sz="0" w:space="0" w:color="auto"/>
        <w:right w:val="none" w:sz="0" w:space="0" w:color="auto"/>
      </w:divBdr>
    </w:div>
    <w:div w:id="2000575837">
      <w:bodyDiv w:val="1"/>
      <w:marLeft w:val="0"/>
      <w:marRight w:val="0"/>
      <w:marTop w:val="0"/>
      <w:marBottom w:val="0"/>
      <w:divBdr>
        <w:top w:val="none" w:sz="0" w:space="0" w:color="auto"/>
        <w:left w:val="none" w:sz="0" w:space="0" w:color="auto"/>
        <w:bottom w:val="none" w:sz="0" w:space="0" w:color="auto"/>
        <w:right w:val="none" w:sz="0" w:space="0" w:color="auto"/>
      </w:divBdr>
      <w:divsChild>
        <w:div w:id="5906862">
          <w:marLeft w:val="0"/>
          <w:marRight w:val="0"/>
          <w:marTop w:val="0"/>
          <w:marBottom w:val="0"/>
          <w:divBdr>
            <w:top w:val="none" w:sz="0" w:space="0" w:color="auto"/>
            <w:left w:val="none" w:sz="0" w:space="0" w:color="auto"/>
            <w:bottom w:val="none" w:sz="0" w:space="0" w:color="auto"/>
            <w:right w:val="none" w:sz="0" w:space="0" w:color="auto"/>
          </w:divBdr>
        </w:div>
        <w:div w:id="63308937">
          <w:marLeft w:val="0"/>
          <w:marRight w:val="0"/>
          <w:marTop w:val="0"/>
          <w:marBottom w:val="0"/>
          <w:divBdr>
            <w:top w:val="none" w:sz="0" w:space="0" w:color="auto"/>
            <w:left w:val="none" w:sz="0" w:space="0" w:color="auto"/>
            <w:bottom w:val="none" w:sz="0" w:space="0" w:color="auto"/>
            <w:right w:val="none" w:sz="0" w:space="0" w:color="auto"/>
          </w:divBdr>
        </w:div>
        <w:div w:id="120269453">
          <w:marLeft w:val="0"/>
          <w:marRight w:val="0"/>
          <w:marTop w:val="0"/>
          <w:marBottom w:val="0"/>
          <w:divBdr>
            <w:top w:val="none" w:sz="0" w:space="0" w:color="auto"/>
            <w:left w:val="none" w:sz="0" w:space="0" w:color="auto"/>
            <w:bottom w:val="none" w:sz="0" w:space="0" w:color="auto"/>
            <w:right w:val="none" w:sz="0" w:space="0" w:color="auto"/>
          </w:divBdr>
        </w:div>
        <w:div w:id="696740469">
          <w:marLeft w:val="0"/>
          <w:marRight w:val="0"/>
          <w:marTop w:val="0"/>
          <w:marBottom w:val="0"/>
          <w:divBdr>
            <w:top w:val="none" w:sz="0" w:space="0" w:color="auto"/>
            <w:left w:val="none" w:sz="0" w:space="0" w:color="auto"/>
            <w:bottom w:val="none" w:sz="0" w:space="0" w:color="auto"/>
            <w:right w:val="none" w:sz="0" w:space="0" w:color="auto"/>
          </w:divBdr>
        </w:div>
        <w:div w:id="913902942">
          <w:marLeft w:val="0"/>
          <w:marRight w:val="0"/>
          <w:marTop w:val="0"/>
          <w:marBottom w:val="0"/>
          <w:divBdr>
            <w:top w:val="none" w:sz="0" w:space="0" w:color="auto"/>
            <w:left w:val="none" w:sz="0" w:space="0" w:color="auto"/>
            <w:bottom w:val="none" w:sz="0" w:space="0" w:color="auto"/>
            <w:right w:val="none" w:sz="0" w:space="0" w:color="auto"/>
          </w:divBdr>
        </w:div>
        <w:div w:id="1348606095">
          <w:marLeft w:val="0"/>
          <w:marRight w:val="0"/>
          <w:marTop w:val="0"/>
          <w:marBottom w:val="0"/>
          <w:divBdr>
            <w:top w:val="none" w:sz="0" w:space="0" w:color="auto"/>
            <w:left w:val="none" w:sz="0" w:space="0" w:color="auto"/>
            <w:bottom w:val="none" w:sz="0" w:space="0" w:color="auto"/>
            <w:right w:val="none" w:sz="0" w:space="0" w:color="auto"/>
          </w:divBdr>
        </w:div>
        <w:div w:id="1352221554">
          <w:marLeft w:val="0"/>
          <w:marRight w:val="0"/>
          <w:marTop w:val="0"/>
          <w:marBottom w:val="0"/>
          <w:divBdr>
            <w:top w:val="none" w:sz="0" w:space="0" w:color="auto"/>
            <w:left w:val="none" w:sz="0" w:space="0" w:color="auto"/>
            <w:bottom w:val="none" w:sz="0" w:space="0" w:color="auto"/>
            <w:right w:val="none" w:sz="0" w:space="0" w:color="auto"/>
          </w:divBdr>
        </w:div>
        <w:div w:id="1443377275">
          <w:marLeft w:val="0"/>
          <w:marRight w:val="0"/>
          <w:marTop w:val="0"/>
          <w:marBottom w:val="0"/>
          <w:divBdr>
            <w:top w:val="none" w:sz="0" w:space="0" w:color="auto"/>
            <w:left w:val="none" w:sz="0" w:space="0" w:color="auto"/>
            <w:bottom w:val="none" w:sz="0" w:space="0" w:color="auto"/>
            <w:right w:val="none" w:sz="0" w:space="0" w:color="auto"/>
          </w:divBdr>
        </w:div>
        <w:div w:id="1875921602">
          <w:marLeft w:val="0"/>
          <w:marRight w:val="0"/>
          <w:marTop w:val="0"/>
          <w:marBottom w:val="0"/>
          <w:divBdr>
            <w:top w:val="none" w:sz="0" w:space="0" w:color="auto"/>
            <w:left w:val="none" w:sz="0" w:space="0" w:color="auto"/>
            <w:bottom w:val="none" w:sz="0" w:space="0" w:color="auto"/>
            <w:right w:val="none" w:sz="0" w:space="0" w:color="auto"/>
          </w:divBdr>
        </w:div>
        <w:div w:id="2103647885">
          <w:marLeft w:val="0"/>
          <w:marRight w:val="0"/>
          <w:marTop w:val="0"/>
          <w:marBottom w:val="0"/>
          <w:divBdr>
            <w:top w:val="none" w:sz="0" w:space="0" w:color="auto"/>
            <w:left w:val="none" w:sz="0" w:space="0" w:color="auto"/>
            <w:bottom w:val="none" w:sz="0" w:space="0" w:color="auto"/>
            <w:right w:val="none" w:sz="0" w:space="0" w:color="auto"/>
          </w:divBdr>
        </w:div>
        <w:div w:id="2140296114">
          <w:marLeft w:val="0"/>
          <w:marRight w:val="0"/>
          <w:marTop w:val="0"/>
          <w:marBottom w:val="0"/>
          <w:divBdr>
            <w:top w:val="none" w:sz="0" w:space="0" w:color="auto"/>
            <w:left w:val="none" w:sz="0" w:space="0" w:color="auto"/>
            <w:bottom w:val="none" w:sz="0" w:space="0" w:color="auto"/>
            <w:right w:val="none" w:sz="0" w:space="0" w:color="auto"/>
          </w:divBdr>
        </w:div>
      </w:divsChild>
    </w:div>
    <w:div w:id="2076321588">
      <w:bodyDiv w:val="1"/>
      <w:marLeft w:val="0"/>
      <w:marRight w:val="0"/>
      <w:marTop w:val="0"/>
      <w:marBottom w:val="0"/>
      <w:divBdr>
        <w:top w:val="none" w:sz="0" w:space="0" w:color="auto"/>
        <w:left w:val="none" w:sz="0" w:space="0" w:color="auto"/>
        <w:bottom w:val="none" w:sz="0" w:space="0" w:color="auto"/>
        <w:right w:val="none" w:sz="0" w:space="0" w:color="auto"/>
      </w:divBdr>
    </w:div>
    <w:div w:id="2081368896">
      <w:bodyDiv w:val="1"/>
      <w:marLeft w:val="0"/>
      <w:marRight w:val="0"/>
      <w:marTop w:val="0"/>
      <w:marBottom w:val="0"/>
      <w:divBdr>
        <w:top w:val="none" w:sz="0" w:space="0" w:color="auto"/>
        <w:left w:val="none" w:sz="0" w:space="0" w:color="auto"/>
        <w:bottom w:val="none" w:sz="0" w:space="0" w:color="auto"/>
        <w:right w:val="none" w:sz="0" w:space="0" w:color="auto"/>
      </w:divBdr>
    </w:div>
    <w:div w:id="2105613029">
      <w:bodyDiv w:val="1"/>
      <w:marLeft w:val="0"/>
      <w:marRight w:val="0"/>
      <w:marTop w:val="0"/>
      <w:marBottom w:val="0"/>
      <w:divBdr>
        <w:top w:val="none" w:sz="0" w:space="0" w:color="auto"/>
        <w:left w:val="none" w:sz="0" w:space="0" w:color="auto"/>
        <w:bottom w:val="none" w:sz="0" w:space="0" w:color="auto"/>
        <w:right w:val="none" w:sz="0" w:space="0" w:color="auto"/>
      </w:divBdr>
    </w:div>
    <w:div w:id="2112314330">
      <w:bodyDiv w:val="1"/>
      <w:marLeft w:val="0"/>
      <w:marRight w:val="0"/>
      <w:marTop w:val="0"/>
      <w:marBottom w:val="0"/>
      <w:divBdr>
        <w:top w:val="none" w:sz="0" w:space="0" w:color="auto"/>
        <w:left w:val="none" w:sz="0" w:space="0" w:color="auto"/>
        <w:bottom w:val="none" w:sz="0" w:space="0" w:color="auto"/>
        <w:right w:val="none" w:sz="0" w:space="0" w:color="auto"/>
      </w:divBdr>
    </w:div>
    <w:div w:id="2117169286">
      <w:bodyDiv w:val="1"/>
      <w:marLeft w:val="0"/>
      <w:marRight w:val="0"/>
      <w:marTop w:val="0"/>
      <w:marBottom w:val="0"/>
      <w:divBdr>
        <w:top w:val="none" w:sz="0" w:space="0" w:color="auto"/>
        <w:left w:val="none" w:sz="0" w:space="0" w:color="auto"/>
        <w:bottom w:val="none" w:sz="0" w:space="0" w:color="auto"/>
        <w:right w:val="none" w:sz="0" w:space="0" w:color="auto"/>
      </w:divBdr>
      <w:divsChild>
        <w:div w:id="238563274">
          <w:marLeft w:val="0"/>
          <w:marRight w:val="0"/>
          <w:marTop w:val="0"/>
          <w:marBottom w:val="0"/>
          <w:divBdr>
            <w:top w:val="none" w:sz="0" w:space="0" w:color="auto"/>
            <w:left w:val="none" w:sz="0" w:space="0" w:color="auto"/>
            <w:bottom w:val="none" w:sz="0" w:space="0" w:color="auto"/>
            <w:right w:val="none" w:sz="0" w:space="0" w:color="auto"/>
          </w:divBdr>
        </w:div>
        <w:div w:id="313995444">
          <w:marLeft w:val="0"/>
          <w:marRight w:val="0"/>
          <w:marTop w:val="0"/>
          <w:marBottom w:val="0"/>
          <w:divBdr>
            <w:top w:val="none" w:sz="0" w:space="0" w:color="auto"/>
            <w:left w:val="none" w:sz="0" w:space="0" w:color="auto"/>
            <w:bottom w:val="none" w:sz="0" w:space="0" w:color="auto"/>
            <w:right w:val="none" w:sz="0" w:space="0" w:color="auto"/>
          </w:divBdr>
        </w:div>
        <w:div w:id="730343579">
          <w:marLeft w:val="0"/>
          <w:marRight w:val="0"/>
          <w:marTop w:val="0"/>
          <w:marBottom w:val="0"/>
          <w:divBdr>
            <w:top w:val="none" w:sz="0" w:space="0" w:color="auto"/>
            <w:left w:val="none" w:sz="0" w:space="0" w:color="auto"/>
            <w:bottom w:val="none" w:sz="0" w:space="0" w:color="auto"/>
            <w:right w:val="none" w:sz="0" w:space="0" w:color="auto"/>
          </w:divBdr>
        </w:div>
        <w:div w:id="837427263">
          <w:marLeft w:val="0"/>
          <w:marRight w:val="0"/>
          <w:marTop w:val="0"/>
          <w:marBottom w:val="0"/>
          <w:divBdr>
            <w:top w:val="none" w:sz="0" w:space="0" w:color="auto"/>
            <w:left w:val="none" w:sz="0" w:space="0" w:color="auto"/>
            <w:bottom w:val="none" w:sz="0" w:space="0" w:color="auto"/>
            <w:right w:val="none" w:sz="0" w:space="0" w:color="auto"/>
          </w:divBdr>
        </w:div>
        <w:div w:id="1368797255">
          <w:marLeft w:val="0"/>
          <w:marRight w:val="0"/>
          <w:marTop w:val="0"/>
          <w:marBottom w:val="0"/>
          <w:divBdr>
            <w:top w:val="none" w:sz="0" w:space="0" w:color="auto"/>
            <w:left w:val="none" w:sz="0" w:space="0" w:color="auto"/>
            <w:bottom w:val="none" w:sz="0" w:space="0" w:color="auto"/>
            <w:right w:val="none" w:sz="0" w:space="0" w:color="auto"/>
          </w:divBdr>
        </w:div>
        <w:div w:id="1751200182">
          <w:marLeft w:val="0"/>
          <w:marRight w:val="0"/>
          <w:marTop w:val="0"/>
          <w:marBottom w:val="0"/>
          <w:divBdr>
            <w:top w:val="none" w:sz="0" w:space="0" w:color="auto"/>
            <w:left w:val="none" w:sz="0" w:space="0" w:color="auto"/>
            <w:bottom w:val="none" w:sz="0" w:space="0" w:color="auto"/>
            <w:right w:val="none" w:sz="0" w:space="0" w:color="auto"/>
          </w:divBdr>
        </w:div>
      </w:divsChild>
    </w:div>
    <w:div w:id="2129615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65279;<?xml version="1.0" encoding="utf-8"?><Relationships xmlns="http://schemas.openxmlformats.org/package/2006/relationships"><Relationship Type="http://schemas.openxmlformats.org/officeDocument/2006/relationships/hyperlink" Target="https://eur02.safelinks.protection.outlook.com/?url=https%3A%2F%2Fwww.jmir.org%2Ffront%2Fpdf%2F79289%2F1&amp;data=05%7C02%7Clobban%40live.lancs.ac.uk%7Ca021d406d38c4fd53a9008dddc116c47%7C9c9bcd11977a4e9ca9a0bc734090164a%7C0%7C0%7C638908689602954817%7CUnknown%7CTWFpbGZsb3d8eyJFbXB0eU1hcGkiOnRydWUsIlYiOiIwLjAuMDAwMCIsIlAiOiJXaW4zMiIsIkFOIjoiTWFpbCIsIldUIjoyfQ%3D%3D%7C0%7C%7C%7C&amp;sdata=fSllBphATCjFs7QtCf1u4BQB6uvbIEHcc16AUP5HlBk%3D&amp;reserved=0" TargetMode="External" Id="R2d688b6e4c644831" /></Relationships>
</file>

<file path=word/_rels/document.xml.rels>&#65279;<?xml version="1.0" encoding="utf-8"?><Relationships xmlns="http://schemas.openxmlformats.org/package/2006/relationships"><Relationship Type="http://schemas.openxmlformats.org/officeDocument/2006/relationships/webSettings" Target="webSettings.xml" Id="rId8" /><Relationship Type="http://schemas.openxmlformats.org/officeDocument/2006/relationships/hyperlink" Target="https://livelancsac.sharepoint.com/:w:/r/sites/Grp-PeerOnlineForumsHSDRgrant-RESEARCHTEAM/Shared%20Documents/General/Dissemination%20%26%20outputs/papers/Impacts%20of%20forum%20on%20mentla%20health%20outcomes/FINAL-%20all%20Tables%20for%20paper/Figures%20and%20Multimedia%20Appendices/Appendix%203.%20Subscale%20means%20and%20reliability.docx?d=wd6faf35ab22f47639f26e4ec34068c81&amp;csf=1&amp;web=1&amp;e=zzbvj1" TargetMode="External" Id="rId13" /><Relationship Type="http://schemas.openxmlformats.org/officeDocument/2006/relationships/hyperlink" Target="https://livelancsac.sharepoint.com/:w:/r/sites/Grp-PeerOnlineForumsHSDRgrant-RESEARCHTEAM/Shared%20Documents/General/Dissemination%20%26%20outputs/papers/Impacts%20of%20forum%20on%20mentla%20health%20outcomes/FINAL-%20all%20Tables%20for%20paper/Figures%20and%20Multimedia%20Appendices/Appendix%203.%20Subscale%20means%20and%20reliability.docx?d=wd6faf35ab22f47639f26e4ec34068c81&amp;csf=1&amp;web=1&amp;e=n0V7NR" TargetMode="External" Id="rId18" /><Relationship Type="http://schemas.openxmlformats.org/officeDocument/2006/relationships/hyperlink" Target="https://www.england.nhs.uk/personalisedcare/supported-self-management/" TargetMode="External" Id="rId26" /><Relationship Type="http://schemas.openxmlformats.org/officeDocument/2006/relationships/customXml" Target="../customXml/item3.xml" Id="rId3" /><Relationship Type="http://schemas.openxmlformats.org/officeDocument/2006/relationships/hyperlink" Target="https://livelancsac.sharepoint.com/:w:/r/sites/Grp-PeerOnlineForumsHSDRgrant-RESEARCHTEAM/Shared%20Documents/General/Dissemination%20%26%20outputs/papers/Impacts%20of%20forum%20on%20mentla%20health%20outcomes/FINAL-%20all%20Tables%20for%20paper/Figures%20and%20Multimedia%20Appendices/Appendix%209.%20Illustrative%20interview%20quotes%20for%20each%20theory%20area.docx?d=wf8a9b0ddfc7e4b90b176c5aed5c9688d&amp;csf=1&amp;web=1&amp;e=5L5QTl" TargetMode="External" Id="rId21" /><Relationship Type="http://schemas.openxmlformats.org/officeDocument/2006/relationships/settings" Target="settings.xml" Id="rId7" /><Relationship Type="http://schemas.openxmlformats.org/officeDocument/2006/relationships/hyperlink" Target="https://livelancsac.sharepoint.com/:x:/r/sites/Grp-PeerOnlineForumsHSDRgrant-RESEARCHTEAM/Shared%20Documents/General/Dissemination%20%26%20outputs/papers/Impacts%20of%20forum%20on%20mentla%20health%20outcomes/FINAL-%20all%20Tables%20for%20paper/Figures%20and%20Multimedia%20Appendices/Appendix%202%20iPOF%20survey%20frequency%20table.xlsx?d=wf438dda3a40e4eb6bc79641e060e624f&amp;csf=1&amp;web=1&amp;e=TOfcax" TargetMode="External" Id="rId12" /><Relationship Type="http://schemas.openxmlformats.org/officeDocument/2006/relationships/hyperlink" Target="https://livelancsac.sharepoint.com/:w:/r/sites/Grp-PeerOnlineForumsHSDRgrant-RESEARCHTEAM/Shared%20Documents/General/Dissemination%20%26%20outputs/papers/Impacts%20of%20forum%20on%20mentla%20health%20outcomes/FINAL-%20all%20Tables%20for%20paper/Figures%20and%20Multimedia%20Appendices/Appendix%206.%20Workstream%202%20interview%20demographics.docx?d=w62360a0b5ccf42d29b6bb08c1353759a&amp;csf=1&amp;web=1&amp;e=sNIhTl" TargetMode="External" Id="rId17" /><Relationship Type="http://schemas.openxmlformats.org/officeDocument/2006/relationships/hyperlink" Target="https://www.lancaster.ac.uk/health-and-medicine/research/spectrum/research/ipof/ethics-framework/" TargetMode="External" Id="rId25" /><Relationship Type="http://schemas.openxmlformats.org/officeDocument/2006/relationships/customXml" Target="../customXml/item2.xml" Id="rId2" /><Relationship Type="http://schemas.openxmlformats.org/officeDocument/2006/relationships/hyperlink" Target="https://livelancsac.sharepoint.com/:w:/r/sites/Grp-PeerOnlineForumsHSDRgrant-RESEARCHTEAM/Shared%20Documents/General/Dissemination%20%26%20outputs/papers/Impacts%20of%20forum%20on%20mentla%20health%20outcomes/FINAL-%20all%20Tables%20for%20paper/Figures%20and%20Multimedia%20Appendices/Appendix%205.%20Survey%20demographics.docx?d=wa94a9c21bef847269b725a28495d230a&amp;csf=1&amp;web=1&amp;e=Hph8Fm" TargetMode="External" Id="rId16" /><Relationship Type="http://schemas.openxmlformats.org/officeDocument/2006/relationships/hyperlink" Target="https://livelancsac.sharepoint.com/:w:/r/sites/Grp-PeerOnlineForumsHSDRgrant-RESEARCHTEAM/Shared%20Documents/General/Dissemination%20%26%20outputs/papers/Impacts%20of%20forum%20on%20mentla%20health%20outcomes/FINAL-%20all%20Tables%20for%20paper/Figures%20and%20Multimedia%20Appendices/Appendix%208.%20T-tests.docx?d=wc4330da73bd44350b707b28cc5f24203&amp;csf=1&amp;web=1&amp;e=F1VgK8" TargetMode="External" Id="rId20" /><Relationship Type="http://schemas.openxmlformats.org/officeDocument/2006/relationships/fontTable" Target="fontTable.xml" Id="rId29" /><Relationship Type="http://schemas.openxmlformats.org/officeDocument/2006/relationships/customXml" Target="../customXml/item1.xml" Id="rId1" /><Relationship Type="http://schemas.openxmlformats.org/officeDocument/2006/relationships/styles" Target="styles.xml" Id="rId6" /><Relationship Type="http://schemas.openxmlformats.org/officeDocument/2006/relationships/hyperlink" Target="https://livelancsac.sharepoint.com/:w:/r/sites/Grp-PeerOnlineForumsHSDRgrant-RESEARCHTEAM/Shared%20Documents/General/Dissemination%20%26%20outputs/papers/Impacts%20of%20forum%20on%20mentla%20health%20outcomes/FINAL-%20all%20Tables%20for%20paper/Figures%20and%20Multimedia%20Appendices/Appendix%201.%20Participant%20data%20for%20impact%20paper.docx?d=wb4f43d55b2d342d391468daebfa85de0&amp;csf=1&amp;web=1&amp;e=SNDVQQ" TargetMode="External" Id="rId11" /><Relationship Type="http://schemas.openxmlformats.org/officeDocument/2006/relationships/hyperlink" Target="https://app.powerbi.com/view?r=eyJrIjoiNDdmMWZkMTYtN2I5Ni00MTFkLWFkYjMtNDgwNjFhY2ZkNzJhIiwidCI6IjM3YzM1NGIyLTg1YjAtNDdmNS1iMjIyLTA3YjQ4ZDc3NGVlMyJ9" TargetMode="External" Id="rId24" /><Relationship Type="http://schemas.openxmlformats.org/officeDocument/2006/relationships/numbering" Target="numbering.xml" Id="rId5" /><Relationship Type="http://schemas.openxmlformats.org/officeDocument/2006/relationships/hyperlink" Target="https://livelancsac.sharepoint.com/:w:/r/sites/Grp-PeerOnlineForumsHSDRgrant-RESEARCHTEAM/Shared%20Documents/General/Dissemination%20%26%20outputs/papers/Impacts%20of%20forum%20on%20mentla%20health%20outcomes/FINAL-%20all%20Tables%20for%20paper/Figures%20and%20Multimedia%20Appendices/Appendix%201.%20Data%20collection%20from%20participating%20forums.docx?d=wb4f43d55b2d342d391468daebfa85de0&amp;csf=1&amp;web=1&amp;e=3mxF2M" TargetMode="External" Id="rId15" /><Relationship Type="http://schemas.openxmlformats.org/officeDocument/2006/relationships/image" Target="media/image1.png" Id="rId23" /><Relationship Type="http://schemas.openxmlformats.org/officeDocument/2006/relationships/hyperlink" Target="https://www.research.lancs.ac.uk/portal/en/datasets/improving-peer-online-forums-ipof-survey-data(20a026b5-f591-4e66-8ee5-5e213aedeb37).html" TargetMode="External" Id="rId28" /><Relationship Type="http://schemas.openxmlformats.org/officeDocument/2006/relationships/endnotes" Target="endnotes.xml" Id="rId10" /><Relationship Type="http://schemas.openxmlformats.org/officeDocument/2006/relationships/hyperlink" Target="https://livelancsac.sharepoint.com/:w:/r/sites/Grp-PeerOnlineForumsHSDRgrant-RESEARCHTEAM/Shared%20Documents/General/Dissemination%20%26%20outputs/papers/Impacts%20of%20forum%20on%20mentla%20health%20outcomes/FINAL-%20all%20Tables%20for%20paper/Figures%20and%20Multimedia%20Appendices/Appendix%207.%20Item%20correlations.docx?d=w90139d477e3e4cb5b6ecfab668fddf53&amp;csf=1&amp;web=1&amp;e=8TYxmZ" TargetMode="External" Id="rId19" /><Relationship Type="http://schemas.microsoft.com/office/2019/05/relationships/documenttasks" Target="documenttasks/documenttasks1.xml" Id="rId31" /><Relationship Type="http://schemas.openxmlformats.org/officeDocument/2006/relationships/customXml" Target="../customXml/item4.xml" Id="rId4" /><Relationship Type="http://schemas.openxmlformats.org/officeDocument/2006/relationships/footnotes" Target="footnotes.xml" Id="rId9" /><Relationship Type="http://schemas.openxmlformats.org/officeDocument/2006/relationships/hyperlink" Target="https://livelancsac.sharepoint.com/:b:/r/sites/Grp-PeerOnlineForumsHSDRgrant-RESEARCHTEAM/Shared%20Documents/General/Dissemination%20%26%20outputs/papers/Impacts%20of%20forum%20on%20mentla%20health%20outcomes/FINAL-%20all%20Tables%20for%20paper/Figures%20and%20Multimedia%20Appendices/Appendix%204.%20%20Interview%20Topic%20Guide.pdf?csf=1&amp;web=1&amp;e=XK8xs5" TargetMode="External" Id="rId14" /><Relationship Type="http://schemas.openxmlformats.org/officeDocument/2006/relationships/hyperlink" Target="https://livelancsac.sharepoint.com/:w:/r/sites/Grp-PeerOnlineForumsHSDRgrant-RESEARCHTEAM/Shared%20Documents/General/Dissemination%20%26%20outputs/papers/Impacts%20of%20forum%20on%20mentla%20health%20outcomes/FINAL-%20all%20Tables%20for%20paper/Figures%20and%20Multimedia%20Appendices/Appendix%207.%20Item%20correlations.docx?d=w90139d477e3e4cb5b6ecfab668fddf53&amp;csf=1&amp;web=1&amp;e=Sw5E5W" TargetMode="External" Id="rId22" /><Relationship Type="http://schemas.openxmlformats.org/officeDocument/2006/relationships/hyperlink" Target="https://www.longtermplan.nhs.uk/wp-content/uploads/2019/08/nhs-long-term-plan-version-1.2.pdf" TargetMode="External" Id="rId27" /><Relationship Type="http://schemas.openxmlformats.org/officeDocument/2006/relationships/theme" Target="theme/theme1.xml" Id="rId30" /><Relationship Type="http://schemas.openxmlformats.org/officeDocument/2006/relationships/comments" Target="comments.xml" Id="Rbc0249b8df0e494c" /><Relationship Type="http://schemas.microsoft.com/office/2011/relationships/people" Target="people.xml" Id="Rb0ee778ff80d4f6b" /><Relationship Type="http://schemas.microsoft.com/office/2011/relationships/commentsExtended" Target="commentsExtended.xml" Id="R06c1e1b37079468a" /><Relationship Type="http://schemas.microsoft.com/office/2016/09/relationships/commentsIds" Target="commentsIds.xml" Id="R4ae63c8117424116" /><Relationship Type="http://schemas.microsoft.com/office/2018/08/relationships/commentsExtensible" Target="commentsExtensible.xml" Id="Rc24abb9085204ab6" /></Relationships>
</file>

<file path=word/documenttasks/documenttasks1.xml><?xml version="1.0" encoding="utf-8"?>
<t:Tasks xmlns:t="http://schemas.microsoft.com/office/tasks/2019/documenttasks" xmlns:oel="http://schemas.microsoft.com/office/2019/extlst">
  <t:Task id="{3D0F2D12-012A-4250-A93F-0447DA82E472}">
    <t:Anchor>
      <t:Comment id="837888629"/>
    </t:Anchor>
    <t:History>
      <t:Event id="{5BCBACB9-19E9-4685-BA0B-BA6103018579}" time="2025-05-20T15:31:57.481Z">
        <t:Attribution userId="S::lobban@lancaster.ac.uk::7c495109-ff52-4589-9ded-383f90c58b01" userProvider="AD" userName="Lobban, Fiona"/>
        <t:Anchor>
          <t:Comment id="837888629"/>
        </t:Anchor>
        <t:Create/>
      </t:Event>
      <t:Event id="{DCBE8277-DAD6-4C21-9E95-37DBC5135C2A}" time="2025-05-20T15:31:57.481Z">
        <t:Attribution userId="S::lobban@lancaster.ac.uk::7c495109-ff52-4589-9ded-383f90c58b01" userProvider="AD" userName="Lobban, Fiona"/>
        <t:Anchor>
          <t:Comment id="837888629"/>
        </t:Anchor>
        <t:Assign userId="S::glossop@lancaster.ac.uk::5af7bb4d-15b0-43e2-9c2b-ad4458a885ce" userProvider="AD" userName="Glossop, Zoe"/>
      </t:Event>
      <t:Event id="{1EE0AB62-9E4C-4227-BFA6-7955D3976E2B}" time="2025-05-20T15:31:57.481Z">
        <t:Attribution userId="S::lobban@lancaster.ac.uk::7c495109-ff52-4589-9ded-383f90c58b01" userProvider="AD" userName="Lobban, Fiona"/>
        <t:Anchor>
          <t:Comment id="837888629"/>
        </t:Anchor>
        <t:SetTitle title="@Glossop, Zoe - these are very high numbers! can you add the timeframe over which this data covers?"/>
      </t:Event>
      <t:Event id="{B66AC463-049B-40E5-AC68-E98F7EDBF398}" time="2025-05-21T16:51:38.855Z">
        <t:Attribution userId="S::lobban@lancaster.ac.uk::7c495109-ff52-4589-9ded-383f90c58b01" userProvider="AD" userName="Lobban, Fiona"/>
        <t:Progress percentComplete="100"/>
      </t:Event>
      <t:Event id="{5014C0E6-1D59-4567-AF5D-B8465C687212}" time="2025-05-21T17:34:12.022Z">
        <t:Attribution userId="S::lobban@lancaster.ac.uk::7c495109-ff52-4589-9ded-383f90c58b01" userProvider="AD" userName="Lobban, Fiona"/>
        <t:Progress percentComplete="0"/>
      </t:Event>
    </t:History>
  </t:Task>
  <t:Task id="{D00BE77E-057B-488B-84FE-B01D32A5246E}">
    <t:Anchor>
      <t:Comment id="1118588978"/>
    </t:Anchor>
    <t:History>
      <t:Event id="{6B263C7B-75C9-41F5-8DFA-7E76015309A4}" time="2025-05-09T09:36:24.914Z">
        <t:Attribution userId="S::lobban@lancaster.ac.uk::7c495109-ff52-4589-9ded-383f90c58b01" userProvider="AD" userName="Lobban, Fiona"/>
        <t:Anchor>
          <t:Comment id="788381387"/>
        </t:Anchor>
        <t:Create/>
      </t:Event>
      <t:Event id="{358C8364-DA66-497C-8C7D-3D573413DAED}" time="2025-05-09T09:36:24.914Z">
        <t:Attribution userId="S::lobban@lancaster.ac.uk::7c495109-ff52-4589-9ded-383f90c58b01" userProvider="AD" userName="Lobban, Fiona"/>
        <t:Anchor>
          <t:Comment id="788381387"/>
        </t:Anchor>
        <t:Assign userId="S::halsteaj@lancaster.ac.uk::34f3465d-da94-4258-a796-e4e81b571508" userProvider="AD" userName="Halstead, Julia"/>
      </t:Event>
      <t:Event id="{F128DAFB-9703-4D3C-A5AF-8C184DBE7930}" time="2025-05-09T09:36:24.914Z">
        <t:Attribution userId="S::lobban@lancaster.ac.uk::7c495109-ff52-4589-9ded-383f90c58b01" userProvider="AD" userName="Lobban, Fiona"/>
        <t:Anchor>
          <t:Comment id="788381387"/>
        </t:Anchor>
        <t:SetTitle title="@Halstead, Julia "/>
      </t:Event>
      <t:Event id="{1035EA3A-66CF-4072-9FB8-21E1D2FD5D12}" time="2025-05-12T09:59:46.392Z">
        <t:Attribution userId="S::halsteaj@lancaster.ac.uk::34f3465d-da94-4258-a796-e4e81b571508" userProvider="AD" userName="Halstead, Julia"/>
        <t:Progress percentComplete="100"/>
      </t:Event>
    </t:History>
  </t:Task>
  <t:Task id="{B17EEA65-D26E-4565-B2E9-A2B909A84D5D}">
    <t:Anchor>
      <t:Comment id="630361531"/>
    </t:Anchor>
    <t:History>
      <t:Event id="{03EED33A-5B0D-47E4-A957-5F3C5455F207}" time="2025-05-08T18:58:11.363Z">
        <t:Attribution userId="S::lobban@lancaster.ac.uk::7c495109-ff52-4589-9ded-383f90c58b01" userProvider="AD" userName="Lobban, Fiona"/>
        <t:Anchor>
          <t:Comment id="1312929075"/>
        </t:Anchor>
        <t:Create/>
      </t:Event>
      <t:Event id="{6AE569FD-766A-4370-9457-E47F295AB285}" time="2025-05-08T18:58:11.363Z">
        <t:Attribution userId="S::lobban@lancaster.ac.uk::7c495109-ff52-4589-9ded-383f90c58b01" userProvider="AD" userName="Lobban, Fiona"/>
        <t:Anchor>
          <t:Comment id="1312929075"/>
        </t:Anchor>
        <t:Assign userId="S::glossop@lancaster.ac.uk::5af7bb4d-15b0-43e2-9c2b-ad4458a885ce" userProvider="AD" userName="Glossop, Zoe"/>
      </t:Event>
      <t:Event id="{E6F8429E-D416-4B41-ADA4-C65DC52418EA}" time="2025-05-08T18:58:11.363Z">
        <t:Attribution userId="S::lobban@lancaster.ac.uk::7c495109-ff52-4589-9ded-383f90c58b01" userProvider="AD" userName="Lobban, Fiona"/>
        <t:Anchor>
          <t:Comment id="1312929075"/>
        </t:Anchor>
        <t:SetTitle title="@Glossop, Zoe "/>
      </t:Event>
    </t:History>
  </t:Task>
</t:Tasks>
</file>

<file path=word/theme/theme1.xml><?xml version="1.0" encoding="utf-8"?>
<a:theme xmlns:a="http://schemas.openxmlformats.org/drawingml/2006/main" xmlns:thm15="http://schemas.microsoft.com/office/thememl/2012/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ACC0A8D3C2D2C54C9145C710AF32BD1B" ma:contentTypeVersion="22" ma:contentTypeDescription="Create a new document." ma:contentTypeScope="" ma:versionID="0a9b5bfd5f263da3b8cfc6c010b5b1b8">
  <xsd:schema xmlns:xsd="http://www.w3.org/2001/XMLSchema" xmlns:xs="http://www.w3.org/2001/XMLSchema" xmlns:p="http://schemas.microsoft.com/office/2006/metadata/properties" xmlns:ns1="http://schemas.microsoft.com/sharepoint/v3" xmlns:ns2="c7e8869b-5d69-4d6f-973e-67fed08ac9e7" xmlns:ns3="2dabbf6c-84a5-48a0-b34b-170be7dfda7d" targetNamespace="http://schemas.microsoft.com/office/2006/metadata/properties" ma:root="true" ma:fieldsID="be56fb85b24a31c069020bcdc0a6ba44" ns1:_="" ns2:_="" ns3:_="">
    <xsd:import namespace="http://schemas.microsoft.com/sharepoint/v3"/>
    <xsd:import namespace="c7e8869b-5d69-4d6f-973e-67fed08ac9e7"/>
    <xsd:import namespace="2dabbf6c-84a5-48a0-b34b-170be7dfda7d"/>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element ref="ns2:lcf76f155ced4ddcb4097134ff3c332f" minOccurs="0"/>
                <xsd:element ref="ns3:TaxCatchAll" minOccurs="0"/>
                <xsd:element ref="ns2:MediaServiceDateTaken" minOccurs="0"/>
                <xsd:element ref="ns2:MediaServiceLocation" minOccurs="0"/>
                <xsd:element ref="ns2:MediaLengthInSeconds" minOccurs="0"/>
                <xsd:element ref="ns2:MediaServiceObjectDetectorVersions" minOccurs="0"/>
                <xsd:element ref="ns2:MediaServiceSearchProperties" minOccurs="0"/>
                <xsd:element ref="ns1:_ip_UnifiedCompliancePolicyProperties" minOccurs="0"/>
                <xsd:element ref="ns1:_ip_UnifiedCompliancePolicyUIAc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26" nillable="true" ma:displayName="Unified Compliance Policy Properties" ma:hidden="true" ma:internalName="_ip_UnifiedCompliancePolicyProperties">
      <xsd:simpleType>
        <xsd:restriction base="dms:Note"/>
      </xsd:simpleType>
    </xsd:element>
    <xsd:element name="_ip_UnifiedCompliancePolicyUIAction" ma:index="27"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7e8869b-5d69-4d6f-973e-67fed08ac9e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lcf76f155ced4ddcb4097134ff3c332f" ma:index="19" nillable="true" ma:taxonomy="true" ma:internalName="lcf76f155ced4ddcb4097134ff3c332f" ma:taxonomyFieldName="MediaServiceImageTags" ma:displayName="Image Tags" ma:readOnly="false" ma:fieldId="{5cf76f15-5ced-4ddc-b409-7134ff3c332f}" ma:taxonomyMulti="true" ma:sspId="1bb35676-0bdf-4ed4-88f9-e2f8379240dc" ma:termSetId="09814cd3-568e-fe90-9814-8d621ff8fb84" ma:anchorId="fba54fb3-c3e1-fe81-a776-ca4b69148c4d" ma:open="true" ma:isKeyword="false">
      <xsd:complexType>
        <xsd:sequence>
          <xsd:element ref="pc:Terms" minOccurs="0" maxOccurs="1"/>
        </xsd:sequence>
      </xsd:complexType>
    </xsd:element>
    <xsd:element name="MediaServiceDateTaken" ma:index="21" nillable="true" ma:displayName="MediaServiceDateTaken" ma:hidden="true" ma:internalName="MediaServiceDateTaken" ma:readOnly="true">
      <xsd:simpleType>
        <xsd:restriction base="dms:Text"/>
      </xsd:simpleType>
    </xsd:element>
    <xsd:element name="MediaServiceLocation" ma:index="22" nillable="true" ma:displayName="Location" ma:internalName="MediaServiceLocation" ma:readOnly="true">
      <xsd:simpleType>
        <xsd:restriction base="dms:Text"/>
      </xsd:simpleType>
    </xsd:element>
    <xsd:element name="MediaLengthInSeconds" ma:index="23" nillable="true" ma:displayName="MediaLengthInSeconds" ma:hidden="true" ma:internalName="MediaLengthInSeconds" ma:readOnly="true">
      <xsd:simpleType>
        <xsd:restriction base="dms:Unknown"/>
      </xsd:simpleType>
    </xsd:element>
    <xsd:element name="MediaServiceObjectDetectorVersions" ma:index="24" nillable="true" ma:displayName="MediaServiceObjectDetectorVersions"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2dabbf6c-84a5-48a0-b34b-170be7dfda7d"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TaxCatchAll" ma:index="20" nillable="true" ma:displayName="Taxonomy Catch All Column" ma:hidden="true" ma:list="{748cec99-7eee-4640-bc31-582590d2c73e}" ma:internalName="TaxCatchAll" ma:showField="CatchAllData" ma:web="2dabbf6c-84a5-48a0-b34b-170be7dfda7d">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lcf76f155ced4ddcb4097134ff3c332f xmlns="c7e8869b-5d69-4d6f-973e-67fed08ac9e7">
      <Terms xmlns="http://schemas.microsoft.com/office/infopath/2007/PartnerControls"/>
    </lcf76f155ced4ddcb4097134ff3c332f>
    <TaxCatchAll xmlns="2dabbf6c-84a5-48a0-b34b-170be7dfda7d" xsi:nil="true"/>
  </documentManagement>
</p:properties>
</file>

<file path=customXml/itemProps1.xml><?xml version="1.0" encoding="utf-8"?>
<ds:datastoreItem xmlns:ds="http://schemas.openxmlformats.org/officeDocument/2006/customXml" ds:itemID="{247A47A7-7178-434C-BE0B-7E682E9F85C0}">
  <ds:schemaRefs>
    <ds:schemaRef ds:uri="http://schemas.microsoft.com/sharepoint/v3/contenttype/forms"/>
  </ds:schemaRefs>
</ds:datastoreItem>
</file>

<file path=customXml/itemProps2.xml><?xml version="1.0" encoding="utf-8"?>
<ds:datastoreItem xmlns:ds="http://schemas.openxmlformats.org/officeDocument/2006/customXml" ds:itemID="{E25451A8-72A9-46B2-B1B8-2A6D0C1958E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c7e8869b-5d69-4d6f-973e-67fed08ac9e7"/>
    <ds:schemaRef ds:uri="2dabbf6c-84a5-48a0-b34b-170be7dfda7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627D30C-CFF7-4312-BE9B-07DF51CAD085}">
  <ds:schemaRefs>
    <ds:schemaRef ds:uri="http://schemas.openxmlformats.org/officeDocument/2006/bibliography"/>
  </ds:schemaRefs>
</ds:datastoreItem>
</file>

<file path=customXml/itemProps4.xml><?xml version="1.0" encoding="utf-8"?>
<ds:datastoreItem xmlns:ds="http://schemas.openxmlformats.org/officeDocument/2006/customXml" ds:itemID="{D1B4FA59-F41C-4784-8D34-DEE66060AFDC}">
  <ds:schemaRefs>
    <ds:schemaRef ds:uri="http://schemas.microsoft.com/office/2006/metadata/properties"/>
    <ds:schemaRef ds:uri="http://schemas.microsoft.com/office/infopath/2007/PartnerControls"/>
    <ds:schemaRef ds:uri="http://schemas.microsoft.com/sharepoint/v3"/>
    <ds:schemaRef ds:uri="c7e8869b-5d69-4d6f-973e-67fed08ac9e7"/>
    <ds:schemaRef ds:uri="2dabbf6c-84a5-48a0-b34b-170be7dfda7d"/>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0</ap:DocSecurity>
  <ap:ScaleCrop>false</ap:ScaleCrop>
  <ap:Company>Lancaster University</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Lobban, Fiona</dc:creator>
  <keywords/>
  <dc:description/>
  <lastModifiedBy>Lobban, Fiona</lastModifiedBy>
  <revision>9</revision>
  <dcterms:created xsi:type="dcterms:W3CDTF">2025-08-13T14:57:00.0000000Z</dcterms:created>
  <dcterms:modified xsi:type="dcterms:W3CDTF">2025-08-19T15:05:14.1123667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CC0A8D3C2D2C54C9145C710AF32BD1B</vt:lpwstr>
  </property>
  <property fmtid="{D5CDD505-2E9C-101B-9397-08002B2CF9AE}" pid="3" name="MediaServiceImageTags">
    <vt:lpwstr/>
  </property>
</Properties>
</file>